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commentsIds.xml" ContentType="application/vnd.openxmlformats-officedocument.wordprocessingml.commentsIds+xml"/>
  <Override PartName="/word/commentsExtended.xml" ContentType="application/vnd.openxmlformats-officedocument.wordprocessingml.commentsExtended+xml"/>
  <Override PartName="/word/webSettings.xml" ContentType="application/vnd.openxmlformats-officedocument.wordprocessingml.webSettings+xml"/>
  <Override PartName="/word/people.xml" ContentType="application/vnd.openxmlformats-officedocument.wordprocessingml.people+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C246D" w14:textId="77777777" w:rsidR="00BD2608" w:rsidRPr="00B64636" w:rsidRDefault="00BD2608" w:rsidP="00030D02">
      <w:pPr>
        <w:jc w:val="center"/>
        <w:rPr>
          <w:rFonts w:ascii="Arial" w:hAnsi="Arial" w:cs="Arial"/>
          <w:b/>
          <w:sz w:val="22"/>
          <w:szCs w:val="22"/>
        </w:rPr>
      </w:pPr>
      <w:r w:rsidRPr="00B64636">
        <w:rPr>
          <w:rFonts w:ascii="Arial" w:hAnsi="Arial" w:cs="Arial"/>
          <w:b/>
          <w:sz w:val="22"/>
          <w:szCs w:val="22"/>
        </w:rPr>
        <w:t>Appendix A</w:t>
      </w:r>
    </w:p>
    <w:p w14:paraId="6747D278" w14:textId="5C6E2F6F" w:rsidR="00030D02" w:rsidRPr="00B64636" w:rsidRDefault="00030D02" w:rsidP="00030D02">
      <w:pPr>
        <w:jc w:val="center"/>
        <w:rPr>
          <w:rFonts w:ascii="Arial" w:hAnsi="Arial" w:cs="Arial"/>
          <w:b/>
          <w:sz w:val="22"/>
          <w:szCs w:val="22"/>
        </w:rPr>
      </w:pPr>
      <w:r w:rsidRPr="00B64636">
        <w:rPr>
          <w:rFonts w:ascii="Arial" w:hAnsi="Arial" w:cs="Arial"/>
          <w:b/>
          <w:sz w:val="22"/>
          <w:szCs w:val="22"/>
        </w:rPr>
        <w:t>Table of Contents</w:t>
      </w:r>
    </w:p>
    <w:p w14:paraId="4962450D" w14:textId="77777777" w:rsidR="00024A74" w:rsidRPr="00B64636" w:rsidRDefault="00024A74" w:rsidP="00756920">
      <w:pPr>
        <w:tabs>
          <w:tab w:val="left" w:pos="1110"/>
        </w:tabs>
        <w:rPr>
          <w:rFonts w:ascii="Arial" w:hAnsi="Arial" w:cs="Arial"/>
          <w:b/>
          <w:sz w:val="22"/>
          <w:szCs w:val="22"/>
        </w:rPr>
      </w:pPr>
    </w:p>
    <w:sdt>
      <w:sdtPr>
        <w:rPr>
          <w:rFonts w:ascii="Tahoma" w:eastAsia="Times New Roman" w:hAnsi="Tahoma" w:cs="Tahoma"/>
          <w:b w:val="0"/>
          <w:bCs w:val="0"/>
          <w:color w:val="auto"/>
          <w:sz w:val="20"/>
          <w:szCs w:val="20"/>
        </w:rPr>
        <w:id w:val="-1921786886"/>
        <w:docPartObj>
          <w:docPartGallery w:val="Table of Contents"/>
          <w:docPartUnique/>
        </w:docPartObj>
      </w:sdtPr>
      <w:sdtEndPr>
        <w:rPr>
          <w:noProof/>
        </w:rPr>
      </w:sdtEndPr>
      <w:sdtContent>
        <w:p w14:paraId="2DD7A793" w14:textId="156705E0" w:rsidR="001A5E2A" w:rsidRPr="00B64636" w:rsidRDefault="001A5E2A">
          <w:pPr>
            <w:pStyle w:val="TOCHeading"/>
          </w:pPr>
        </w:p>
        <w:p w14:paraId="01DC858E" w14:textId="05E04B82" w:rsidR="004D0B59" w:rsidRDefault="001A5E2A" w:rsidP="00D71EB9">
          <w:pPr>
            <w:pStyle w:val="TOC1"/>
            <w:rPr>
              <w:rFonts w:asciiTheme="minorHAnsi" w:eastAsiaTheme="minorEastAsia" w:hAnsiTheme="minorHAnsi" w:cstheme="minorBidi"/>
              <w:sz w:val="24"/>
              <w:szCs w:val="24"/>
            </w:rPr>
          </w:pPr>
          <w:r w:rsidRPr="00B64636">
            <w:fldChar w:fldCharType="begin"/>
          </w:r>
          <w:r w:rsidRPr="00B64636">
            <w:instrText xml:space="preserve"> TOC \o "1-3" \h \z \u </w:instrText>
          </w:r>
          <w:r w:rsidRPr="00B64636">
            <w:fldChar w:fldCharType="separate"/>
          </w:r>
          <w:hyperlink w:anchor="_Toc49423551" w:history="1">
            <w:r w:rsidR="004D0B59" w:rsidRPr="00A36CBE">
              <w:rPr>
                <w:rStyle w:val="Hyperlink"/>
              </w:rPr>
              <w:t>QUESTIONNAIRE SCHEDULE</w:t>
            </w:r>
            <w:r w:rsidR="004D0B59">
              <w:rPr>
                <w:webHidden/>
              </w:rPr>
              <w:tab/>
            </w:r>
            <w:r w:rsidR="004D0B59">
              <w:rPr>
                <w:webHidden/>
              </w:rPr>
              <w:fldChar w:fldCharType="begin"/>
            </w:r>
            <w:r w:rsidR="004D0B59">
              <w:rPr>
                <w:webHidden/>
              </w:rPr>
              <w:instrText xml:space="preserve"> PAGEREF _Toc49423551 \h </w:instrText>
            </w:r>
            <w:r w:rsidR="004D0B59">
              <w:rPr>
                <w:webHidden/>
              </w:rPr>
            </w:r>
            <w:r w:rsidR="004D0B59">
              <w:rPr>
                <w:webHidden/>
              </w:rPr>
              <w:fldChar w:fldCharType="separate"/>
            </w:r>
            <w:r w:rsidR="004D0B59">
              <w:rPr>
                <w:webHidden/>
              </w:rPr>
              <w:t>3</w:t>
            </w:r>
            <w:r w:rsidR="004D0B59">
              <w:rPr>
                <w:webHidden/>
              </w:rPr>
              <w:fldChar w:fldCharType="end"/>
            </w:r>
          </w:hyperlink>
        </w:p>
        <w:p w14:paraId="03FC428D" w14:textId="0AED1CF9" w:rsidR="004D0B59" w:rsidRDefault="00481780" w:rsidP="00D71EB9">
          <w:pPr>
            <w:pStyle w:val="TOC1"/>
            <w:rPr>
              <w:rFonts w:asciiTheme="minorHAnsi" w:eastAsiaTheme="minorEastAsia" w:hAnsiTheme="minorHAnsi" w:cstheme="minorBidi"/>
              <w:sz w:val="24"/>
              <w:szCs w:val="24"/>
            </w:rPr>
          </w:pPr>
          <w:hyperlink w:anchor="_Toc49423552" w:history="1">
            <w:r w:rsidR="004D0B59" w:rsidRPr="00A36CBE">
              <w:rPr>
                <w:rStyle w:val="Hyperlink"/>
              </w:rPr>
              <w:t>SCREENING</w:t>
            </w:r>
            <w:r w:rsidR="004D0B59">
              <w:rPr>
                <w:webHidden/>
              </w:rPr>
              <w:tab/>
            </w:r>
            <w:r w:rsidR="004D0B59">
              <w:rPr>
                <w:webHidden/>
              </w:rPr>
              <w:fldChar w:fldCharType="begin"/>
            </w:r>
            <w:r w:rsidR="004D0B59">
              <w:rPr>
                <w:webHidden/>
              </w:rPr>
              <w:instrText xml:space="preserve"> PAGEREF _Toc49423552 \h </w:instrText>
            </w:r>
            <w:r w:rsidR="004D0B59">
              <w:rPr>
                <w:webHidden/>
              </w:rPr>
            </w:r>
            <w:r w:rsidR="004D0B59">
              <w:rPr>
                <w:webHidden/>
              </w:rPr>
              <w:fldChar w:fldCharType="separate"/>
            </w:r>
            <w:r w:rsidR="004D0B59">
              <w:rPr>
                <w:webHidden/>
              </w:rPr>
              <w:t>5</w:t>
            </w:r>
            <w:r w:rsidR="004D0B59">
              <w:rPr>
                <w:webHidden/>
              </w:rPr>
              <w:fldChar w:fldCharType="end"/>
            </w:r>
          </w:hyperlink>
        </w:p>
        <w:p w14:paraId="7F91C3E8" w14:textId="08A5ED99" w:rsidR="004D0B59" w:rsidRDefault="00481780" w:rsidP="00D71EB9">
          <w:pPr>
            <w:pStyle w:val="TOC2"/>
            <w:rPr>
              <w:rFonts w:asciiTheme="minorHAnsi" w:eastAsiaTheme="minorEastAsia" w:hAnsiTheme="minorHAnsi" w:cstheme="minorBidi"/>
              <w:sz w:val="24"/>
              <w:szCs w:val="24"/>
            </w:rPr>
          </w:pPr>
          <w:hyperlink w:anchor="_Toc49423553" w:history="1">
            <w:r w:rsidR="004D0B59" w:rsidRPr="00A36CBE">
              <w:rPr>
                <w:rStyle w:val="Hyperlink"/>
              </w:rPr>
              <w:t>Screening Questionnaire</w:t>
            </w:r>
            <w:r w:rsidR="004D0B59">
              <w:rPr>
                <w:webHidden/>
              </w:rPr>
              <w:tab/>
            </w:r>
            <w:r w:rsidR="004D0B59">
              <w:rPr>
                <w:webHidden/>
              </w:rPr>
              <w:fldChar w:fldCharType="begin"/>
            </w:r>
            <w:r w:rsidR="004D0B59">
              <w:rPr>
                <w:webHidden/>
              </w:rPr>
              <w:instrText xml:space="preserve"> PAGEREF _Toc49423553 \h </w:instrText>
            </w:r>
            <w:r w:rsidR="004D0B59">
              <w:rPr>
                <w:webHidden/>
              </w:rPr>
            </w:r>
            <w:r w:rsidR="004D0B59">
              <w:rPr>
                <w:webHidden/>
              </w:rPr>
              <w:fldChar w:fldCharType="separate"/>
            </w:r>
            <w:r w:rsidR="004D0B59">
              <w:rPr>
                <w:webHidden/>
              </w:rPr>
              <w:t>5</w:t>
            </w:r>
            <w:r w:rsidR="004D0B59">
              <w:rPr>
                <w:webHidden/>
              </w:rPr>
              <w:fldChar w:fldCharType="end"/>
            </w:r>
          </w:hyperlink>
        </w:p>
        <w:p w14:paraId="1615A452" w14:textId="6FE8BF91" w:rsidR="004D0B59" w:rsidRDefault="00481780" w:rsidP="00D71EB9">
          <w:pPr>
            <w:pStyle w:val="TOC2"/>
            <w:rPr>
              <w:rFonts w:asciiTheme="minorHAnsi" w:eastAsiaTheme="minorEastAsia" w:hAnsiTheme="minorHAnsi" w:cstheme="minorBidi"/>
              <w:sz w:val="24"/>
              <w:szCs w:val="24"/>
            </w:rPr>
          </w:pPr>
          <w:hyperlink w:anchor="_Toc49423554" w:history="1">
            <w:r w:rsidR="004D0B59" w:rsidRPr="00A36CBE">
              <w:rPr>
                <w:rStyle w:val="Hyperlink"/>
              </w:rPr>
              <w:t>Mini Mental State Exam</w:t>
            </w:r>
            <w:r w:rsidR="004D0B59">
              <w:rPr>
                <w:webHidden/>
              </w:rPr>
              <w:tab/>
            </w:r>
            <w:r w:rsidR="004D0B59">
              <w:rPr>
                <w:webHidden/>
              </w:rPr>
              <w:fldChar w:fldCharType="begin"/>
            </w:r>
            <w:r w:rsidR="004D0B59">
              <w:rPr>
                <w:webHidden/>
              </w:rPr>
              <w:instrText xml:space="preserve"> PAGEREF _Toc49423554 \h </w:instrText>
            </w:r>
            <w:r w:rsidR="004D0B59">
              <w:rPr>
                <w:webHidden/>
              </w:rPr>
            </w:r>
            <w:r w:rsidR="004D0B59">
              <w:rPr>
                <w:webHidden/>
              </w:rPr>
              <w:fldChar w:fldCharType="separate"/>
            </w:r>
            <w:r w:rsidR="004D0B59">
              <w:rPr>
                <w:webHidden/>
              </w:rPr>
              <w:t>9</w:t>
            </w:r>
            <w:r w:rsidR="004D0B59">
              <w:rPr>
                <w:webHidden/>
              </w:rPr>
              <w:fldChar w:fldCharType="end"/>
            </w:r>
          </w:hyperlink>
        </w:p>
        <w:p w14:paraId="574D8A85" w14:textId="5D5CA4F6" w:rsidR="004D0B59" w:rsidRDefault="00481780" w:rsidP="00D71EB9">
          <w:pPr>
            <w:pStyle w:val="TOC2"/>
            <w:rPr>
              <w:rFonts w:asciiTheme="minorHAnsi" w:eastAsiaTheme="minorEastAsia" w:hAnsiTheme="minorHAnsi" w:cstheme="minorBidi"/>
              <w:sz w:val="24"/>
              <w:szCs w:val="24"/>
            </w:rPr>
          </w:pPr>
          <w:hyperlink w:anchor="_Toc49423555" w:history="1">
            <w:r w:rsidR="004D0B59" w:rsidRPr="00A36CBE">
              <w:rPr>
                <w:rStyle w:val="Hyperlink"/>
              </w:rPr>
              <w:t>Rapid Estimate of Adult Literacy in Medicine</w:t>
            </w:r>
            <w:r w:rsidR="004D0B59" w:rsidRPr="00A36CBE">
              <w:rPr>
                <w:rStyle w:val="Hyperlink"/>
                <w:iCs/>
              </w:rPr>
              <w:t xml:space="preserve"> </w:t>
            </w:r>
            <w:r w:rsidR="004D0B59" w:rsidRPr="00A36CBE">
              <w:rPr>
                <w:rStyle w:val="Hyperlink"/>
                <w:bCs/>
              </w:rPr>
              <w:t>(REALM)</w:t>
            </w:r>
            <w:r w:rsidR="004D0B59">
              <w:rPr>
                <w:webHidden/>
              </w:rPr>
              <w:tab/>
            </w:r>
            <w:r w:rsidR="004D0B59">
              <w:rPr>
                <w:webHidden/>
              </w:rPr>
              <w:fldChar w:fldCharType="begin"/>
            </w:r>
            <w:r w:rsidR="004D0B59">
              <w:rPr>
                <w:webHidden/>
              </w:rPr>
              <w:instrText xml:space="preserve"> PAGEREF _Toc49423555 \h </w:instrText>
            </w:r>
            <w:r w:rsidR="004D0B59">
              <w:rPr>
                <w:webHidden/>
              </w:rPr>
            </w:r>
            <w:r w:rsidR="004D0B59">
              <w:rPr>
                <w:webHidden/>
              </w:rPr>
              <w:fldChar w:fldCharType="separate"/>
            </w:r>
            <w:r w:rsidR="004D0B59">
              <w:rPr>
                <w:webHidden/>
              </w:rPr>
              <w:t>10</w:t>
            </w:r>
            <w:r w:rsidR="004D0B59">
              <w:rPr>
                <w:webHidden/>
              </w:rPr>
              <w:fldChar w:fldCharType="end"/>
            </w:r>
          </w:hyperlink>
        </w:p>
        <w:p w14:paraId="54C7FB03" w14:textId="37CD3734" w:rsidR="004D0B59" w:rsidRDefault="00481780" w:rsidP="00D71EB9">
          <w:pPr>
            <w:pStyle w:val="TOC2"/>
            <w:rPr>
              <w:rFonts w:asciiTheme="minorHAnsi" w:eastAsiaTheme="minorEastAsia" w:hAnsiTheme="minorHAnsi" w:cstheme="minorBidi"/>
              <w:sz w:val="24"/>
              <w:szCs w:val="24"/>
            </w:rPr>
          </w:pPr>
          <w:hyperlink w:anchor="_Toc49423556" w:history="1">
            <w:r w:rsidR="004D0B59" w:rsidRPr="00A36CBE">
              <w:rPr>
                <w:rStyle w:val="Hyperlink"/>
                <w:rFonts w:cs="Arial"/>
              </w:rPr>
              <w:t>Biological/Anthropometric Measures</w:t>
            </w:r>
            <w:r w:rsidR="004D0B59">
              <w:rPr>
                <w:webHidden/>
              </w:rPr>
              <w:tab/>
            </w:r>
            <w:r w:rsidR="004D0B59">
              <w:rPr>
                <w:webHidden/>
              </w:rPr>
              <w:fldChar w:fldCharType="begin"/>
            </w:r>
            <w:r w:rsidR="004D0B59">
              <w:rPr>
                <w:webHidden/>
              </w:rPr>
              <w:instrText xml:space="preserve"> PAGEREF _Toc49423556 \h </w:instrText>
            </w:r>
            <w:r w:rsidR="004D0B59">
              <w:rPr>
                <w:webHidden/>
              </w:rPr>
            </w:r>
            <w:r w:rsidR="004D0B59">
              <w:rPr>
                <w:webHidden/>
              </w:rPr>
              <w:fldChar w:fldCharType="separate"/>
            </w:r>
            <w:r w:rsidR="004D0B59">
              <w:rPr>
                <w:webHidden/>
              </w:rPr>
              <w:t>11</w:t>
            </w:r>
            <w:r w:rsidR="004D0B59">
              <w:rPr>
                <w:webHidden/>
              </w:rPr>
              <w:fldChar w:fldCharType="end"/>
            </w:r>
          </w:hyperlink>
        </w:p>
        <w:p w14:paraId="16F5951C" w14:textId="2CA3614B" w:rsidR="004D0B59" w:rsidRDefault="00481780" w:rsidP="00D71EB9">
          <w:pPr>
            <w:pStyle w:val="TOC2"/>
            <w:rPr>
              <w:rFonts w:asciiTheme="minorHAnsi" w:eastAsiaTheme="minorEastAsia" w:hAnsiTheme="minorHAnsi" w:cstheme="minorBidi"/>
              <w:sz w:val="24"/>
              <w:szCs w:val="24"/>
            </w:rPr>
          </w:pPr>
          <w:hyperlink w:anchor="_Toc49423557" w:history="1">
            <w:r w:rsidR="004D0B59" w:rsidRPr="00A36CBE">
              <w:rPr>
                <w:rStyle w:val="Hyperlink"/>
                <w:rFonts w:cs="Arial"/>
              </w:rPr>
              <w:t>Locator Form</w:t>
            </w:r>
            <w:r w:rsidR="004D0B59">
              <w:rPr>
                <w:webHidden/>
              </w:rPr>
              <w:tab/>
            </w:r>
            <w:r w:rsidR="004D0B59">
              <w:rPr>
                <w:webHidden/>
              </w:rPr>
              <w:fldChar w:fldCharType="begin"/>
            </w:r>
            <w:r w:rsidR="004D0B59">
              <w:rPr>
                <w:webHidden/>
              </w:rPr>
              <w:instrText xml:space="preserve"> PAGEREF _Toc49423557 \h </w:instrText>
            </w:r>
            <w:r w:rsidR="004D0B59">
              <w:rPr>
                <w:webHidden/>
              </w:rPr>
            </w:r>
            <w:r w:rsidR="004D0B59">
              <w:rPr>
                <w:webHidden/>
              </w:rPr>
              <w:fldChar w:fldCharType="separate"/>
            </w:r>
            <w:r w:rsidR="004D0B59">
              <w:rPr>
                <w:webHidden/>
              </w:rPr>
              <w:t>12</w:t>
            </w:r>
            <w:r w:rsidR="004D0B59">
              <w:rPr>
                <w:webHidden/>
              </w:rPr>
              <w:fldChar w:fldCharType="end"/>
            </w:r>
          </w:hyperlink>
        </w:p>
        <w:p w14:paraId="6665FFAD" w14:textId="53087CBB" w:rsidR="004D0B59" w:rsidRDefault="00481780" w:rsidP="00D71EB9">
          <w:pPr>
            <w:pStyle w:val="TOC1"/>
            <w:rPr>
              <w:rFonts w:asciiTheme="minorHAnsi" w:eastAsiaTheme="minorEastAsia" w:hAnsiTheme="minorHAnsi" w:cstheme="minorBidi"/>
              <w:sz w:val="24"/>
              <w:szCs w:val="24"/>
            </w:rPr>
          </w:pPr>
          <w:hyperlink w:anchor="_Toc49423558" w:history="1">
            <w:r w:rsidR="004D0B59" w:rsidRPr="00A36CBE">
              <w:rPr>
                <w:rStyle w:val="Hyperlink"/>
              </w:rPr>
              <w:t>SOCIOECONOMIC STATUS/DEMOGRAPHICS/HOMELESSNESS/CRIMINAL HISTORY INFORMATION</w:t>
            </w:r>
            <w:r w:rsidR="004D0B59">
              <w:rPr>
                <w:webHidden/>
              </w:rPr>
              <w:tab/>
            </w:r>
            <w:r w:rsidR="004D0B59">
              <w:rPr>
                <w:webHidden/>
              </w:rPr>
              <w:fldChar w:fldCharType="begin"/>
            </w:r>
            <w:r w:rsidR="004D0B59">
              <w:rPr>
                <w:webHidden/>
              </w:rPr>
              <w:instrText xml:space="preserve"> PAGEREF _Toc49423558 \h </w:instrText>
            </w:r>
            <w:r w:rsidR="004D0B59">
              <w:rPr>
                <w:webHidden/>
              </w:rPr>
            </w:r>
            <w:r w:rsidR="004D0B59">
              <w:rPr>
                <w:webHidden/>
              </w:rPr>
              <w:fldChar w:fldCharType="separate"/>
            </w:r>
            <w:r w:rsidR="004D0B59">
              <w:rPr>
                <w:webHidden/>
              </w:rPr>
              <w:t>15</w:t>
            </w:r>
            <w:r w:rsidR="004D0B59">
              <w:rPr>
                <w:webHidden/>
              </w:rPr>
              <w:fldChar w:fldCharType="end"/>
            </w:r>
          </w:hyperlink>
        </w:p>
        <w:p w14:paraId="720E8C00" w14:textId="7DF6596B" w:rsidR="004D0B59" w:rsidRDefault="00481780" w:rsidP="00D71EB9">
          <w:pPr>
            <w:pStyle w:val="TOC2"/>
            <w:rPr>
              <w:rFonts w:asciiTheme="minorHAnsi" w:eastAsiaTheme="minorEastAsia" w:hAnsiTheme="minorHAnsi" w:cstheme="minorBidi"/>
              <w:sz w:val="24"/>
              <w:szCs w:val="24"/>
            </w:rPr>
          </w:pPr>
          <w:hyperlink w:anchor="_Toc49423559" w:history="1">
            <w:r w:rsidR="004D0B59" w:rsidRPr="00A36CBE">
              <w:rPr>
                <w:rStyle w:val="Hyperlink"/>
              </w:rPr>
              <w:t>Demographic/Background Information Questionnaire</w:t>
            </w:r>
            <w:r w:rsidR="004D0B59">
              <w:rPr>
                <w:webHidden/>
              </w:rPr>
              <w:tab/>
            </w:r>
            <w:r w:rsidR="004D0B59">
              <w:rPr>
                <w:webHidden/>
              </w:rPr>
              <w:fldChar w:fldCharType="begin"/>
            </w:r>
            <w:r w:rsidR="004D0B59">
              <w:rPr>
                <w:webHidden/>
              </w:rPr>
              <w:instrText xml:space="preserve"> PAGEREF _Toc49423559 \h </w:instrText>
            </w:r>
            <w:r w:rsidR="004D0B59">
              <w:rPr>
                <w:webHidden/>
              </w:rPr>
            </w:r>
            <w:r w:rsidR="004D0B59">
              <w:rPr>
                <w:webHidden/>
              </w:rPr>
              <w:fldChar w:fldCharType="separate"/>
            </w:r>
            <w:r w:rsidR="004D0B59">
              <w:rPr>
                <w:webHidden/>
              </w:rPr>
              <w:t>15</w:t>
            </w:r>
            <w:r w:rsidR="004D0B59">
              <w:rPr>
                <w:webHidden/>
              </w:rPr>
              <w:fldChar w:fldCharType="end"/>
            </w:r>
          </w:hyperlink>
        </w:p>
        <w:p w14:paraId="331DDB61" w14:textId="0CE8D98D" w:rsidR="004D0B59" w:rsidRDefault="00481780" w:rsidP="00D71EB9">
          <w:pPr>
            <w:pStyle w:val="TOC2"/>
            <w:rPr>
              <w:rFonts w:asciiTheme="minorHAnsi" w:eastAsiaTheme="minorEastAsia" w:hAnsiTheme="minorHAnsi" w:cstheme="minorBidi"/>
              <w:sz w:val="24"/>
              <w:szCs w:val="24"/>
            </w:rPr>
          </w:pPr>
          <w:hyperlink w:anchor="_Toc49423560" w:history="1">
            <w:r w:rsidR="004D0B59" w:rsidRPr="00A36CBE">
              <w:rPr>
                <w:rStyle w:val="Hyperlink"/>
              </w:rPr>
              <w:t>The Brief Homelessness Questionnaire</w:t>
            </w:r>
            <w:r w:rsidR="004D0B59">
              <w:rPr>
                <w:webHidden/>
              </w:rPr>
              <w:tab/>
            </w:r>
            <w:r w:rsidR="004D0B59">
              <w:rPr>
                <w:webHidden/>
              </w:rPr>
              <w:fldChar w:fldCharType="begin"/>
            </w:r>
            <w:r w:rsidR="004D0B59">
              <w:rPr>
                <w:webHidden/>
              </w:rPr>
              <w:instrText xml:space="preserve"> PAGEREF _Toc49423560 \h </w:instrText>
            </w:r>
            <w:r w:rsidR="004D0B59">
              <w:rPr>
                <w:webHidden/>
              </w:rPr>
            </w:r>
            <w:r w:rsidR="004D0B59">
              <w:rPr>
                <w:webHidden/>
              </w:rPr>
              <w:fldChar w:fldCharType="separate"/>
            </w:r>
            <w:r w:rsidR="004D0B59">
              <w:rPr>
                <w:webHidden/>
              </w:rPr>
              <w:t>19</w:t>
            </w:r>
            <w:r w:rsidR="004D0B59">
              <w:rPr>
                <w:webHidden/>
              </w:rPr>
              <w:fldChar w:fldCharType="end"/>
            </w:r>
          </w:hyperlink>
        </w:p>
        <w:p w14:paraId="1B75E9FD" w14:textId="5E14D024" w:rsidR="004D0B59" w:rsidRDefault="00481780" w:rsidP="00D71EB9">
          <w:pPr>
            <w:pStyle w:val="TOC2"/>
            <w:rPr>
              <w:rFonts w:asciiTheme="minorHAnsi" w:eastAsiaTheme="minorEastAsia" w:hAnsiTheme="minorHAnsi" w:cstheme="minorBidi"/>
              <w:sz w:val="24"/>
              <w:szCs w:val="24"/>
            </w:rPr>
          </w:pPr>
          <w:hyperlink w:anchor="_Toc49423561" w:history="1">
            <w:r w:rsidR="004D0B59" w:rsidRPr="00A36CBE">
              <w:rPr>
                <w:rStyle w:val="Hyperlink"/>
              </w:rPr>
              <w:t>MacArthur Scale of Subjective Social Status</w:t>
            </w:r>
            <w:r w:rsidR="004D0B59">
              <w:rPr>
                <w:webHidden/>
              </w:rPr>
              <w:tab/>
            </w:r>
            <w:r w:rsidR="004D0B59">
              <w:rPr>
                <w:webHidden/>
              </w:rPr>
              <w:fldChar w:fldCharType="begin"/>
            </w:r>
            <w:r w:rsidR="004D0B59">
              <w:rPr>
                <w:webHidden/>
              </w:rPr>
              <w:instrText xml:space="preserve"> PAGEREF _Toc49423561 \h </w:instrText>
            </w:r>
            <w:r w:rsidR="004D0B59">
              <w:rPr>
                <w:webHidden/>
              </w:rPr>
            </w:r>
            <w:r w:rsidR="004D0B59">
              <w:rPr>
                <w:webHidden/>
              </w:rPr>
              <w:fldChar w:fldCharType="separate"/>
            </w:r>
            <w:r w:rsidR="004D0B59">
              <w:rPr>
                <w:webHidden/>
              </w:rPr>
              <w:t>23</w:t>
            </w:r>
            <w:r w:rsidR="004D0B59">
              <w:rPr>
                <w:webHidden/>
              </w:rPr>
              <w:fldChar w:fldCharType="end"/>
            </w:r>
          </w:hyperlink>
        </w:p>
        <w:p w14:paraId="159E48E8" w14:textId="7ABA70CE" w:rsidR="004D0B59" w:rsidRDefault="00481780" w:rsidP="00D71EB9">
          <w:pPr>
            <w:pStyle w:val="TOC1"/>
            <w:rPr>
              <w:rFonts w:asciiTheme="minorHAnsi" w:eastAsiaTheme="minorEastAsia" w:hAnsiTheme="minorHAnsi" w:cstheme="minorBidi"/>
              <w:sz w:val="24"/>
              <w:szCs w:val="24"/>
            </w:rPr>
          </w:pPr>
          <w:hyperlink w:anchor="_Toc49423562" w:history="1">
            <w:r w:rsidR="004D0B59" w:rsidRPr="00A36CBE">
              <w:rPr>
                <w:rStyle w:val="Hyperlink"/>
              </w:rPr>
              <w:t>HEALTH, MENTAL HEALTH, &amp; HEALTH BEHAVIOR</w:t>
            </w:r>
            <w:r w:rsidR="004D0B59">
              <w:rPr>
                <w:webHidden/>
              </w:rPr>
              <w:tab/>
            </w:r>
            <w:r w:rsidR="004D0B59">
              <w:rPr>
                <w:webHidden/>
              </w:rPr>
              <w:fldChar w:fldCharType="begin"/>
            </w:r>
            <w:r w:rsidR="004D0B59">
              <w:rPr>
                <w:webHidden/>
              </w:rPr>
              <w:instrText xml:space="preserve"> PAGEREF _Toc49423562 \h </w:instrText>
            </w:r>
            <w:r w:rsidR="004D0B59">
              <w:rPr>
                <w:webHidden/>
              </w:rPr>
            </w:r>
            <w:r w:rsidR="004D0B59">
              <w:rPr>
                <w:webHidden/>
              </w:rPr>
              <w:fldChar w:fldCharType="separate"/>
            </w:r>
            <w:r w:rsidR="004D0B59">
              <w:rPr>
                <w:webHidden/>
              </w:rPr>
              <w:t>24</w:t>
            </w:r>
            <w:r w:rsidR="004D0B59">
              <w:rPr>
                <w:webHidden/>
              </w:rPr>
              <w:fldChar w:fldCharType="end"/>
            </w:r>
          </w:hyperlink>
        </w:p>
        <w:p w14:paraId="745FB662" w14:textId="0B3B7C59" w:rsidR="004D0B59" w:rsidRDefault="00481780" w:rsidP="00D71EB9">
          <w:pPr>
            <w:pStyle w:val="TOC2"/>
            <w:rPr>
              <w:rFonts w:asciiTheme="minorHAnsi" w:eastAsiaTheme="minorEastAsia" w:hAnsiTheme="minorHAnsi" w:cstheme="minorBidi"/>
              <w:sz w:val="24"/>
              <w:szCs w:val="24"/>
            </w:rPr>
          </w:pPr>
          <w:hyperlink w:anchor="_Toc49423563" w:history="1">
            <w:r w:rsidR="004D0B59" w:rsidRPr="00A36CBE">
              <w:rPr>
                <w:rStyle w:val="Hyperlink"/>
              </w:rPr>
              <w:t>Patient Health Questionnaire</w:t>
            </w:r>
            <w:r w:rsidR="004D0B59">
              <w:rPr>
                <w:webHidden/>
              </w:rPr>
              <w:tab/>
            </w:r>
            <w:r w:rsidR="004D0B59">
              <w:rPr>
                <w:webHidden/>
              </w:rPr>
              <w:fldChar w:fldCharType="begin"/>
            </w:r>
            <w:r w:rsidR="004D0B59">
              <w:rPr>
                <w:webHidden/>
              </w:rPr>
              <w:instrText xml:space="preserve"> PAGEREF _Toc49423563 \h </w:instrText>
            </w:r>
            <w:r w:rsidR="004D0B59">
              <w:rPr>
                <w:webHidden/>
              </w:rPr>
            </w:r>
            <w:r w:rsidR="004D0B59">
              <w:rPr>
                <w:webHidden/>
              </w:rPr>
              <w:fldChar w:fldCharType="separate"/>
            </w:r>
            <w:r w:rsidR="004D0B59">
              <w:rPr>
                <w:webHidden/>
              </w:rPr>
              <w:t>24</w:t>
            </w:r>
            <w:r w:rsidR="004D0B59">
              <w:rPr>
                <w:webHidden/>
              </w:rPr>
              <w:fldChar w:fldCharType="end"/>
            </w:r>
          </w:hyperlink>
        </w:p>
        <w:p w14:paraId="16E4C018" w14:textId="71521FE7" w:rsidR="004D0B59" w:rsidRDefault="00481780" w:rsidP="00D71EB9">
          <w:pPr>
            <w:pStyle w:val="TOC2"/>
            <w:rPr>
              <w:rFonts w:asciiTheme="minorHAnsi" w:eastAsiaTheme="minorEastAsia" w:hAnsiTheme="minorHAnsi" w:cstheme="minorBidi"/>
              <w:sz w:val="24"/>
              <w:szCs w:val="24"/>
            </w:rPr>
          </w:pPr>
          <w:hyperlink w:anchor="_Toc49423564" w:history="1">
            <w:r w:rsidR="004D0B59" w:rsidRPr="00A36CBE">
              <w:rPr>
                <w:rStyle w:val="Hyperlink"/>
              </w:rPr>
              <w:t>SF 12 Health Survey</w:t>
            </w:r>
            <w:r w:rsidR="004D0B59">
              <w:rPr>
                <w:webHidden/>
              </w:rPr>
              <w:tab/>
            </w:r>
            <w:r w:rsidR="004D0B59">
              <w:rPr>
                <w:webHidden/>
              </w:rPr>
              <w:fldChar w:fldCharType="begin"/>
            </w:r>
            <w:r w:rsidR="004D0B59">
              <w:rPr>
                <w:webHidden/>
              </w:rPr>
              <w:instrText xml:space="preserve"> PAGEREF _Toc49423564 \h </w:instrText>
            </w:r>
            <w:r w:rsidR="004D0B59">
              <w:rPr>
                <w:webHidden/>
              </w:rPr>
            </w:r>
            <w:r w:rsidR="004D0B59">
              <w:rPr>
                <w:webHidden/>
              </w:rPr>
              <w:fldChar w:fldCharType="separate"/>
            </w:r>
            <w:r w:rsidR="004D0B59">
              <w:rPr>
                <w:webHidden/>
              </w:rPr>
              <w:t>26</w:t>
            </w:r>
            <w:r w:rsidR="004D0B59">
              <w:rPr>
                <w:webHidden/>
              </w:rPr>
              <w:fldChar w:fldCharType="end"/>
            </w:r>
          </w:hyperlink>
        </w:p>
        <w:p w14:paraId="60AA212C" w14:textId="07120ACC" w:rsidR="004D0B59" w:rsidRDefault="00481780" w:rsidP="00D71EB9">
          <w:pPr>
            <w:pStyle w:val="TOC2"/>
            <w:rPr>
              <w:rFonts w:asciiTheme="minorHAnsi" w:eastAsiaTheme="minorEastAsia" w:hAnsiTheme="minorHAnsi" w:cstheme="minorBidi"/>
              <w:sz w:val="24"/>
              <w:szCs w:val="24"/>
            </w:rPr>
          </w:pPr>
          <w:hyperlink w:anchor="_Toc49423565" w:history="1">
            <w:r w:rsidR="004D0B59" w:rsidRPr="00A36CBE">
              <w:rPr>
                <w:rStyle w:val="Hyperlink"/>
              </w:rPr>
              <w:t>Health Related Quality of Life</w:t>
            </w:r>
            <w:r w:rsidR="004D0B59">
              <w:rPr>
                <w:webHidden/>
              </w:rPr>
              <w:tab/>
            </w:r>
            <w:r w:rsidR="004D0B59">
              <w:rPr>
                <w:webHidden/>
              </w:rPr>
              <w:fldChar w:fldCharType="begin"/>
            </w:r>
            <w:r w:rsidR="004D0B59">
              <w:rPr>
                <w:webHidden/>
              </w:rPr>
              <w:instrText xml:space="preserve"> PAGEREF _Toc49423565 \h </w:instrText>
            </w:r>
            <w:r w:rsidR="004D0B59">
              <w:rPr>
                <w:webHidden/>
              </w:rPr>
            </w:r>
            <w:r w:rsidR="004D0B59">
              <w:rPr>
                <w:webHidden/>
              </w:rPr>
              <w:fldChar w:fldCharType="separate"/>
            </w:r>
            <w:r w:rsidR="004D0B59">
              <w:rPr>
                <w:webHidden/>
              </w:rPr>
              <w:t>27</w:t>
            </w:r>
            <w:r w:rsidR="004D0B59">
              <w:rPr>
                <w:webHidden/>
              </w:rPr>
              <w:fldChar w:fldCharType="end"/>
            </w:r>
          </w:hyperlink>
        </w:p>
        <w:p w14:paraId="79C7879F" w14:textId="5FD5205A" w:rsidR="004D0B59" w:rsidRDefault="00481780" w:rsidP="00D71EB9">
          <w:pPr>
            <w:pStyle w:val="TOC2"/>
            <w:rPr>
              <w:rFonts w:asciiTheme="minorHAnsi" w:eastAsiaTheme="minorEastAsia" w:hAnsiTheme="minorHAnsi" w:cstheme="minorBidi"/>
              <w:sz w:val="24"/>
              <w:szCs w:val="24"/>
            </w:rPr>
          </w:pPr>
          <w:hyperlink w:anchor="_Toc49423566" w:history="1">
            <w:r w:rsidR="004D0B59" w:rsidRPr="00A36CBE">
              <w:rPr>
                <w:rStyle w:val="Hyperlink"/>
              </w:rPr>
              <w:t>Self-Rated Health</w:t>
            </w:r>
            <w:r w:rsidR="004D0B59">
              <w:rPr>
                <w:webHidden/>
              </w:rPr>
              <w:tab/>
            </w:r>
            <w:r w:rsidR="004D0B59">
              <w:rPr>
                <w:webHidden/>
              </w:rPr>
              <w:fldChar w:fldCharType="begin"/>
            </w:r>
            <w:r w:rsidR="004D0B59">
              <w:rPr>
                <w:webHidden/>
              </w:rPr>
              <w:instrText xml:space="preserve"> PAGEREF _Toc49423566 \h </w:instrText>
            </w:r>
            <w:r w:rsidR="004D0B59">
              <w:rPr>
                <w:webHidden/>
              </w:rPr>
            </w:r>
            <w:r w:rsidR="004D0B59">
              <w:rPr>
                <w:webHidden/>
              </w:rPr>
              <w:fldChar w:fldCharType="separate"/>
            </w:r>
            <w:r w:rsidR="004D0B59">
              <w:rPr>
                <w:webHidden/>
              </w:rPr>
              <w:t>28</w:t>
            </w:r>
            <w:r w:rsidR="004D0B59">
              <w:rPr>
                <w:webHidden/>
              </w:rPr>
              <w:fldChar w:fldCharType="end"/>
            </w:r>
          </w:hyperlink>
        </w:p>
        <w:p w14:paraId="76AADB84" w14:textId="637B469B" w:rsidR="004D0B59" w:rsidRDefault="00481780" w:rsidP="00D71EB9">
          <w:pPr>
            <w:pStyle w:val="TOC2"/>
            <w:rPr>
              <w:rFonts w:asciiTheme="minorHAnsi" w:eastAsiaTheme="minorEastAsia" w:hAnsiTheme="minorHAnsi" w:cstheme="minorBidi"/>
              <w:sz w:val="24"/>
              <w:szCs w:val="24"/>
            </w:rPr>
          </w:pPr>
          <w:hyperlink w:anchor="_Toc49423567" w:history="1">
            <w:r w:rsidR="004D0B59" w:rsidRPr="00A36CBE">
              <w:rPr>
                <w:rStyle w:val="Hyperlink"/>
              </w:rPr>
              <w:t>TCU Drug Screen 5</w:t>
            </w:r>
            <w:r w:rsidR="004D0B59">
              <w:rPr>
                <w:webHidden/>
              </w:rPr>
              <w:tab/>
            </w:r>
            <w:r w:rsidR="004D0B59">
              <w:rPr>
                <w:webHidden/>
              </w:rPr>
              <w:fldChar w:fldCharType="begin"/>
            </w:r>
            <w:r w:rsidR="004D0B59">
              <w:rPr>
                <w:webHidden/>
              </w:rPr>
              <w:instrText xml:space="preserve"> PAGEREF _Toc49423567 \h </w:instrText>
            </w:r>
            <w:r w:rsidR="004D0B59">
              <w:rPr>
                <w:webHidden/>
              </w:rPr>
            </w:r>
            <w:r w:rsidR="004D0B59">
              <w:rPr>
                <w:webHidden/>
              </w:rPr>
              <w:fldChar w:fldCharType="separate"/>
            </w:r>
            <w:r w:rsidR="004D0B59">
              <w:rPr>
                <w:webHidden/>
              </w:rPr>
              <w:t>37</w:t>
            </w:r>
            <w:r w:rsidR="004D0B59">
              <w:rPr>
                <w:webHidden/>
              </w:rPr>
              <w:fldChar w:fldCharType="end"/>
            </w:r>
          </w:hyperlink>
        </w:p>
        <w:p w14:paraId="13B4416E" w14:textId="04C933B5" w:rsidR="004D0B59" w:rsidRDefault="00481780" w:rsidP="00D71EB9">
          <w:pPr>
            <w:pStyle w:val="TOC2"/>
            <w:rPr>
              <w:rFonts w:asciiTheme="minorHAnsi" w:eastAsiaTheme="minorEastAsia" w:hAnsiTheme="minorHAnsi" w:cstheme="minorBidi"/>
              <w:sz w:val="24"/>
              <w:szCs w:val="24"/>
            </w:rPr>
          </w:pPr>
          <w:hyperlink w:anchor="_Toc49423568" w:history="1">
            <w:r w:rsidR="004D0B59" w:rsidRPr="00A36CBE">
              <w:rPr>
                <w:rStyle w:val="Hyperlink"/>
              </w:rPr>
              <w:t>Primary Care PTSD Screen (PC-PTSD)</w:t>
            </w:r>
            <w:r w:rsidR="004D0B59">
              <w:rPr>
                <w:webHidden/>
              </w:rPr>
              <w:tab/>
            </w:r>
            <w:r w:rsidR="004D0B59">
              <w:rPr>
                <w:webHidden/>
              </w:rPr>
              <w:fldChar w:fldCharType="begin"/>
            </w:r>
            <w:r w:rsidR="004D0B59">
              <w:rPr>
                <w:webHidden/>
              </w:rPr>
              <w:instrText xml:space="preserve"> PAGEREF _Toc49423568 \h </w:instrText>
            </w:r>
            <w:r w:rsidR="004D0B59">
              <w:rPr>
                <w:webHidden/>
              </w:rPr>
            </w:r>
            <w:r w:rsidR="004D0B59">
              <w:rPr>
                <w:webHidden/>
              </w:rPr>
              <w:fldChar w:fldCharType="separate"/>
            </w:r>
            <w:r w:rsidR="004D0B59">
              <w:rPr>
                <w:webHidden/>
              </w:rPr>
              <w:t>39</w:t>
            </w:r>
            <w:r w:rsidR="004D0B59">
              <w:rPr>
                <w:webHidden/>
              </w:rPr>
              <w:fldChar w:fldCharType="end"/>
            </w:r>
          </w:hyperlink>
        </w:p>
        <w:p w14:paraId="053ED0C9" w14:textId="0AC47412" w:rsidR="004D0B59" w:rsidRDefault="00481780" w:rsidP="00D71EB9">
          <w:pPr>
            <w:pStyle w:val="TOC2"/>
            <w:rPr>
              <w:rFonts w:asciiTheme="minorHAnsi" w:eastAsiaTheme="minorEastAsia" w:hAnsiTheme="minorHAnsi" w:cstheme="minorBidi"/>
              <w:sz w:val="24"/>
              <w:szCs w:val="24"/>
            </w:rPr>
          </w:pPr>
          <w:hyperlink w:anchor="_Toc49423569" w:history="1">
            <w:r w:rsidR="004D0B59" w:rsidRPr="00A36CBE">
              <w:rPr>
                <w:rStyle w:val="Hyperlink"/>
              </w:rPr>
              <w:t>BRFSS Adverse Childhood Experience (ACE) Module</w:t>
            </w:r>
            <w:r w:rsidR="004D0B59">
              <w:rPr>
                <w:webHidden/>
              </w:rPr>
              <w:tab/>
            </w:r>
            <w:r w:rsidR="004D0B59">
              <w:rPr>
                <w:webHidden/>
              </w:rPr>
              <w:fldChar w:fldCharType="begin"/>
            </w:r>
            <w:r w:rsidR="004D0B59">
              <w:rPr>
                <w:webHidden/>
              </w:rPr>
              <w:instrText xml:space="preserve"> PAGEREF _Toc49423569 \h </w:instrText>
            </w:r>
            <w:r w:rsidR="004D0B59">
              <w:rPr>
                <w:webHidden/>
              </w:rPr>
            </w:r>
            <w:r w:rsidR="004D0B59">
              <w:rPr>
                <w:webHidden/>
              </w:rPr>
              <w:fldChar w:fldCharType="separate"/>
            </w:r>
            <w:r w:rsidR="004D0B59">
              <w:rPr>
                <w:webHidden/>
              </w:rPr>
              <w:t>40</w:t>
            </w:r>
            <w:r w:rsidR="004D0B59">
              <w:rPr>
                <w:webHidden/>
              </w:rPr>
              <w:fldChar w:fldCharType="end"/>
            </w:r>
          </w:hyperlink>
        </w:p>
        <w:p w14:paraId="55DC6EDC" w14:textId="293C5398" w:rsidR="004D0B59" w:rsidRDefault="00481780" w:rsidP="00D71EB9">
          <w:pPr>
            <w:pStyle w:val="TOC2"/>
            <w:rPr>
              <w:rFonts w:asciiTheme="minorHAnsi" w:eastAsiaTheme="minorEastAsia" w:hAnsiTheme="minorHAnsi" w:cstheme="minorBidi"/>
              <w:sz w:val="24"/>
              <w:szCs w:val="24"/>
            </w:rPr>
          </w:pPr>
          <w:hyperlink w:anchor="_Toc49423570" w:history="1">
            <w:r w:rsidR="004D0B59" w:rsidRPr="00A36CBE">
              <w:rPr>
                <w:rStyle w:val="Hyperlink"/>
              </w:rPr>
              <w:t>Tobacco History</w:t>
            </w:r>
            <w:r w:rsidR="004D0B59">
              <w:rPr>
                <w:webHidden/>
              </w:rPr>
              <w:tab/>
            </w:r>
            <w:r w:rsidR="004D0B59">
              <w:rPr>
                <w:webHidden/>
              </w:rPr>
              <w:fldChar w:fldCharType="begin"/>
            </w:r>
            <w:r w:rsidR="004D0B59">
              <w:rPr>
                <w:webHidden/>
              </w:rPr>
              <w:instrText xml:space="preserve"> PAGEREF _Toc49423570 \h </w:instrText>
            </w:r>
            <w:r w:rsidR="004D0B59">
              <w:rPr>
                <w:webHidden/>
              </w:rPr>
            </w:r>
            <w:r w:rsidR="004D0B59">
              <w:rPr>
                <w:webHidden/>
              </w:rPr>
              <w:fldChar w:fldCharType="separate"/>
            </w:r>
            <w:r w:rsidR="004D0B59">
              <w:rPr>
                <w:webHidden/>
              </w:rPr>
              <w:t>42</w:t>
            </w:r>
            <w:r w:rsidR="004D0B59">
              <w:rPr>
                <w:webHidden/>
              </w:rPr>
              <w:fldChar w:fldCharType="end"/>
            </w:r>
          </w:hyperlink>
        </w:p>
        <w:p w14:paraId="0495BE79" w14:textId="4CD84541" w:rsidR="004D0B59" w:rsidRDefault="00481780" w:rsidP="00D71EB9">
          <w:pPr>
            <w:pStyle w:val="TOC2"/>
            <w:rPr>
              <w:rFonts w:asciiTheme="minorHAnsi" w:eastAsiaTheme="minorEastAsia" w:hAnsiTheme="minorHAnsi" w:cstheme="minorBidi"/>
              <w:sz w:val="24"/>
              <w:szCs w:val="24"/>
            </w:rPr>
          </w:pPr>
          <w:hyperlink w:anchor="_Toc49423571" w:history="1">
            <w:r w:rsidR="004D0B59" w:rsidRPr="00A36CBE">
              <w:rPr>
                <w:rStyle w:val="Hyperlink"/>
              </w:rPr>
              <w:t>Heaviness of Smoking Index</w:t>
            </w:r>
            <w:r w:rsidR="004D0B59">
              <w:rPr>
                <w:webHidden/>
              </w:rPr>
              <w:tab/>
            </w:r>
            <w:r w:rsidR="004D0B59">
              <w:rPr>
                <w:webHidden/>
              </w:rPr>
              <w:fldChar w:fldCharType="begin"/>
            </w:r>
            <w:r w:rsidR="004D0B59">
              <w:rPr>
                <w:webHidden/>
              </w:rPr>
              <w:instrText xml:space="preserve"> PAGEREF _Toc49423571 \h </w:instrText>
            </w:r>
            <w:r w:rsidR="004D0B59">
              <w:rPr>
                <w:webHidden/>
              </w:rPr>
            </w:r>
            <w:r w:rsidR="004D0B59">
              <w:rPr>
                <w:webHidden/>
              </w:rPr>
              <w:fldChar w:fldCharType="separate"/>
            </w:r>
            <w:r w:rsidR="004D0B59">
              <w:rPr>
                <w:webHidden/>
              </w:rPr>
              <w:t>48</w:t>
            </w:r>
            <w:r w:rsidR="004D0B59">
              <w:rPr>
                <w:webHidden/>
              </w:rPr>
              <w:fldChar w:fldCharType="end"/>
            </w:r>
          </w:hyperlink>
        </w:p>
        <w:p w14:paraId="7FB8E58B" w14:textId="3C4D7A69" w:rsidR="004D0B59" w:rsidRDefault="00481780" w:rsidP="00D71EB9">
          <w:pPr>
            <w:pStyle w:val="TOC2"/>
            <w:rPr>
              <w:rFonts w:asciiTheme="minorHAnsi" w:eastAsiaTheme="minorEastAsia" w:hAnsiTheme="minorHAnsi" w:cstheme="minorBidi"/>
              <w:sz w:val="24"/>
              <w:szCs w:val="24"/>
            </w:rPr>
          </w:pPr>
          <w:hyperlink w:anchor="_Toc49423572" w:history="1">
            <w:r w:rsidR="004D0B59" w:rsidRPr="00A36CBE">
              <w:rPr>
                <w:rStyle w:val="Hyperlink"/>
              </w:rPr>
              <w:t>Behavioral Risk Factor Surveillance System (BRFSS) Inadequate Sleep</w:t>
            </w:r>
            <w:r w:rsidR="004D0B59">
              <w:rPr>
                <w:webHidden/>
              </w:rPr>
              <w:tab/>
            </w:r>
            <w:r w:rsidR="004D0B59">
              <w:rPr>
                <w:webHidden/>
              </w:rPr>
              <w:fldChar w:fldCharType="begin"/>
            </w:r>
            <w:r w:rsidR="004D0B59">
              <w:rPr>
                <w:webHidden/>
              </w:rPr>
              <w:instrText xml:space="preserve"> PAGEREF _Toc49423572 \h </w:instrText>
            </w:r>
            <w:r w:rsidR="004D0B59">
              <w:rPr>
                <w:webHidden/>
              </w:rPr>
            </w:r>
            <w:r w:rsidR="004D0B59">
              <w:rPr>
                <w:webHidden/>
              </w:rPr>
              <w:fldChar w:fldCharType="separate"/>
            </w:r>
            <w:r w:rsidR="004D0B59">
              <w:rPr>
                <w:webHidden/>
              </w:rPr>
              <w:t>49</w:t>
            </w:r>
            <w:r w:rsidR="004D0B59">
              <w:rPr>
                <w:webHidden/>
              </w:rPr>
              <w:fldChar w:fldCharType="end"/>
            </w:r>
          </w:hyperlink>
        </w:p>
        <w:p w14:paraId="734B1189" w14:textId="24401730" w:rsidR="004D0B59" w:rsidRDefault="00481780" w:rsidP="00D71EB9">
          <w:pPr>
            <w:pStyle w:val="TOC2"/>
            <w:rPr>
              <w:rFonts w:asciiTheme="minorHAnsi" w:eastAsiaTheme="minorEastAsia" w:hAnsiTheme="minorHAnsi" w:cstheme="minorBidi"/>
              <w:sz w:val="24"/>
              <w:szCs w:val="24"/>
            </w:rPr>
          </w:pPr>
          <w:hyperlink w:anchor="_Toc49423573" w:history="1">
            <w:r w:rsidR="004D0B59" w:rsidRPr="00A36CBE">
              <w:rPr>
                <w:rStyle w:val="Hyperlink"/>
              </w:rPr>
              <w:t>Alcohol Quantity and Frequency Questionnaire</w:t>
            </w:r>
            <w:r w:rsidR="004D0B59">
              <w:rPr>
                <w:webHidden/>
              </w:rPr>
              <w:tab/>
            </w:r>
            <w:r w:rsidR="004D0B59">
              <w:rPr>
                <w:webHidden/>
              </w:rPr>
              <w:fldChar w:fldCharType="begin"/>
            </w:r>
            <w:r w:rsidR="004D0B59">
              <w:rPr>
                <w:webHidden/>
              </w:rPr>
              <w:instrText xml:space="preserve"> PAGEREF _Toc49423573 \h </w:instrText>
            </w:r>
            <w:r w:rsidR="004D0B59">
              <w:rPr>
                <w:webHidden/>
              </w:rPr>
            </w:r>
            <w:r w:rsidR="004D0B59">
              <w:rPr>
                <w:webHidden/>
              </w:rPr>
              <w:fldChar w:fldCharType="separate"/>
            </w:r>
            <w:r w:rsidR="004D0B59">
              <w:rPr>
                <w:webHidden/>
              </w:rPr>
              <w:t>50</w:t>
            </w:r>
            <w:r w:rsidR="004D0B59">
              <w:rPr>
                <w:webHidden/>
              </w:rPr>
              <w:fldChar w:fldCharType="end"/>
            </w:r>
          </w:hyperlink>
        </w:p>
        <w:p w14:paraId="21ECA158" w14:textId="5272E8C5" w:rsidR="004D0B59" w:rsidRDefault="00481780" w:rsidP="00D71EB9">
          <w:pPr>
            <w:pStyle w:val="TOC2"/>
            <w:rPr>
              <w:rFonts w:asciiTheme="minorHAnsi" w:eastAsiaTheme="minorEastAsia" w:hAnsiTheme="minorHAnsi" w:cstheme="minorBidi"/>
              <w:sz w:val="24"/>
              <w:szCs w:val="24"/>
            </w:rPr>
          </w:pPr>
          <w:hyperlink w:anchor="_Toc49423574" w:history="1">
            <w:r w:rsidR="004D0B59" w:rsidRPr="00A36CBE">
              <w:rPr>
                <w:rStyle w:val="Hyperlink"/>
              </w:rPr>
              <w:t>Alcohol and Drug Timeline Follow-Back (TLFB)</w:t>
            </w:r>
            <w:r w:rsidR="004D0B59">
              <w:rPr>
                <w:webHidden/>
              </w:rPr>
              <w:tab/>
            </w:r>
            <w:r w:rsidR="004D0B59">
              <w:rPr>
                <w:webHidden/>
              </w:rPr>
              <w:fldChar w:fldCharType="begin"/>
            </w:r>
            <w:r w:rsidR="004D0B59">
              <w:rPr>
                <w:webHidden/>
              </w:rPr>
              <w:instrText xml:space="preserve"> PAGEREF _Toc49423574 \h </w:instrText>
            </w:r>
            <w:r w:rsidR="004D0B59">
              <w:rPr>
                <w:webHidden/>
              </w:rPr>
            </w:r>
            <w:r w:rsidR="004D0B59">
              <w:rPr>
                <w:webHidden/>
              </w:rPr>
              <w:fldChar w:fldCharType="separate"/>
            </w:r>
            <w:r w:rsidR="004D0B59">
              <w:rPr>
                <w:webHidden/>
              </w:rPr>
              <w:t>53</w:t>
            </w:r>
            <w:r w:rsidR="004D0B59">
              <w:rPr>
                <w:webHidden/>
              </w:rPr>
              <w:fldChar w:fldCharType="end"/>
            </w:r>
          </w:hyperlink>
        </w:p>
        <w:p w14:paraId="0DF66817" w14:textId="668F153F" w:rsidR="004D0B59" w:rsidRDefault="00481780" w:rsidP="00D71EB9">
          <w:pPr>
            <w:pStyle w:val="TOC2"/>
            <w:rPr>
              <w:rFonts w:asciiTheme="minorHAnsi" w:eastAsiaTheme="minorEastAsia" w:hAnsiTheme="minorHAnsi" w:cstheme="minorBidi"/>
              <w:sz w:val="24"/>
              <w:szCs w:val="24"/>
            </w:rPr>
          </w:pPr>
          <w:hyperlink w:anchor="_Toc49423575" w:history="1">
            <w:r w:rsidR="004D0B59" w:rsidRPr="00A36CBE">
              <w:rPr>
                <w:rStyle w:val="Hyperlink"/>
              </w:rPr>
              <w:t>Personality Beliefs Questionnaire</w:t>
            </w:r>
            <w:r w:rsidR="004D0B59">
              <w:rPr>
                <w:webHidden/>
              </w:rPr>
              <w:tab/>
            </w:r>
            <w:r w:rsidR="004D0B59">
              <w:rPr>
                <w:webHidden/>
              </w:rPr>
              <w:fldChar w:fldCharType="begin"/>
            </w:r>
            <w:r w:rsidR="004D0B59">
              <w:rPr>
                <w:webHidden/>
              </w:rPr>
              <w:instrText xml:space="preserve"> PAGEREF _Toc49423575 \h </w:instrText>
            </w:r>
            <w:r w:rsidR="004D0B59">
              <w:rPr>
                <w:webHidden/>
              </w:rPr>
            </w:r>
            <w:r w:rsidR="004D0B59">
              <w:rPr>
                <w:webHidden/>
              </w:rPr>
              <w:fldChar w:fldCharType="separate"/>
            </w:r>
            <w:r w:rsidR="004D0B59">
              <w:rPr>
                <w:webHidden/>
              </w:rPr>
              <w:t>55</w:t>
            </w:r>
            <w:r w:rsidR="004D0B59">
              <w:rPr>
                <w:webHidden/>
              </w:rPr>
              <w:fldChar w:fldCharType="end"/>
            </w:r>
          </w:hyperlink>
        </w:p>
        <w:p w14:paraId="4103F9E5" w14:textId="56547437" w:rsidR="004D0B59" w:rsidRDefault="00481780" w:rsidP="00D71EB9">
          <w:pPr>
            <w:pStyle w:val="TOC2"/>
            <w:rPr>
              <w:rFonts w:asciiTheme="minorHAnsi" w:eastAsiaTheme="minorEastAsia" w:hAnsiTheme="minorHAnsi" w:cstheme="minorBidi"/>
              <w:sz w:val="24"/>
              <w:szCs w:val="24"/>
            </w:rPr>
          </w:pPr>
          <w:hyperlink w:anchor="_Toc49423576" w:history="1">
            <w:r w:rsidR="004D0B59" w:rsidRPr="00A36CBE">
              <w:rPr>
                <w:rStyle w:val="Hyperlink"/>
                <w:rFonts w:cs="Arial"/>
              </w:rPr>
              <w:t>USDA Food Security Survey</w:t>
            </w:r>
            <w:r w:rsidR="004D0B59">
              <w:rPr>
                <w:webHidden/>
              </w:rPr>
              <w:tab/>
            </w:r>
            <w:r w:rsidR="004D0B59">
              <w:rPr>
                <w:webHidden/>
              </w:rPr>
              <w:fldChar w:fldCharType="begin"/>
            </w:r>
            <w:r w:rsidR="004D0B59">
              <w:rPr>
                <w:webHidden/>
              </w:rPr>
              <w:instrText xml:space="preserve"> PAGEREF _Toc49423576 \h </w:instrText>
            </w:r>
            <w:r w:rsidR="004D0B59">
              <w:rPr>
                <w:webHidden/>
              </w:rPr>
            </w:r>
            <w:r w:rsidR="004D0B59">
              <w:rPr>
                <w:webHidden/>
              </w:rPr>
              <w:fldChar w:fldCharType="separate"/>
            </w:r>
            <w:r w:rsidR="004D0B59">
              <w:rPr>
                <w:webHidden/>
              </w:rPr>
              <w:t>56</w:t>
            </w:r>
            <w:r w:rsidR="004D0B59">
              <w:rPr>
                <w:webHidden/>
              </w:rPr>
              <w:fldChar w:fldCharType="end"/>
            </w:r>
          </w:hyperlink>
        </w:p>
        <w:p w14:paraId="5096A13B" w14:textId="0D9A26D1" w:rsidR="004D0B59" w:rsidRDefault="00481780" w:rsidP="00D71EB9">
          <w:pPr>
            <w:pStyle w:val="TOC2"/>
            <w:rPr>
              <w:rFonts w:asciiTheme="minorHAnsi" w:eastAsiaTheme="minorEastAsia" w:hAnsiTheme="minorHAnsi" w:cstheme="minorBidi"/>
              <w:sz w:val="24"/>
              <w:szCs w:val="24"/>
            </w:rPr>
          </w:pPr>
          <w:hyperlink w:anchor="_Toc49423577" w:history="1">
            <w:r w:rsidR="004D0B59" w:rsidRPr="00A36CBE">
              <w:rPr>
                <w:rStyle w:val="Hyperlink"/>
              </w:rPr>
              <w:t>Meal Survey</w:t>
            </w:r>
            <w:r w:rsidR="004D0B59">
              <w:rPr>
                <w:webHidden/>
              </w:rPr>
              <w:tab/>
            </w:r>
            <w:r w:rsidR="004D0B59">
              <w:rPr>
                <w:webHidden/>
              </w:rPr>
              <w:fldChar w:fldCharType="begin"/>
            </w:r>
            <w:r w:rsidR="004D0B59">
              <w:rPr>
                <w:webHidden/>
              </w:rPr>
              <w:instrText xml:space="preserve"> PAGEREF _Toc49423577 \h </w:instrText>
            </w:r>
            <w:r w:rsidR="004D0B59">
              <w:rPr>
                <w:webHidden/>
              </w:rPr>
            </w:r>
            <w:r w:rsidR="004D0B59">
              <w:rPr>
                <w:webHidden/>
              </w:rPr>
              <w:fldChar w:fldCharType="separate"/>
            </w:r>
            <w:r w:rsidR="004D0B59">
              <w:rPr>
                <w:webHidden/>
              </w:rPr>
              <w:t>57</w:t>
            </w:r>
            <w:r w:rsidR="004D0B59">
              <w:rPr>
                <w:webHidden/>
              </w:rPr>
              <w:fldChar w:fldCharType="end"/>
            </w:r>
          </w:hyperlink>
        </w:p>
        <w:p w14:paraId="3DB42282" w14:textId="71DFB079" w:rsidR="004D0B59" w:rsidRDefault="00481780" w:rsidP="00D71EB9">
          <w:pPr>
            <w:pStyle w:val="TOC2"/>
            <w:rPr>
              <w:rFonts w:asciiTheme="minorHAnsi" w:eastAsiaTheme="minorEastAsia" w:hAnsiTheme="minorHAnsi" w:cstheme="minorBidi"/>
              <w:sz w:val="24"/>
              <w:szCs w:val="24"/>
            </w:rPr>
          </w:pPr>
          <w:hyperlink w:anchor="_Toc49423578" w:history="1">
            <w:r w:rsidR="004D0B59" w:rsidRPr="00A36CBE">
              <w:rPr>
                <w:rStyle w:val="Hyperlink"/>
                <w:rFonts w:cs="Arial"/>
              </w:rPr>
              <w:t>TCU CJ Client Evaluation of Self and Treatment (CJ CEST)</w:t>
            </w:r>
            <w:r w:rsidR="004D0B59">
              <w:rPr>
                <w:webHidden/>
              </w:rPr>
              <w:tab/>
            </w:r>
            <w:r w:rsidR="004D0B59">
              <w:rPr>
                <w:webHidden/>
              </w:rPr>
              <w:fldChar w:fldCharType="begin"/>
            </w:r>
            <w:r w:rsidR="004D0B59">
              <w:rPr>
                <w:webHidden/>
              </w:rPr>
              <w:instrText xml:space="preserve"> PAGEREF _Toc49423578 \h </w:instrText>
            </w:r>
            <w:r w:rsidR="004D0B59">
              <w:rPr>
                <w:webHidden/>
              </w:rPr>
            </w:r>
            <w:r w:rsidR="004D0B59">
              <w:rPr>
                <w:webHidden/>
              </w:rPr>
              <w:fldChar w:fldCharType="separate"/>
            </w:r>
            <w:r w:rsidR="004D0B59">
              <w:rPr>
                <w:webHidden/>
              </w:rPr>
              <w:t>58</w:t>
            </w:r>
            <w:r w:rsidR="004D0B59">
              <w:rPr>
                <w:webHidden/>
              </w:rPr>
              <w:fldChar w:fldCharType="end"/>
            </w:r>
          </w:hyperlink>
        </w:p>
        <w:p w14:paraId="429CB968" w14:textId="610984D0" w:rsidR="004D0B59" w:rsidRDefault="00481780" w:rsidP="00D71EB9">
          <w:pPr>
            <w:pStyle w:val="TOC2"/>
            <w:rPr>
              <w:rFonts w:asciiTheme="minorHAnsi" w:eastAsiaTheme="minorEastAsia" w:hAnsiTheme="minorHAnsi" w:cstheme="minorBidi"/>
              <w:sz w:val="24"/>
              <w:szCs w:val="24"/>
            </w:rPr>
          </w:pPr>
          <w:hyperlink w:anchor="_Toc49423579" w:history="1">
            <w:r w:rsidR="004D0B59" w:rsidRPr="00A36CBE">
              <w:rPr>
                <w:rStyle w:val="Hyperlink"/>
                <w:rFonts w:cs="Arial"/>
              </w:rPr>
              <w:t>Sexual Behaviors</w:t>
            </w:r>
            <w:r w:rsidR="004D0B59">
              <w:rPr>
                <w:webHidden/>
              </w:rPr>
              <w:tab/>
            </w:r>
            <w:r w:rsidR="004D0B59">
              <w:rPr>
                <w:webHidden/>
              </w:rPr>
              <w:fldChar w:fldCharType="begin"/>
            </w:r>
            <w:r w:rsidR="004D0B59">
              <w:rPr>
                <w:webHidden/>
              </w:rPr>
              <w:instrText xml:space="preserve"> PAGEREF _Toc49423579 \h </w:instrText>
            </w:r>
            <w:r w:rsidR="004D0B59">
              <w:rPr>
                <w:webHidden/>
              </w:rPr>
            </w:r>
            <w:r w:rsidR="004D0B59">
              <w:rPr>
                <w:webHidden/>
              </w:rPr>
              <w:fldChar w:fldCharType="separate"/>
            </w:r>
            <w:r w:rsidR="004D0B59">
              <w:rPr>
                <w:webHidden/>
              </w:rPr>
              <w:t>64</w:t>
            </w:r>
            <w:r w:rsidR="004D0B59">
              <w:rPr>
                <w:webHidden/>
              </w:rPr>
              <w:fldChar w:fldCharType="end"/>
            </w:r>
          </w:hyperlink>
        </w:p>
        <w:p w14:paraId="11819F01" w14:textId="2B4475B6" w:rsidR="004D0B59" w:rsidRDefault="00481780" w:rsidP="00D71EB9">
          <w:pPr>
            <w:pStyle w:val="TOC1"/>
            <w:rPr>
              <w:rFonts w:asciiTheme="minorHAnsi" w:eastAsiaTheme="minorEastAsia" w:hAnsiTheme="minorHAnsi" w:cstheme="minorBidi"/>
              <w:sz w:val="24"/>
              <w:szCs w:val="24"/>
            </w:rPr>
          </w:pPr>
          <w:hyperlink w:anchor="_Toc49423580" w:history="1">
            <w:r w:rsidR="004D0B59" w:rsidRPr="00A36CBE">
              <w:rPr>
                <w:rStyle w:val="Hyperlink"/>
              </w:rPr>
              <w:t>STRESS</w:t>
            </w:r>
            <w:r w:rsidR="004D0B59">
              <w:rPr>
                <w:webHidden/>
              </w:rPr>
              <w:tab/>
            </w:r>
            <w:r w:rsidR="004D0B59">
              <w:rPr>
                <w:webHidden/>
              </w:rPr>
              <w:fldChar w:fldCharType="begin"/>
            </w:r>
            <w:r w:rsidR="004D0B59">
              <w:rPr>
                <w:webHidden/>
              </w:rPr>
              <w:instrText xml:space="preserve"> PAGEREF _Toc49423580 \h </w:instrText>
            </w:r>
            <w:r w:rsidR="004D0B59">
              <w:rPr>
                <w:webHidden/>
              </w:rPr>
            </w:r>
            <w:r w:rsidR="004D0B59">
              <w:rPr>
                <w:webHidden/>
              </w:rPr>
              <w:fldChar w:fldCharType="separate"/>
            </w:r>
            <w:r w:rsidR="004D0B59">
              <w:rPr>
                <w:webHidden/>
              </w:rPr>
              <w:t>65</w:t>
            </w:r>
            <w:r w:rsidR="004D0B59">
              <w:rPr>
                <w:webHidden/>
              </w:rPr>
              <w:fldChar w:fldCharType="end"/>
            </w:r>
          </w:hyperlink>
        </w:p>
        <w:p w14:paraId="34BDA322" w14:textId="4574E777" w:rsidR="004D0B59" w:rsidRDefault="00481780" w:rsidP="00D71EB9">
          <w:pPr>
            <w:pStyle w:val="TOC2"/>
            <w:rPr>
              <w:rFonts w:asciiTheme="minorHAnsi" w:eastAsiaTheme="minorEastAsia" w:hAnsiTheme="minorHAnsi" w:cstheme="minorBidi"/>
              <w:sz w:val="24"/>
              <w:szCs w:val="24"/>
            </w:rPr>
          </w:pPr>
          <w:hyperlink w:anchor="_Toc49423581" w:history="1">
            <w:r w:rsidR="004D0B59" w:rsidRPr="00A36CBE">
              <w:rPr>
                <w:rStyle w:val="Hyperlink"/>
              </w:rPr>
              <w:t>Detroit Area Study Assessment of Day-to-Day Discrimination</w:t>
            </w:r>
            <w:r w:rsidR="004D0B59">
              <w:rPr>
                <w:webHidden/>
              </w:rPr>
              <w:tab/>
            </w:r>
            <w:r w:rsidR="004D0B59">
              <w:rPr>
                <w:webHidden/>
              </w:rPr>
              <w:fldChar w:fldCharType="begin"/>
            </w:r>
            <w:r w:rsidR="004D0B59">
              <w:rPr>
                <w:webHidden/>
              </w:rPr>
              <w:instrText xml:space="preserve"> PAGEREF _Toc49423581 \h </w:instrText>
            </w:r>
            <w:r w:rsidR="004D0B59">
              <w:rPr>
                <w:webHidden/>
              </w:rPr>
            </w:r>
            <w:r w:rsidR="004D0B59">
              <w:rPr>
                <w:webHidden/>
              </w:rPr>
              <w:fldChar w:fldCharType="separate"/>
            </w:r>
            <w:r w:rsidR="004D0B59">
              <w:rPr>
                <w:webHidden/>
              </w:rPr>
              <w:t>65</w:t>
            </w:r>
            <w:r w:rsidR="004D0B59">
              <w:rPr>
                <w:webHidden/>
              </w:rPr>
              <w:fldChar w:fldCharType="end"/>
            </w:r>
          </w:hyperlink>
        </w:p>
        <w:p w14:paraId="6A282AE9" w14:textId="0C16C7CE" w:rsidR="004D0B59" w:rsidRDefault="00481780" w:rsidP="00D71EB9">
          <w:pPr>
            <w:pStyle w:val="TOC2"/>
            <w:rPr>
              <w:rFonts w:asciiTheme="minorHAnsi" w:eastAsiaTheme="minorEastAsia" w:hAnsiTheme="minorHAnsi" w:cstheme="minorBidi"/>
              <w:sz w:val="24"/>
              <w:szCs w:val="24"/>
            </w:rPr>
          </w:pPr>
          <w:hyperlink w:anchor="_Toc49423582" w:history="1">
            <w:r w:rsidR="004D0B59" w:rsidRPr="00A36CBE">
              <w:rPr>
                <w:rStyle w:val="Hyperlink"/>
              </w:rPr>
              <w:t>MacArthur Major Discrimination</w:t>
            </w:r>
            <w:r w:rsidR="004D0B59">
              <w:rPr>
                <w:webHidden/>
              </w:rPr>
              <w:tab/>
            </w:r>
            <w:r w:rsidR="004D0B59">
              <w:rPr>
                <w:webHidden/>
              </w:rPr>
              <w:fldChar w:fldCharType="begin"/>
            </w:r>
            <w:r w:rsidR="004D0B59">
              <w:rPr>
                <w:webHidden/>
              </w:rPr>
              <w:instrText xml:space="preserve"> PAGEREF _Toc49423582 \h </w:instrText>
            </w:r>
            <w:r w:rsidR="004D0B59">
              <w:rPr>
                <w:webHidden/>
              </w:rPr>
            </w:r>
            <w:r w:rsidR="004D0B59">
              <w:rPr>
                <w:webHidden/>
              </w:rPr>
              <w:fldChar w:fldCharType="separate"/>
            </w:r>
            <w:r w:rsidR="004D0B59">
              <w:rPr>
                <w:webHidden/>
              </w:rPr>
              <w:t>67</w:t>
            </w:r>
            <w:r w:rsidR="004D0B59">
              <w:rPr>
                <w:webHidden/>
              </w:rPr>
              <w:fldChar w:fldCharType="end"/>
            </w:r>
          </w:hyperlink>
        </w:p>
        <w:p w14:paraId="22032B80" w14:textId="22C5D802" w:rsidR="004D0B59" w:rsidRDefault="00481780" w:rsidP="00D71EB9">
          <w:pPr>
            <w:pStyle w:val="TOC2"/>
            <w:rPr>
              <w:rFonts w:asciiTheme="minorHAnsi" w:eastAsiaTheme="minorEastAsia" w:hAnsiTheme="minorHAnsi" w:cstheme="minorBidi"/>
              <w:sz w:val="24"/>
              <w:szCs w:val="24"/>
            </w:rPr>
          </w:pPr>
          <w:hyperlink w:anchor="_Toc49423583" w:history="1">
            <w:r w:rsidR="004D0B59" w:rsidRPr="00A36CBE">
              <w:rPr>
                <w:rStyle w:val="Hyperlink"/>
              </w:rPr>
              <w:t>Urban Life Stress Scale</w:t>
            </w:r>
            <w:r w:rsidR="004D0B59">
              <w:rPr>
                <w:webHidden/>
              </w:rPr>
              <w:tab/>
            </w:r>
            <w:r w:rsidR="004D0B59">
              <w:rPr>
                <w:webHidden/>
              </w:rPr>
              <w:fldChar w:fldCharType="begin"/>
            </w:r>
            <w:r w:rsidR="004D0B59">
              <w:rPr>
                <w:webHidden/>
              </w:rPr>
              <w:instrText xml:space="preserve"> PAGEREF _Toc49423583 \h </w:instrText>
            </w:r>
            <w:r w:rsidR="004D0B59">
              <w:rPr>
                <w:webHidden/>
              </w:rPr>
            </w:r>
            <w:r w:rsidR="004D0B59">
              <w:rPr>
                <w:webHidden/>
              </w:rPr>
              <w:fldChar w:fldCharType="separate"/>
            </w:r>
            <w:r w:rsidR="004D0B59">
              <w:rPr>
                <w:webHidden/>
              </w:rPr>
              <w:t>69</w:t>
            </w:r>
            <w:r w:rsidR="004D0B59">
              <w:rPr>
                <w:webHidden/>
              </w:rPr>
              <w:fldChar w:fldCharType="end"/>
            </w:r>
          </w:hyperlink>
        </w:p>
        <w:p w14:paraId="6EA894D4" w14:textId="270FFCAD" w:rsidR="004D0B59" w:rsidRDefault="00481780" w:rsidP="00D71EB9">
          <w:pPr>
            <w:pStyle w:val="TOC2"/>
            <w:rPr>
              <w:rFonts w:asciiTheme="minorHAnsi" w:eastAsiaTheme="minorEastAsia" w:hAnsiTheme="minorHAnsi" w:cstheme="minorBidi"/>
              <w:sz w:val="24"/>
              <w:szCs w:val="24"/>
            </w:rPr>
          </w:pPr>
          <w:hyperlink w:anchor="_Toc49423584" w:history="1">
            <w:r w:rsidR="004D0B59" w:rsidRPr="00A36CBE">
              <w:rPr>
                <w:rStyle w:val="Hyperlink"/>
              </w:rPr>
              <w:t>Personal Victimization</w:t>
            </w:r>
            <w:r w:rsidR="004D0B59">
              <w:rPr>
                <w:webHidden/>
              </w:rPr>
              <w:tab/>
            </w:r>
            <w:r w:rsidR="004D0B59">
              <w:rPr>
                <w:webHidden/>
              </w:rPr>
              <w:fldChar w:fldCharType="begin"/>
            </w:r>
            <w:r w:rsidR="004D0B59">
              <w:rPr>
                <w:webHidden/>
              </w:rPr>
              <w:instrText xml:space="preserve"> PAGEREF _Toc49423584 \h </w:instrText>
            </w:r>
            <w:r w:rsidR="004D0B59">
              <w:rPr>
                <w:webHidden/>
              </w:rPr>
            </w:r>
            <w:r w:rsidR="004D0B59">
              <w:rPr>
                <w:webHidden/>
              </w:rPr>
              <w:fldChar w:fldCharType="separate"/>
            </w:r>
            <w:r w:rsidR="004D0B59">
              <w:rPr>
                <w:webHidden/>
              </w:rPr>
              <w:t>72</w:t>
            </w:r>
            <w:r w:rsidR="004D0B59">
              <w:rPr>
                <w:webHidden/>
              </w:rPr>
              <w:fldChar w:fldCharType="end"/>
            </w:r>
          </w:hyperlink>
        </w:p>
        <w:p w14:paraId="54628638" w14:textId="0E3E2901" w:rsidR="004D0B59" w:rsidRDefault="00481780" w:rsidP="00D71EB9">
          <w:pPr>
            <w:pStyle w:val="TOC2"/>
            <w:rPr>
              <w:rFonts w:asciiTheme="minorHAnsi" w:eastAsiaTheme="minorEastAsia" w:hAnsiTheme="minorHAnsi" w:cstheme="minorBidi"/>
              <w:sz w:val="24"/>
              <w:szCs w:val="24"/>
            </w:rPr>
          </w:pPr>
          <w:hyperlink w:anchor="_Toc49423585" w:history="1">
            <w:r w:rsidR="004D0B59" w:rsidRPr="00A36CBE">
              <w:rPr>
                <w:rStyle w:val="Hyperlink"/>
              </w:rPr>
              <w:t>Perceived Stress Scale</w:t>
            </w:r>
            <w:r w:rsidR="004D0B59">
              <w:rPr>
                <w:webHidden/>
              </w:rPr>
              <w:tab/>
            </w:r>
            <w:r w:rsidR="004D0B59">
              <w:rPr>
                <w:webHidden/>
              </w:rPr>
              <w:fldChar w:fldCharType="begin"/>
            </w:r>
            <w:r w:rsidR="004D0B59">
              <w:rPr>
                <w:webHidden/>
              </w:rPr>
              <w:instrText xml:space="preserve"> PAGEREF _Toc49423585 \h </w:instrText>
            </w:r>
            <w:r w:rsidR="004D0B59">
              <w:rPr>
                <w:webHidden/>
              </w:rPr>
            </w:r>
            <w:r w:rsidR="004D0B59">
              <w:rPr>
                <w:webHidden/>
              </w:rPr>
              <w:fldChar w:fldCharType="separate"/>
            </w:r>
            <w:r w:rsidR="004D0B59">
              <w:rPr>
                <w:webHidden/>
              </w:rPr>
              <w:t>73</w:t>
            </w:r>
            <w:r w:rsidR="004D0B59">
              <w:rPr>
                <w:webHidden/>
              </w:rPr>
              <w:fldChar w:fldCharType="end"/>
            </w:r>
          </w:hyperlink>
        </w:p>
        <w:p w14:paraId="62C40043" w14:textId="5F22A2F6" w:rsidR="004D0B59" w:rsidRDefault="00481780" w:rsidP="00D71EB9">
          <w:pPr>
            <w:pStyle w:val="TOC2"/>
            <w:rPr>
              <w:rFonts w:asciiTheme="minorHAnsi" w:eastAsiaTheme="minorEastAsia" w:hAnsiTheme="minorHAnsi" w:cstheme="minorBidi"/>
              <w:sz w:val="24"/>
              <w:szCs w:val="24"/>
            </w:rPr>
          </w:pPr>
          <w:hyperlink w:anchor="_Toc49423586" w:history="1">
            <w:r w:rsidR="004D0B59" w:rsidRPr="00A36CBE">
              <w:rPr>
                <w:rStyle w:val="Hyperlink"/>
              </w:rPr>
              <w:t>Distress Tolerance Scale (DTS)</w:t>
            </w:r>
            <w:r w:rsidR="004D0B59">
              <w:rPr>
                <w:webHidden/>
              </w:rPr>
              <w:tab/>
            </w:r>
            <w:r w:rsidR="004D0B59">
              <w:rPr>
                <w:webHidden/>
              </w:rPr>
              <w:fldChar w:fldCharType="begin"/>
            </w:r>
            <w:r w:rsidR="004D0B59">
              <w:rPr>
                <w:webHidden/>
              </w:rPr>
              <w:instrText xml:space="preserve"> PAGEREF _Toc49423586 \h </w:instrText>
            </w:r>
            <w:r w:rsidR="004D0B59">
              <w:rPr>
                <w:webHidden/>
              </w:rPr>
            </w:r>
            <w:r w:rsidR="004D0B59">
              <w:rPr>
                <w:webHidden/>
              </w:rPr>
              <w:fldChar w:fldCharType="separate"/>
            </w:r>
            <w:r w:rsidR="004D0B59">
              <w:rPr>
                <w:webHidden/>
              </w:rPr>
              <w:t>74</w:t>
            </w:r>
            <w:r w:rsidR="004D0B59">
              <w:rPr>
                <w:webHidden/>
              </w:rPr>
              <w:fldChar w:fldCharType="end"/>
            </w:r>
          </w:hyperlink>
        </w:p>
        <w:p w14:paraId="144AF617" w14:textId="0A51B400" w:rsidR="004D0B59" w:rsidRPr="00C0208E" w:rsidRDefault="00481780" w:rsidP="00C0208E">
          <w:pPr>
            <w:pStyle w:val="TOC1"/>
            <w:ind w:left="200"/>
            <w:rPr>
              <w:rFonts w:asciiTheme="minorHAnsi" w:eastAsiaTheme="minorEastAsia" w:hAnsiTheme="minorHAnsi" w:cstheme="minorBidi"/>
              <w:sz w:val="20"/>
              <w:szCs w:val="20"/>
            </w:rPr>
          </w:pPr>
          <w:r>
            <w:fldChar w:fldCharType="begin"/>
          </w:r>
          <w:r>
            <w:instrText xml:space="preserve"> HYPERLINK \l "_Toc49423587" </w:instrText>
          </w:r>
          <w:r>
            <w:fldChar w:fldCharType="separate"/>
          </w:r>
          <w:r w:rsidR="004D0B59" w:rsidRPr="00260B4B">
            <w:rPr>
              <w:rStyle w:val="Hyperlink"/>
              <w:b/>
              <w:color w:val="000000" w:themeColor="text1"/>
              <w:sz w:val="20"/>
              <w:szCs w:val="20"/>
            </w:rPr>
            <w:t>The Pandemic Stress Inde</w:t>
          </w:r>
          <w:bookmarkStart w:id="0" w:name="_GoBack"/>
          <w:bookmarkEnd w:id="0"/>
          <w:r w:rsidR="004D0B59" w:rsidRPr="00260B4B">
            <w:rPr>
              <w:rStyle w:val="Hyperlink"/>
              <w:b/>
              <w:color w:val="000000" w:themeColor="text1"/>
              <w:sz w:val="20"/>
              <w:szCs w:val="20"/>
            </w:rPr>
            <w:t>x (PSI)</w:t>
          </w:r>
          <w:r w:rsidR="006F1FB2" w:rsidRPr="00260B4B">
            <w:rPr>
              <w:rStyle w:val="Hyperlink"/>
              <w:b/>
              <w:color w:val="000000" w:themeColor="text1"/>
              <w:sz w:val="20"/>
              <w:szCs w:val="20"/>
            </w:rPr>
            <w:t>…</w:t>
          </w:r>
          <w:r w:rsidR="004D0B59" w:rsidRPr="00C0208E">
            <w:rPr>
              <w:webHidden/>
              <w:sz w:val="20"/>
              <w:szCs w:val="20"/>
            </w:rPr>
            <w:tab/>
          </w:r>
          <w:r w:rsidR="004D0B59" w:rsidRPr="008630D1">
            <w:rPr>
              <w:b/>
              <w:webHidden/>
              <w:sz w:val="20"/>
              <w:szCs w:val="20"/>
            </w:rPr>
            <w:fldChar w:fldCharType="begin"/>
          </w:r>
          <w:r w:rsidR="004D0B59" w:rsidRPr="008630D1">
            <w:rPr>
              <w:b/>
              <w:webHidden/>
              <w:sz w:val="20"/>
              <w:szCs w:val="20"/>
            </w:rPr>
            <w:instrText xml:space="preserve"> PAGEREF _Toc49423587 \h </w:instrText>
          </w:r>
          <w:r w:rsidR="004D0B59" w:rsidRPr="008630D1">
            <w:rPr>
              <w:b/>
              <w:webHidden/>
              <w:sz w:val="20"/>
              <w:szCs w:val="20"/>
            </w:rPr>
          </w:r>
          <w:r w:rsidR="004D0B59" w:rsidRPr="008630D1">
            <w:rPr>
              <w:b/>
              <w:webHidden/>
              <w:sz w:val="20"/>
              <w:szCs w:val="20"/>
            </w:rPr>
            <w:fldChar w:fldCharType="separate"/>
          </w:r>
          <w:r w:rsidR="004D0B59" w:rsidRPr="008630D1">
            <w:rPr>
              <w:b/>
              <w:webHidden/>
              <w:sz w:val="20"/>
              <w:szCs w:val="20"/>
            </w:rPr>
            <w:t>76</w:t>
          </w:r>
          <w:r w:rsidR="004D0B59" w:rsidRPr="008630D1">
            <w:rPr>
              <w:b/>
              <w:webHidden/>
              <w:sz w:val="20"/>
              <w:szCs w:val="20"/>
            </w:rPr>
            <w:fldChar w:fldCharType="end"/>
          </w:r>
          <w:r>
            <w:rPr>
              <w:b/>
              <w:sz w:val="20"/>
              <w:szCs w:val="20"/>
            </w:rPr>
            <w:fldChar w:fldCharType="end"/>
          </w:r>
        </w:p>
        <w:p w14:paraId="1ACF8B7A" w14:textId="717B8C3A" w:rsidR="004D0B59" w:rsidRDefault="00481780" w:rsidP="00D71EB9">
          <w:pPr>
            <w:pStyle w:val="TOC1"/>
            <w:rPr>
              <w:rFonts w:asciiTheme="minorHAnsi" w:eastAsiaTheme="minorEastAsia" w:hAnsiTheme="minorHAnsi" w:cstheme="minorBidi"/>
              <w:sz w:val="24"/>
              <w:szCs w:val="24"/>
            </w:rPr>
          </w:pPr>
          <w:hyperlink w:anchor="_Toc49423588" w:history="1">
            <w:r w:rsidR="004D0B59" w:rsidRPr="00A36CBE">
              <w:rPr>
                <w:rStyle w:val="Hyperlink"/>
              </w:rPr>
              <w:t>NEGATIVE AFFECT</w:t>
            </w:r>
            <w:r w:rsidR="004D0B59">
              <w:rPr>
                <w:webHidden/>
              </w:rPr>
              <w:tab/>
            </w:r>
            <w:r w:rsidR="004D0B59">
              <w:rPr>
                <w:webHidden/>
              </w:rPr>
              <w:fldChar w:fldCharType="begin"/>
            </w:r>
            <w:r w:rsidR="004D0B59">
              <w:rPr>
                <w:webHidden/>
              </w:rPr>
              <w:instrText xml:space="preserve"> PAGEREF _Toc49423588 \h </w:instrText>
            </w:r>
            <w:r w:rsidR="004D0B59">
              <w:rPr>
                <w:webHidden/>
              </w:rPr>
            </w:r>
            <w:r w:rsidR="004D0B59">
              <w:rPr>
                <w:webHidden/>
              </w:rPr>
              <w:fldChar w:fldCharType="separate"/>
            </w:r>
            <w:r w:rsidR="004D0B59">
              <w:rPr>
                <w:webHidden/>
              </w:rPr>
              <w:t>77</w:t>
            </w:r>
            <w:r w:rsidR="004D0B59">
              <w:rPr>
                <w:webHidden/>
              </w:rPr>
              <w:fldChar w:fldCharType="end"/>
            </w:r>
          </w:hyperlink>
        </w:p>
        <w:p w14:paraId="272686DD" w14:textId="543475E9" w:rsidR="004D0B59" w:rsidRDefault="00481780" w:rsidP="00D71EB9">
          <w:pPr>
            <w:pStyle w:val="TOC2"/>
            <w:rPr>
              <w:rFonts w:asciiTheme="minorHAnsi" w:eastAsiaTheme="minorEastAsia" w:hAnsiTheme="minorHAnsi" w:cstheme="minorBidi"/>
              <w:sz w:val="24"/>
              <w:szCs w:val="24"/>
            </w:rPr>
          </w:pPr>
          <w:hyperlink w:anchor="_Toc49423589" w:history="1">
            <w:r w:rsidR="004D0B59" w:rsidRPr="00A36CBE">
              <w:rPr>
                <w:rStyle w:val="Hyperlink"/>
              </w:rPr>
              <w:t>Aggression Questionnaire (AQ-12)</w:t>
            </w:r>
            <w:r w:rsidR="004D0B59">
              <w:rPr>
                <w:webHidden/>
              </w:rPr>
              <w:tab/>
            </w:r>
            <w:r w:rsidR="004D0B59">
              <w:rPr>
                <w:webHidden/>
              </w:rPr>
              <w:fldChar w:fldCharType="begin"/>
            </w:r>
            <w:r w:rsidR="004D0B59">
              <w:rPr>
                <w:webHidden/>
              </w:rPr>
              <w:instrText xml:space="preserve"> PAGEREF _Toc49423589 \h </w:instrText>
            </w:r>
            <w:r w:rsidR="004D0B59">
              <w:rPr>
                <w:webHidden/>
              </w:rPr>
            </w:r>
            <w:r w:rsidR="004D0B59">
              <w:rPr>
                <w:webHidden/>
              </w:rPr>
              <w:fldChar w:fldCharType="separate"/>
            </w:r>
            <w:r w:rsidR="004D0B59">
              <w:rPr>
                <w:webHidden/>
              </w:rPr>
              <w:t>77</w:t>
            </w:r>
            <w:r w:rsidR="004D0B59">
              <w:rPr>
                <w:webHidden/>
              </w:rPr>
              <w:fldChar w:fldCharType="end"/>
            </w:r>
          </w:hyperlink>
        </w:p>
        <w:p w14:paraId="0C1080F7" w14:textId="57CE78A8" w:rsidR="004D0B59" w:rsidRDefault="00481780" w:rsidP="00D71EB9">
          <w:pPr>
            <w:pStyle w:val="TOC2"/>
            <w:rPr>
              <w:rFonts w:asciiTheme="minorHAnsi" w:eastAsiaTheme="minorEastAsia" w:hAnsiTheme="minorHAnsi" w:cstheme="minorBidi"/>
              <w:sz w:val="24"/>
              <w:szCs w:val="24"/>
            </w:rPr>
          </w:pPr>
          <w:hyperlink w:anchor="_Toc49423590" w:history="1">
            <w:r w:rsidR="004D0B59" w:rsidRPr="00A36CBE">
              <w:rPr>
                <w:rStyle w:val="Hyperlink"/>
              </w:rPr>
              <w:t>Center for Epidemiological Studies Depression (CES-D)</w:t>
            </w:r>
            <w:r w:rsidR="004D0B59">
              <w:rPr>
                <w:webHidden/>
              </w:rPr>
              <w:tab/>
            </w:r>
            <w:r w:rsidR="004D0B59">
              <w:rPr>
                <w:webHidden/>
              </w:rPr>
              <w:fldChar w:fldCharType="begin"/>
            </w:r>
            <w:r w:rsidR="004D0B59">
              <w:rPr>
                <w:webHidden/>
              </w:rPr>
              <w:instrText xml:space="preserve"> PAGEREF _Toc49423590 \h </w:instrText>
            </w:r>
            <w:r w:rsidR="004D0B59">
              <w:rPr>
                <w:webHidden/>
              </w:rPr>
            </w:r>
            <w:r w:rsidR="004D0B59">
              <w:rPr>
                <w:webHidden/>
              </w:rPr>
              <w:fldChar w:fldCharType="separate"/>
            </w:r>
            <w:r w:rsidR="004D0B59">
              <w:rPr>
                <w:webHidden/>
              </w:rPr>
              <w:t>80</w:t>
            </w:r>
            <w:r w:rsidR="004D0B59">
              <w:rPr>
                <w:webHidden/>
              </w:rPr>
              <w:fldChar w:fldCharType="end"/>
            </w:r>
          </w:hyperlink>
        </w:p>
        <w:p w14:paraId="70302B71" w14:textId="4D9D8C35" w:rsidR="004D0B59" w:rsidRDefault="00481780" w:rsidP="00D71EB9">
          <w:pPr>
            <w:pStyle w:val="TOC1"/>
            <w:rPr>
              <w:rFonts w:asciiTheme="minorHAnsi" w:eastAsiaTheme="minorEastAsia" w:hAnsiTheme="minorHAnsi" w:cstheme="minorBidi"/>
              <w:sz w:val="24"/>
              <w:szCs w:val="24"/>
            </w:rPr>
          </w:pPr>
          <w:hyperlink w:anchor="_Toc49423591" w:history="1">
            <w:r w:rsidR="004D0B59" w:rsidRPr="00A36CBE">
              <w:rPr>
                <w:rStyle w:val="Hyperlink"/>
              </w:rPr>
              <w:t>INTERPERSONAL/INTRAPERSONAL RESOURCES</w:t>
            </w:r>
            <w:r w:rsidR="004D0B59">
              <w:rPr>
                <w:webHidden/>
              </w:rPr>
              <w:tab/>
            </w:r>
            <w:r w:rsidR="004D0B59">
              <w:rPr>
                <w:webHidden/>
              </w:rPr>
              <w:fldChar w:fldCharType="begin"/>
            </w:r>
            <w:r w:rsidR="004D0B59">
              <w:rPr>
                <w:webHidden/>
              </w:rPr>
              <w:instrText xml:space="preserve"> PAGEREF _Toc49423591 \h </w:instrText>
            </w:r>
            <w:r w:rsidR="004D0B59">
              <w:rPr>
                <w:webHidden/>
              </w:rPr>
            </w:r>
            <w:r w:rsidR="004D0B59">
              <w:rPr>
                <w:webHidden/>
              </w:rPr>
              <w:fldChar w:fldCharType="separate"/>
            </w:r>
            <w:r w:rsidR="004D0B59">
              <w:rPr>
                <w:webHidden/>
              </w:rPr>
              <w:t>82</w:t>
            </w:r>
            <w:r w:rsidR="004D0B59">
              <w:rPr>
                <w:webHidden/>
              </w:rPr>
              <w:fldChar w:fldCharType="end"/>
            </w:r>
          </w:hyperlink>
        </w:p>
        <w:p w14:paraId="02FF723C" w14:textId="687000E3" w:rsidR="004D0B59" w:rsidRDefault="00481780" w:rsidP="00D71EB9">
          <w:pPr>
            <w:pStyle w:val="TOC2"/>
            <w:rPr>
              <w:rFonts w:asciiTheme="minorHAnsi" w:eastAsiaTheme="minorEastAsia" w:hAnsiTheme="minorHAnsi" w:cstheme="minorBidi"/>
              <w:sz w:val="24"/>
              <w:szCs w:val="24"/>
            </w:rPr>
          </w:pPr>
          <w:hyperlink w:anchor="_Toc49423592" w:history="1">
            <w:r w:rsidR="004D0B59" w:rsidRPr="00A36CBE">
              <w:rPr>
                <w:rStyle w:val="Hyperlink"/>
              </w:rPr>
              <w:t>Interpersonal Support Evaluation List</w:t>
            </w:r>
            <w:r w:rsidR="004D0B59">
              <w:rPr>
                <w:webHidden/>
              </w:rPr>
              <w:tab/>
            </w:r>
            <w:r w:rsidR="004D0B59">
              <w:rPr>
                <w:webHidden/>
              </w:rPr>
              <w:fldChar w:fldCharType="begin"/>
            </w:r>
            <w:r w:rsidR="004D0B59">
              <w:rPr>
                <w:webHidden/>
              </w:rPr>
              <w:instrText xml:space="preserve"> PAGEREF _Toc49423592 \h </w:instrText>
            </w:r>
            <w:r w:rsidR="004D0B59">
              <w:rPr>
                <w:webHidden/>
              </w:rPr>
            </w:r>
            <w:r w:rsidR="004D0B59">
              <w:rPr>
                <w:webHidden/>
              </w:rPr>
              <w:fldChar w:fldCharType="separate"/>
            </w:r>
            <w:r w:rsidR="004D0B59">
              <w:rPr>
                <w:webHidden/>
              </w:rPr>
              <w:t>82</w:t>
            </w:r>
            <w:r w:rsidR="004D0B59">
              <w:rPr>
                <w:webHidden/>
              </w:rPr>
              <w:fldChar w:fldCharType="end"/>
            </w:r>
          </w:hyperlink>
        </w:p>
        <w:p w14:paraId="1CCE15BB" w14:textId="540AB13C" w:rsidR="004D0B59" w:rsidRDefault="00481780" w:rsidP="00D71EB9">
          <w:pPr>
            <w:pStyle w:val="TOC2"/>
            <w:rPr>
              <w:rFonts w:asciiTheme="minorHAnsi" w:eastAsiaTheme="minorEastAsia" w:hAnsiTheme="minorHAnsi" w:cstheme="minorBidi"/>
              <w:sz w:val="24"/>
              <w:szCs w:val="24"/>
            </w:rPr>
          </w:pPr>
          <w:hyperlink w:anchor="_Toc49423593" w:history="1">
            <w:r w:rsidR="004D0B59" w:rsidRPr="00A36CBE">
              <w:rPr>
                <w:rStyle w:val="Hyperlink"/>
              </w:rPr>
              <w:t>Religious Participation</w:t>
            </w:r>
            <w:r w:rsidR="004D0B59">
              <w:rPr>
                <w:webHidden/>
              </w:rPr>
              <w:tab/>
            </w:r>
            <w:r w:rsidR="004D0B59">
              <w:rPr>
                <w:webHidden/>
              </w:rPr>
              <w:fldChar w:fldCharType="begin"/>
            </w:r>
            <w:r w:rsidR="004D0B59">
              <w:rPr>
                <w:webHidden/>
              </w:rPr>
              <w:instrText xml:space="preserve"> PAGEREF _Toc49423593 \h </w:instrText>
            </w:r>
            <w:r w:rsidR="004D0B59">
              <w:rPr>
                <w:webHidden/>
              </w:rPr>
            </w:r>
            <w:r w:rsidR="004D0B59">
              <w:rPr>
                <w:webHidden/>
              </w:rPr>
              <w:fldChar w:fldCharType="separate"/>
            </w:r>
            <w:r w:rsidR="004D0B59">
              <w:rPr>
                <w:webHidden/>
              </w:rPr>
              <w:t>84</w:t>
            </w:r>
            <w:r w:rsidR="004D0B59">
              <w:rPr>
                <w:webHidden/>
              </w:rPr>
              <w:fldChar w:fldCharType="end"/>
            </w:r>
          </w:hyperlink>
        </w:p>
        <w:p w14:paraId="292467AD" w14:textId="21F2B913" w:rsidR="004D0B59" w:rsidRDefault="00481780" w:rsidP="00D71EB9">
          <w:pPr>
            <w:pStyle w:val="TOC2"/>
            <w:rPr>
              <w:rFonts w:asciiTheme="minorHAnsi" w:eastAsiaTheme="minorEastAsia" w:hAnsiTheme="minorHAnsi" w:cstheme="minorBidi"/>
              <w:sz w:val="24"/>
              <w:szCs w:val="24"/>
            </w:rPr>
          </w:pPr>
          <w:hyperlink w:anchor="_Toc49423594" w:history="1">
            <w:r w:rsidR="004D0B59" w:rsidRPr="00A36CBE">
              <w:rPr>
                <w:rStyle w:val="Hyperlink"/>
              </w:rPr>
              <w:t>Lubben Social Network Scale</w:t>
            </w:r>
            <w:r w:rsidR="004D0B59" w:rsidRPr="00A36CBE">
              <w:rPr>
                <w:rStyle w:val="Hyperlink"/>
                <w:bCs/>
              </w:rPr>
              <w:t xml:space="preserve"> – 6</w:t>
            </w:r>
            <w:r w:rsidR="004D0B59">
              <w:rPr>
                <w:webHidden/>
              </w:rPr>
              <w:tab/>
            </w:r>
            <w:r w:rsidR="004D0B59">
              <w:rPr>
                <w:webHidden/>
              </w:rPr>
              <w:fldChar w:fldCharType="begin"/>
            </w:r>
            <w:r w:rsidR="004D0B59">
              <w:rPr>
                <w:webHidden/>
              </w:rPr>
              <w:instrText xml:space="preserve"> PAGEREF _Toc49423594 \h </w:instrText>
            </w:r>
            <w:r w:rsidR="004D0B59">
              <w:rPr>
                <w:webHidden/>
              </w:rPr>
            </w:r>
            <w:r w:rsidR="004D0B59">
              <w:rPr>
                <w:webHidden/>
              </w:rPr>
              <w:fldChar w:fldCharType="separate"/>
            </w:r>
            <w:r w:rsidR="004D0B59">
              <w:rPr>
                <w:webHidden/>
              </w:rPr>
              <w:t>85</w:t>
            </w:r>
            <w:r w:rsidR="004D0B59">
              <w:rPr>
                <w:webHidden/>
              </w:rPr>
              <w:fldChar w:fldCharType="end"/>
            </w:r>
          </w:hyperlink>
        </w:p>
        <w:p w14:paraId="74AA1FED" w14:textId="6F669D6B" w:rsidR="004D0B59" w:rsidRDefault="00481780" w:rsidP="00D71EB9">
          <w:pPr>
            <w:pStyle w:val="TOC2"/>
            <w:rPr>
              <w:rFonts w:asciiTheme="minorHAnsi" w:eastAsiaTheme="minorEastAsia" w:hAnsiTheme="minorHAnsi" w:cstheme="minorBidi"/>
              <w:sz w:val="24"/>
              <w:szCs w:val="24"/>
            </w:rPr>
          </w:pPr>
          <w:hyperlink w:anchor="_Toc49423595" w:history="1">
            <w:r w:rsidR="004D0B59" w:rsidRPr="00A36CBE">
              <w:rPr>
                <w:rStyle w:val="Hyperlink"/>
                <w:rFonts w:cs="Arial"/>
              </w:rPr>
              <w:t>HOMELESS TIMELINE FOLLOW-BACK (TLFB)</w:t>
            </w:r>
            <w:r w:rsidR="004D0B59">
              <w:rPr>
                <w:webHidden/>
              </w:rPr>
              <w:tab/>
            </w:r>
            <w:r w:rsidR="004D0B59">
              <w:rPr>
                <w:webHidden/>
              </w:rPr>
              <w:fldChar w:fldCharType="begin"/>
            </w:r>
            <w:r w:rsidR="004D0B59">
              <w:rPr>
                <w:webHidden/>
              </w:rPr>
              <w:instrText xml:space="preserve"> PAGEREF _Toc49423595 \h </w:instrText>
            </w:r>
            <w:r w:rsidR="004D0B59">
              <w:rPr>
                <w:webHidden/>
              </w:rPr>
            </w:r>
            <w:r w:rsidR="004D0B59">
              <w:rPr>
                <w:webHidden/>
              </w:rPr>
              <w:fldChar w:fldCharType="separate"/>
            </w:r>
            <w:r w:rsidR="004D0B59">
              <w:rPr>
                <w:webHidden/>
              </w:rPr>
              <w:t>87</w:t>
            </w:r>
            <w:r w:rsidR="004D0B59">
              <w:rPr>
                <w:webHidden/>
              </w:rPr>
              <w:fldChar w:fldCharType="end"/>
            </w:r>
          </w:hyperlink>
        </w:p>
        <w:p w14:paraId="3D97BD43" w14:textId="327444EB" w:rsidR="004D0B59" w:rsidRDefault="00481780" w:rsidP="00D71EB9">
          <w:pPr>
            <w:pStyle w:val="TOC2"/>
            <w:rPr>
              <w:rFonts w:asciiTheme="minorHAnsi" w:eastAsiaTheme="minorEastAsia" w:hAnsiTheme="minorHAnsi" w:cstheme="minorBidi"/>
              <w:sz w:val="24"/>
              <w:szCs w:val="24"/>
            </w:rPr>
          </w:pPr>
          <w:hyperlink w:anchor="_Toc49423596" w:history="1">
            <w:r w:rsidR="004D0B59" w:rsidRPr="00A36CBE">
              <w:rPr>
                <w:rStyle w:val="Hyperlink"/>
              </w:rPr>
              <w:t>Resource Utilization Questionnaire</w:t>
            </w:r>
            <w:r w:rsidR="004D0B59">
              <w:rPr>
                <w:webHidden/>
              </w:rPr>
              <w:tab/>
            </w:r>
            <w:r w:rsidR="004D0B59">
              <w:rPr>
                <w:webHidden/>
              </w:rPr>
              <w:fldChar w:fldCharType="begin"/>
            </w:r>
            <w:r w:rsidR="004D0B59">
              <w:rPr>
                <w:webHidden/>
              </w:rPr>
              <w:instrText xml:space="preserve"> PAGEREF _Toc49423596 \h </w:instrText>
            </w:r>
            <w:r w:rsidR="004D0B59">
              <w:rPr>
                <w:webHidden/>
              </w:rPr>
            </w:r>
            <w:r w:rsidR="004D0B59">
              <w:rPr>
                <w:webHidden/>
              </w:rPr>
              <w:fldChar w:fldCharType="separate"/>
            </w:r>
            <w:r w:rsidR="004D0B59">
              <w:rPr>
                <w:webHidden/>
              </w:rPr>
              <w:t>88</w:t>
            </w:r>
            <w:r w:rsidR="004D0B59">
              <w:rPr>
                <w:webHidden/>
              </w:rPr>
              <w:fldChar w:fldCharType="end"/>
            </w:r>
          </w:hyperlink>
        </w:p>
        <w:p w14:paraId="0144780E" w14:textId="4291F9D4" w:rsidR="004D0B59" w:rsidRDefault="00481780" w:rsidP="00D71EB9">
          <w:pPr>
            <w:pStyle w:val="TOC2"/>
            <w:rPr>
              <w:rFonts w:asciiTheme="minorHAnsi" w:eastAsiaTheme="minorEastAsia" w:hAnsiTheme="minorHAnsi" w:cstheme="minorBidi"/>
              <w:sz w:val="24"/>
              <w:szCs w:val="24"/>
            </w:rPr>
          </w:pPr>
          <w:hyperlink w:anchor="_Toc49423597" w:history="1">
            <w:r w:rsidR="004D0B59" w:rsidRPr="00A36CBE">
              <w:rPr>
                <w:rStyle w:val="Hyperlink"/>
              </w:rPr>
              <w:t>Barriers to Phone Based Case Management</w:t>
            </w:r>
            <w:r w:rsidR="004D0B59">
              <w:rPr>
                <w:webHidden/>
              </w:rPr>
              <w:tab/>
            </w:r>
            <w:r w:rsidR="004D0B59">
              <w:rPr>
                <w:webHidden/>
              </w:rPr>
              <w:fldChar w:fldCharType="begin"/>
            </w:r>
            <w:r w:rsidR="004D0B59">
              <w:rPr>
                <w:webHidden/>
              </w:rPr>
              <w:instrText xml:space="preserve"> PAGEREF _Toc49423597 \h </w:instrText>
            </w:r>
            <w:r w:rsidR="004D0B59">
              <w:rPr>
                <w:webHidden/>
              </w:rPr>
            </w:r>
            <w:r w:rsidR="004D0B59">
              <w:rPr>
                <w:webHidden/>
              </w:rPr>
              <w:fldChar w:fldCharType="separate"/>
            </w:r>
            <w:r w:rsidR="004D0B59">
              <w:rPr>
                <w:webHidden/>
              </w:rPr>
              <w:t>90</w:t>
            </w:r>
            <w:r w:rsidR="004D0B59">
              <w:rPr>
                <w:webHidden/>
              </w:rPr>
              <w:fldChar w:fldCharType="end"/>
            </w:r>
          </w:hyperlink>
        </w:p>
        <w:p w14:paraId="3ABE53DA" w14:textId="2C63CE11" w:rsidR="004D0B59" w:rsidRDefault="00481780" w:rsidP="00D71EB9">
          <w:pPr>
            <w:pStyle w:val="TOC1"/>
            <w:rPr>
              <w:rFonts w:asciiTheme="minorHAnsi" w:eastAsiaTheme="minorEastAsia" w:hAnsiTheme="minorHAnsi" w:cstheme="minorBidi"/>
              <w:sz w:val="24"/>
              <w:szCs w:val="24"/>
            </w:rPr>
          </w:pPr>
          <w:hyperlink w:anchor="_Toc49423598" w:history="1">
            <w:r w:rsidR="004D0B59" w:rsidRPr="00A36CBE">
              <w:rPr>
                <w:rStyle w:val="Hyperlink"/>
                <w:caps/>
              </w:rPr>
              <w:t>Treatment Quality and Satisfaction Survey</w:t>
            </w:r>
            <w:r w:rsidR="004D0B59">
              <w:rPr>
                <w:webHidden/>
              </w:rPr>
              <w:tab/>
            </w:r>
            <w:r w:rsidR="004D0B59">
              <w:rPr>
                <w:webHidden/>
              </w:rPr>
              <w:fldChar w:fldCharType="begin"/>
            </w:r>
            <w:r w:rsidR="004D0B59">
              <w:rPr>
                <w:webHidden/>
              </w:rPr>
              <w:instrText xml:space="preserve"> PAGEREF _Toc49423598 \h </w:instrText>
            </w:r>
            <w:r w:rsidR="004D0B59">
              <w:rPr>
                <w:webHidden/>
              </w:rPr>
            </w:r>
            <w:r w:rsidR="004D0B59">
              <w:rPr>
                <w:webHidden/>
              </w:rPr>
              <w:fldChar w:fldCharType="separate"/>
            </w:r>
            <w:r w:rsidR="004D0B59">
              <w:rPr>
                <w:webHidden/>
              </w:rPr>
              <w:t>91</w:t>
            </w:r>
            <w:r w:rsidR="004D0B59">
              <w:rPr>
                <w:webHidden/>
              </w:rPr>
              <w:fldChar w:fldCharType="end"/>
            </w:r>
          </w:hyperlink>
        </w:p>
        <w:p w14:paraId="32A3B6D4" w14:textId="2BF72A90" w:rsidR="004D0B59" w:rsidRDefault="00481780" w:rsidP="00D71EB9">
          <w:pPr>
            <w:pStyle w:val="TOC1"/>
            <w:rPr>
              <w:rFonts w:asciiTheme="minorHAnsi" w:eastAsiaTheme="minorEastAsia" w:hAnsiTheme="minorHAnsi" w:cstheme="minorBidi"/>
              <w:sz w:val="24"/>
              <w:szCs w:val="24"/>
            </w:rPr>
          </w:pPr>
          <w:hyperlink w:anchor="_Toc49423599" w:history="1">
            <w:r w:rsidR="004D0B59" w:rsidRPr="00A36CBE">
              <w:rPr>
                <w:rStyle w:val="Hyperlink"/>
              </w:rPr>
              <w:t>Delay Discounting Task</w:t>
            </w:r>
            <w:r w:rsidR="004D0B59">
              <w:rPr>
                <w:webHidden/>
              </w:rPr>
              <w:tab/>
            </w:r>
            <w:r w:rsidR="004D0B59">
              <w:rPr>
                <w:webHidden/>
              </w:rPr>
              <w:fldChar w:fldCharType="begin"/>
            </w:r>
            <w:r w:rsidR="004D0B59">
              <w:rPr>
                <w:webHidden/>
              </w:rPr>
              <w:instrText xml:space="preserve"> PAGEREF _Toc49423599 \h </w:instrText>
            </w:r>
            <w:r w:rsidR="004D0B59">
              <w:rPr>
                <w:webHidden/>
              </w:rPr>
            </w:r>
            <w:r w:rsidR="004D0B59">
              <w:rPr>
                <w:webHidden/>
              </w:rPr>
              <w:fldChar w:fldCharType="separate"/>
            </w:r>
            <w:r w:rsidR="004D0B59">
              <w:rPr>
                <w:webHidden/>
              </w:rPr>
              <w:t>94</w:t>
            </w:r>
            <w:r w:rsidR="004D0B59">
              <w:rPr>
                <w:webHidden/>
              </w:rPr>
              <w:fldChar w:fldCharType="end"/>
            </w:r>
          </w:hyperlink>
        </w:p>
        <w:p w14:paraId="4DA99FC8" w14:textId="7BC8D1CC" w:rsidR="004D0B59" w:rsidRDefault="00481780" w:rsidP="00D71EB9">
          <w:pPr>
            <w:pStyle w:val="TOC1"/>
            <w:rPr>
              <w:rFonts w:asciiTheme="minorHAnsi" w:eastAsiaTheme="minorEastAsia" w:hAnsiTheme="minorHAnsi" w:cstheme="minorBidi"/>
              <w:sz w:val="24"/>
              <w:szCs w:val="24"/>
            </w:rPr>
          </w:pPr>
          <w:hyperlink w:anchor="_Toc49423600" w:history="1">
            <w:r w:rsidR="004D0B59" w:rsidRPr="00A36CBE">
              <w:rPr>
                <w:rStyle w:val="Hyperlink"/>
              </w:rPr>
              <w:t>STAFF PERCEPTIONS OF THE LINK2CARE APP</w:t>
            </w:r>
            <w:r w:rsidR="004D0B59">
              <w:rPr>
                <w:webHidden/>
              </w:rPr>
              <w:tab/>
            </w:r>
            <w:r w:rsidR="004D0B59">
              <w:rPr>
                <w:webHidden/>
              </w:rPr>
              <w:fldChar w:fldCharType="begin"/>
            </w:r>
            <w:r w:rsidR="004D0B59">
              <w:rPr>
                <w:webHidden/>
              </w:rPr>
              <w:instrText xml:space="preserve"> PAGEREF _Toc49423600 \h </w:instrText>
            </w:r>
            <w:r w:rsidR="004D0B59">
              <w:rPr>
                <w:webHidden/>
              </w:rPr>
            </w:r>
            <w:r w:rsidR="004D0B59">
              <w:rPr>
                <w:webHidden/>
              </w:rPr>
              <w:fldChar w:fldCharType="separate"/>
            </w:r>
            <w:r w:rsidR="004D0B59">
              <w:rPr>
                <w:webHidden/>
              </w:rPr>
              <w:t>95</w:t>
            </w:r>
            <w:r w:rsidR="004D0B59">
              <w:rPr>
                <w:webHidden/>
              </w:rPr>
              <w:fldChar w:fldCharType="end"/>
            </w:r>
          </w:hyperlink>
        </w:p>
        <w:p w14:paraId="7F63A168" w14:textId="1425B583" w:rsidR="004D0B59" w:rsidRDefault="00481780" w:rsidP="00D71EB9">
          <w:pPr>
            <w:pStyle w:val="TOC1"/>
            <w:rPr>
              <w:rFonts w:asciiTheme="minorHAnsi" w:eastAsiaTheme="minorEastAsia" w:hAnsiTheme="minorHAnsi" w:cstheme="minorBidi"/>
              <w:sz w:val="24"/>
              <w:szCs w:val="24"/>
            </w:rPr>
          </w:pPr>
          <w:hyperlink w:anchor="_Toc49423601" w:history="1">
            <w:r w:rsidR="004D0B59" w:rsidRPr="00A36CBE">
              <w:rPr>
                <w:rStyle w:val="Hyperlink"/>
              </w:rPr>
              <w:t>ECOLOGICAL MOMENTARY ASSESSMENT (EMA) MATRIX</w:t>
            </w:r>
            <w:r w:rsidR="004D0B59">
              <w:rPr>
                <w:webHidden/>
              </w:rPr>
              <w:tab/>
            </w:r>
            <w:r w:rsidR="004D0B59">
              <w:rPr>
                <w:webHidden/>
              </w:rPr>
              <w:fldChar w:fldCharType="begin"/>
            </w:r>
            <w:r w:rsidR="004D0B59">
              <w:rPr>
                <w:webHidden/>
              </w:rPr>
              <w:instrText xml:space="preserve"> PAGEREF _Toc49423601 \h </w:instrText>
            </w:r>
            <w:r w:rsidR="004D0B59">
              <w:rPr>
                <w:webHidden/>
              </w:rPr>
            </w:r>
            <w:r w:rsidR="004D0B59">
              <w:rPr>
                <w:webHidden/>
              </w:rPr>
              <w:fldChar w:fldCharType="separate"/>
            </w:r>
            <w:r w:rsidR="004D0B59">
              <w:rPr>
                <w:webHidden/>
              </w:rPr>
              <w:t>96</w:t>
            </w:r>
            <w:r w:rsidR="004D0B59">
              <w:rPr>
                <w:webHidden/>
              </w:rPr>
              <w:fldChar w:fldCharType="end"/>
            </w:r>
          </w:hyperlink>
        </w:p>
        <w:p w14:paraId="2C34063F" w14:textId="3CACCA25" w:rsidR="004D0B59" w:rsidRDefault="00481780" w:rsidP="00D71EB9">
          <w:pPr>
            <w:pStyle w:val="TOC2"/>
            <w:rPr>
              <w:rFonts w:asciiTheme="minorHAnsi" w:eastAsiaTheme="minorEastAsia" w:hAnsiTheme="minorHAnsi" w:cstheme="minorBidi"/>
              <w:sz w:val="24"/>
              <w:szCs w:val="24"/>
            </w:rPr>
          </w:pPr>
          <w:hyperlink w:anchor="_Toc49423602" w:history="1">
            <w:r w:rsidR="004D0B59" w:rsidRPr="00A36CBE">
              <w:rPr>
                <w:rStyle w:val="Hyperlink"/>
              </w:rPr>
              <w:t>Usual Daily EMA Items</w:t>
            </w:r>
            <w:r w:rsidR="004D0B59">
              <w:rPr>
                <w:webHidden/>
              </w:rPr>
              <w:tab/>
            </w:r>
            <w:r w:rsidR="004D0B59">
              <w:rPr>
                <w:webHidden/>
              </w:rPr>
              <w:fldChar w:fldCharType="begin"/>
            </w:r>
            <w:r w:rsidR="004D0B59">
              <w:rPr>
                <w:webHidden/>
              </w:rPr>
              <w:instrText xml:space="preserve"> PAGEREF _Toc49423602 \h </w:instrText>
            </w:r>
            <w:r w:rsidR="004D0B59">
              <w:rPr>
                <w:webHidden/>
              </w:rPr>
            </w:r>
            <w:r w:rsidR="004D0B59">
              <w:rPr>
                <w:webHidden/>
              </w:rPr>
              <w:fldChar w:fldCharType="separate"/>
            </w:r>
            <w:r w:rsidR="004D0B59">
              <w:rPr>
                <w:webHidden/>
              </w:rPr>
              <w:t>97</w:t>
            </w:r>
            <w:r w:rsidR="004D0B59">
              <w:rPr>
                <w:webHidden/>
              </w:rPr>
              <w:fldChar w:fldCharType="end"/>
            </w:r>
          </w:hyperlink>
        </w:p>
        <w:p w14:paraId="62E07547" w14:textId="1D1C1167" w:rsidR="004D0B59" w:rsidRDefault="00481780" w:rsidP="00D71EB9">
          <w:pPr>
            <w:pStyle w:val="TOC2"/>
            <w:rPr>
              <w:rFonts w:asciiTheme="minorHAnsi" w:eastAsiaTheme="minorEastAsia" w:hAnsiTheme="minorHAnsi" w:cstheme="minorBidi"/>
              <w:sz w:val="24"/>
              <w:szCs w:val="24"/>
            </w:rPr>
          </w:pPr>
          <w:hyperlink w:anchor="_Toc49423603" w:history="1">
            <w:r w:rsidR="004D0B59" w:rsidRPr="00D71EB9">
              <w:rPr>
                <w:rStyle w:val="Hyperlink"/>
              </w:rPr>
              <w:t>Monday EMA Items (Weekly)</w:t>
            </w:r>
            <w:r w:rsidR="004D0B59">
              <w:rPr>
                <w:webHidden/>
              </w:rPr>
              <w:tab/>
            </w:r>
            <w:r w:rsidR="004D0B59">
              <w:rPr>
                <w:webHidden/>
              </w:rPr>
              <w:fldChar w:fldCharType="begin"/>
            </w:r>
            <w:r w:rsidR="004D0B59">
              <w:rPr>
                <w:webHidden/>
              </w:rPr>
              <w:instrText xml:space="preserve"> PAGEREF _Toc49423603 \h </w:instrText>
            </w:r>
            <w:r w:rsidR="004D0B59">
              <w:rPr>
                <w:webHidden/>
              </w:rPr>
            </w:r>
            <w:r w:rsidR="004D0B59">
              <w:rPr>
                <w:webHidden/>
              </w:rPr>
              <w:fldChar w:fldCharType="separate"/>
            </w:r>
            <w:r w:rsidR="004D0B59">
              <w:rPr>
                <w:webHidden/>
              </w:rPr>
              <w:t>102</w:t>
            </w:r>
            <w:r w:rsidR="004D0B59">
              <w:rPr>
                <w:webHidden/>
              </w:rPr>
              <w:fldChar w:fldCharType="end"/>
            </w:r>
          </w:hyperlink>
        </w:p>
        <w:p w14:paraId="454476BD" w14:textId="5377ADDF" w:rsidR="001A5E2A" w:rsidRPr="00B64636" w:rsidRDefault="001A5E2A">
          <w:r w:rsidRPr="00B64636">
            <w:rPr>
              <w:b/>
              <w:bCs/>
              <w:noProof/>
            </w:rPr>
            <w:fldChar w:fldCharType="end"/>
          </w:r>
        </w:p>
      </w:sdtContent>
    </w:sdt>
    <w:p w14:paraId="7A5796A3" w14:textId="77777777" w:rsidR="000819DC" w:rsidRPr="00B64636" w:rsidRDefault="000819DC" w:rsidP="000819DC">
      <w:pPr>
        <w:rPr>
          <w:noProof/>
        </w:rPr>
      </w:pPr>
    </w:p>
    <w:p w14:paraId="0D3AEF8B" w14:textId="77777777" w:rsidR="000819DC" w:rsidRPr="00B64636" w:rsidRDefault="000819DC" w:rsidP="000819DC">
      <w:pPr>
        <w:rPr>
          <w:noProof/>
        </w:rPr>
      </w:pPr>
    </w:p>
    <w:p w14:paraId="29045295" w14:textId="77777777" w:rsidR="009658C1" w:rsidRPr="00B64636" w:rsidRDefault="009658C1" w:rsidP="000819DC">
      <w:pPr>
        <w:rPr>
          <w:noProof/>
        </w:rPr>
      </w:pPr>
    </w:p>
    <w:p w14:paraId="25E0E29E" w14:textId="77777777" w:rsidR="00CE4057" w:rsidRPr="00B64636" w:rsidRDefault="00CE4057" w:rsidP="000819DC">
      <w:pPr>
        <w:rPr>
          <w:noProof/>
        </w:rPr>
      </w:pPr>
    </w:p>
    <w:p w14:paraId="3F627BA0" w14:textId="77777777" w:rsidR="00CE4057" w:rsidRPr="00B64636" w:rsidRDefault="00CE4057" w:rsidP="000819DC">
      <w:pPr>
        <w:rPr>
          <w:noProof/>
        </w:rPr>
      </w:pPr>
    </w:p>
    <w:p w14:paraId="402D73C1" w14:textId="77777777" w:rsidR="00020FC3" w:rsidRPr="00B64636" w:rsidRDefault="00020FC3">
      <w:r w:rsidRPr="00B64636">
        <w:rPr>
          <w:b/>
        </w:rPr>
        <w:br w:type="page"/>
      </w:r>
    </w:p>
    <w:tbl>
      <w:tblPr>
        <w:tblW w:w="10426" w:type="dxa"/>
        <w:tblInd w:w="-252" w:type="dxa"/>
        <w:tblLayout w:type="fixed"/>
        <w:tblCellMar>
          <w:left w:w="0" w:type="dxa"/>
          <w:right w:w="0" w:type="dxa"/>
        </w:tblCellMar>
        <w:tblLook w:val="04A0" w:firstRow="1" w:lastRow="0" w:firstColumn="1" w:lastColumn="0" w:noHBand="0" w:noVBand="1"/>
      </w:tblPr>
      <w:tblGrid>
        <w:gridCol w:w="3919"/>
        <w:gridCol w:w="581"/>
        <w:gridCol w:w="882"/>
        <w:gridCol w:w="18"/>
        <w:gridCol w:w="1440"/>
        <w:gridCol w:w="90"/>
        <w:gridCol w:w="1062"/>
        <w:gridCol w:w="1152"/>
        <w:gridCol w:w="1188"/>
        <w:gridCol w:w="94"/>
      </w:tblGrid>
      <w:tr w:rsidR="008F19B1" w:rsidRPr="00B64636" w14:paraId="1602D372" w14:textId="77777777" w:rsidTr="002827AD">
        <w:trPr>
          <w:trHeight w:val="300"/>
        </w:trPr>
        <w:tc>
          <w:tcPr>
            <w:tcW w:w="9144" w:type="dxa"/>
            <w:gridSpan w:val="8"/>
            <w:tcBorders>
              <w:top w:val="nil"/>
              <w:left w:val="nil"/>
              <w:bottom w:val="single" w:sz="4" w:space="0" w:color="auto"/>
              <w:right w:val="nil"/>
            </w:tcBorders>
            <w:tcMar>
              <w:top w:w="18" w:type="dxa"/>
              <w:left w:w="18" w:type="dxa"/>
              <w:bottom w:w="0" w:type="dxa"/>
              <w:right w:w="18" w:type="dxa"/>
            </w:tcMar>
            <w:vAlign w:val="bottom"/>
            <w:hideMark/>
          </w:tcPr>
          <w:p w14:paraId="2ABE89A8" w14:textId="66A740A4" w:rsidR="008F19B1" w:rsidRPr="00B64636" w:rsidRDefault="008F19B1" w:rsidP="005F6775">
            <w:pPr>
              <w:pStyle w:val="Heading1"/>
              <w:ind w:left="-18" w:right="-1208" w:firstLine="18"/>
              <w:jc w:val="center"/>
              <w:rPr>
                <w:i/>
                <w:color w:val="000000"/>
              </w:rPr>
            </w:pPr>
            <w:bookmarkStart w:id="1" w:name="_Toc367104042"/>
            <w:bookmarkStart w:id="2" w:name="_Toc49423551"/>
            <w:r w:rsidRPr="00B64636">
              <w:rPr>
                <w:i/>
                <w:noProof/>
              </w:rPr>
              <w:lastRenderedPageBreak/>
              <w:t>QUESTIONNAIRE SCHEDULE</w:t>
            </w:r>
            <w:bookmarkEnd w:id="1"/>
            <w:bookmarkEnd w:id="2"/>
          </w:p>
        </w:tc>
        <w:tc>
          <w:tcPr>
            <w:tcW w:w="1282" w:type="dxa"/>
            <w:gridSpan w:val="2"/>
            <w:tcBorders>
              <w:top w:val="nil"/>
              <w:left w:val="nil"/>
              <w:right w:val="nil"/>
            </w:tcBorders>
          </w:tcPr>
          <w:p w14:paraId="6AB3C400" w14:textId="77777777" w:rsidR="008F19B1" w:rsidRPr="00B64636" w:rsidRDefault="008F19B1" w:rsidP="00B55F78">
            <w:pPr>
              <w:rPr>
                <w:rFonts w:cs="Arial"/>
                <w:color w:val="000000"/>
              </w:rPr>
            </w:pPr>
          </w:p>
        </w:tc>
      </w:tr>
      <w:tr w:rsidR="00DD5038" w:rsidRPr="00B64636" w14:paraId="20E65931" w14:textId="77777777" w:rsidTr="002827AD">
        <w:trPr>
          <w:gridAfter w:val="1"/>
          <w:wAfter w:w="94" w:type="dxa"/>
          <w:trHeight w:val="600"/>
        </w:trPr>
        <w:tc>
          <w:tcPr>
            <w:tcW w:w="3919" w:type="dxa"/>
            <w:tcBorders>
              <w:top w:val="nil"/>
              <w:left w:val="single" w:sz="4" w:space="0" w:color="auto"/>
              <w:bottom w:val="single" w:sz="4" w:space="0" w:color="auto"/>
              <w:right w:val="single" w:sz="4" w:space="0" w:color="auto"/>
            </w:tcBorders>
            <w:tcMar>
              <w:top w:w="18" w:type="dxa"/>
              <w:left w:w="18" w:type="dxa"/>
              <w:bottom w:w="0" w:type="dxa"/>
              <w:right w:w="18" w:type="dxa"/>
            </w:tcMar>
            <w:vAlign w:val="bottom"/>
            <w:hideMark/>
          </w:tcPr>
          <w:p w14:paraId="057689AB" w14:textId="77777777" w:rsidR="001C09F0" w:rsidRPr="00B64636" w:rsidRDefault="001C09F0" w:rsidP="00B55F78">
            <w:pPr>
              <w:rPr>
                <w:rFonts w:ascii="Arial" w:hAnsi="Arial" w:cs="Arial"/>
                <w:color w:val="000000"/>
                <w:sz w:val="22"/>
                <w:szCs w:val="22"/>
              </w:rPr>
            </w:pPr>
            <w:r w:rsidRPr="00B64636">
              <w:rPr>
                <w:rFonts w:ascii="Arial" w:hAnsi="Arial" w:cs="Arial"/>
                <w:color w:val="000000"/>
                <w:sz w:val="22"/>
                <w:szCs w:val="22"/>
              </w:rPr>
              <w:t> </w:t>
            </w:r>
          </w:p>
        </w:tc>
        <w:tc>
          <w:tcPr>
            <w:tcW w:w="581"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2F8C2303"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Items</w:t>
            </w:r>
          </w:p>
        </w:tc>
        <w:tc>
          <w:tcPr>
            <w:tcW w:w="90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174DD70F"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Baseline</w:t>
            </w:r>
          </w:p>
          <w:p w14:paraId="2E280547" w14:textId="2040266E"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53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580F047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Randomization</w:t>
            </w:r>
          </w:p>
          <w:p w14:paraId="505F50CE" w14:textId="532BB734"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06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78D2D05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xml:space="preserve">1 Month </w:t>
            </w:r>
          </w:p>
          <w:p w14:paraId="73ABCAC5" w14:textId="4A9027A6"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5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421469A6"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3 Month</w:t>
            </w:r>
          </w:p>
          <w:p w14:paraId="208EE2E7" w14:textId="5C477C1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88" w:type="dxa"/>
            <w:tcBorders>
              <w:top w:val="single" w:sz="4" w:space="0" w:color="auto"/>
              <w:left w:val="nil"/>
              <w:bottom w:val="single" w:sz="4" w:space="0" w:color="auto"/>
              <w:right w:val="single" w:sz="4" w:space="0" w:color="auto"/>
            </w:tcBorders>
            <w:tcMar>
              <w:top w:w="18" w:type="dxa"/>
              <w:left w:w="18" w:type="dxa"/>
              <w:bottom w:w="0" w:type="dxa"/>
              <w:right w:w="18" w:type="dxa"/>
            </w:tcMar>
            <w:vAlign w:val="bottom"/>
            <w:hideMark/>
          </w:tcPr>
          <w:p w14:paraId="6B6880D4"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6 Month</w:t>
            </w:r>
          </w:p>
          <w:p w14:paraId="29A45890" w14:textId="2323314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r>
      <w:tr w:rsidR="00DD3A71" w:rsidRPr="00B64636" w14:paraId="38A8FD69" w14:textId="77777777" w:rsidTr="002827AD">
        <w:trPr>
          <w:gridAfter w:val="1"/>
          <w:wAfter w:w="94" w:type="dxa"/>
          <w:trHeight w:val="173"/>
        </w:trPr>
        <w:tc>
          <w:tcPr>
            <w:tcW w:w="10332" w:type="dxa"/>
            <w:gridSpan w:val="9"/>
            <w:tcBorders>
              <w:top w:val="single" w:sz="4" w:space="0" w:color="auto"/>
              <w:left w:val="single" w:sz="4" w:space="0" w:color="auto"/>
              <w:bottom w:val="single" w:sz="4" w:space="0" w:color="auto"/>
              <w:right w:val="single" w:sz="4" w:space="0" w:color="000000"/>
            </w:tcBorders>
            <w:shd w:val="clear" w:color="000000" w:fill="BFBFBF"/>
            <w:vAlign w:val="bottom"/>
          </w:tcPr>
          <w:p w14:paraId="3FF86E37" w14:textId="4B2EEC70" w:rsidR="00DD3A71" w:rsidRPr="00B64636" w:rsidRDefault="00D70429" w:rsidP="00D70429">
            <w:pPr>
              <w:rPr>
                <w:rFonts w:ascii="Arial" w:hAnsi="Arial" w:cs="Arial"/>
                <w:b/>
                <w:bCs/>
                <w:color w:val="000000"/>
                <w:sz w:val="22"/>
                <w:szCs w:val="22"/>
              </w:rPr>
            </w:pPr>
            <w:r w:rsidRPr="00B64636">
              <w:rPr>
                <w:rFonts w:ascii="Arial" w:hAnsi="Arial" w:cs="Arial"/>
                <w:b/>
                <w:bCs/>
                <w:color w:val="000000"/>
                <w:sz w:val="22"/>
                <w:szCs w:val="22"/>
              </w:rPr>
              <w:t>SCREENING</w:t>
            </w:r>
          </w:p>
        </w:tc>
      </w:tr>
      <w:tr w:rsidR="00DF0F86" w:rsidRPr="00B64636" w14:paraId="71BE670A" w14:textId="77777777" w:rsidTr="002827AD">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hideMark/>
          </w:tcPr>
          <w:p w14:paraId="460E7F49" w14:textId="77777777"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Screening Questionnaire</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hideMark/>
          </w:tcPr>
          <w:p w14:paraId="3535DAB4" w14:textId="346E28BB" w:rsidR="00DF0F86" w:rsidRPr="00B64636" w:rsidRDefault="002827AD" w:rsidP="009D4BCE">
            <w:pPr>
              <w:jc w:val="center"/>
              <w:rPr>
                <w:rFonts w:ascii="Arial" w:hAnsi="Arial" w:cs="Arial"/>
                <w:color w:val="000000"/>
                <w:sz w:val="22"/>
                <w:szCs w:val="22"/>
              </w:rPr>
            </w:pPr>
            <w:r w:rsidRPr="00B64636">
              <w:rPr>
                <w:rFonts w:ascii="Arial" w:hAnsi="Arial" w:cs="Arial"/>
                <w:color w:val="000000"/>
                <w:sz w:val="22"/>
                <w:szCs w:val="22"/>
              </w:rPr>
              <w:t>2</w:t>
            </w:r>
            <w:r w:rsidR="00272578" w:rsidRPr="00B64636">
              <w:rPr>
                <w:rFonts w:ascii="Arial" w:hAnsi="Arial" w:cs="Arial"/>
                <w:color w:val="000000"/>
                <w:sz w:val="22"/>
                <w:szCs w:val="22"/>
              </w:rPr>
              <w:t>6</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E13F44B" w14:textId="22E9645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val="restart"/>
            <w:tcBorders>
              <w:top w:val="nil"/>
              <w:left w:val="nil"/>
              <w:right w:val="single" w:sz="4" w:space="0" w:color="auto"/>
            </w:tcBorders>
            <w:shd w:val="clear" w:color="000000" w:fill="BFBFBF"/>
            <w:tcMar>
              <w:top w:w="18" w:type="dxa"/>
              <w:left w:w="18" w:type="dxa"/>
              <w:bottom w:w="0" w:type="dxa"/>
              <w:right w:w="18" w:type="dxa"/>
            </w:tcMar>
            <w:vAlign w:val="bottom"/>
          </w:tcPr>
          <w:p w14:paraId="0E8FD756" w14:textId="7774443D" w:rsidR="00DF0F86" w:rsidRPr="00B64636" w:rsidRDefault="00DF0F86" w:rsidP="00DF0F86">
            <w:pPr>
              <w:jc w:val="center"/>
              <w:rPr>
                <w:rFonts w:ascii="Arial" w:hAnsi="Arial" w:cs="Arial"/>
                <w:color w:val="000000"/>
                <w:sz w:val="22"/>
                <w:szCs w:val="22"/>
              </w:rPr>
            </w:pPr>
            <w:r w:rsidRPr="00B64636">
              <w:rPr>
                <w:rFonts w:ascii="Arial" w:hAnsi="Arial" w:cs="Arial"/>
                <w:color w:val="000000"/>
                <w:sz w:val="22"/>
                <w:szCs w:val="22"/>
              </w:rPr>
              <w:t xml:space="preserve">Randomized, receive smart phones, and instructions </w:t>
            </w: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F44BBE9" w14:textId="7C121D4C"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AE99FED" w14:textId="17ADA7FC"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18BF83A" w14:textId="4307A765" w:rsidR="00DF0F86" w:rsidRPr="00B64636" w:rsidRDefault="00DF0F86" w:rsidP="00B55F78">
            <w:pPr>
              <w:jc w:val="center"/>
              <w:rPr>
                <w:rFonts w:ascii="Arial" w:hAnsi="Arial" w:cs="Arial"/>
                <w:color w:val="000000"/>
                <w:sz w:val="22"/>
                <w:szCs w:val="22"/>
              </w:rPr>
            </w:pPr>
          </w:p>
        </w:tc>
      </w:tr>
      <w:tr w:rsidR="00DF0F86" w:rsidRPr="00B64636" w14:paraId="7876DEFC"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3083DDA6" w14:textId="10DCC46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MINI Mental State Exa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DDB07CA" w14:textId="0067320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6C6AC18" w14:textId="6EBBF469"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6EC4FB25" w14:textId="3905CFC5"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5E39FE6" w14:textId="211C6A29"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79EBEE" w14:textId="5A216768"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74BF806" w14:textId="1307900B" w:rsidR="00DF0F86"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308CD696"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E04236B" w14:textId="4A33858B"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Rapid Estimate of Adult Literacy</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FCF773F" w14:textId="3596F5F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1E6847" w14:textId="3B9C5BED"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2A935512"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1334EF4" w14:textId="77777777"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68E86A" w14:textId="77777777"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F33C802" w14:textId="77777777" w:rsidR="00DF0F86" w:rsidRPr="00B64636" w:rsidRDefault="00DF0F86" w:rsidP="00B55F78">
            <w:pPr>
              <w:jc w:val="center"/>
              <w:rPr>
                <w:rFonts w:ascii="Arial" w:hAnsi="Arial" w:cs="Arial"/>
                <w:color w:val="000000"/>
                <w:sz w:val="22"/>
                <w:szCs w:val="22"/>
              </w:rPr>
            </w:pPr>
          </w:p>
        </w:tc>
      </w:tr>
      <w:tr w:rsidR="00BB3C7D" w:rsidRPr="00B64636" w14:paraId="4BFF1AC9" w14:textId="77777777" w:rsidTr="00DB482C">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7D3076E" w14:textId="40767E59" w:rsidR="00BB3C7D" w:rsidRPr="00B64636" w:rsidRDefault="00BB3C7D" w:rsidP="00B55F78">
            <w:pPr>
              <w:rPr>
                <w:rFonts w:ascii="Arial" w:hAnsi="Arial" w:cs="Arial"/>
                <w:color w:val="000000"/>
                <w:sz w:val="22"/>
                <w:szCs w:val="22"/>
              </w:rPr>
            </w:pPr>
            <w:r w:rsidRPr="00B64636">
              <w:rPr>
                <w:rFonts w:ascii="Arial" w:hAnsi="Arial" w:cs="Arial"/>
                <w:color w:val="000000"/>
                <w:sz w:val="22"/>
                <w:szCs w:val="22"/>
              </w:rPr>
              <w:t>Biological/Anthropometric Measures</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5D0E7D9" w14:textId="1CD9E577" w:rsidR="00BB3C7D" w:rsidRPr="00B64636" w:rsidRDefault="00BB3C7D"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900"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A5B1DFD" w14:textId="2E8CBE2C" w:rsidR="00BB3C7D" w:rsidRPr="00B64636" w:rsidRDefault="003B07A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auto" w:fill="BFBFBF" w:themeFill="background1" w:themeFillShade="BF"/>
            <w:tcMar>
              <w:top w:w="18" w:type="dxa"/>
              <w:left w:w="18" w:type="dxa"/>
              <w:bottom w:w="0" w:type="dxa"/>
              <w:right w:w="18" w:type="dxa"/>
            </w:tcMar>
            <w:vAlign w:val="bottom"/>
          </w:tcPr>
          <w:p w14:paraId="549A488D" w14:textId="77777777" w:rsidR="00BB3C7D" w:rsidRPr="00B64636" w:rsidRDefault="00BB3C7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DDE3AAA" w14:textId="054FE9B4"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17D65C0" w14:textId="5ED9B832"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2B53000" w14:textId="789A365F"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7CCDEB9D"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D6B06DF" w14:textId="02D4D15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Locator For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DF36464" w14:textId="3021DAA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D5F1FD3" w14:textId="1DCEB2C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54D723"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2CE52B9" w14:textId="5266418E"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0486A88" w14:textId="39EDE7E5"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52BCFC2" w14:textId="3CFFF5C9" w:rsidR="00DF0F86" w:rsidRPr="00B64636" w:rsidRDefault="00DF0F86" w:rsidP="00B55F78">
            <w:pPr>
              <w:jc w:val="center"/>
              <w:rPr>
                <w:rFonts w:ascii="Arial" w:hAnsi="Arial" w:cs="Arial"/>
                <w:color w:val="000000"/>
                <w:sz w:val="22"/>
                <w:szCs w:val="22"/>
              </w:rPr>
            </w:pPr>
          </w:p>
        </w:tc>
      </w:tr>
      <w:tr w:rsidR="00F327DD" w:rsidRPr="00B64636" w14:paraId="57B62E77"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68D1D9C0" w14:textId="69FFF6C3" w:rsidR="00F327DD" w:rsidRPr="00B64636" w:rsidRDefault="00F327DD" w:rsidP="00B55F78">
            <w:pPr>
              <w:rPr>
                <w:rFonts w:ascii="Arial" w:hAnsi="Arial" w:cs="Arial"/>
                <w:color w:val="000000"/>
                <w:sz w:val="22"/>
                <w:szCs w:val="22"/>
              </w:rPr>
            </w:pPr>
            <w:r w:rsidRPr="00B64636">
              <w:rPr>
                <w:rFonts w:ascii="Arial" w:hAnsi="Arial" w:cs="Arial"/>
                <w:b/>
                <w:i/>
                <w:color w:val="000000"/>
                <w:sz w:val="22"/>
                <w:szCs w:val="22"/>
              </w:rPr>
              <w:t>Total screening items</w:t>
            </w:r>
          </w:p>
        </w:tc>
        <w:tc>
          <w:tcPr>
            <w:tcW w:w="6413" w:type="dxa"/>
            <w:gridSpan w:val="8"/>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84E1CDE" w14:textId="151F1FF9" w:rsidR="00F327DD" w:rsidRPr="00B64636" w:rsidRDefault="00446F35" w:rsidP="00D5489B">
            <w:pPr>
              <w:jc w:val="center"/>
              <w:rPr>
                <w:rFonts w:ascii="Arial" w:hAnsi="Arial" w:cs="Arial"/>
                <w:color w:val="000000"/>
                <w:sz w:val="22"/>
                <w:szCs w:val="22"/>
              </w:rPr>
            </w:pPr>
            <w:r w:rsidRPr="00B64636">
              <w:rPr>
                <w:rFonts w:ascii="Arial" w:hAnsi="Arial" w:cs="Arial"/>
                <w:b/>
                <w:color w:val="000000"/>
                <w:sz w:val="22"/>
                <w:szCs w:val="22"/>
              </w:rPr>
              <w:t>62</w:t>
            </w:r>
          </w:p>
        </w:tc>
      </w:tr>
      <w:tr w:rsidR="00F327DD" w:rsidRPr="00B64636" w14:paraId="477276DB"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729489AC" w14:textId="14DD7AC1"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 xml:space="preserve">SOCIOECONOMIC STATUS/DEMOGRAPHICS/HOMELESSNESS/CRIMINAL HISTORY INFORMATION </w:t>
            </w:r>
          </w:p>
        </w:tc>
      </w:tr>
      <w:tr w:rsidR="00F327DD" w:rsidRPr="00B64636" w14:paraId="6B276087"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D4694A4" w14:textId="288D61EA" w:rsidR="00F327DD" w:rsidRPr="00B64636" w:rsidRDefault="00F327DD" w:rsidP="00954117">
            <w:pPr>
              <w:rPr>
                <w:rFonts w:ascii="Arial" w:hAnsi="Arial" w:cs="Arial"/>
                <w:color w:val="000000"/>
                <w:sz w:val="22"/>
                <w:szCs w:val="22"/>
              </w:rPr>
            </w:pPr>
            <w:r w:rsidRPr="00B64636">
              <w:rPr>
                <w:rFonts w:ascii="Arial" w:hAnsi="Arial" w:cs="Arial"/>
                <w:color w:val="000000"/>
                <w:sz w:val="22"/>
                <w:szCs w:val="22"/>
              </w:rPr>
              <w:t xml:space="preserve">Demographic/Background Information </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7C10C53" w14:textId="1896850D" w:rsidR="00F327DD" w:rsidRPr="00B64636" w:rsidRDefault="00F327DD" w:rsidP="0097082C">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02C78E" w14:textId="617B08B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AE9902" w14:textId="4E7C3735"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A30B679" w14:textId="053FF13F"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D50425" w14:textId="33AA4DAB"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FCD1EE7" w14:textId="250E8668"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1768106B"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0AF085D" w14:textId="77777777" w:rsidR="00F327DD" w:rsidRPr="00B64636" w:rsidRDefault="00F327DD" w:rsidP="00573429">
            <w:pPr>
              <w:rPr>
                <w:rFonts w:ascii="Arial" w:hAnsi="Arial" w:cs="Arial"/>
                <w:color w:val="000000"/>
                <w:sz w:val="22"/>
                <w:szCs w:val="22"/>
              </w:rPr>
            </w:pPr>
            <w:r w:rsidRPr="00B64636">
              <w:rPr>
                <w:rFonts w:ascii="Arial" w:hAnsi="Arial" w:cs="Arial"/>
                <w:color w:val="000000"/>
                <w:sz w:val="22"/>
                <w:szCs w:val="22"/>
              </w:rPr>
              <w:t>The Brief Homelessness Questionnaire</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35E0B239" w14:textId="47D49D7E" w:rsidR="00F327DD" w:rsidRPr="00B64636" w:rsidRDefault="008A6336">
            <w:pPr>
              <w:jc w:val="center"/>
              <w:rPr>
                <w:rFonts w:ascii="Arial" w:hAnsi="Arial" w:cs="Arial"/>
                <w:color w:val="000000"/>
                <w:sz w:val="22"/>
                <w:szCs w:val="22"/>
              </w:rPr>
            </w:pPr>
            <w:r w:rsidRPr="00B64636">
              <w:rPr>
                <w:rFonts w:ascii="Arial" w:hAnsi="Arial" w:cs="Arial"/>
                <w:color w:val="000000"/>
                <w:sz w:val="22"/>
                <w:szCs w:val="22"/>
              </w:rPr>
              <w:t>20</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82217C4" w14:textId="7E45295F" w:rsidR="00F327DD" w:rsidRPr="00B64636" w:rsidRDefault="00F327DD" w:rsidP="00573429">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EF672A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F983558" w14:textId="0BAFF663"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D436D46" w14:textId="76E52CEA"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AB4AFA" w14:textId="46990959"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725F6D55" w14:textId="77777777" w:rsidTr="008D36C1">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E4AAA2C" w14:textId="77777777"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Macarthur Scale of Subjective Social Status</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6F1088" w14:textId="77777777"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CDA143C" w14:textId="16991816"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547320A" w14:textId="7E82F399"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757875F" w14:textId="12D7B3D3"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3F103E7" w14:textId="27F9603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8453718" w14:textId="35DFD770"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5481E78E" w14:textId="77777777" w:rsidTr="002827AD">
        <w:trPr>
          <w:gridAfter w:val="1"/>
          <w:wAfter w:w="94" w:type="dxa"/>
          <w:trHeight w:val="120"/>
        </w:trPr>
        <w:tc>
          <w:tcPr>
            <w:tcW w:w="10332" w:type="dxa"/>
            <w:gridSpan w:val="9"/>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51F23902" w14:textId="594E38E7" w:rsidR="00F327DD" w:rsidRPr="00B64636" w:rsidRDefault="00AF371A" w:rsidP="0071061B">
            <w:pPr>
              <w:rPr>
                <w:rFonts w:ascii="Arial" w:hAnsi="Arial" w:cs="Arial"/>
                <w:b/>
                <w:color w:val="000000"/>
                <w:sz w:val="22"/>
                <w:szCs w:val="22"/>
              </w:rPr>
            </w:pPr>
            <w:r w:rsidRPr="00B64636">
              <w:rPr>
                <w:rFonts w:ascii="Arial" w:hAnsi="Arial" w:cs="Arial"/>
                <w:b/>
                <w:color w:val="000000"/>
                <w:sz w:val="22"/>
                <w:szCs w:val="22"/>
              </w:rPr>
              <w:t>HEALTH, MENTAL HEALTH, &amp; HEALTH BEHAVIOR</w:t>
            </w:r>
          </w:p>
        </w:tc>
      </w:tr>
      <w:tr w:rsidR="00F327DD" w:rsidRPr="00B64636" w14:paraId="3E7830AD"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169D06A9" w14:textId="08F15D9C"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Patient Health Questionnaire</w:t>
            </w:r>
            <w:r w:rsidR="002F6FED" w:rsidRPr="00B64636">
              <w:rPr>
                <w:rFonts w:ascii="Arial" w:hAnsi="Arial" w:cs="Arial"/>
                <w:color w:val="000000"/>
                <w:sz w:val="22"/>
                <w:szCs w:val="22"/>
              </w:rPr>
              <w:t xml:space="preserve"> &amp; GAD-7</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21152D3B" w14:textId="6C6D0A13"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15</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74EDE0" w14:textId="267AAB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D6821D" w14:textId="3CB0D37E"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4A8746" w14:textId="4F63D81B"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A34621E" w14:textId="377242ED"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1F1512" w14:textId="42681491"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6F8EBB3E"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0F678423" w14:textId="51B22844"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SF-12 Health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144DAA8" w14:textId="3ABFA460" w:rsidR="00F327DD" w:rsidRPr="00B64636" w:rsidRDefault="00F327DD" w:rsidP="00631A58">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9850B64" w14:textId="5D5B27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012C33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AD6C356" w14:textId="7CB72D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C1064E0" w14:textId="494DEA75"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BFACCC7" w14:textId="1F904D4F"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7C1A2A3A"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23F02E39" w14:textId="5A839D2F"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Health Related Quality of Life</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5029FE39" w14:textId="0F570170"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60AAF6A" w14:textId="64B2005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2F86621" w14:textId="081E84FD"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E72B3C3" w14:textId="5F569C36"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1672D62" w14:textId="402A8677"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498FB1" w14:textId="444F43E6"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73067E4B"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70751846" w14:textId="5B2805FF" w:rsidR="002860C9" w:rsidRPr="00B64636" w:rsidRDefault="002860C9" w:rsidP="00B55F78">
            <w:pPr>
              <w:rPr>
                <w:rFonts w:ascii="Arial" w:hAnsi="Arial" w:cs="Arial"/>
                <w:color w:val="000000"/>
                <w:sz w:val="22"/>
                <w:szCs w:val="22"/>
              </w:rPr>
            </w:pPr>
            <w:r w:rsidRPr="00B64636">
              <w:rPr>
                <w:rFonts w:ascii="Arial" w:hAnsi="Arial" w:cs="Arial"/>
                <w:color w:val="000000"/>
                <w:sz w:val="22"/>
                <w:szCs w:val="22"/>
              </w:rPr>
              <w:t>Self-Rated Health</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73122D3" w14:textId="782721F3" w:rsidR="002860C9" w:rsidRPr="00B64636" w:rsidRDefault="008D36C1" w:rsidP="00B55F78">
            <w:pPr>
              <w:jc w:val="center"/>
              <w:rPr>
                <w:rFonts w:ascii="Arial" w:hAnsi="Arial" w:cs="Arial"/>
                <w:color w:val="000000"/>
                <w:sz w:val="22"/>
                <w:szCs w:val="22"/>
              </w:rPr>
            </w:pPr>
            <w:r w:rsidRPr="00B64636">
              <w:rPr>
                <w:rFonts w:ascii="Arial" w:hAnsi="Arial" w:cs="Arial"/>
                <w:color w:val="000000"/>
                <w:sz w:val="22"/>
                <w:szCs w:val="22"/>
              </w:rPr>
              <w:t>4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311D9FD" w14:textId="4DC6F8B2"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EE47084"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CBD34E0" w14:textId="1AA0A1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1A21C56" w14:textId="4AD37F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325FA77" w14:textId="4284F909" w:rsidR="002860C9" w:rsidRPr="00B64636" w:rsidRDefault="008D36C1" w:rsidP="008C25C5">
            <w:pPr>
              <w:jc w:val="center"/>
              <w:rPr>
                <w:rFonts w:ascii="Arial" w:hAnsi="Arial" w:cs="Arial"/>
                <w:color w:val="000000"/>
                <w:sz w:val="22"/>
                <w:szCs w:val="22"/>
              </w:rPr>
            </w:pPr>
            <w:r w:rsidRPr="00B64636">
              <w:rPr>
                <w:rFonts w:ascii="Arial" w:hAnsi="Arial" w:cs="Arial"/>
                <w:color w:val="000000"/>
                <w:sz w:val="22"/>
                <w:szCs w:val="22"/>
              </w:rPr>
              <w:t>1</w:t>
            </w:r>
            <w:r w:rsidR="003421D1" w:rsidRPr="00B64636">
              <w:rPr>
                <w:rFonts w:ascii="Arial" w:hAnsi="Arial" w:cs="Arial"/>
                <w:color w:val="000000"/>
                <w:sz w:val="22"/>
                <w:szCs w:val="22"/>
              </w:rPr>
              <w:t>9</w:t>
            </w:r>
          </w:p>
        </w:tc>
      </w:tr>
      <w:tr w:rsidR="001463E8" w:rsidRPr="00B64636" w14:paraId="36748E35"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46A08D" w14:textId="6AF59DB7" w:rsidR="001463E8" w:rsidRPr="00B64636" w:rsidRDefault="001463E8" w:rsidP="00B55F78">
            <w:pPr>
              <w:rPr>
                <w:rFonts w:ascii="Arial" w:hAnsi="Arial" w:cs="Arial"/>
                <w:color w:val="000000"/>
                <w:sz w:val="22"/>
                <w:szCs w:val="22"/>
              </w:rPr>
            </w:pPr>
            <w:r w:rsidRPr="00B64636">
              <w:rPr>
                <w:rFonts w:ascii="Arial" w:hAnsi="Arial" w:cs="Arial"/>
                <w:color w:val="000000"/>
                <w:sz w:val="22"/>
                <w:szCs w:val="22"/>
              </w:rPr>
              <w:t>TCU Drug Screen 5</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8A33A3" w14:textId="6BB056A9" w:rsidR="001463E8" w:rsidRPr="00B64636" w:rsidDel="00AE6EDE" w:rsidRDefault="001463E8" w:rsidP="00B55F78">
            <w:pPr>
              <w:jc w:val="center"/>
              <w:rPr>
                <w:rFonts w:ascii="Arial" w:hAnsi="Arial" w:cs="Arial"/>
                <w:color w:val="000000"/>
                <w:sz w:val="22"/>
                <w:szCs w:val="22"/>
              </w:rPr>
            </w:pPr>
            <w:r w:rsidRPr="00B64636">
              <w:rPr>
                <w:rFonts w:ascii="Arial" w:hAnsi="Arial" w:cs="Arial"/>
                <w:color w:val="000000"/>
                <w:sz w:val="22"/>
                <w:szCs w:val="22"/>
              </w:rPr>
              <w:t>13</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EBDC10" w14:textId="77777777" w:rsidR="001463E8" w:rsidRPr="00B64636" w:rsidRDefault="001463E8"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B6648B9" w14:textId="66F981DC" w:rsidR="001463E8" w:rsidRPr="00B64636" w:rsidRDefault="001463E8"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00C529" w14:textId="77777777" w:rsidR="001463E8" w:rsidRPr="00B64636" w:rsidRDefault="001463E8"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989B92" w14:textId="72E07FBA" w:rsidR="001463E8"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F951C8A" w14:textId="29910027" w:rsidR="001463E8" w:rsidRPr="00B64636" w:rsidRDefault="00EE183B" w:rsidP="001C09F0">
            <w:pPr>
              <w:jc w:val="center"/>
              <w:rPr>
                <w:rFonts w:ascii="Arial" w:hAnsi="Arial" w:cs="Arial"/>
                <w:color w:val="000000"/>
                <w:sz w:val="22"/>
                <w:szCs w:val="22"/>
              </w:rPr>
            </w:pPr>
            <w:r w:rsidRPr="00B64636">
              <w:rPr>
                <w:rFonts w:ascii="Arial" w:hAnsi="Arial" w:cs="Arial"/>
                <w:color w:val="000000"/>
                <w:sz w:val="22"/>
                <w:szCs w:val="22"/>
              </w:rPr>
              <w:t>x</w:t>
            </w:r>
          </w:p>
        </w:tc>
      </w:tr>
      <w:tr w:rsidR="00042E4F" w:rsidRPr="00B64636" w14:paraId="140A9670"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43FCCBC6" w14:textId="332EA5E9" w:rsidR="00042E4F" w:rsidRPr="00B64636" w:rsidRDefault="00042E4F" w:rsidP="00B55F78">
            <w:pPr>
              <w:rPr>
                <w:rFonts w:ascii="Arial" w:hAnsi="Arial" w:cs="Arial"/>
                <w:color w:val="000000"/>
                <w:sz w:val="22"/>
                <w:szCs w:val="22"/>
              </w:rPr>
            </w:pPr>
            <w:r w:rsidRPr="00B64636">
              <w:rPr>
                <w:rFonts w:ascii="Arial" w:hAnsi="Arial" w:cs="Arial"/>
                <w:color w:val="000000"/>
                <w:sz w:val="22"/>
                <w:szCs w:val="22"/>
              </w:rPr>
              <w:t>Primary Care PTSD Screen</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224824" w14:textId="6FC72B7E" w:rsidR="00042E4F" w:rsidRPr="00B64636" w:rsidRDefault="00E62552"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236656B" w14:textId="2F662432"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BDD99A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F5B9493" w14:textId="6998C6CB"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5F9223" w14:textId="5988A117"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8760E2C" w14:textId="1A556822" w:rsidR="00042E4F" w:rsidRPr="00B64636" w:rsidRDefault="00042E4F" w:rsidP="001C09F0">
            <w:pPr>
              <w:jc w:val="center"/>
              <w:rPr>
                <w:rFonts w:ascii="Arial" w:hAnsi="Arial" w:cs="Arial"/>
                <w:color w:val="000000"/>
                <w:sz w:val="22"/>
                <w:szCs w:val="22"/>
              </w:rPr>
            </w:pPr>
          </w:p>
        </w:tc>
      </w:tr>
      <w:tr w:rsidR="00B9155F" w:rsidRPr="00B64636" w14:paraId="35EB6F56"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338243" w14:textId="6BA72AE3" w:rsidR="00B9155F" w:rsidRPr="00B64636" w:rsidRDefault="00B9155F" w:rsidP="00B55F78">
            <w:pPr>
              <w:rPr>
                <w:rFonts w:ascii="Arial" w:hAnsi="Arial" w:cs="Arial"/>
                <w:color w:val="000000"/>
                <w:sz w:val="22"/>
                <w:szCs w:val="22"/>
              </w:rPr>
            </w:pPr>
            <w:r w:rsidRPr="00B64636">
              <w:rPr>
                <w:rFonts w:ascii="Arial" w:hAnsi="Arial" w:cs="Arial"/>
                <w:color w:val="000000"/>
                <w:sz w:val="22"/>
                <w:szCs w:val="22"/>
              </w:rPr>
              <w:t>BRFSS Adverse Childhood Experience (ACE) Module</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9091F" w14:textId="39601F1C"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11</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7FE0B9" w14:textId="1DC387DB" w:rsidR="00B9155F" w:rsidRPr="00B64636" w:rsidRDefault="00B9155F"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DCF9B7" w14:textId="713FADC7"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664B986" w14:textId="77777777" w:rsidR="00B9155F" w:rsidRPr="00B64636" w:rsidRDefault="00B9155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2E0D92" w14:textId="77777777" w:rsidR="00B9155F" w:rsidRPr="00B64636" w:rsidRDefault="00B9155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CB3CE1" w14:textId="77777777" w:rsidR="00B9155F" w:rsidRPr="00B64636" w:rsidRDefault="00B9155F" w:rsidP="001C09F0">
            <w:pPr>
              <w:jc w:val="center"/>
              <w:rPr>
                <w:rFonts w:ascii="Arial" w:hAnsi="Arial" w:cs="Arial"/>
                <w:color w:val="000000"/>
                <w:sz w:val="22"/>
                <w:szCs w:val="22"/>
              </w:rPr>
            </w:pPr>
          </w:p>
        </w:tc>
      </w:tr>
      <w:tr w:rsidR="00727A2A" w:rsidRPr="00B64636" w14:paraId="37E69B74"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408182" w14:textId="3BB94D7E" w:rsidR="00727A2A" w:rsidRPr="00B64636" w:rsidRDefault="00727A2A" w:rsidP="00B55F78">
            <w:pPr>
              <w:rPr>
                <w:rFonts w:ascii="Arial" w:hAnsi="Arial" w:cs="Arial"/>
                <w:color w:val="000000"/>
                <w:sz w:val="22"/>
                <w:szCs w:val="22"/>
              </w:rPr>
            </w:pPr>
            <w:r w:rsidRPr="00B64636">
              <w:rPr>
                <w:rFonts w:ascii="Arial" w:hAnsi="Arial" w:cs="Arial"/>
                <w:color w:val="000000"/>
                <w:sz w:val="22"/>
                <w:szCs w:val="22"/>
              </w:rPr>
              <w:t>Tobacco Histor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B549BD" w14:textId="130A53CF" w:rsidR="00727A2A" w:rsidRPr="00B64636" w:rsidRDefault="00AE6EDE" w:rsidP="00390258">
            <w:pPr>
              <w:jc w:val="center"/>
              <w:rPr>
                <w:rFonts w:ascii="Arial" w:hAnsi="Arial" w:cs="Arial"/>
                <w:color w:val="000000"/>
                <w:sz w:val="22"/>
                <w:szCs w:val="22"/>
              </w:rPr>
            </w:pPr>
            <w:r w:rsidRPr="00B64636">
              <w:rPr>
                <w:rFonts w:ascii="Arial" w:hAnsi="Arial" w:cs="Arial"/>
                <w:color w:val="000000"/>
                <w:sz w:val="22"/>
                <w:szCs w:val="22"/>
              </w:rPr>
              <w:t>4</w:t>
            </w:r>
            <w:r w:rsidR="00390258" w:rsidRPr="00B64636">
              <w:rPr>
                <w:rFonts w:ascii="Arial" w:hAnsi="Arial" w:cs="Arial"/>
                <w:color w:val="000000"/>
                <w:sz w:val="22"/>
                <w:szCs w:val="22"/>
              </w:rPr>
              <w:t>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DADEFB" w14:textId="6F339778" w:rsidR="00727A2A"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A91ED2" w14:textId="77777777" w:rsidR="00727A2A" w:rsidRPr="00B64636" w:rsidRDefault="00727A2A"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3103DBF" w14:textId="4E257F1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1DB1F7" w14:textId="6DE95A6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B410195" w14:textId="06838AE4"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r>
      <w:tr w:rsidR="002860C9" w:rsidRPr="00B64636" w14:paraId="0139CD9F"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39EC2529" w14:textId="780082C3"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Heaviness of Smoking</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35A5E47" w14:textId="5467CCC6"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CDF8F1A" w14:textId="348C7B75"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81B2F6"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5BB4B07" w14:textId="467950C3"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D3A2634" w14:textId="71244D48"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AD890DA" w14:textId="33912F76"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BE42DD" w:rsidRPr="00B64636" w14:paraId="06B72A7A"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6AD7E6" w14:textId="03559D84" w:rsidR="00BE42DD" w:rsidRPr="00B64636" w:rsidRDefault="00B9216D" w:rsidP="00434B00">
            <w:pPr>
              <w:rPr>
                <w:rFonts w:ascii="Arial" w:hAnsi="Arial" w:cs="Arial"/>
                <w:color w:val="000000"/>
                <w:sz w:val="22"/>
                <w:szCs w:val="22"/>
              </w:rPr>
            </w:pPr>
            <w:r w:rsidRPr="00B64636">
              <w:rPr>
                <w:rFonts w:ascii="Arial" w:hAnsi="Arial" w:cs="Arial"/>
                <w:color w:val="000000"/>
                <w:sz w:val="22"/>
                <w:szCs w:val="22"/>
              </w:rPr>
              <w:t>Behavioral Risk Factor Sleep (BRFS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5E98845" w14:textId="06888D0D" w:rsidR="00BE42DD" w:rsidRPr="00B64636" w:rsidRDefault="00B9216D"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D8054" w14:textId="34BA1AE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D0F860" w14:textId="77777777" w:rsidR="00BE42DD" w:rsidRPr="00B64636" w:rsidRDefault="00BE42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D536E5" w14:textId="1E380FB8"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A7B59F" w14:textId="67BFC90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EF8B13" w14:textId="4390F54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4EF489A8"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0F5DD0E" w14:textId="1651E067"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 xml:space="preserve">Alcohol Quantity and Frequency Questionnaire </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32E6643" w14:textId="7AD935A1"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15DBB3" w14:textId="5BFD8F0E"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9A472E"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A991CA" w14:textId="62146895"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4AE9AB" w14:textId="3AA438D7"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4F3258F" w14:textId="6DC2F0EB"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1AA8AFF7"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hideMark/>
          </w:tcPr>
          <w:p w14:paraId="12D2E45D" w14:textId="0777553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Alcohol and Drug Timeline Follow-back</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F8F8FD6" w14:textId="0252A005" w:rsidR="00F327DD" w:rsidRPr="00B64636" w:rsidRDefault="00F327DD" w:rsidP="00B55F78">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8DEC99" w14:textId="1D21AF35"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CBA539E"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326AA6B" w14:textId="304B570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30</w:t>
            </w:r>
            <w:r w:rsidR="008D36C1" w:rsidRPr="00B64636">
              <w:rPr>
                <w:rFonts w:ascii="Arial" w:hAnsi="Arial" w:cs="Arial"/>
                <w:color w:val="000000"/>
                <w:sz w:val="22"/>
                <w:szCs w:val="22"/>
              </w:rPr>
              <w:t xml:space="preserve"> days</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D649DE5" w14:textId="55575C8C"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60</w:t>
            </w:r>
            <w:r w:rsidR="008D36C1" w:rsidRPr="00B64636">
              <w:rPr>
                <w:rFonts w:ascii="Arial" w:hAnsi="Arial" w:cs="Arial"/>
                <w:color w:val="000000"/>
                <w:sz w:val="22"/>
                <w:szCs w:val="22"/>
              </w:rPr>
              <w:t xml:space="preserve"> days</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9D85103" w14:textId="13864400"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r>
      <w:tr w:rsidR="009B0E4C" w:rsidRPr="00B64636" w14:paraId="27F196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873144C" w14:textId="77EAB61D" w:rsidR="009B0E4C" w:rsidRPr="00B64636" w:rsidRDefault="009B0E4C" w:rsidP="00434B00">
            <w:pPr>
              <w:rPr>
                <w:rFonts w:ascii="Arial" w:hAnsi="Arial" w:cs="Arial"/>
                <w:color w:val="000000"/>
                <w:sz w:val="22"/>
                <w:szCs w:val="22"/>
              </w:rPr>
            </w:pPr>
            <w:r w:rsidRPr="00B64636">
              <w:rPr>
                <w:rFonts w:ascii="Arial" w:hAnsi="Arial" w:cs="Arial"/>
                <w:color w:val="000000"/>
                <w:sz w:val="22"/>
                <w:szCs w:val="22"/>
              </w:rPr>
              <w:t>Personality Beliefs Questionnaire-Short Form – Antisocial Belief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1DE8DE3" w14:textId="02597DDC" w:rsidR="009B0E4C" w:rsidRPr="00B64636" w:rsidDel="007E3D9B" w:rsidRDefault="009B0E4C" w:rsidP="00B55F78">
            <w:pPr>
              <w:jc w:val="center"/>
              <w:rPr>
                <w:rFonts w:ascii="Arial" w:hAnsi="Arial" w:cs="Arial"/>
                <w:color w:val="000000"/>
                <w:sz w:val="22"/>
                <w:szCs w:val="22"/>
              </w:rPr>
            </w:pPr>
            <w:r w:rsidRPr="00B64636">
              <w:rPr>
                <w:rFonts w:ascii="Arial" w:hAnsi="Arial" w:cs="Arial"/>
                <w:color w:val="000000"/>
                <w:sz w:val="22"/>
                <w:szCs w:val="22"/>
              </w:rPr>
              <w:t>7</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1F614FB" w14:textId="77777777" w:rsidR="009B0E4C" w:rsidRPr="00B64636" w:rsidRDefault="009B0E4C"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88FC105" w14:textId="1655E357" w:rsidR="009B0E4C" w:rsidRPr="00B64636" w:rsidRDefault="009B0E4C"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DEC9C81" w14:textId="77777777" w:rsidR="009B0E4C" w:rsidRPr="00B64636" w:rsidRDefault="009B0E4C"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93CE9D6" w14:textId="77777777" w:rsidR="009B0E4C" w:rsidRPr="00B64636" w:rsidRDefault="009B0E4C"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E3A304" w14:textId="77777777" w:rsidR="009B0E4C" w:rsidRPr="00B64636" w:rsidRDefault="009B0E4C" w:rsidP="00B55F78">
            <w:pPr>
              <w:jc w:val="center"/>
              <w:rPr>
                <w:rFonts w:ascii="Arial" w:hAnsi="Arial" w:cs="Arial"/>
                <w:color w:val="000000"/>
                <w:sz w:val="22"/>
                <w:szCs w:val="22"/>
              </w:rPr>
            </w:pPr>
          </w:p>
        </w:tc>
      </w:tr>
      <w:tr w:rsidR="00926D54" w:rsidRPr="00B64636" w14:paraId="5E0BF954"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082A58" w14:textId="0C68F46B" w:rsidR="00926D54" w:rsidRPr="00B64636" w:rsidRDefault="00926D54" w:rsidP="00434B00">
            <w:pPr>
              <w:rPr>
                <w:rFonts w:ascii="Arial" w:hAnsi="Arial" w:cs="Arial"/>
                <w:color w:val="000000"/>
                <w:sz w:val="22"/>
                <w:szCs w:val="22"/>
              </w:rPr>
            </w:pPr>
            <w:r w:rsidRPr="00B64636">
              <w:rPr>
                <w:rFonts w:ascii="Arial" w:hAnsi="Arial" w:cs="Arial"/>
                <w:color w:val="000000"/>
                <w:sz w:val="22"/>
                <w:szCs w:val="22"/>
              </w:rPr>
              <w:t>Food Securit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C4D5853" w14:textId="31756BBD" w:rsidR="00926D54" w:rsidRPr="00B64636" w:rsidDel="007E3D9B" w:rsidRDefault="00926D54"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22046" w14:textId="77777777" w:rsidR="00926D54" w:rsidRPr="00B64636" w:rsidRDefault="00926D54"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DCF925" w14:textId="00B2F45A"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D4EC082" w14:textId="0A561597"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3BFA50" w14:textId="2386FDE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4FECD05" w14:textId="0CC640D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0A8827C2"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2541F058" w14:textId="6949258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Meal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DAE146B" w14:textId="0E7140FB" w:rsidR="00F327DD"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A522C68" w14:textId="5CB939E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D7E5C09"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39D9F56" w14:textId="473ACF5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0F66674" w14:textId="341795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C56388" w14:textId="29EF2B7B"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5F452A" w:rsidRPr="00B64636" w14:paraId="7C9B55FD"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0315FA" w14:textId="6E3ED4A0" w:rsidR="005F452A" w:rsidRPr="00B64636" w:rsidRDefault="005F452A" w:rsidP="00434B00">
            <w:pPr>
              <w:rPr>
                <w:rFonts w:ascii="Arial" w:hAnsi="Arial" w:cs="Arial"/>
                <w:color w:val="000000"/>
                <w:sz w:val="22"/>
                <w:szCs w:val="22"/>
              </w:rPr>
            </w:pPr>
            <w:r w:rsidRPr="00B64636">
              <w:rPr>
                <w:rFonts w:ascii="Arial" w:eastAsiaTheme="minorHAnsi" w:hAnsi="Arial" w:cs="Arial"/>
                <w:sz w:val="22"/>
                <w:szCs w:val="22"/>
              </w:rPr>
              <w:t>TCU CJ Client Evaluation of Self and Treatment</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66ED8DB" w14:textId="7B6FF8EE" w:rsidR="005F452A" w:rsidRPr="00B64636" w:rsidDel="00EE183B" w:rsidRDefault="005F452A" w:rsidP="00B55F78">
            <w:pPr>
              <w:jc w:val="center"/>
              <w:rPr>
                <w:rFonts w:ascii="Arial" w:hAnsi="Arial" w:cs="Arial"/>
                <w:color w:val="000000"/>
                <w:sz w:val="22"/>
                <w:szCs w:val="22"/>
              </w:rPr>
            </w:pPr>
            <w:r w:rsidRPr="00B64636">
              <w:rPr>
                <w:rFonts w:ascii="Arial" w:hAnsi="Arial" w:cs="Arial"/>
                <w:color w:val="000000"/>
                <w:sz w:val="22"/>
                <w:szCs w:val="22"/>
              </w:rPr>
              <w:t>4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823CE0" w14:textId="77777777" w:rsidR="005F452A" w:rsidRPr="00B64636" w:rsidRDefault="005F452A"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6625D5" w14:textId="11ADB794"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C628A8" w14:textId="77777777" w:rsidR="005F452A" w:rsidRPr="00B64636" w:rsidRDefault="005F452A"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2128B6D" w14:textId="210C33ED"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7B98A3" w14:textId="77777777" w:rsidR="005F452A" w:rsidRPr="00B64636" w:rsidRDefault="005F452A" w:rsidP="00B55F78">
            <w:pPr>
              <w:jc w:val="center"/>
              <w:rPr>
                <w:rFonts w:ascii="Arial" w:hAnsi="Arial" w:cs="Arial"/>
                <w:color w:val="000000"/>
                <w:sz w:val="22"/>
                <w:szCs w:val="22"/>
              </w:rPr>
            </w:pPr>
          </w:p>
        </w:tc>
      </w:tr>
      <w:tr w:rsidR="00042E4F" w:rsidRPr="00B64636" w14:paraId="7961F0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205E2C5" w14:textId="3D439EA2" w:rsidR="00042E4F" w:rsidRPr="00B64636" w:rsidRDefault="00042E4F" w:rsidP="00434B00">
            <w:pPr>
              <w:rPr>
                <w:rFonts w:ascii="Arial" w:hAnsi="Arial" w:cs="Arial"/>
                <w:color w:val="000000"/>
                <w:sz w:val="22"/>
                <w:szCs w:val="22"/>
              </w:rPr>
            </w:pPr>
            <w:r w:rsidRPr="00B64636">
              <w:rPr>
                <w:rFonts w:ascii="Arial" w:hAnsi="Arial" w:cs="Arial"/>
                <w:color w:val="000000"/>
                <w:sz w:val="22"/>
                <w:szCs w:val="22"/>
              </w:rPr>
              <w:t>Sexual Behavior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6D97F8D" w14:textId="66297A66" w:rsidR="00042E4F" w:rsidRPr="00B64636" w:rsidRDefault="00042E4F"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FF11DA" w14:textId="5DAEF7EE"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45C929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E6F8B42" w14:textId="6989E4F9"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83E40DE" w14:textId="72039E19"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74B289D" w14:textId="6461D38A" w:rsidR="00042E4F" w:rsidRPr="00B64636" w:rsidRDefault="00042E4F" w:rsidP="00B55F78">
            <w:pPr>
              <w:jc w:val="center"/>
              <w:rPr>
                <w:rFonts w:ascii="Arial" w:hAnsi="Arial" w:cs="Arial"/>
                <w:color w:val="000000"/>
                <w:sz w:val="22"/>
                <w:szCs w:val="22"/>
              </w:rPr>
            </w:pPr>
          </w:p>
        </w:tc>
      </w:tr>
      <w:tr w:rsidR="00F327DD" w:rsidRPr="00B64636" w14:paraId="601F0D2F"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auto" w:fill="FFFFFF" w:themeFill="background1"/>
            <w:vAlign w:val="bottom"/>
          </w:tcPr>
          <w:p w14:paraId="78B8AF03" w14:textId="5D27B8D6"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STRESS</w:t>
            </w:r>
          </w:p>
        </w:tc>
      </w:tr>
      <w:tr w:rsidR="00F327DD" w:rsidRPr="00B64636" w14:paraId="346D43F1"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249B119" w14:textId="329AD4F1" w:rsidR="00F327DD" w:rsidRPr="00B64636" w:rsidRDefault="009B7524" w:rsidP="00B55F78">
            <w:pPr>
              <w:rPr>
                <w:rFonts w:ascii="Arial" w:hAnsi="Arial" w:cs="Arial"/>
                <w:color w:val="000000"/>
                <w:sz w:val="22"/>
                <w:szCs w:val="22"/>
              </w:rPr>
            </w:pPr>
            <w:r w:rsidRPr="00B64636">
              <w:rPr>
                <w:rFonts w:ascii="Arial" w:hAnsi="Arial" w:cs="Arial"/>
                <w:sz w:val="22"/>
                <w:szCs w:val="22"/>
              </w:rPr>
              <w:t>MacArthur Major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1BCA94" w14:textId="13F248B4" w:rsidR="00F327DD" w:rsidRPr="00B64636" w:rsidRDefault="009B7524" w:rsidP="00F539D7">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5372F9C" w14:textId="700EE264" w:rsidR="00F327DD" w:rsidRPr="00B64636" w:rsidRDefault="00F327DD" w:rsidP="00B55F78">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12A5514" w14:textId="55BA5382" w:rsidR="00F327DD" w:rsidRPr="00B64636" w:rsidRDefault="0087695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0ECD97" w14:textId="00F8B58E" w:rsidR="00F327DD" w:rsidRPr="00B64636" w:rsidRDefault="00F327DD"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2F1CDEE" w14:textId="6059B012" w:rsidR="00F327DD" w:rsidRPr="00B64636" w:rsidRDefault="00F327DD"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A3A94D9" w14:textId="6BC4982D" w:rsidR="00F327DD" w:rsidRPr="00B64636" w:rsidRDefault="00F327DD" w:rsidP="00B55F78">
            <w:pPr>
              <w:jc w:val="center"/>
              <w:rPr>
                <w:rFonts w:ascii="Arial" w:hAnsi="Arial" w:cs="Arial"/>
                <w:color w:val="000000"/>
                <w:sz w:val="22"/>
                <w:szCs w:val="22"/>
              </w:rPr>
            </w:pPr>
          </w:p>
        </w:tc>
      </w:tr>
      <w:tr w:rsidR="009B7524" w:rsidRPr="00B64636" w14:paraId="48E30285"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65DFD77" w14:textId="423AE659"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Detroit Day to Day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ED17946" w14:textId="68A3B301"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26515D" w14:textId="084DC9F7" w:rsidR="009B7524" w:rsidRPr="00B64636" w:rsidDel="0087695A" w:rsidRDefault="0066790F"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0C3BF2" w14:textId="77777777" w:rsidR="009B7524" w:rsidRPr="00B64636" w:rsidRDefault="009B7524" w:rsidP="009B7524">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264809D" w14:textId="2E7E3EFE"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4A6EEBC" w14:textId="3C437210"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3218B1F" w14:textId="027B96D9"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1159D86F" w14:textId="77777777" w:rsidTr="008D36C1">
        <w:trPr>
          <w:gridAfter w:val="1"/>
          <w:wAfter w:w="94" w:type="dxa"/>
          <w:trHeight w:val="147"/>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5ED438CF" w14:textId="77777777"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Urban Life Stressor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0E944940"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1</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9CACCE0" w14:textId="4D4236D9"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22A929" w14:textId="682273E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0C04011" w14:textId="4C40F38D"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A66B287" w14:textId="2311BA56"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BC3C16" w14:textId="2955FA1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58FB9778"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6C3CE907" w14:textId="7CF575D4"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 xml:space="preserve">Personal Victimization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77C49FFC"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A7CDC" w14:textId="23651EF2"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7D4D691" w14:textId="0CC517F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B385FEE" w14:textId="0DE8F604"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CC4EC79" w14:textId="5CDF921B"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74B2C9" w14:textId="1353C49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r>
      <w:tr w:rsidR="00AB3D6F" w:rsidRPr="00B64636" w14:paraId="6E526DBA"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C1137" w14:textId="29B98959" w:rsidR="00AB3D6F" w:rsidRPr="00B64636" w:rsidRDefault="00AB3D6F" w:rsidP="009B7524">
            <w:pPr>
              <w:rPr>
                <w:rFonts w:ascii="Arial" w:hAnsi="Arial" w:cs="Arial"/>
                <w:color w:val="000000"/>
                <w:sz w:val="22"/>
                <w:szCs w:val="22"/>
              </w:rPr>
            </w:pPr>
            <w:r>
              <w:rPr>
                <w:rFonts w:ascii="Arial" w:hAnsi="Arial" w:cs="Arial"/>
                <w:color w:val="000000"/>
                <w:sz w:val="22"/>
                <w:szCs w:val="22"/>
              </w:rPr>
              <w:t>Perceived Stres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46D4B1E" w14:textId="4DD6E37D" w:rsidR="00AB3D6F" w:rsidRDefault="00AB3D6F" w:rsidP="009B7524">
            <w:pPr>
              <w:jc w:val="center"/>
              <w:rPr>
                <w:rFonts w:ascii="Arial" w:hAnsi="Arial" w:cs="Arial"/>
                <w:color w:val="000000"/>
                <w:sz w:val="22"/>
                <w:szCs w:val="22"/>
              </w:rPr>
            </w:pPr>
            <w:r>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FE77319" w14:textId="77777777" w:rsidR="00AB3D6F" w:rsidRPr="00B64636" w:rsidRDefault="00AB3D6F"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D375E93" w14:textId="6CC00F0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33F4BC" w14:textId="5C92A8B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40A724" w14:textId="3CFC779D" w:rsidR="00AB3D6F" w:rsidRPr="00AB3D6F" w:rsidRDefault="00AB3D6F" w:rsidP="009B7524">
            <w:pPr>
              <w:jc w:val="center"/>
              <w:rPr>
                <w:rStyle w:val="CommentReference"/>
                <w:sz w:val="22"/>
                <w:szCs w:val="22"/>
              </w:rPr>
            </w:pPr>
            <w:r w:rsidRPr="00AB3D6F">
              <w:rPr>
                <w:rStyle w:val="CommentReference"/>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F58D78F" w14:textId="6ADF72D9"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r>
      <w:tr w:rsidR="006B797A" w:rsidRPr="00B64636" w14:paraId="6C25C8B9"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6EEB740" w14:textId="7157384B" w:rsidR="006B797A" w:rsidRPr="00B64636" w:rsidRDefault="006B797A" w:rsidP="006B797A">
            <w:pPr>
              <w:rPr>
                <w:rFonts w:ascii="Arial" w:hAnsi="Arial" w:cs="Arial"/>
                <w:color w:val="000000"/>
                <w:sz w:val="22"/>
                <w:szCs w:val="22"/>
              </w:rPr>
            </w:pPr>
            <w:r>
              <w:rPr>
                <w:rFonts w:ascii="Arial" w:hAnsi="Arial" w:cs="Arial"/>
                <w:color w:val="000000"/>
                <w:sz w:val="22"/>
                <w:szCs w:val="22"/>
              </w:rPr>
              <w:t xml:space="preserve">Distress Tolerance Scale (DTS)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EF8F83A" w14:textId="3A178EEE" w:rsidR="006B797A" w:rsidRPr="00B64636" w:rsidRDefault="006B797A" w:rsidP="006B797A">
            <w:pPr>
              <w:jc w:val="center"/>
              <w:rPr>
                <w:rFonts w:ascii="Arial" w:hAnsi="Arial" w:cs="Arial"/>
                <w:color w:val="000000"/>
                <w:sz w:val="22"/>
                <w:szCs w:val="22"/>
              </w:rPr>
            </w:pPr>
            <w:r>
              <w:rPr>
                <w:rFonts w:ascii="Arial" w:hAnsi="Arial" w:cs="Arial"/>
                <w:color w:val="000000"/>
                <w:sz w:val="22"/>
                <w:szCs w:val="22"/>
              </w:rPr>
              <w:t>16</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57AB14" w14:textId="4D85B998" w:rsidR="006B797A" w:rsidRPr="00B64636"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4AE837" w14:textId="763D1FB7"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BB90E6" w14:textId="6F275906" w:rsidR="006B797A" w:rsidRPr="00B64636"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8B29867" w14:textId="538F1E75" w:rsidR="006B797A" w:rsidRPr="00B64636"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0F82EBD" w14:textId="01337433"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r>
      <w:tr w:rsidR="006B797A" w:rsidRPr="00B64636" w14:paraId="4EE785BB"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7C8F8E" w14:textId="7C2E0CF6" w:rsidR="006B797A" w:rsidRPr="000D03DA" w:rsidRDefault="006B797A" w:rsidP="006B797A">
            <w:pPr>
              <w:rPr>
                <w:rFonts w:ascii="Arial" w:hAnsi="Arial" w:cs="Arial"/>
                <w:color w:val="000000"/>
                <w:sz w:val="22"/>
                <w:szCs w:val="22"/>
              </w:rPr>
            </w:pPr>
            <w:r w:rsidRPr="00B64636">
              <w:rPr>
                <w:rFonts w:ascii="Arial" w:hAnsi="Arial" w:cs="Arial"/>
                <w:color w:val="000000"/>
                <w:sz w:val="22"/>
                <w:szCs w:val="22"/>
              </w:rPr>
              <w:t>P</w:t>
            </w:r>
            <w:r>
              <w:rPr>
                <w:rFonts w:ascii="Arial" w:hAnsi="Arial" w:cs="Arial"/>
                <w:color w:val="000000"/>
                <w:sz w:val="22"/>
                <w:szCs w:val="22"/>
              </w:rPr>
              <w:t xml:space="preserve">andemic </w:t>
            </w:r>
            <w:r w:rsidRPr="00B64636">
              <w:rPr>
                <w:rFonts w:ascii="Arial" w:hAnsi="Arial" w:cs="Arial"/>
                <w:color w:val="000000"/>
                <w:sz w:val="22"/>
                <w:szCs w:val="22"/>
              </w:rPr>
              <w:t xml:space="preserve">Stress </w:t>
            </w:r>
            <w:r>
              <w:rPr>
                <w:rFonts w:ascii="Arial" w:hAnsi="Arial" w:cs="Arial"/>
                <w:color w:val="000000"/>
                <w:sz w:val="22"/>
                <w:szCs w:val="22"/>
              </w:rPr>
              <w:t>Index</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B9C2A9B" w14:textId="2A5ACE02" w:rsidR="006B797A" w:rsidRPr="000D03DA" w:rsidRDefault="006B797A" w:rsidP="006B797A">
            <w:pPr>
              <w:jc w:val="center"/>
              <w:rPr>
                <w:rFonts w:ascii="Arial" w:hAnsi="Arial" w:cs="Arial"/>
                <w:color w:val="000000"/>
                <w:sz w:val="22"/>
                <w:szCs w:val="22"/>
              </w:rPr>
            </w:pPr>
            <w:r>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11B4511" w14:textId="7CBBC3F2" w:rsidR="006B797A" w:rsidRPr="000D03DA"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E355EF7" w14:textId="7CDD9AA5" w:rsidR="006B797A" w:rsidRPr="000D03DA"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088EFA4" w14:textId="77260C3C" w:rsidR="006B797A" w:rsidRPr="000D03DA"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05E379E" w14:textId="6968DE53" w:rsidR="006B797A" w:rsidRPr="000D03DA"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98859BE" w14:textId="7B3A0BA4" w:rsidR="006B797A" w:rsidRPr="000D03DA" w:rsidRDefault="006B797A" w:rsidP="006B797A">
            <w:pPr>
              <w:jc w:val="center"/>
              <w:rPr>
                <w:rFonts w:ascii="Arial" w:hAnsi="Arial" w:cs="Arial"/>
                <w:color w:val="000000"/>
                <w:sz w:val="22"/>
                <w:szCs w:val="22"/>
              </w:rPr>
            </w:pPr>
          </w:p>
        </w:tc>
      </w:tr>
      <w:tr w:rsidR="006B797A" w:rsidRPr="00B64636" w14:paraId="06AD9924" w14:textId="77777777" w:rsidTr="002827AD">
        <w:trPr>
          <w:gridAfter w:val="1"/>
          <w:wAfter w:w="94" w:type="dxa"/>
          <w:trHeight w:val="128"/>
        </w:trPr>
        <w:tc>
          <w:tcPr>
            <w:tcW w:w="10332" w:type="dxa"/>
            <w:gridSpan w:val="9"/>
            <w:tcBorders>
              <w:top w:val="single" w:sz="4" w:space="0" w:color="auto"/>
              <w:left w:val="single" w:sz="4" w:space="0" w:color="auto"/>
              <w:bottom w:val="single" w:sz="4" w:space="0" w:color="auto"/>
              <w:right w:val="single" w:sz="4" w:space="0" w:color="000000"/>
            </w:tcBorders>
            <w:shd w:val="pct25" w:color="000000" w:fill="FFFFFF" w:themeFill="background1"/>
            <w:vAlign w:val="bottom"/>
          </w:tcPr>
          <w:p w14:paraId="009246AA" w14:textId="35A519EF"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NEGATIVE/POSITIVE AFFECT</w:t>
            </w:r>
          </w:p>
        </w:tc>
      </w:tr>
      <w:tr w:rsidR="006B797A" w:rsidRPr="00B64636" w14:paraId="0BA5AA1C" w14:textId="77777777" w:rsidTr="008D36C1">
        <w:trPr>
          <w:gridAfter w:val="1"/>
          <w:wAfter w:w="94" w:type="dxa"/>
          <w:trHeight w:val="174"/>
        </w:trPr>
        <w:tc>
          <w:tcPr>
            <w:tcW w:w="3919" w:type="dxa"/>
            <w:tcBorders>
              <w:top w:val="nil"/>
              <w:left w:val="single" w:sz="4" w:space="0" w:color="auto"/>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00B64875"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Aggression Questionnaire </w:t>
            </w:r>
          </w:p>
        </w:tc>
        <w:tc>
          <w:tcPr>
            <w:tcW w:w="581"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6C064FD2"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493128A5" w14:textId="551F995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7DF122F8" w14:textId="54DB654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26D78CEA" w14:textId="1B32BA5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645BA8F" w14:textId="5F3809C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8F78B3E" w14:textId="18B5843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51FBBF4" w14:textId="77777777" w:rsidTr="00DB482C">
        <w:trPr>
          <w:gridAfter w:val="1"/>
          <w:wAfter w:w="94" w:type="dxa"/>
          <w:trHeight w:val="174"/>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B8F5FC" w14:textId="3D7A5236"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Center for Epidemiological Studies Depression (CES-D)</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7C1B7EF" w14:textId="18B0C1E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BA4189" w14:textId="0259040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D710C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4F5608D" w14:textId="35C1E6F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485BD3D" w14:textId="600831A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B9B9F5" w14:textId="738C89A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3C58BA8" w14:textId="77777777" w:rsidTr="002827AD">
        <w:trPr>
          <w:gridAfter w:val="1"/>
          <w:wAfter w:w="94" w:type="dxa"/>
          <w:trHeight w:val="137"/>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3BD41F67" w14:textId="7EE1A5F2"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INTERPERSONAL/INTRAPERSONAL RESOURCES</w:t>
            </w:r>
          </w:p>
        </w:tc>
      </w:tr>
      <w:tr w:rsidR="006B797A" w:rsidRPr="00B64636" w14:paraId="2ADE832D" w14:textId="77777777" w:rsidTr="008D36C1">
        <w:trPr>
          <w:gridAfter w:val="1"/>
          <w:wAfter w:w="94" w:type="dxa"/>
          <w:trHeight w:val="16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8C0AE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Interpersonal Support Evaluation List </w:t>
            </w:r>
            <w:r w:rsidRPr="00B64636">
              <w:rPr>
                <w:rFonts w:ascii="Arial" w:hAnsi="Arial" w:cs="Arial"/>
                <w:color w:val="000000"/>
                <w:sz w:val="22"/>
                <w:szCs w:val="22"/>
              </w:rPr>
              <w:lastRenderedPageBreak/>
              <w:t>(ISEL)</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548BEF27"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lastRenderedPageBreak/>
              <w:t>1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76288D5" w14:textId="23AA3A3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A2808CE" w14:textId="29C47B5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CE68DDF" w14:textId="31549BC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3DD5EFB" w14:textId="62F5E58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7B44C44" w14:textId="0E7397D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0425893"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7C3B870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ligious Participation</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2B8D431"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7B126F4" w14:textId="667E264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2303F9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004AC12" w14:textId="108FBC6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E4A000F" w14:textId="753B74E3"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A3F030" w14:textId="05000E8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2D3498" w14:textId="77777777" w:rsidTr="008D36C1">
        <w:trPr>
          <w:gridAfter w:val="1"/>
          <w:wAfter w:w="94" w:type="dxa"/>
          <w:trHeight w:val="10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C4CD20D"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Lubben Social Network Scale - Revised</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4A22FD9C"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B682F0D" w14:textId="6E39C6E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6E1D65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0E8D8E4" w14:textId="39915E4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FD58463" w14:textId="18DB482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ECDED5" w14:textId="2F6CB38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40C6A2"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3C76C33A" w14:textId="36D199D0"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Homeless Timeline Follow-back (TLFB)</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32C51BA" w14:textId="22068AAC" w:rsidR="006B797A" w:rsidRPr="00B64636" w:rsidRDefault="006B797A" w:rsidP="006B797A">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6481540" w14:textId="5F2857E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664196E"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930815A" w14:textId="29C0031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0 days</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4DF4538" w14:textId="4642831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 days</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46F41EB" w14:textId="00ABA9A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r>
      <w:tr w:rsidR="006B797A" w:rsidRPr="00B64636" w14:paraId="09CE6D24"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543F1065" w14:textId="586CE6E2"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source Utilization Questionnaire</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264C2A5" w14:textId="64E2479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14</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E8BE026" w14:textId="354781FC"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722F217"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2AE1F7E" w14:textId="6185D447"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CFAF505" w14:textId="7C70E2E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296AF43" w14:textId="2DCA710A"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7AC6E207"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0495D6B1" w14:textId="5F79531A"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Barriers to Phone Based Case Management</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359F396" w14:textId="7EA6444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CE26635" w14:textId="696AFE2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77D93F"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D5FF23"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0A98C8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37FD97A" w14:textId="7791F3C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CD934A2" w14:textId="77777777" w:rsidTr="003D4CDD">
        <w:trPr>
          <w:gridAfter w:val="1"/>
          <w:wAfter w:w="94" w:type="dxa"/>
          <w:trHeight w:val="281"/>
        </w:trPr>
        <w:tc>
          <w:tcPr>
            <w:tcW w:w="10332" w:type="dxa"/>
            <w:gridSpan w:val="9"/>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954DDF" w14:textId="0550AF29" w:rsidR="006B797A" w:rsidRPr="00B64636" w:rsidRDefault="006B797A" w:rsidP="006B797A">
            <w:pPr>
              <w:rPr>
                <w:rFonts w:ascii="Arial" w:hAnsi="Arial" w:cs="Arial"/>
                <w:color w:val="000000"/>
                <w:sz w:val="22"/>
                <w:szCs w:val="22"/>
              </w:rPr>
            </w:pPr>
            <w:r w:rsidRPr="00B64636">
              <w:rPr>
                <w:rFonts w:ascii="Arial" w:hAnsi="Arial" w:cs="Arial"/>
                <w:b/>
                <w:color w:val="000000"/>
                <w:sz w:val="22"/>
                <w:szCs w:val="22"/>
              </w:rPr>
              <w:t>TREATMENT QUAILTY AND SATISFACTION SURVEY</w:t>
            </w:r>
          </w:p>
        </w:tc>
      </w:tr>
      <w:tr w:rsidR="006B797A" w:rsidRPr="00B64636" w14:paraId="07CF473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B91FC5B" w14:textId="4746F93E"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Treatment Quality/Satisfaction Surve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8AEA1B" w14:textId="749EA7B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3C661"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1E56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BE554C1" w14:textId="4697FC6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7F157D1" w14:textId="491EE9F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C2AF63" w14:textId="1B7C956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46455753"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4A05F0E2" w14:textId="6D33E464"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rPr>
              <w:t>DELAY DISCOUNTING TASK</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0F6EBFC" w14:textId="7ACDB6F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BC8133C" w14:textId="5036194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596EC31"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9EFF655" w14:textId="57C3DF5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5C9EF40" w14:textId="3C718D2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EEC31F4" w14:textId="464510E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8F5188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C60829" w14:textId="7A6A243A"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u w:val="single"/>
              </w:rPr>
              <w:t>STAFF</w:t>
            </w:r>
            <w:r w:rsidRPr="00B64636">
              <w:rPr>
                <w:rFonts w:ascii="Arial" w:hAnsi="Arial" w:cs="Arial"/>
                <w:b/>
                <w:color w:val="000000"/>
                <w:sz w:val="22"/>
                <w:szCs w:val="22"/>
              </w:rPr>
              <w:t xml:space="preserve"> PERCEPTIONS OF THE LINK2CARE APP</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033E2B0" w14:textId="3EBC243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8C52F3"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F572C64"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4EB266"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1EC42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356EDFE" w14:textId="54FCC99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32736ECF" w14:textId="77777777" w:rsidTr="008D36C1">
        <w:trPr>
          <w:gridAfter w:val="1"/>
          <w:wAfter w:w="94" w:type="dxa"/>
          <w:trHeight w:val="62"/>
        </w:trPr>
        <w:tc>
          <w:tcPr>
            <w:tcW w:w="3919" w:type="dxa"/>
            <w:tcBorders>
              <w:top w:val="single" w:sz="18" w:space="0" w:color="auto"/>
              <w:left w:val="single" w:sz="4" w:space="0" w:color="auto"/>
              <w:bottom w:val="single" w:sz="4" w:space="0" w:color="auto"/>
              <w:right w:val="single" w:sz="4" w:space="0" w:color="000000"/>
            </w:tcBorders>
            <w:shd w:val="clear" w:color="auto" w:fill="auto"/>
            <w:vAlign w:val="bottom"/>
          </w:tcPr>
          <w:p w14:paraId="4047934B" w14:textId="7002A540" w:rsidR="006B797A" w:rsidRPr="00B64636" w:rsidRDefault="006B797A" w:rsidP="006B797A">
            <w:pPr>
              <w:rPr>
                <w:rFonts w:ascii="Arial" w:hAnsi="Arial" w:cs="Arial"/>
                <w:b/>
                <w:bCs/>
                <w:color w:val="000000"/>
                <w:sz w:val="22"/>
                <w:szCs w:val="22"/>
              </w:rPr>
            </w:pPr>
            <w:r w:rsidRPr="00B64636">
              <w:rPr>
                <w:rFonts w:ascii="Arial" w:hAnsi="Arial" w:cs="Arial"/>
                <w:color w:val="000000"/>
                <w:sz w:val="22"/>
                <w:szCs w:val="22"/>
              </w:rPr>
              <w:t>Total items not including TLFB</w:t>
            </w:r>
          </w:p>
        </w:tc>
        <w:tc>
          <w:tcPr>
            <w:tcW w:w="581"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14EA89A1" w14:textId="1CF3EF53" w:rsidR="006B797A" w:rsidRPr="00B64636" w:rsidRDefault="006B797A" w:rsidP="006B797A">
            <w:pPr>
              <w:jc w:val="center"/>
              <w:rPr>
                <w:rFonts w:ascii="Arial" w:hAnsi="Arial" w:cs="Arial"/>
                <w:color w:val="000000"/>
                <w:sz w:val="22"/>
                <w:szCs w:val="22"/>
              </w:rPr>
            </w:pPr>
          </w:p>
        </w:tc>
        <w:tc>
          <w:tcPr>
            <w:tcW w:w="88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AE8FC0" w14:textId="2870585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30</w:t>
            </w:r>
          </w:p>
        </w:tc>
        <w:tc>
          <w:tcPr>
            <w:tcW w:w="1458"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CD7D4F" w14:textId="4BDE5C8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4</w:t>
            </w:r>
          </w:p>
        </w:tc>
        <w:tc>
          <w:tcPr>
            <w:tcW w:w="1152"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14D2141" w14:textId="592E1F4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42</w:t>
            </w:r>
          </w:p>
        </w:tc>
        <w:tc>
          <w:tcPr>
            <w:tcW w:w="115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701A77B" w14:textId="0361D2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82</w:t>
            </w:r>
          </w:p>
        </w:tc>
        <w:tc>
          <w:tcPr>
            <w:tcW w:w="1188"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325F6A2" w14:textId="308A6E0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72</w:t>
            </w:r>
          </w:p>
        </w:tc>
      </w:tr>
      <w:tr w:rsidR="006B797A" w:rsidRPr="00B64636" w14:paraId="3946C146" w14:textId="77777777" w:rsidTr="008D36C1">
        <w:trPr>
          <w:gridAfter w:val="1"/>
          <w:wAfter w:w="94" w:type="dxa"/>
          <w:trHeight w:val="345"/>
        </w:trPr>
        <w:tc>
          <w:tcPr>
            <w:tcW w:w="3919" w:type="dxa"/>
            <w:tcBorders>
              <w:top w:val="single" w:sz="4" w:space="0" w:color="auto"/>
              <w:left w:val="single" w:sz="4" w:space="0" w:color="auto"/>
              <w:bottom w:val="single" w:sz="4" w:space="0" w:color="auto"/>
              <w:right w:val="single" w:sz="4" w:space="0" w:color="000000"/>
            </w:tcBorders>
            <w:shd w:val="clear" w:color="auto" w:fill="auto"/>
            <w:vAlign w:val="bottom"/>
          </w:tcPr>
          <w:p w14:paraId="34E824AB"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Number of minutes required to complete assessment</w:t>
            </w:r>
          </w:p>
        </w:tc>
        <w:tc>
          <w:tcPr>
            <w:tcW w:w="581"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48D37323" w14:textId="77777777" w:rsidR="006B797A" w:rsidRPr="00B64636" w:rsidRDefault="006B797A" w:rsidP="006B797A">
            <w:pPr>
              <w:rPr>
                <w:rFonts w:ascii="Arial" w:hAnsi="Arial" w:cs="Arial"/>
                <w:strike/>
                <w:color w:val="FF0000"/>
                <w:sz w:val="22"/>
                <w:szCs w:val="22"/>
              </w:rPr>
            </w:pPr>
            <w:r w:rsidRPr="00B64636">
              <w:rPr>
                <w:rFonts w:ascii="Arial" w:hAnsi="Arial" w:cs="Arial"/>
                <w:color w:val="000000"/>
                <w:sz w:val="22"/>
                <w:szCs w:val="22"/>
              </w:rPr>
              <w:t> </w:t>
            </w:r>
          </w:p>
        </w:tc>
        <w:tc>
          <w:tcPr>
            <w:tcW w:w="88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2F4D656" w14:textId="1CF8631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c>
          <w:tcPr>
            <w:tcW w:w="1458"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5CF8C2A" w14:textId="04FF90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40</w:t>
            </w:r>
          </w:p>
        </w:tc>
        <w:tc>
          <w:tcPr>
            <w:tcW w:w="1152"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64108E3" w14:textId="24192EB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w:t>
            </w:r>
          </w:p>
        </w:tc>
        <w:tc>
          <w:tcPr>
            <w:tcW w:w="115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FEE04E" w14:textId="568FABD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5</w:t>
            </w:r>
          </w:p>
        </w:tc>
        <w:tc>
          <w:tcPr>
            <w:tcW w:w="1188"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4BD327E" w14:textId="74A3B79C"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r>
    </w:tbl>
    <w:p w14:paraId="6A71686E" w14:textId="77777777" w:rsidR="003044D2" w:rsidRPr="00B64636" w:rsidRDefault="003044D2" w:rsidP="004C7DB2">
      <w:pPr>
        <w:pStyle w:val="Heading1"/>
        <w:jc w:val="center"/>
        <w:rPr>
          <w:i/>
        </w:rPr>
      </w:pPr>
      <w:bookmarkStart w:id="3" w:name="_Toc367104043"/>
    </w:p>
    <w:p w14:paraId="1BC0212D" w14:textId="77777777" w:rsidR="003044D2" w:rsidRPr="00B64636" w:rsidRDefault="003044D2" w:rsidP="003044D2">
      <w:pPr>
        <w:rPr>
          <w:rFonts w:ascii="Arial" w:hAnsi="Arial" w:cs="Arial"/>
          <w:sz w:val="22"/>
          <w:szCs w:val="22"/>
        </w:rPr>
      </w:pPr>
      <w:r w:rsidRPr="00B64636">
        <w:br w:type="page"/>
      </w:r>
    </w:p>
    <w:p w14:paraId="40A4A8F3" w14:textId="7C4565EA" w:rsidR="001A5E2A" w:rsidRPr="00F21B4B" w:rsidRDefault="00315259" w:rsidP="001A5E2A">
      <w:pPr>
        <w:pStyle w:val="Heading1"/>
        <w:ind w:left="0" w:firstLine="0"/>
        <w:jc w:val="center"/>
      </w:pPr>
      <w:bookmarkStart w:id="4" w:name="_Toc49423552"/>
      <w:r w:rsidRPr="00F21B4B">
        <w:lastRenderedPageBreak/>
        <w:t>SCREENING</w:t>
      </w:r>
      <w:bookmarkEnd w:id="4"/>
    </w:p>
    <w:p w14:paraId="34C56D53" w14:textId="07F25676" w:rsidR="005F7BB7" w:rsidRPr="00F21B4B" w:rsidRDefault="005F7BB7" w:rsidP="001A5E2A">
      <w:pPr>
        <w:pStyle w:val="Heading2"/>
        <w:jc w:val="center"/>
        <w:rPr>
          <w:i/>
          <w:color w:val="auto"/>
        </w:rPr>
      </w:pPr>
      <w:bookmarkStart w:id="5" w:name="_Toc49423553"/>
      <w:r w:rsidRPr="00F21B4B">
        <w:rPr>
          <w:i/>
          <w:color w:val="auto"/>
        </w:rPr>
        <w:t>Screening Questionnaire</w:t>
      </w:r>
      <w:bookmarkEnd w:id="3"/>
      <w:bookmarkEnd w:id="5"/>
    </w:p>
    <w:p w14:paraId="14FFE8EA" w14:textId="77777777" w:rsidR="005F7BB7" w:rsidRPr="00F21B4B" w:rsidRDefault="005F7BB7" w:rsidP="003F794E">
      <w:pPr>
        <w:rPr>
          <w:rFonts w:ascii="Arial" w:hAnsi="Arial" w:cs="Arial"/>
          <w:sz w:val="22"/>
          <w:szCs w:val="22"/>
        </w:rPr>
      </w:pPr>
    </w:p>
    <w:p w14:paraId="389711BB" w14:textId="787D547A" w:rsidR="00AE49C5" w:rsidRPr="00F21B4B" w:rsidRDefault="00AE49C5" w:rsidP="00AF51D0">
      <w:pPr>
        <w:tabs>
          <w:tab w:val="left" w:pos="360"/>
        </w:tabs>
        <w:rPr>
          <w:rFonts w:ascii="Arial" w:hAnsi="Arial" w:cs="Arial"/>
          <w:sz w:val="22"/>
          <w:szCs w:val="22"/>
        </w:rPr>
      </w:pPr>
      <w:r w:rsidRPr="00F21B4B">
        <w:rPr>
          <w:rFonts w:ascii="Arial" w:hAnsi="Arial" w:cs="Arial"/>
          <w:sz w:val="22"/>
          <w:szCs w:val="22"/>
        </w:rPr>
        <w:t>The Screening Questionnaire will be administered to determine eligibility to participate in this study. This measure w</w:t>
      </w:r>
      <w:r w:rsidR="00AF51D0" w:rsidRPr="00F21B4B">
        <w:rPr>
          <w:rFonts w:ascii="Arial" w:hAnsi="Arial" w:cs="Arial"/>
          <w:sz w:val="22"/>
          <w:szCs w:val="22"/>
        </w:rPr>
        <w:t xml:space="preserve">ill include questions about age, </w:t>
      </w:r>
      <w:r w:rsidRPr="00F21B4B">
        <w:rPr>
          <w:rFonts w:ascii="Arial" w:hAnsi="Arial" w:cs="Arial"/>
          <w:sz w:val="22"/>
          <w:szCs w:val="22"/>
        </w:rPr>
        <w:t>ability to read, speak, and understand English.</w:t>
      </w:r>
    </w:p>
    <w:p w14:paraId="168FF9AB" w14:textId="77777777" w:rsidR="00AE49C5" w:rsidRPr="00F21B4B" w:rsidRDefault="00AE49C5" w:rsidP="00A34BE8">
      <w:pPr>
        <w:tabs>
          <w:tab w:val="left" w:pos="360"/>
        </w:tabs>
        <w:rPr>
          <w:rFonts w:ascii="Arial" w:hAnsi="Arial" w:cs="Arial"/>
          <w:sz w:val="22"/>
          <w:szCs w:val="22"/>
        </w:rPr>
      </w:pPr>
    </w:p>
    <w:p w14:paraId="520B16C9"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Subject Gender</w:t>
      </w:r>
    </w:p>
    <w:p w14:paraId="7EC36191" w14:textId="0C7C0FE0" w:rsidR="0087695A" w:rsidRPr="00F21B4B" w:rsidRDefault="0087695A" w:rsidP="0087695A">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Female</w:t>
      </w:r>
    </w:p>
    <w:p w14:paraId="0E75F417" w14:textId="0E79AC3D" w:rsidR="00C8306B" w:rsidRPr="00F21B4B" w:rsidRDefault="00091798" w:rsidP="0087695A">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w:t>
      </w:r>
      <w:r w:rsidR="00C8306B" w:rsidRPr="00F21B4B">
        <w:rPr>
          <w:rFonts w:ascii="Arial" w:hAnsi="Arial" w:cs="Arial"/>
          <w:bCs/>
          <w:iCs/>
          <w:sz w:val="22"/>
          <w:szCs w:val="22"/>
        </w:rPr>
        <w:t>Male</w:t>
      </w:r>
    </w:p>
    <w:p w14:paraId="0AA1FD98" w14:textId="6CD16BE9" w:rsidR="00091798" w:rsidRPr="00F21B4B" w:rsidRDefault="008A7071" w:rsidP="0087695A">
      <w:pPr>
        <w:spacing w:after="20"/>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Other</w:t>
      </w:r>
    </w:p>
    <w:p w14:paraId="51AA7DA7" w14:textId="77777777" w:rsidR="00C8306B" w:rsidRPr="00F21B4B" w:rsidRDefault="00C8306B" w:rsidP="00C8306B">
      <w:pPr>
        <w:pStyle w:val="ListParagraph"/>
        <w:ind w:left="360"/>
        <w:rPr>
          <w:rFonts w:ascii="Arial" w:hAnsi="Arial" w:cs="Arial"/>
          <w:bCs/>
          <w:iCs/>
          <w:sz w:val="22"/>
          <w:szCs w:val="22"/>
        </w:rPr>
      </w:pPr>
    </w:p>
    <w:p w14:paraId="14A35666"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Hispanic or Latino?        </w:t>
      </w:r>
    </w:p>
    <w:p w14:paraId="2525210F" w14:textId="3925BBFC"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p>
    <w:p w14:paraId="1C71FDDD" w14:textId="77A99393"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4371E04" w14:textId="77777777" w:rsidR="00C8306B" w:rsidRPr="00F21B4B" w:rsidRDefault="00C8306B" w:rsidP="00C8306B">
      <w:pPr>
        <w:pStyle w:val="ListParagraph"/>
        <w:ind w:left="360"/>
        <w:rPr>
          <w:rFonts w:ascii="Arial" w:hAnsi="Arial" w:cs="Arial"/>
          <w:bCs/>
          <w:iCs/>
          <w:sz w:val="22"/>
          <w:szCs w:val="22"/>
        </w:rPr>
      </w:pPr>
    </w:p>
    <w:p w14:paraId="4187534C" w14:textId="3C6DD53E" w:rsidR="00C8306B" w:rsidRPr="00F21B4B" w:rsidRDefault="00C8306B" w:rsidP="00C8306B">
      <w:pPr>
        <w:pStyle w:val="ListParagraph"/>
        <w:numPr>
          <w:ilvl w:val="0"/>
          <w:numId w:val="1"/>
        </w:numPr>
        <w:spacing w:after="20"/>
        <w:ind w:left="360"/>
        <w:rPr>
          <w:rFonts w:ascii="Arial" w:hAnsi="Arial" w:cs="Arial"/>
          <w:bCs/>
          <w:iCs/>
          <w:sz w:val="22"/>
          <w:szCs w:val="22"/>
        </w:rPr>
      </w:pPr>
      <w:r w:rsidRPr="00F21B4B">
        <w:rPr>
          <w:rFonts w:ascii="Arial" w:hAnsi="Arial" w:cs="Arial"/>
          <w:bCs/>
          <w:iCs/>
          <w:sz w:val="22"/>
          <w:szCs w:val="22"/>
        </w:rPr>
        <w:t>How would you best describe your race</w:t>
      </w:r>
      <w:r w:rsidR="008A7071" w:rsidRPr="00F21B4B">
        <w:rPr>
          <w:rFonts w:ascii="Arial" w:hAnsi="Arial" w:cs="Arial"/>
          <w:bCs/>
          <w:iCs/>
          <w:sz w:val="22"/>
          <w:szCs w:val="22"/>
        </w:rPr>
        <w:t xml:space="preserve"> (Check only one)</w:t>
      </w:r>
      <w:r w:rsidRPr="00F21B4B">
        <w:rPr>
          <w:rFonts w:ascii="Arial" w:hAnsi="Arial" w:cs="Arial"/>
          <w:bCs/>
          <w:iCs/>
          <w:sz w:val="22"/>
          <w:szCs w:val="22"/>
        </w:rPr>
        <w:t>:</w:t>
      </w:r>
    </w:p>
    <w:p w14:paraId="2ACF6CBD" w14:textId="3F8F773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More than one race/multi-racial</w:t>
      </w:r>
    </w:p>
    <w:p w14:paraId="728B5DB5" w14:textId="7DDD934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White</w:t>
      </w:r>
    </w:p>
    <w:p w14:paraId="6796DACB" w14:textId="386724BE"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Black or African American</w:t>
      </w:r>
    </w:p>
    <w:p w14:paraId="21548945" w14:textId="67F957E0"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Asian (Cambodia, China, India, Japan, Korea, Malaysia, Pakistan, Vietnam)</w:t>
      </w:r>
    </w:p>
    <w:p w14:paraId="4322E8A5" w14:textId="63AD17D2"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Native Hawaiian or </w:t>
      </w:r>
      <w:proofErr w:type="gramStart"/>
      <w:r w:rsidRPr="00F21B4B">
        <w:rPr>
          <w:rFonts w:ascii="Arial" w:hAnsi="Arial" w:cs="Arial"/>
          <w:bCs/>
          <w:iCs/>
          <w:sz w:val="22"/>
          <w:szCs w:val="22"/>
        </w:rPr>
        <w:t>Other</w:t>
      </w:r>
      <w:proofErr w:type="gramEnd"/>
      <w:r w:rsidRPr="00F21B4B">
        <w:rPr>
          <w:rFonts w:ascii="Arial" w:hAnsi="Arial" w:cs="Arial"/>
          <w:bCs/>
          <w:iCs/>
          <w:sz w:val="22"/>
          <w:szCs w:val="22"/>
        </w:rPr>
        <w:t xml:space="preserve"> Pacific Islander (Guam, Samoa)</w:t>
      </w:r>
    </w:p>
    <w:p w14:paraId="2D43CDD8" w14:textId="0277BF4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merican Indian / Alaska Native</w:t>
      </w:r>
    </w:p>
    <w:p w14:paraId="4083DC63" w14:textId="46F13D5D" w:rsidR="00546D5E" w:rsidRPr="00F21B4B" w:rsidRDefault="008A7071" w:rsidP="00C8306B">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Other    ____________________________</w:t>
      </w:r>
    </w:p>
    <w:p w14:paraId="22F2A7AD" w14:textId="77777777" w:rsidR="00C8306B" w:rsidRPr="00F21B4B" w:rsidRDefault="00C8306B" w:rsidP="00C8306B">
      <w:pPr>
        <w:pStyle w:val="ListParagraph"/>
        <w:ind w:left="360"/>
        <w:rPr>
          <w:rFonts w:ascii="Arial" w:hAnsi="Arial" w:cs="Arial"/>
          <w:bCs/>
          <w:iCs/>
          <w:sz w:val="22"/>
          <w:szCs w:val="22"/>
        </w:rPr>
      </w:pPr>
    </w:p>
    <w:p w14:paraId="6374F807" w14:textId="1932CB79"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What is your date of birth? ________</w:t>
      </w:r>
      <w:r w:rsidR="00046392" w:rsidRPr="00F21B4B">
        <w:rPr>
          <w:rFonts w:ascii="Arial" w:hAnsi="Arial" w:cs="Arial"/>
          <w:bCs/>
          <w:iCs/>
          <w:sz w:val="22"/>
          <w:szCs w:val="22"/>
        </w:rPr>
        <w:t>________ (mm /</w:t>
      </w:r>
      <w:proofErr w:type="spellStart"/>
      <w:r w:rsidR="00046392" w:rsidRPr="00F21B4B">
        <w:rPr>
          <w:rFonts w:ascii="Arial" w:hAnsi="Arial" w:cs="Arial"/>
          <w:bCs/>
          <w:iCs/>
          <w:sz w:val="22"/>
          <w:szCs w:val="22"/>
        </w:rPr>
        <w:t>dd</w:t>
      </w:r>
      <w:proofErr w:type="spellEnd"/>
      <w:r w:rsidR="00046392" w:rsidRPr="00F21B4B">
        <w:rPr>
          <w:rFonts w:ascii="Arial" w:hAnsi="Arial" w:cs="Arial"/>
          <w:bCs/>
          <w:iCs/>
          <w:sz w:val="22"/>
          <w:szCs w:val="22"/>
        </w:rPr>
        <w:t xml:space="preserve">/ </w:t>
      </w:r>
      <w:proofErr w:type="spellStart"/>
      <w:r w:rsidR="00046392" w:rsidRPr="00F21B4B">
        <w:rPr>
          <w:rFonts w:ascii="Arial" w:hAnsi="Arial" w:cs="Arial"/>
          <w:bCs/>
          <w:iCs/>
          <w:sz w:val="22"/>
          <w:szCs w:val="22"/>
        </w:rPr>
        <w:t>yyyy</w:t>
      </w:r>
      <w:proofErr w:type="spellEnd"/>
      <w:r w:rsidR="00046392" w:rsidRPr="00F21B4B">
        <w:rPr>
          <w:rFonts w:ascii="Arial" w:hAnsi="Arial" w:cs="Arial"/>
          <w:bCs/>
          <w:iCs/>
          <w:sz w:val="22"/>
          <w:szCs w:val="22"/>
        </w:rPr>
        <w:t xml:space="preserve">) (Must be </w:t>
      </w:r>
      <w:r w:rsidR="00046392" w:rsidRPr="00F21B4B">
        <w:rPr>
          <w:rFonts w:ascii="Arial" w:hAnsi="Arial" w:cs="Arial"/>
          <w:bCs/>
          <w:iCs/>
          <w:sz w:val="22"/>
          <w:szCs w:val="22"/>
          <w:u w:val="single"/>
        </w:rPr>
        <w:t>&gt;</w:t>
      </w:r>
      <w:r w:rsidRPr="00F21B4B">
        <w:rPr>
          <w:rFonts w:ascii="Arial" w:hAnsi="Arial" w:cs="Arial"/>
          <w:bCs/>
          <w:iCs/>
          <w:sz w:val="22"/>
          <w:szCs w:val="22"/>
        </w:rPr>
        <w:t xml:space="preserve"> 18 y</w:t>
      </w:r>
      <w:r w:rsidR="00046392" w:rsidRPr="00F21B4B">
        <w:rPr>
          <w:rFonts w:ascii="Arial" w:hAnsi="Arial" w:cs="Arial"/>
          <w:bCs/>
          <w:iCs/>
          <w:sz w:val="22"/>
          <w:szCs w:val="22"/>
        </w:rPr>
        <w:t>ea</w:t>
      </w:r>
      <w:r w:rsidRPr="00F21B4B">
        <w:rPr>
          <w:rFonts w:ascii="Arial" w:hAnsi="Arial" w:cs="Arial"/>
          <w:bCs/>
          <w:iCs/>
          <w:sz w:val="22"/>
          <w:szCs w:val="22"/>
        </w:rPr>
        <w:t>rs)</w:t>
      </w:r>
    </w:p>
    <w:p w14:paraId="32F498DB" w14:textId="77777777" w:rsidR="00546D5E" w:rsidRPr="00F21B4B" w:rsidRDefault="00546D5E" w:rsidP="006B2C47">
      <w:pPr>
        <w:pStyle w:val="ListParagraph"/>
        <w:ind w:left="360"/>
        <w:rPr>
          <w:rFonts w:ascii="Arial" w:hAnsi="Arial" w:cs="Arial"/>
          <w:bCs/>
          <w:iCs/>
          <w:sz w:val="22"/>
          <w:szCs w:val="22"/>
        </w:rPr>
      </w:pPr>
    </w:p>
    <w:p w14:paraId="53E9DA77" w14:textId="1BA44939" w:rsidR="00FC6EF4" w:rsidRPr="00F21B4B" w:rsidRDefault="00FC6EF4" w:rsidP="00A34BE8">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Do you plan to </w:t>
      </w:r>
      <w:r w:rsidR="00046392" w:rsidRPr="00F21B4B">
        <w:rPr>
          <w:rFonts w:ascii="Arial" w:hAnsi="Arial" w:cs="Arial"/>
          <w:bCs/>
          <w:iCs/>
          <w:sz w:val="22"/>
          <w:szCs w:val="22"/>
        </w:rPr>
        <w:t>live</w:t>
      </w:r>
      <w:r w:rsidRPr="00F21B4B">
        <w:rPr>
          <w:rFonts w:ascii="Arial" w:hAnsi="Arial" w:cs="Arial"/>
          <w:bCs/>
          <w:iCs/>
          <w:sz w:val="22"/>
          <w:szCs w:val="22"/>
        </w:rPr>
        <w:t xml:space="preserve"> in Dallas County for the next 12 months?   </w:t>
      </w:r>
    </w:p>
    <w:p w14:paraId="4099B4BF" w14:textId="2FCBF25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3B7ED1C" w14:textId="3E1C4D5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F561378" w14:textId="77777777" w:rsidR="00046392" w:rsidRPr="00F21B4B" w:rsidRDefault="00046392" w:rsidP="00FA5A94">
      <w:pPr>
        <w:tabs>
          <w:tab w:val="left" w:pos="360"/>
        </w:tabs>
        <w:ind w:left="360"/>
        <w:rPr>
          <w:rFonts w:ascii="Arial" w:hAnsi="Arial" w:cs="Arial"/>
          <w:bCs/>
          <w:iCs/>
          <w:sz w:val="22"/>
          <w:szCs w:val="22"/>
        </w:rPr>
      </w:pPr>
    </w:p>
    <w:p w14:paraId="2A96272E" w14:textId="77777777" w:rsidR="005743A1" w:rsidRPr="00F21B4B" w:rsidRDefault="005743A1" w:rsidP="005743A1">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Can you read, understand and speak English?      </w:t>
      </w:r>
    </w:p>
    <w:p w14:paraId="4125C3DE" w14:textId="5ECEFD3B"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0D7E3A7" w14:textId="45D5B45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49F7E65F" w14:textId="77777777" w:rsidR="007E14B3" w:rsidRPr="00F21B4B" w:rsidRDefault="007E14B3" w:rsidP="004C7DBE">
      <w:pPr>
        <w:pStyle w:val="ListParagraph"/>
        <w:tabs>
          <w:tab w:val="left" w:pos="360"/>
        </w:tabs>
        <w:ind w:left="0"/>
        <w:rPr>
          <w:rFonts w:ascii="Arial" w:hAnsi="Arial" w:cs="Arial"/>
          <w:bCs/>
          <w:iCs/>
          <w:sz w:val="22"/>
          <w:szCs w:val="22"/>
        </w:rPr>
      </w:pPr>
    </w:p>
    <w:p w14:paraId="02EA4F9D" w14:textId="7C4F1FCB" w:rsidR="008A7071" w:rsidRPr="00F21B4B" w:rsidRDefault="00662A11" w:rsidP="006B2C47">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Were you recently released from the Dallas County Jail?    </w:t>
      </w:r>
    </w:p>
    <w:p w14:paraId="136638A5" w14:textId="3274941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w:t>
      </w:r>
      <w:r w:rsidR="0039096D" w:rsidRPr="00F21B4B">
        <w:rPr>
          <w:rFonts w:ascii="Arial" w:hAnsi="Arial" w:cs="Arial"/>
          <w:bCs/>
          <w:iCs/>
          <w:sz w:val="22"/>
          <w:szCs w:val="22"/>
        </w:rPr>
        <w:t xml:space="preserve">skip to 8; </w:t>
      </w:r>
      <w:r w:rsidR="006B2C47" w:rsidRPr="00F21B4B">
        <w:rPr>
          <w:rFonts w:ascii="Arial" w:hAnsi="Arial" w:cs="Arial"/>
          <w:bCs/>
          <w:iCs/>
          <w:sz w:val="22"/>
          <w:szCs w:val="22"/>
        </w:rPr>
        <w:t>exclude from study)</w:t>
      </w:r>
    </w:p>
    <w:p w14:paraId="5397D59A" w14:textId="3D624DC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FC7757" w14:textId="77777777" w:rsidR="007E14B3" w:rsidRPr="00F21B4B" w:rsidRDefault="007E14B3" w:rsidP="00C8306B">
      <w:pPr>
        <w:pStyle w:val="ListParagraph"/>
        <w:tabs>
          <w:tab w:val="left" w:pos="360"/>
        </w:tabs>
        <w:ind w:left="0"/>
        <w:rPr>
          <w:rFonts w:ascii="Arial" w:hAnsi="Arial" w:cs="Arial"/>
          <w:bCs/>
          <w:iCs/>
          <w:sz w:val="22"/>
          <w:szCs w:val="22"/>
        </w:rPr>
      </w:pPr>
    </w:p>
    <w:p w14:paraId="3719022F" w14:textId="174B1C00" w:rsidR="00662A11" w:rsidRPr="00F21B4B" w:rsidRDefault="000D7E96" w:rsidP="00046392">
      <w:pPr>
        <w:tabs>
          <w:tab w:val="left" w:pos="360"/>
        </w:tabs>
        <w:ind w:left="1080"/>
        <w:rPr>
          <w:rFonts w:ascii="Arial" w:hAnsi="Arial" w:cs="Arial"/>
          <w:bCs/>
          <w:iCs/>
          <w:sz w:val="22"/>
          <w:szCs w:val="22"/>
        </w:rPr>
      </w:pPr>
      <w:r w:rsidRPr="00F21B4B">
        <w:rPr>
          <w:rFonts w:ascii="Arial" w:hAnsi="Arial" w:cs="Arial"/>
          <w:bCs/>
          <w:iCs/>
          <w:sz w:val="22"/>
          <w:szCs w:val="22"/>
        </w:rPr>
        <w:t>7a</w:t>
      </w:r>
      <w:r w:rsidR="00046392" w:rsidRPr="00F21B4B">
        <w:rPr>
          <w:rFonts w:ascii="Arial" w:hAnsi="Arial" w:cs="Arial"/>
          <w:bCs/>
          <w:iCs/>
          <w:sz w:val="22"/>
          <w:szCs w:val="22"/>
        </w:rPr>
        <w:t xml:space="preserve">. </w:t>
      </w:r>
      <w:r w:rsidR="00A51C72" w:rsidRPr="00F21B4B">
        <w:rPr>
          <w:rFonts w:ascii="Arial" w:hAnsi="Arial" w:cs="Arial"/>
          <w:bCs/>
          <w:iCs/>
          <w:sz w:val="22"/>
          <w:szCs w:val="22"/>
        </w:rPr>
        <w:t>If yes, h</w:t>
      </w:r>
      <w:r w:rsidR="00662A11" w:rsidRPr="00F21B4B">
        <w:rPr>
          <w:rFonts w:ascii="Arial" w:hAnsi="Arial" w:cs="Arial"/>
          <w:bCs/>
          <w:iCs/>
          <w:sz w:val="22"/>
          <w:szCs w:val="22"/>
        </w:rPr>
        <w:t xml:space="preserve">ow long ago were you released from the jail?   _______Days </w:t>
      </w:r>
      <w:r w:rsidRPr="00F21B4B">
        <w:rPr>
          <w:rFonts w:ascii="Arial" w:hAnsi="Arial" w:cs="Arial"/>
          <w:bCs/>
          <w:iCs/>
          <w:sz w:val="22"/>
          <w:szCs w:val="22"/>
        </w:rPr>
        <w:t xml:space="preserve">(must be </w:t>
      </w:r>
      <w:r w:rsidRPr="00F21B4B">
        <w:rPr>
          <w:rFonts w:ascii="Arial" w:hAnsi="Arial" w:cs="Arial"/>
          <w:bCs/>
          <w:iCs/>
          <w:sz w:val="22"/>
          <w:szCs w:val="22"/>
          <w:u w:val="single"/>
        </w:rPr>
        <w:t>&lt;</w:t>
      </w:r>
      <w:r w:rsidRPr="00F21B4B">
        <w:rPr>
          <w:rFonts w:ascii="Arial" w:hAnsi="Arial" w:cs="Arial"/>
          <w:bCs/>
          <w:iCs/>
          <w:sz w:val="22"/>
          <w:szCs w:val="22"/>
        </w:rPr>
        <w:t>30 days)</w:t>
      </w:r>
      <w:r w:rsidR="00662A11" w:rsidRPr="00F21B4B">
        <w:rPr>
          <w:rFonts w:ascii="Arial" w:hAnsi="Arial" w:cs="Arial"/>
          <w:bCs/>
          <w:iCs/>
          <w:sz w:val="22"/>
          <w:szCs w:val="22"/>
        </w:rPr>
        <w:tab/>
      </w:r>
    </w:p>
    <w:p w14:paraId="5C032260" w14:textId="77777777" w:rsidR="00546D5E" w:rsidRPr="00F21B4B" w:rsidRDefault="00546D5E" w:rsidP="00046392">
      <w:pPr>
        <w:tabs>
          <w:tab w:val="left" w:pos="360"/>
        </w:tabs>
        <w:ind w:left="1080"/>
        <w:rPr>
          <w:rFonts w:ascii="Arial" w:hAnsi="Arial" w:cs="Arial"/>
          <w:bCs/>
          <w:iCs/>
          <w:sz w:val="22"/>
          <w:szCs w:val="22"/>
        </w:rPr>
      </w:pPr>
    </w:p>
    <w:p w14:paraId="7DB5F160" w14:textId="377DFC40" w:rsidR="00721DD4" w:rsidRPr="00F21B4B" w:rsidRDefault="00721DD4"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w:t>
      </w:r>
      <w:r w:rsidR="000D7E96" w:rsidRPr="00F21B4B">
        <w:rPr>
          <w:rFonts w:ascii="Arial" w:hAnsi="Arial" w:cs="Arial"/>
          <w:bCs/>
          <w:iCs/>
          <w:sz w:val="22"/>
          <w:szCs w:val="22"/>
        </w:rPr>
        <w:t>b</w:t>
      </w:r>
      <w:r w:rsidRPr="00F21B4B">
        <w:rPr>
          <w:rFonts w:ascii="Arial" w:hAnsi="Arial" w:cs="Arial"/>
          <w:bCs/>
          <w:iCs/>
          <w:sz w:val="22"/>
          <w:szCs w:val="22"/>
        </w:rPr>
        <w:t xml:space="preserve">. Please </w:t>
      </w:r>
      <w:r w:rsidR="006B2C47" w:rsidRPr="00F21B4B">
        <w:rPr>
          <w:rFonts w:ascii="Arial" w:hAnsi="Arial" w:cs="Arial"/>
          <w:bCs/>
          <w:iCs/>
          <w:sz w:val="22"/>
          <w:szCs w:val="22"/>
        </w:rPr>
        <w:t>add</w:t>
      </w:r>
      <w:r w:rsidRPr="00F21B4B">
        <w:rPr>
          <w:rFonts w:ascii="Arial" w:hAnsi="Arial" w:cs="Arial"/>
          <w:bCs/>
          <w:iCs/>
          <w:sz w:val="22"/>
          <w:szCs w:val="22"/>
        </w:rPr>
        <w:t xml:space="preserve"> ticket number from </w:t>
      </w:r>
      <w:r w:rsidR="006B2C47" w:rsidRPr="00F21B4B">
        <w:rPr>
          <w:rFonts w:ascii="Arial" w:hAnsi="Arial" w:cs="Arial"/>
          <w:bCs/>
          <w:iCs/>
          <w:sz w:val="22"/>
          <w:szCs w:val="22"/>
        </w:rPr>
        <w:t>jail study</w:t>
      </w:r>
      <w:r w:rsidRPr="00F21B4B">
        <w:rPr>
          <w:rFonts w:ascii="Arial" w:hAnsi="Arial" w:cs="Arial"/>
          <w:bCs/>
          <w:iCs/>
          <w:sz w:val="22"/>
          <w:szCs w:val="22"/>
        </w:rPr>
        <w:t xml:space="preserve"> flier, if applicable. #________________</w:t>
      </w:r>
    </w:p>
    <w:p w14:paraId="486B48DF" w14:textId="77777777" w:rsidR="006C21EE" w:rsidRPr="00F21B4B" w:rsidRDefault="006C21EE" w:rsidP="00CC4DAE">
      <w:pPr>
        <w:shd w:val="clear" w:color="auto" w:fill="FFFFFF" w:themeFill="background1"/>
        <w:tabs>
          <w:tab w:val="left" w:pos="360"/>
        </w:tabs>
        <w:ind w:left="1080"/>
        <w:rPr>
          <w:rFonts w:ascii="Arial" w:hAnsi="Arial" w:cs="Arial"/>
          <w:bCs/>
          <w:iCs/>
          <w:sz w:val="22"/>
          <w:szCs w:val="22"/>
        </w:rPr>
      </w:pPr>
    </w:p>
    <w:p w14:paraId="542BA0A8" w14:textId="77085E24" w:rsidR="006C21EE" w:rsidRPr="00F21B4B" w:rsidRDefault="006C21EE"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c. Other form of evidence of recent incarceration in Dallas Country Jail? Describe: _______</w:t>
      </w:r>
    </w:p>
    <w:p w14:paraId="25F54AD4" w14:textId="77777777" w:rsidR="0039096D" w:rsidRPr="00F21B4B" w:rsidRDefault="0039096D" w:rsidP="00CC4DAE">
      <w:pPr>
        <w:shd w:val="clear" w:color="auto" w:fill="FFFFFF" w:themeFill="background1"/>
        <w:tabs>
          <w:tab w:val="left" w:pos="360"/>
        </w:tabs>
        <w:ind w:left="1080"/>
        <w:rPr>
          <w:rFonts w:ascii="Arial" w:hAnsi="Arial" w:cs="Arial"/>
          <w:bCs/>
          <w:iCs/>
          <w:sz w:val="22"/>
          <w:szCs w:val="22"/>
        </w:rPr>
      </w:pPr>
    </w:p>
    <w:p w14:paraId="4E4461FC" w14:textId="4CAE664C" w:rsidR="0039096D" w:rsidRPr="00F21B4B" w:rsidRDefault="0039096D"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d. Has the we verified that they were in Dallas County Jail in the past 30 days?</w:t>
      </w:r>
    </w:p>
    <w:p w14:paraId="1360AB1B" w14:textId="7F4EF587"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7E90DC09" w14:textId="132E3043"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02B275DF" w14:textId="77777777" w:rsidR="0039096D" w:rsidRPr="00F21B4B" w:rsidRDefault="0039096D" w:rsidP="00C8306B"/>
    <w:p w14:paraId="37A18052" w14:textId="7742EB54" w:rsidR="007B25E0" w:rsidRPr="00F21B4B" w:rsidRDefault="007B25E0"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 you currently homeless?</w:t>
      </w:r>
      <w:r w:rsidR="00721DD4" w:rsidRPr="00F21B4B">
        <w:rPr>
          <w:rFonts w:ascii="Arial" w:hAnsi="Arial" w:cs="Arial"/>
          <w:bCs/>
          <w:iCs/>
          <w:sz w:val="22"/>
          <w:szCs w:val="22"/>
        </w:rPr>
        <w:t xml:space="preserve"> </w:t>
      </w:r>
    </w:p>
    <w:p w14:paraId="32BA2E0F" w14:textId="6DFE235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2B85BD28" w14:textId="499E0EB4"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72E0E604" w14:textId="77777777" w:rsidR="007B25E0" w:rsidRPr="00F21B4B" w:rsidRDefault="007B25E0" w:rsidP="007B25E0">
      <w:pPr>
        <w:ind w:left="360"/>
        <w:rPr>
          <w:rFonts w:ascii="Arial" w:hAnsi="Arial" w:cs="Arial"/>
          <w:bCs/>
          <w:iCs/>
          <w:sz w:val="22"/>
          <w:szCs w:val="22"/>
        </w:rPr>
      </w:pPr>
    </w:p>
    <w:p w14:paraId="54496252" w14:textId="77777777" w:rsidR="006B2C47" w:rsidRPr="00F21B4B" w:rsidRDefault="006B2C47" w:rsidP="006B2C47">
      <w:pPr>
        <w:widowControl/>
        <w:numPr>
          <w:ilvl w:val="0"/>
          <w:numId w:val="1"/>
        </w:numPr>
        <w:autoSpaceDE/>
        <w:autoSpaceDN/>
        <w:adjustRightInd/>
        <w:ind w:left="360"/>
        <w:contextualSpacing/>
        <w:rPr>
          <w:rFonts w:ascii="Arial" w:hAnsi="Arial" w:cs="Arial"/>
          <w:sz w:val="24"/>
          <w:szCs w:val="24"/>
        </w:rPr>
      </w:pPr>
      <w:r w:rsidRPr="00F21B4B">
        <w:rPr>
          <w:rFonts w:ascii="Arial" w:hAnsi="Arial" w:cs="Arial"/>
          <w:sz w:val="24"/>
          <w:szCs w:val="24"/>
        </w:rPr>
        <w:t>Where did you sleep last night?</w:t>
      </w:r>
    </w:p>
    <w:p w14:paraId="1E4DC666" w14:textId="4FA6EA6E" w:rsidR="006B2C47" w:rsidRPr="00F21B4B" w:rsidRDefault="006B2C47" w:rsidP="006B2C47">
      <w:pPr>
        <w:ind w:left="360"/>
        <w:rPr>
          <w:rFonts w:ascii="Arial" w:hAnsi="Arial" w:cs="Arial"/>
          <w:sz w:val="24"/>
          <w:szCs w:val="24"/>
        </w:rPr>
      </w:pPr>
      <w:r w:rsidRPr="00F21B4B">
        <w:rPr>
          <w:rFonts w:ascii="Arial" w:hAnsi="Arial" w:cs="Arial"/>
          <w:sz w:val="24"/>
          <w:szCs w:val="24"/>
        </w:rPr>
        <w:t>1</w:t>
      </w:r>
      <w:r w:rsidR="00914FA9" w:rsidRPr="00F21B4B">
        <w:rPr>
          <w:rFonts w:ascii="Arial" w:hAnsi="Arial" w:cs="Arial"/>
          <w:sz w:val="24"/>
          <w:szCs w:val="24"/>
        </w:rPr>
        <w:t>,</w:t>
      </w:r>
      <w:r w:rsidRPr="00F21B4B">
        <w:rPr>
          <w:rFonts w:ascii="Arial" w:hAnsi="Arial" w:cs="Arial"/>
          <w:sz w:val="24"/>
          <w:szCs w:val="24"/>
        </w:rPr>
        <w:t xml:space="preserve"> </w:t>
      </w:r>
      <w:proofErr w:type="spellStart"/>
      <w:r w:rsidRPr="00F21B4B">
        <w:rPr>
          <w:rFonts w:ascii="Arial" w:hAnsi="Arial" w:cs="Arial"/>
          <w:sz w:val="24"/>
          <w:szCs w:val="24"/>
        </w:rPr>
        <w:t>Friend’s</w:t>
      </w:r>
      <w:proofErr w:type="spellEnd"/>
      <w:r w:rsidRPr="00F21B4B">
        <w:rPr>
          <w:rFonts w:ascii="Arial" w:hAnsi="Arial" w:cs="Arial"/>
          <w:sz w:val="24"/>
          <w:szCs w:val="24"/>
        </w:rPr>
        <w:t xml:space="preserve"> or family member’s house or apartment</w:t>
      </w:r>
    </w:p>
    <w:p w14:paraId="28C0EC08" w14:textId="517C4C09" w:rsidR="006B2C47" w:rsidRPr="00F21B4B" w:rsidRDefault="006B2C47" w:rsidP="006B2C47">
      <w:pPr>
        <w:ind w:left="360"/>
        <w:rPr>
          <w:rFonts w:ascii="Arial" w:hAnsi="Arial" w:cs="Arial"/>
          <w:sz w:val="24"/>
          <w:szCs w:val="24"/>
        </w:rPr>
      </w:pPr>
      <w:r w:rsidRPr="00F21B4B">
        <w:rPr>
          <w:rFonts w:ascii="Arial" w:hAnsi="Arial" w:cs="Arial"/>
          <w:sz w:val="24"/>
          <w:szCs w:val="24"/>
        </w:rPr>
        <w:t>2</w:t>
      </w:r>
      <w:r w:rsidR="00914FA9" w:rsidRPr="00F21B4B">
        <w:rPr>
          <w:rFonts w:ascii="Arial" w:hAnsi="Arial" w:cs="Arial"/>
          <w:sz w:val="24"/>
          <w:szCs w:val="24"/>
        </w:rPr>
        <w:t>,</w:t>
      </w:r>
      <w:r w:rsidRPr="00F21B4B">
        <w:rPr>
          <w:rFonts w:ascii="Arial" w:hAnsi="Arial" w:cs="Arial"/>
          <w:sz w:val="24"/>
          <w:szCs w:val="24"/>
        </w:rPr>
        <w:t xml:space="preserve"> Homeless shelter (write in shelter name: __________________________________)</w:t>
      </w:r>
    </w:p>
    <w:p w14:paraId="0C2BB27F" w14:textId="287DD973" w:rsidR="006B2C47" w:rsidRPr="00F21B4B" w:rsidRDefault="006B2C47" w:rsidP="006B2C47">
      <w:pPr>
        <w:ind w:left="360"/>
        <w:rPr>
          <w:rFonts w:ascii="Arial" w:hAnsi="Arial" w:cs="Arial"/>
          <w:sz w:val="24"/>
          <w:szCs w:val="24"/>
        </w:rPr>
      </w:pPr>
      <w:r w:rsidRPr="00F21B4B">
        <w:rPr>
          <w:rFonts w:ascii="Arial" w:hAnsi="Arial" w:cs="Arial"/>
          <w:sz w:val="24"/>
          <w:szCs w:val="24"/>
        </w:rPr>
        <w:t>3</w:t>
      </w:r>
      <w:r w:rsidR="00914FA9" w:rsidRPr="00F21B4B">
        <w:rPr>
          <w:rFonts w:ascii="Arial" w:hAnsi="Arial" w:cs="Arial"/>
          <w:sz w:val="24"/>
          <w:szCs w:val="24"/>
        </w:rPr>
        <w:t>,</w:t>
      </w:r>
      <w:r w:rsidRPr="00F21B4B">
        <w:rPr>
          <w:rFonts w:ascii="Arial" w:hAnsi="Arial" w:cs="Arial"/>
          <w:sz w:val="24"/>
          <w:szCs w:val="24"/>
        </w:rPr>
        <w:t xml:space="preserve"> Jail</w:t>
      </w:r>
    </w:p>
    <w:p w14:paraId="036B5F79" w14:textId="7F0BE4FE" w:rsidR="006B2C47" w:rsidRPr="00F21B4B" w:rsidRDefault="006B2C47" w:rsidP="006B2C47">
      <w:pPr>
        <w:ind w:left="360"/>
        <w:rPr>
          <w:rFonts w:ascii="Arial" w:hAnsi="Arial" w:cs="Arial"/>
          <w:sz w:val="24"/>
          <w:szCs w:val="24"/>
        </w:rPr>
      </w:pPr>
      <w:r w:rsidRPr="00F21B4B">
        <w:rPr>
          <w:rFonts w:ascii="Arial" w:hAnsi="Arial" w:cs="Arial"/>
          <w:sz w:val="24"/>
          <w:szCs w:val="24"/>
        </w:rPr>
        <w:lastRenderedPageBreak/>
        <w:t>4</w:t>
      </w:r>
      <w:r w:rsidR="00914FA9" w:rsidRPr="00F21B4B">
        <w:rPr>
          <w:rFonts w:ascii="Arial" w:hAnsi="Arial" w:cs="Arial"/>
          <w:sz w:val="24"/>
          <w:szCs w:val="24"/>
        </w:rPr>
        <w:t>,</w:t>
      </w:r>
      <w:r w:rsidRPr="00F21B4B">
        <w:rPr>
          <w:rFonts w:ascii="Arial" w:hAnsi="Arial" w:cs="Arial"/>
          <w:sz w:val="24"/>
          <w:szCs w:val="24"/>
        </w:rPr>
        <w:t xml:space="preserve"> Abandoned building</w:t>
      </w:r>
    </w:p>
    <w:p w14:paraId="493A5450" w14:textId="065CEAC6" w:rsidR="006B2C47" w:rsidRPr="00F21B4B" w:rsidRDefault="006B2C47" w:rsidP="006B2C47">
      <w:pPr>
        <w:ind w:left="360"/>
        <w:rPr>
          <w:rFonts w:ascii="Arial" w:hAnsi="Arial" w:cs="Arial"/>
          <w:sz w:val="24"/>
          <w:szCs w:val="24"/>
        </w:rPr>
      </w:pPr>
      <w:r w:rsidRPr="00F21B4B">
        <w:rPr>
          <w:rFonts w:ascii="Arial" w:hAnsi="Arial" w:cs="Arial"/>
          <w:sz w:val="24"/>
          <w:szCs w:val="24"/>
        </w:rPr>
        <w:t>5</w:t>
      </w:r>
      <w:r w:rsidR="00914FA9" w:rsidRPr="00F21B4B">
        <w:rPr>
          <w:rFonts w:ascii="Arial" w:hAnsi="Arial" w:cs="Arial"/>
          <w:sz w:val="24"/>
          <w:szCs w:val="24"/>
        </w:rPr>
        <w:t>,</w:t>
      </w:r>
      <w:r w:rsidRPr="00F21B4B">
        <w:rPr>
          <w:rFonts w:ascii="Arial" w:hAnsi="Arial" w:cs="Arial"/>
          <w:sz w:val="24"/>
          <w:szCs w:val="24"/>
        </w:rPr>
        <w:t xml:space="preserve"> Outside or on the street</w:t>
      </w:r>
    </w:p>
    <w:p w14:paraId="5DC1531C" w14:textId="35A76334" w:rsidR="006B2C47" w:rsidRPr="00F21B4B" w:rsidRDefault="006B2C47" w:rsidP="006B2C47">
      <w:pPr>
        <w:ind w:left="360"/>
        <w:rPr>
          <w:rFonts w:ascii="Arial" w:hAnsi="Arial" w:cs="Arial"/>
          <w:sz w:val="24"/>
          <w:szCs w:val="24"/>
        </w:rPr>
      </w:pPr>
      <w:r w:rsidRPr="00F21B4B">
        <w:rPr>
          <w:rFonts w:ascii="Arial" w:hAnsi="Arial" w:cs="Arial"/>
          <w:sz w:val="24"/>
          <w:szCs w:val="24"/>
        </w:rPr>
        <w:t>6</w:t>
      </w:r>
      <w:r w:rsidR="00914FA9" w:rsidRPr="00F21B4B">
        <w:rPr>
          <w:rFonts w:ascii="Arial" w:hAnsi="Arial" w:cs="Arial"/>
          <w:sz w:val="24"/>
          <w:szCs w:val="24"/>
        </w:rPr>
        <w:t>,</w:t>
      </w:r>
      <w:r w:rsidRPr="00F21B4B">
        <w:rPr>
          <w:rFonts w:ascii="Arial" w:hAnsi="Arial" w:cs="Arial"/>
          <w:sz w:val="24"/>
          <w:szCs w:val="24"/>
        </w:rPr>
        <w:t xml:space="preserve"> Hospital</w:t>
      </w:r>
    </w:p>
    <w:p w14:paraId="5C9E2F0A" w14:textId="7195A159" w:rsidR="006B2C47" w:rsidRPr="00F21B4B" w:rsidRDefault="006B2C47" w:rsidP="006B2C47">
      <w:pPr>
        <w:ind w:left="360"/>
        <w:rPr>
          <w:rFonts w:ascii="Arial" w:hAnsi="Arial" w:cs="Arial"/>
          <w:sz w:val="24"/>
          <w:szCs w:val="24"/>
        </w:rPr>
      </w:pPr>
      <w:r w:rsidRPr="00F21B4B">
        <w:rPr>
          <w:rFonts w:ascii="Arial" w:hAnsi="Arial" w:cs="Arial"/>
          <w:sz w:val="24"/>
          <w:szCs w:val="24"/>
        </w:rPr>
        <w:t>7</w:t>
      </w:r>
      <w:r w:rsidR="00914FA9" w:rsidRPr="00F21B4B">
        <w:rPr>
          <w:rFonts w:ascii="Arial" w:hAnsi="Arial" w:cs="Arial"/>
          <w:sz w:val="24"/>
          <w:szCs w:val="24"/>
        </w:rPr>
        <w:t>,</w:t>
      </w:r>
      <w:r w:rsidRPr="00F21B4B">
        <w:rPr>
          <w:rFonts w:ascii="Arial" w:hAnsi="Arial" w:cs="Arial"/>
          <w:sz w:val="24"/>
          <w:szCs w:val="24"/>
        </w:rPr>
        <w:t xml:space="preserve"> My personal apartment or house</w:t>
      </w:r>
    </w:p>
    <w:p w14:paraId="3B7F729E" w14:textId="145BBCE9" w:rsidR="006B2C47" w:rsidRPr="00F21B4B" w:rsidRDefault="006B2C47" w:rsidP="006B2C47">
      <w:pPr>
        <w:ind w:left="360"/>
        <w:rPr>
          <w:rFonts w:ascii="Arial" w:hAnsi="Arial" w:cs="Arial"/>
          <w:sz w:val="24"/>
          <w:szCs w:val="24"/>
        </w:rPr>
      </w:pPr>
      <w:r w:rsidRPr="00F21B4B">
        <w:rPr>
          <w:rFonts w:ascii="Arial" w:hAnsi="Arial" w:cs="Arial"/>
          <w:sz w:val="24"/>
          <w:szCs w:val="24"/>
        </w:rPr>
        <w:t>8</w:t>
      </w:r>
      <w:r w:rsidR="00914FA9" w:rsidRPr="00F21B4B">
        <w:rPr>
          <w:rFonts w:ascii="Arial" w:hAnsi="Arial" w:cs="Arial"/>
          <w:sz w:val="24"/>
          <w:szCs w:val="24"/>
        </w:rPr>
        <w:t>,</w:t>
      </w:r>
      <w:r w:rsidRPr="00F21B4B">
        <w:rPr>
          <w:rFonts w:ascii="Arial" w:hAnsi="Arial" w:cs="Arial"/>
          <w:sz w:val="24"/>
          <w:szCs w:val="24"/>
        </w:rPr>
        <w:t xml:space="preserve"> Hotel or Motel</w:t>
      </w:r>
    </w:p>
    <w:p w14:paraId="235CE507" w14:textId="1E6AE793" w:rsidR="006B2C47" w:rsidRPr="00F21B4B" w:rsidRDefault="006B2C47" w:rsidP="006B2C47">
      <w:pPr>
        <w:ind w:left="360"/>
        <w:rPr>
          <w:rFonts w:ascii="Arial" w:hAnsi="Arial" w:cs="Arial"/>
          <w:sz w:val="24"/>
          <w:szCs w:val="24"/>
        </w:rPr>
      </w:pPr>
      <w:r w:rsidRPr="00F21B4B">
        <w:rPr>
          <w:rFonts w:ascii="Arial" w:hAnsi="Arial" w:cs="Arial"/>
          <w:sz w:val="24"/>
          <w:szCs w:val="24"/>
        </w:rPr>
        <w:t>9</w:t>
      </w:r>
      <w:r w:rsidR="00914FA9" w:rsidRPr="00F21B4B">
        <w:rPr>
          <w:rFonts w:ascii="Arial" w:hAnsi="Arial" w:cs="Arial"/>
          <w:sz w:val="24"/>
          <w:szCs w:val="24"/>
        </w:rPr>
        <w:t>,</w:t>
      </w:r>
      <w:r w:rsidRPr="00F21B4B">
        <w:rPr>
          <w:rFonts w:ascii="Arial" w:hAnsi="Arial" w:cs="Arial"/>
          <w:sz w:val="24"/>
          <w:szCs w:val="24"/>
        </w:rPr>
        <w:t xml:space="preserve"> Drug or alcohol treatment center</w:t>
      </w:r>
    </w:p>
    <w:p w14:paraId="2D2825F8" w14:textId="0642BD56" w:rsidR="006B2C47" w:rsidRPr="00F21B4B" w:rsidRDefault="006B2C47" w:rsidP="006B2C47">
      <w:pPr>
        <w:ind w:left="360"/>
        <w:rPr>
          <w:rFonts w:ascii="Arial" w:hAnsi="Arial" w:cs="Arial"/>
          <w:sz w:val="24"/>
          <w:szCs w:val="24"/>
        </w:rPr>
      </w:pPr>
      <w:r w:rsidRPr="00F21B4B">
        <w:rPr>
          <w:rFonts w:ascii="Arial" w:hAnsi="Arial" w:cs="Arial"/>
          <w:sz w:val="24"/>
          <w:szCs w:val="24"/>
        </w:rPr>
        <w:t>10</w:t>
      </w:r>
      <w:r w:rsidR="00914FA9" w:rsidRPr="00F21B4B">
        <w:rPr>
          <w:rFonts w:ascii="Arial" w:hAnsi="Arial" w:cs="Arial"/>
          <w:sz w:val="24"/>
          <w:szCs w:val="24"/>
        </w:rPr>
        <w:t>,</w:t>
      </w:r>
      <w:r w:rsidRPr="00F21B4B">
        <w:rPr>
          <w:rFonts w:ascii="Arial" w:hAnsi="Arial" w:cs="Arial"/>
          <w:sz w:val="24"/>
          <w:szCs w:val="24"/>
        </w:rPr>
        <w:t xml:space="preserve"> Other location (temporary)</w:t>
      </w:r>
    </w:p>
    <w:p w14:paraId="707160ED" w14:textId="496631EE" w:rsidR="006B2C47" w:rsidRPr="00F21B4B" w:rsidRDefault="006B2C47" w:rsidP="006B2C47">
      <w:pPr>
        <w:ind w:left="360"/>
        <w:rPr>
          <w:rFonts w:ascii="Arial" w:hAnsi="Arial" w:cs="Arial"/>
          <w:sz w:val="24"/>
          <w:szCs w:val="24"/>
        </w:rPr>
      </w:pPr>
      <w:r w:rsidRPr="00F21B4B">
        <w:rPr>
          <w:rFonts w:ascii="Arial" w:hAnsi="Arial" w:cs="Arial"/>
          <w:sz w:val="24"/>
          <w:szCs w:val="24"/>
        </w:rPr>
        <w:t>11</w:t>
      </w:r>
      <w:r w:rsidR="00914FA9" w:rsidRPr="00F21B4B">
        <w:rPr>
          <w:rFonts w:ascii="Arial" w:hAnsi="Arial" w:cs="Arial"/>
          <w:sz w:val="24"/>
          <w:szCs w:val="24"/>
        </w:rPr>
        <w:t>,</w:t>
      </w:r>
      <w:r w:rsidRPr="00F21B4B">
        <w:rPr>
          <w:rFonts w:ascii="Arial" w:hAnsi="Arial" w:cs="Arial"/>
          <w:sz w:val="24"/>
          <w:szCs w:val="24"/>
        </w:rPr>
        <w:t xml:space="preserve"> Other location (permanent)</w:t>
      </w:r>
    </w:p>
    <w:p w14:paraId="7A8A5DB9" w14:textId="77777777" w:rsidR="006B2C47" w:rsidRPr="00F21B4B" w:rsidRDefault="006B2C47" w:rsidP="006B2C47">
      <w:pPr>
        <w:ind w:left="360"/>
        <w:rPr>
          <w:rFonts w:ascii="Arial" w:hAnsi="Arial" w:cs="Arial"/>
          <w:sz w:val="24"/>
          <w:szCs w:val="24"/>
        </w:rPr>
      </w:pPr>
    </w:p>
    <w:p w14:paraId="11AC9D65" w14:textId="4CA23E5F" w:rsidR="00550938" w:rsidRPr="00F21B4B" w:rsidRDefault="00D5364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w:t>
      </w:r>
      <w:r w:rsidR="001B2781" w:rsidRPr="00F21B4B">
        <w:rPr>
          <w:rFonts w:ascii="Arial" w:hAnsi="Arial" w:cs="Arial"/>
          <w:bCs/>
          <w:iCs/>
          <w:sz w:val="22"/>
          <w:szCs w:val="22"/>
        </w:rPr>
        <w:t xml:space="preserve"> you enrolled in The Bridge’s Homeless Recovery Program</w:t>
      </w:r>
      <w:r w:rsidR="00C802CE" w:rsidRPr="00F21B4B">
        <w:rPr>
          <w:rFonts w:ascii="Arial" w:hAnsi="Arial" w:cs="Arial"/>
          <w:bCs/>
          <w:iCs/>
          <w:sz w:val="22"/>
          <w:szCs w:val="22"/>
        </w:rPr>
        <w:t xml:space="preserve">?  </w:t>
      </w:r>
    </w:p>
    <w:p w14:paraId="364DA72B" w14:textId="70965F4F"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5C12E7FF" w14:textId="53D35076"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04DE61" w14:textId="77777777" w:rsidR="00046392" w:rsidRPr="00F21B4B" w:rsidRDefault="00046392" w:rsidP="00046392">
      <w:pPr>
        <w:pStyle w:val="ListParagraph"/>
        <w:ind w:left="360"/>
        <w:rPr>
          <w:rFonts w:ascii="Arial" w:hAnsi="Arial" w:cs="Arial"/>
          <w:bCs/>
          <w:iCs/>
          <w:sz w:val="22"/>
          <w:szCs w:val="22"/>
        </w:rPr>
      </w:pPr>
    </w:p>
    <w:p w14:paraId="0F600E6C" w14:textId="245E6242" w:rsidR="00550938" w:rsidRPr="00F21B4B" w:rsidRDefault="00550938" w:rsidP="00550938">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willing to attend 4 </w:t>
      </w:r>
      <w:r w:rsidR="00721DD4" w:rsidRPr="00F21B4B">
        <w:rPr>
          <w:rFonts w:ascii="Arial" w:hAnsi="Arial" w:cs="Arial"/>
          <w:bCs/>
          <w:iCs/>
          <w:sz w:val="22"/>
          <w:szCs w:val="22"/>
        </w:rPr>
        <w:t xml:space="preserve">additional </w:t>
      </w:r>
      <w:r w:rsidRPr="00F21B4B">
        <w:rPr>
          <w:rFonts w:ascii="Arial" w:hAnsi="Arial" w:cs="Arial"/>
          <w:bCs/>
          <w:iCs/>
          <w:sz w:val="22"/>
          <w:szCs w:val="22"/>
        </w:rPr>
        <w:t xml:space="preserve">study visits (each lasting </w:t>
      </w:r>
      <w:r w:rsidR="00FC23C9" w:rsidRPr="00F21B4B">
        <w:rPr>
          <w:rFonts w:ascii="Arial" w:hAnsi="Arial" w:cs="Arial"/>
          <w:bCs/>
          <w:iCs/>
          <w:sz w:val="22"/>
          <w:szCs w:val="22"/>
        </w:rPr>
        <w:t>1 to 2 hours</w:t>
      </w:r>
      <w:r w:rsidRPr="00F21B4B">
        <w:rPr>
          <w:rFonts w:ascii="Arial" w:hAnsi="Arial" w:cs="Arial"/>
          <w:bCs/>
          <w:iCs/>
          <w:sz w:val="22"/>
          <w:szCs w:val="22"/>
        </w:rPr>
        <w:t>) at The Bridge over the next 6 months?</w:t>
      </w:r>
      <w:r w:rsidRPr="00F21B4B">
        <w:rPr>
          <w:rFonts w:ascii="Arial" w:hAnsi="Arial" w:cs="Arial"/>
          <w:bCs/>
          <w:iCs/>
          <w:sz w:val="22"/>
          <w:szCs w:val="22"/>
        </w:rPr>
        <w:tab/>
      </w:r>
      <w:r w:rsidRPr="00F21B4B">
        <w:rPr>
          <w:rFonts w:ascii="Arial" w:hAnsi="Arial" w:cs="Arial"/>
          <w:bCs/>
          <w:iCs/>
          <w:sz w:val="22"/>
          <w:szCs w:val="22"/>
        </w:rPr>
        <w:tab/>
      </w:r>
      <w:r w:rsidRPr="00F21B4B">
        <w:rPr>
          <w:rFonts w:ascii="Arial" w:hAnsi="Arial" w:cs="Arial"/>
          <w:bCs/>
          <w:iCs/>
          <w:sz w:val="22"/>
          <w:szCs w:val="22"/>
        </w:rPr>
        <w:tab/>
      </w:r>
    </w:p>
    <w:p w14:paraId="5A961BF5" w14:textId="6CC294F5"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4BBB70ED" w14:textId="7FD96FE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1219F5E3" w14:textId="77777777" w:rsidR="007C033D" w:rsidRPr="00F21B4B" w:rsidRDefault="007C033D" w:rsidP="00046392">
      <w:pPr>
        <w:pStyle w:val="ListParagraph"/>
        <w:ind w:left="360"/>
        <w:rPr>
          <w:rFonts w:ascii="Arial" w:hAnsi="Arial" w:cs="Arial"/>
          <w:bCs/>
          <w:iCs/>
          <w:sz w:val="22"/>
          <w:szCs w:val="22"/>
        </w:rPr>
      </w:pPr>
    </w:p>
    <w:p w14:paraId="6D730B1C"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Do you have an active cell phone?</w:t>
      </w:r>
    </w:p>
    <w:p w14:paraId="717E2455" w14:textId="53A66574"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Pr="00F21B4B">
        <w:rPr>
          <w:rFonts w:ascii="Arial" w:hAnsi="Arial" w:cs="Arial"/>
          <w:bCs/>
          <w:iCs/>
          <w:sz w:val="22"/>
          <w:szCs w:val="22"/>
        </w:rPr>
        <w:t>)</w:t>
      </w:r>
    </w:p>
    <w:p w14:paraId="0F44D821" w14:textId="318EF51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5F241838" w14:textId="77777777" w:rsidR="007C033D" w:rsidRPr="00F21B4B" w:rsidRDefault="007C033D" w:rsidP="007C033D">
      <w:pPr>
        <w:ind w:left="360"/>
        <w:rPr>
          <w:rFonts w:ascii="Arial" w:hAnsi="Arial" w:cs="Arial"/>
          <w:sz w:val="22"/>
          <w:szCs w:val="22"/>
        </w:rPr>
      </w:pPr>
    </w:p>
    <w:p w14:paraId="06C1F8F5" w14:textId="77777777" w:rsidR="007C033D" w:rsidRPr="00F21B4B" w:rsidRDefault="007C033D" w:rsidP="007C033D">
      <w:pPr>
        <w:numPr>
          <w:ilvl w:val="0"/>
          <w:numId w:val="1"/>
        </w:numPr>
        <w:spacing w:after="20"/>
        <w:ind w:left="360"/>
        <w:rPr>
          <w:rFonts w:ascii="Arial" w:hAnsi="Arial" w:cs="Arial"/>
          <w:bCs/>
          <w:iCs/>
          <w:sz w:val="22"/>
          <w:szCs w:val="22"/>
        </w:rPr>
      </w:pPr>
      <w:r w:rsidRPr="00F21B4B">
        <w:rPr>
          <w:rFonts w:ascii="Arial" w:hAnsi="Arial" w:cs="Arial"/>
          <w:bCs/>
          <w:iCs/>
          <w:sz w:val="22"/>
          <w:szCs w:val="22"/>
        </w:rPr>
        <w:t>Who pays for your cell phone service?</w:t>
      </w:r>
    </w:p>
    <w:p w14:paraId="5A7895F6" w14:textId="545C9CE3" w:rsidR="007C033D" w:rsidRPr="00F21B4B" w:rsidRDefault="007C033D" w:rsidP="007C033D">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Government </w:t>
      </w:r>
    </w:p>
    <w:p w14:paraId="5F1DD8BB" w14:textId="7FFB992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mily or Friend </w:t>
      </w:r>
    </w:p>
    <w:p w14:paraId="17105A06" w14:textId="722ECA6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Someone else </w:t>
      </w:r>
    </w:p>
    <w:p w14:paraId="7AF6DEDD" w14:textId="0817A079" w:rsidR="00EC1436" w:rsidRPr="00F21B4B" w:rsidRDefault="007C033D"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pay for my cell phone service </w:t>
      </w:r>
    </w:p>
    <w:p w14:paraId="49710E0E" w14:textId="77777777" w:rsidR="007C033D" w:rsidRPr="00F21B4B" w:rsidRDefault="007C033D" w:rsidP="007C033D">
      <w:pPr>
        <w:ind w:left="360" w:firstLine="720"/>
        <w:rPr>
          <w:rFonts w:ascii="Arial" w:hAnsi="Arial" w:cs="Arial"/>
          <w:sz w:val="22"/>
          <w:szCs w:val="22"/>
        </w:rPr>
      </w:pPr>
    </w:p>
    <w:p w14:paraId="11A3C0C1" w14:textId="16307FE8" w:rsidR="00EC1436" w:rsidRPr="00F21B4B" w:rsidRDefault="00EC1436" w:rsidP="00EC1436">
      <w:pPr>
        <w:numPr>
          <w:ilvl w:val="0"/>
          <w:numId w:val="1"/>
        </w:numPr>
        <w:ind w:left="360"/>
        <w:rPr>
          <w:rFonts w:ascii="Arial" w:hAnsi="Arial" w:cs="Arial"/>
          <w:sz w:val="22"/>
          <w:szCs w:val="22"/>
        </w:rPr>
      </w:pPr>
      <w:r w:rsidRPr="00F21B4B">
        <w:rPr>
          <w:rFonts w:ascii="Arial" w:hAnsi="Arial" w:cs="Arial"/>
          <w:sz w:val="22"/>
          <w:szCs w:val="22"/>
        </w:rPr>
        <w:t>How many ‘talk’ minutes does your plan have?</w:t>
      </w:r>
    </w:p>
    <w:p w14:paraId="4FFFC224" w14:textId="0D73E75A" w:rsidR="00EC1436" w:rsidRPr="00F21B4B" w:rsidRDefault="00EC1436" w:rsidP="00EC1436">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200 </w:t>
      </w:r>
    </w:p>
    <w:p w14:paraId="21C7BC37" w14:textId="327F0D4F"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201-400</w:t>
      </w:r>
    </w:p>
    <w:p w14:paraId="068C5B5B" w14:textId="4F2E7095"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401- 600 </w:t>
      </w:r>
    </w:p>
    <w:p w14:paraId="5ADE7A99" w14:textId="43A1D8A6" w:rsidR="00004A7A" w:rsidRPr="00F21B4B" w:rsidRDefault="00EC1436" w:rsidP="00EC1436">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w:t>
      </w:r>
      <w:r w:rsidR="00004A7A" w:rsidRPr="00F21B4B">
        <w:rPr>
          <w:rFonts w:ascii="Arial" w:hAnsi="Arial" w:cs="Arial"/>
          <w:bCs/>
          <w:iCs/>
          <w:sz w:val="22"/>
          <w:szCs w:val="22"/>
        </w:rPr>
        <w:t>Unlimited</w:t>
      </w:r>
    </w:p>
    <w:p w14:paraId="51996F93" w14:textId="33012DF3" w:rsidR="00EC1436" w:rsidRPr="00F21B4B" w:rsidRDefault="00004A7A"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use a ‘pay as you go’ or prepaid phone</w:t>
      </w:r>
      <w:r w:rsidR="00EC1436" w:rsidRPr="00F21B4B">
        <w:rPr>
          <w:rFonts w:ascii="Arial" w:hAnsi="Arial" w:cs="Arial"/>
          <w:bCs/>
          <w:iCs/>
          <w:sz w:val="22"/>
          <w:szCs w:val="22"/>
        </w:rPr>
        <w:t xml:space="preserve"> </w:t>
      </w:r>
    </w:p>
    <w:p w14:paraId="4CC6286E" w14:textId="77777777" w:rsidR="00EC1436" w:rsidRPr="00F21B4B" w:rsidRDefault="00EC1436" w:rsidP="00710D23">
      <w:pPr>
        <w:rPr>
          <w:rFonts w:ascii="Arial" w:hAnsi="Arial" w:cs="Arial"/>
          <w:sz w:val="22"/>
          <w:szCs w:val="22"/>
        </w:rPr>
      </w:pPr>
    </w:p>
    <w:p w14:paraId="1135088E"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Is your cell phone a smart phone?</w:t>
      </w:r>
    </w:p>
    <w:p w14:paraId="3A95DE6B" w14:textId="4F4C8E5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w:t>
      </w:r>
      <w:r w:rsidRPr="00F21B4B">
        <w:rPr>
          <w:rFonts w:ascii="Arial" w:hAnsi="Arial" w:cs="Arial"/>
          <w:bCs/>
          <w:iCs/>
          <w:sz w:val="22"/>
          <w:szCs w:val="22"/>
        </w:rPr>
        <w:t xml:space="preserve">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00496CFF" w:rsidRPr="00F21B4B">
        <w:rPr>
          <w:rFonts w:ascii="Arial" w:hAnsi="Arial" w:cs="Arial"/>
          <w:bCs/>
          <w:iCs/>
          <w:sz w:val="22"/>
          <w:szCs w:val="22"/>
        </w:rPr>
        <w:t>)</w:t>
      </w:r>
    </w:p>
    <w:p w14:paraId="22827681" w14:textId="46FE130C"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 I have an Android smartphone </w:t>
      </w:r>
    </w:p>
    <w:p w14:paraId="0208FF38" w14:textId="1C2D92F8"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 I have an Apple smartphone (iPhone) </w:t>
      </w:r>
    </w:p>
    <w:p w14:paraId="2E33BE58" w14:textId="1B6C053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Yes – I have a Smartphone that is not Apple </w:t>
      </w:r>
      <w:r w:rsidR="00496CFF" w:rsidRPr="00F21B4B">
        <w:rPr>
          <w:rFonts w:ascii="Arial" w:hAnsi="Arial" w:cs="Arial"/>
          <w:bCs/>
          <w:iCs/>
          <w:sz w:val="22"/>
          <w:szCs w:val="22"/>
        </w:rPr>
        <w:t>or Android based</w:t>
      </w:r>
    </w:p>
    <w:p w14:paraId="74F84E92" w14:textId="77777777" w:rsidR="00AF7D7E" w:rsidRPr="00F21B4B" w:rsidRDefault="00AF7D7E" w:rsidP="00046392">
      <w:pPr>
        <w:pStyle w:val="ListParagraph"/>
        <w:ind w:left="360"/>
        <w:rPr>
          <w:rFonts w:ascii="Arial" w:hAnsi="Arial" w:cs="Arial"/>
          <w:bCs/>
          <w:iCs/>
          <w:sz w:val="22"/>
          <w:szCs w:val="22"/>
        </w:rPr>
      </w:pPr>
    </w:p>
    <w:p w14:paraId="0855C6B6"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Does your phone service include a data plan?</w:t>
      </w:r>
    </w:p>
    <w:p w14:paraId="5DB4E7E4" w14:textId="1A11EA80" w:rsidR="007C033D" w:rsidRPr="00F21B4B" w:rsidRDefault="00496CFF"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p>
    <w:p w14:paraId="00310361" w14:textId="3C5DF53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but my data plan is limited </w:t>
      </w:r>
    </w:p>
    <w:p w14:paraId="735B42C7" w14:textId="7B94E1B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my plan includes unlimited data </w:t>
      </w:r>
    </w:p>
    <w:p w14:paraId="0F1DC262" w14:textId="77777777" w:rsidR="007C033D" w:rsidRPr="00F21B4B" w:rsidRDefault="007C033D" w:rsidP="007C033D">
      <w:pPr>
        <w:ind w:left="360"/>
        <w:rPr>
          <w:rFonts w:ascii="Arial" w:hAnsi="Arial" w:cs="Arial"/>
          <w:bCs/>
          <w:iCs/>
          <w:sz w:val="22"/>
          <w:szCs w:val="22"/>
        </w:rPr>
      </w:pPr>
    </w:p>
    <w:p w14:paraId="03B6F5A8"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many times has your phone number changed in the past year?</w:t>
      </w:r>
    </w:p>
    <w:p w14:paraId="1CFAEF85" w14:textId="19A54105"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999</w:t>
      </w:r>
      <w:r w:rsidR="00914FA9" w:rsidRPr="00F21B4B">
        <w:rPr>
          <w:rFonts w:ascii="Arial" w:hAnsi="Arial" w:cs="Arial"/>
          <w:bCs/>
          <w:iCs/>
          <w:sz w:val="22"/>
          <w:szCs w:val="22"/>
        </w:rPr>
        <w:t>,</w:t>
      </w:r>
      <w:r w:rsidRPr="00F21B4B">
        <w:rPr>
          <w:rFonts w:ascii="Arial" w:hAnsi="Arial" w:cs="Arial"/>
          <w:bCs/>
          <w:iCs/>
          <w:sz w:val="22"/>
          <w:szCs w:val="22"/>
        </w:rPr>
        <w:t xml:space="preserve"> I have not had a phone in the past year </w:t>
      </w:r>
    </w:p>
    <w:p w14:paraId="61C391B6" w14:textId="73BC0E3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 </w:t>
      </w:r>
    </w:p>
    <w:p w14:paraId="26B9EF80" w14:textId="1079628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1 </w:t>
      </w:r>
    </w:p>
    <w:p w14:paraId="4625C90E" w14:textId="1BC621F9"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2</w:t>
      </w:r>
    </w:p>
    <w:p w14:paraId="329F09D5" w14:textId="1B121F2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3 </w:t>
      </w:r>
    </w:p>
    <w:p w14:paraId="1A4911DD" w14:textId="21410E6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w:t>
      </w:r>
    </w:p>
    <w:p w14:paraId="003F0AD4" w14:textId="57D16D7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5 or more </w:t>
      </w:r>
    </w:p>
    <w:p w14:paraId="6B3B96C8" w14:textId="77777777" w:rsidR="007C033D" w:rsidRPr="00F21B4B" w:rsidRDefault="007C033D" w:rsidP="00046392">
      <w:pPr>
        <w:pStyle w:val="ListParagraph"/>
        <w:ind w:left="360"/>
        <w:rPr>
          <w:rFonts w:ascii="Arial" w:hAnsi="Arial" w:cs="Arial"/>
          <w:bCs/>
          <w:iCs/>
          <w:sz w:val="22"/>
          <w:szCs w:val="22"/>
        </w:rPr>
      </w:pPr>
    </w:p>
    <w:p w14:paraId="005D5E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lastRenderedPageBreak/>
        <w:t>Which of the following forms of media do you use?</w:t>
      </w:r>
    </w:p>
    <w:p w14:paraId="190358CC" w14:textId="186139FC"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Email</w:t>
      </w:r>
    </w:p>
    <w:p w14:paraId="30724096" w14:textId="64FA448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cebook</w:t>
      </w:r>
    </w:p>
    <w:p w14:paraId="2A247E5C" w14:textId="7023A98F"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Google Plus</w:t>
      </w:r>
    </w:p>
    <w:p w14:paraId="5510607E" w14:textId="232CCDD5"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Twitter</w:t>
      </w:r>
    </w:p>
    <w:p w14:paraId="7052B024" w14:textId="08E13A0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Blogs</w:t>
      </w:r>
    </w:p>
    <w:p w14:paraId="2F3C4446" w14:textId="437BC34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Instagram </w:t>
      </w:r>
    </w:p>
    <w:p w14:paraId="3613FA30" w14:textId="7DFE94F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Snapchat</w:t>
      </w:r>
    </w:p>
    <w:p w14:paraId="3771C53A" w14:textId="2AA5A75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8</w:t>
      </w:r>
      <w:r w:rsidR="00914FA9" w:rsidRPr="00F21B4B">
        <w:rPr>
          <w:rFonts w:ascii="Arial" w:hAnsi="Arial" w:cs="Arial"/>
          <w:bCs/>
          <w:iCs/>
          <w:sz w:val="22"/>
          <w:szCs w:val="22"/>
        </w:rPr>
        <w:t>,</w:t>
      </w:r>
      <w:r w:rsidRPr="00F21B4B">
        <w:rPr>
          <w:rFonts w:ascii="Arial" w:hAnsi="Arial" w:cs="Arial"/>
          <w:bCs/>
          <w:iCs/>
          <w:sz w:val="22"/>
          <w:szCs w:val="22"/>
        </w:rPr>
        <w:t xml:space="preserve"> LinkedIn </w:t>
      </w:r>
    </w:p>
    <w:p w14:paraId="22A807FB" w14:textId="301185C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9</w:t>
      </w:r>
      <w:r w:rsidR="00914FA9" w:rsidRPr="00F21B4B">
        <w:rPr>
          <w:rFonts w:ascii="Arial" w:hAnsi="Arial" w:cs="Arial"/>
          <w:bCs/>
          <w:iCs/>
          <w:sz w:val="22"/>
          <w:szCs w:val="22"/>
        </w:rPr>
        <w:t>,</w:t>
      </w:r>
      <w:r w:rsidRPr="00F21B4B">
        <w:rPr>
          <w:rFonts w:ascii="Arial" w:hAnsi="Arial" w:cs="Arial"/>
          <w:bCs/>
          <w:iCs/>
          <w:sz w:val="22"/>
          <w:szCs w:val="22"/>
        </w:rPr>
        <w:t xml:space="preserve"> None of the above</w:t>
      </w:r>
    </w:p>
    <w:p w14:paraId="1599A642" w14:textId="77777777" w:rsidR="00B20A44" w:rsidRPr="00F21B4B" w:rsidRDefault="00B20A44" w:rsidP="00B20A44">
      <w:pPr>
        <w:pStyle w:val="ListParagraph"/>
        <w:ind w:left="360"/>
        <w:rPr>
          <w:rFonts w:ascii="Arial" w:hAnsi="Arial" w:cs="Arial"/>
          <w:bCs/>
          <w:iCs/>
          <w:sz w:val="22"/>
          <w:szCs w:val="22"/>
        </w:rPr>
      </w:pPr>
    </w:p>
    <w:p w14:paraId="3AF48D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t>How often do you access the internet?</w:t>
      </w:r>
    </w:p>
    <w:p w14:paraId="52E996E0" w14:textId="2B450C1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664DFD38" w14:textId="12ED931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58F8321F" w14:textId="3F2FBC4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44A7B4DD" w14:textId="2557E0F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70D267CF" w14:textId="375E3B6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52E5751F" w14:textId="35197F7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47CB0918" w14:textId="2E3BAFA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5328A799" w14:textId="42CF699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05FFB311" w14:textId="77777777" w:rsidR="007C033D" w:rsidRPr="00F21B4B" w:rsidRDefault="007C033D" w:rsidP="00B20A44">
      <w:pPr>
        <w:pStyle w:val="ListParagraph"/>
        <w:ind w:left="360"/>
        <w:rPr>
          <w:rFonts w:ascii="Arial" w:hAnsi="Arial" w:cs="Arial"/>
          <w:bCs/>
          <w:iCs/>
          <w:sz w:val="22"/>
          <w:szCs w:val="22"/>
        </w:rPr>
      </w:pPr>
    </w:p>
    <w:p w14:paraId="13E2A364"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 xml:space="preserve">Do you have an active Facebook page? </w:t>
      </w:r>
    </w:p>
    <w:p w14:paraId="78A2E800" w14:textId="2A11EB3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8C2580" w:rsidRPr="00F21B4B">
        <w:rPr>
          <w:rFonts w:ascii="Arial" w:hAnsi="Arial" w:cs="Arial"/>
          <w:bCs/>
          <w:iCs/>
          <w:sz w:val="22"/>
          <w:szCs w:val="22"/>
        </w:rPr>
        <w:t>(Skip to 2</w:t>
      </w:r>
      <w:r w:rsidR="00396DA3" w:rsidRPr="00F21B4B">
        <w:rPr>
          <w:rFonts w:ascii="Arial" w:hAnsi="Arial" w:cs="Arial"/>
          <w:bCs/>
          <w:iCs/>
          <w:sz w:val="22"/>
          <w:szCs w:val="22"/>
        </w:rPr>
        <w:t>2</w:t>
      </w:r>
      <w:r w:rsidRPr="00F21B4B">
        <w:rPr>
          <w:rFonts w:ascii="Arial" w:hAnsi="Arial" w:cs="Arial"/>
          <w:bCs/>
          <w:iCs/>
          <w:sz w:val="22"/>
          <w:szCs w:val="22"/>
        </w:rPr>
        <w:t>)</w:t>
      </w:r>
    </w:p>
    <w:p w14:paraId="1CAB3C71" w14:textId="0C7898E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703A7904" w14:textId="77777777" w:rsidR="007C033D" w:rsidRPr="00F21B4B" w:rsidRDefault="007C033D" w:rsidP="007C033D">
      <w:pPr>
        <w:ind w:left="360"/>
        <w:rPr>
          <w:rFonts w:ascii="Arial" w:hAnsi="Arial" w:cs="Arial"/>
          <w:bCs/>
          <w:iCs/>
          <w:sz w:val="22"/>
          <w:szCs w:val="22"/>
        </w:rPr>
      </w:pPr>
    </w:p>
    <w:p w14:paraId="0E41709D"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often do you check or post on Facebook?</w:t>
      </w:r>
    </w:p>
    <w:p w14:paraId="171E2449" w14:textId="098DE707"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7A62CBFF" w14:textId="23E4B19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3B3900C7" w14:textId="177EA51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14DFB7F9" w14:textId="7090EB2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65A19197" w14:textId="029B0C8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025B284C" w14:textId="113CF941"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7E25A84C" w14:textId="6B32F466"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05B670C3" w14:textId="1CD6F055"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277AAFC2" w14:textId="77777777" w:rsidR="00721DD4" w:rsidRPr="00F21B4B" w:rsidRDefault="00721DD4" w:rsidP="006B2C47">
      <w:pPr>
        <w:pStyle w:val="ListParagraph"/>
        <w:tabs>
          <w:tab w:val="left" w:pos="360"/>
        </w:tabs>
        <w:ind w:left="360"/>
        <w:rPr>
          <w:rFonts w:ascii="Arial" w:hAnsi="Arial" w:cs="Arial"/>
          <w:sz w:val="22"/>
          <w:szCs w:val="22"/>
        </w:rPr>
      </w:pPr>
    </w:p>
    <w:p w14:paraId="09840AA8" w14:textId="7FAC785B" w:rsidR="00D46F51" w:rsidRPr="00F21B4B" w:rsidRDefault="00D46F51" w:rsidP="00AF7D7E">
      <w:pPr>
        <w:pStyle w:val="ListParagraph"/>
        <w:numPr>
          <w:ilvl w:val="0"/>
          <w:numId w:val="1"/>
        </w:numPr>
        <w:tabs>
          <w:tab w:val="left" w:pos="360"/>
        </w:tabs>
        <w:ind w:left="360"/>
        <w:rPr>
          <w:rFonts w:ascii="Arial" w:hAnsi="Arial" w:cs="Arial"/>
          <w:sz w:val="22"/>
          <w:szCs w:val="22"/>
        </w:rPr>
      </w:pPr>
      <w:r w:rsidRPr="00F21B4B">
        <w:rPr>
          <w:rFonts w:ascii="Arial" w:hAnsi="Arial" w:cs="Arial"/>
          <w:sz w:val="22"/>
          <w:szCs w:val="22"/>
        </w:rPr>
        <w:t>Which of the following forms of identification do you possess?</w:t>
      </w:r>
    </w:p>
    <w:p w14:paraId="0B3F4AC5" w14:textId="7CCEA958"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00D46F51" w:rsidRPr="00F21B4B">
        <w:rPr>
          <w:rFonts w:ascii="Arial" w:hAnsi="Arial" w:cs="Arial"/>
          <w:sz w:val="22"/>
          <w:szCs w:val="22"/>
        </w:rPr>
        <w:t xml:space="preserve"> Driver’s license</w:t>
      </w:r>
    </w:p>
    <w:p w14:paraId="16240E4F" w14:textId="1F438537"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00D46F51" w:rsidRPr="00F21B4B">
        <w:rPr>
          <w:rFonts w:ascii="Arial" w:hAnsi="Arial" w:cs="Arial"/>
          <w:sz w:val="22"/>
          <w:szCs w:val="22"/>
        </w:rPr>
        <w:t xml:space="preserve"> Social Security Card</w:t>
      </w:r>
    </w:p>
    <w:p w14:paraId="00459CA8" w14:textId="7C5A4659"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Government Issued ID Card</w:t>
      </w:r>
    </w:p>
    <w:p w14:paraId="0997961A" w14:textId="2E49CD74"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irth Certificate</w:t>
      </w:r>
    </w:p>
    <w:p w14:paraId="17661859" w14:textId="605B9E33"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5</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Passport</w:t>
      </w:r>
    </w:p>
    <w:p w14:paraId="42C0D953" w14:textId="35D0FA2C"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6</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Military ID</w:t>
      </w:r>
    </w:p>
    <w:p w14:paraId="7B5E2F49" w14:textId="2D1A3630"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ridge ID</w:t>
      </w:r>
    </w:p>
    <w:p w14:paraId="29997865" w14:textId="619D9EDC" w:rsidR="00D46F51" w:rsidRPr="008A4D2F" w:rsidRDefault="005972A9" w:rsidP="005972A9">
      <w:pPr>
        <w:tabs>
          <w:tab w:val="left" w:pos="360"/>
        </w:tabs>
        <w:ind w:left="36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Other ______________________</w:t>
      </w:r>
    </w:p>
    <w:p w14:paraId="2FD6A6A7" w14:textId="77777777" w:rsidR="00D46F51" w:rsidRPr="00B64636" w:rsidRDefault="00D46F51" w:rsidP="005972A9">
      <w:pPr>
        <w:tabs>
          <w:tab w:val="left" w:pos="360"/>
        </w:tabs>
        <w:rPr>
          <w:rFonts w:ascii="Arial" w:hAnsi="Arial" w:cs="Arial"/>
          <w:sz w:val="22"/>
          <w:szCs w:val="22"/>
        </w:rPr>
      </w:pPr>
    </w:p>
    <w:p w14:paraId="636D5F4B" w14:textId="77D1D4D8" w:rsidR="00C802CE" w:rsidRPr="00B64636" w:rsidRDefault="00AF7D7E" w:rsidP="00AF7D7E">
      <w:pPr>
        <w:pStyle w:val="ListParagraph"/>
        <w:numPr>
          <w:ilvl w:val="0"/>
          <w:numId w:val="1"/>
        </w:numPr>
        <w:tabs>
          <w:tab w:val="left" w:pos="360"/>
        </w:tabs>
        <w:ind w:left="360"/>
        <w:rPr>
          <w:rFonts w:ascii="Arial" w:hAnsi="Arial" w:cs="Arial"/>
          <w:sz w:val="22"/>
          <w:szCs w:val="22"/>
        </w:rPr>
      </w:pPr>
      <w:r w:rsidRPr="00B64636">
        <w:rPr>
          <w:rFonts w:ascii="Arial" w:hAnsi="Arial" w:cs="Arial"/>
          <w:sz w:val="22"/>
          <w:szCs w:val="22"/>
        </w:rPr>
        <w:t>Mini Mental Status Exam Score ___________ (</w:t>
      </w:r>
      <w:r w:rsidR="006B2C47" w:rsidRPr="00B64636">
        <w:rPr>
          <w:rFonts w:ascii="Arial" w:hAnsi="Arial" w:cs="Arial"/>
          <w:sz w:val="22"/>
          <w:szCs w:val="22"/>
        </w:rPr>
        <w:t>exclude if &lt;24</w:t>
      </w:r>
      <w:r w:rsidRPr="00B64636">
        <w:rPr>
          <w:rFonts w:ascii="Arial" w:hAnsi="Arial" w:cs="Arial"/>
          <w:sz w:val="22"/>
          <w:szCs w:val="22"/>
        </w:rPr>
        <w:t>)</w:t>
      </w:r>
    </w:p>
    <w:p w14:paraId="38312068" w14:textId="77777777" w:rsidR="00AF7D7E" w:rsidRPr="00B64636" w:rsidRDefault="00AF7D7E" w:rsidP="00AF7D7E">
      <w:pPr>
        <w:pStyle w:val="ListParagraph"/>
        <w:tabs>
          <w:tab w:val="left" w:pos="360"/>
        </w:tabs>
        <w:ind w:left="360"/>
        <w:rPr>
          <w:rFonts w:ascii="Arial" w:hAnsi="Arial" w:cs="Arial"/>
          <w:sz w:val="22"/>
          <w:szCs w:val="22"/>
        </w:rPr>
      </w:pPr>
    </w:p>
    <w:p w14:paraId="59B2762B" w14:textId="61F61CBD" w:rsidR="00B20A44" w:rsidRPr="00B64636" w:rsidRDefault="00AF7D7E" w:rsidP="007B25E0">
      <w:pPr>
        <w:pStyle w:val="ListParagraph"/>
        <w:widowControl/>
        <w:numPr>
          <w:ilvl w:val="0"/>
          <w:numId w:val="1"/>
        </w:numPr>
        <w:tabs>
          <w:tab w:val="left" w:pos="360"/>
        </w:tabs>
        <w:autoSpaceDE/>
        <w:autoSpaceDN/>
        <w:adjustRightInd/>
        <w:spacing w:after="200" w:line="276" w:lineRule="auto"/>
        <w:ind w:left="360"/>
        <w:rPr>
          <w:rFonts w:ascii="Arial" w:hAnsi="Arial" w:cs="Arial"/>
          <w:b/>
          <w:sz w:val="22"/>
          <w:szCs w:val="22"/>
        </w:rPr>
      </w:pPr>
      <w:r w:rsidRPr="00B64636">
        <w:rPr>
          <w:rFonts w:ascii="Arial" w:hAnsi="Arial" w:cs="Arial"/>
          <w:sz w:val="22"/>
          <w:szCs w:val="22"/>
        </w:rPr>
        <w:t>REALM Score _________ (</w:t>
      </w:r>
      <w:r w:rsidR="00DF4E52" w:rsidRPr="00B64636">
        <w:rPr>
          <w:rFonts w:ascii="Arial" w:hAnsi="Arial" w:cs="Arial"/>
          <w:sz w:val="22"/>
          <w:szCs w:val="22"/>
        </w:rPr>
        <w:t>exclude</w:t>
      </w:r>
      <w:r w:rsidR="006B2C47" w:rsidRPr="00B64636">
        <w:rPr>
          <w:rFonts w:ascii="Arial" w:hAnsi="Arial" w:cs="Arial"/>
          <w:sz w:val="22"/>
          <w:szCs w:val="22"/>
        </w:rPr>
        <w:t xml:space="preserve"> if &lt; 4</w:t>
      </w:r>
      <w:r w:rsidRPr="00B64636">
        <w:rPr>
          <w:rFonts w:ascii="Arial" w:hAnsi="Arial" w:cs="Arial"/>
          <w:sz w:val="22"/>
          <w:szCs w:val="22"/>
        </w:rPr>
        <w:t>)</w:t>
      </w:r>
    </w:p>
    <w:p w14:paraId="77617C83" w14:textId="55B93596" w:rsidR="00B20A44" w:rsidRPr="00B64636" w:rsidRDefault="006B2C47"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Successfully r</w:t>
      </w:r>
      <w:r w:rsidR="00B20A44" w:rsidRPr="00B64636">
        <w:rPr>
          <w:rFonts w:ascii="Arial" w:hAnsi="Arial" w:cs="Arial"/>
          <w:sz w:val="22"/>
          <w:szCs w:val="22"/>
        </w:rPr>
        <w:t>ead passage from the informed consent.</w:t>
      </w:r>
    </w:p>
    <w:p w14:paraId="6CDCABFC" w14:textId="76E44C70"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exclude from study)</w:t>
      </w:r>
    </w:p>
    <w:p w14:paraId="68BEE452" w14:textId="2F5561D2"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 </w:t>
      </w:r>
    </w:p>
    <w:p w14:paraId="669FE40E" w14:textId="77777777" w:rsidR="0066790F" w:rsidRPr="00B64636" w:rsidRDefault="0066790F" w:rsidP="0066790F">
      <w:pPr>
        <w:ind w:left="360"/>
        <w:rPr>
          <w:rFonts w:ascii="Arial" w:hAnsi="Arial" w:cs="Arial"/>
          <w:bCs/>
          <w:iCs/>
          <w:sz w:val="22"/>
          <w:szCs w:val="22"/>
        </w:rPr>
      </w:pPr>
    </w:p>
    <w:p w14:paraId="2D812BA8" w14:textId="77777777" w:rsidR="00B20A44" w:rsidRPr="00B64636" w:rsidRDefault="00B20A44"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 xml:space="preserve">Do you use reading glasses? </w:t>
      </w:r>
    </w:p>
    <w:p w14:paraId="7A5A8D14" w14:textId="799675F3"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skip to end)</w:t>
      </w:r>
    </w:p>
    <w:p w14:paraId="7EE344E7" w14:textId="1C37E21E"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w:t>
      </w:r>
    </w:p>
    <w:p w14:paraId="32A4E10D" w14:textId="77777777" w:rsidR="00A528A7" w:rsidRPr="00B64636" w:rsidRDefault="00A528A7" w:rsidP="00A528A7">
      <w:pPr>
        <w:pStyle w:val="ListParagraph"/>
        <w:widowControl/>
        <w:tabs>
          <w:tab w:val="left" w:pos="360"/>
        </w:tabs>
        <w:autoSpaceDE/>
        <w:autoSpaceDN/>
        <w:adjustRightInd/>
        <w:spacing w:line="276" w:lineRule="auto"/>
        <w:ind w:left="1080"/>
        <w:rPr>
          <w:rFonts w:ascii="Arial" w:hAnsi="Arial" w:cs="Arial"/>
          <w:sz w:val="22"/>
          <w:szCs w:val="22"/>
        </w:rPr>
      </w:pPr>
    </w:p>
    <w:p w14:paraId="46EDE260" w14:textId="1948185C" w:rsidR="00B20A44"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sz w:val="22"/>
          <w:szCs w:val="22"/>
        </w:rPr>
      </w:pPr>
      <w:r w:rsidRPr="00B64636">
        <w:rPr>
          <w:rFonts w:ascii="Arial" w:hAnsi="Arial" w:cs="Arial"/>
          <w:sz w:val="22"/>
          <w:szCs w:val="22"/>
        </w:rPr>
        <w:t>If yes, do you have your reading glasse</w:t>
      </w:r>
      <w:r w:rsidR="005C2BF7" w:rsidRPr="00B64636">
        <w:rPr>
          <w:rFonts w:ascii="Arial" w:hAnsi="Arial" w:cs="Arial"/>
          <w:sz w:val="22"/>
          <w:szCs w:val="22"/>
        </w:rPr>
        <w:t>s</w:t>
      </w:r>
      <w:r w:rsidRPr="00B64636">
        <w:rPr>
          <w:rFonts w:ascii="Arial" w:hAnsi="Arial" w:cs="Arial"/>
          <w:sz w:val="22"/>
          <w:szCs w:val="22"/>
        </w:rPr>
        <w:t xml:space="preserve"> with you?</w:t>
      </w:r>
    </w:p>
    <w:p w14:paraId="2C3265F5" w14:textId="26EA4FA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0</w:t>
      </w:r>
      <w:r w:rsidR="00914FA9" w:rsidRPr="00B64636">
        <w:rPr>
          <w:rFonts w:ascii="Arial" w:hAnsi="Arial" w:cs="Arial"/>
          <w:bCs/>
          <w:iCs/>
          <w:sz w:val="22"/>
          <w:szCs w:val="22"/>
        </w:rPr>
        <w:t>,</w:t>
      </w:r>
      <w:r w:rsidR="001F6043" w:rsidRPr="00B64636">
        <w:rPr>
          <w:rFonts w:ascii="Arial" w:hAnsi="Arial" w:cs="Arial"/>
          <w:bCs/>
          <w:iCs/>
          <w:sz w:val="22"/>
          <w:szCs w:val="22"/>
        </w:rPr>
        <w:t xml:space="preserve"> No</w:t>
      </w:r>
    </w:p>
    <w:p w14:paraId="247E3183" w14:textId="05FF4AD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1</w:t>
      </w:r>
      <w:r w:rsidR="00914FA9" w:rsidRPr="00B64636">
        <w:rPr>
          <w:rFonts w:ascii="Arial" w:hAnsi="Arial" w:cs="Arial"/>
          <w:bCs/>
          <w:iCs/>
          <w:sz w:val="22"/>
          <w:szCs w:val="22"/>
        </w:rPr>
        <w:t>,</w:t>
      </w:r>
      <w:r w:rsidR="001F6043" w:rsidRPr="00B64636">
        <w:rPr>
          <w:rFonts w:ascii="Arial" w:hAnsi="Arial" w:cs="Arial"/>
          <w:bCs/>
          <w:iCs/>
          <w:sz w:val="22"/>
          <w:szCs w:val="22"/>
        </w:rPr>
        <w:t xml:space="preserve"> Yes </w:t>
      </w:r>
      <w:r w:rsidR="00A528A7" w:rsidRPr="00B64636">
        <w:rPr>
          <w:rFonts w:ascii="Arial" w:hAnsi="Arial" w:cs="Arial"/>
          <w:bCs/>
          <w:iCs/>
          <w:sz w:val="22"/>
          <w:szCs w:val="22"/>
        </w:rPr>
        <w:t>(skip to end)</w:t>
      </w:r>
    </w:p>
    <w:p w14:paraId="585C7750" w14:textId="77777777" w:rsidR="005C2BF7" w:rsidRPr="00B64636" w:rsidRDefault="005C2BF7" w:rsidP="0066790F">
      <w:pPr>
        <w:ind w:left="1080"/>
        <w:rPr>
          <w:rFonts w:ascii="Arial" w:hAnsi="Arial" w:cs="Arial"/>
          <w:bCs/>
          <w:iCs/>
          <w:sz w:val="22"/>
          <w:szCs w:val="22"/>
        </w:rPr>
      </w:pPr>
    </w:p>
    <w:p w14:paraId="1714E52D" w14:textId="7DDB4A79" w:rsidR="005C2BF7"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b/>
          <w:sz w:val="22"/>
          <w:szCs w:val="22"/>
        </w:rPr>
      </w:pPr>
      <w:r w:rsidRPr="00B64636">
        <w:rPr>
          <w:rFonts w:ascii="Arial" w:hAnsi="Arial" w:cs="Arial"/>
          <w:sz w:val="22"/>
          <w:szCs w:val="22"/>
        </w:rPr>
        <w:t>If no, please give participant reading glasses to use</w:t>
      </w:r>
      <w:r w:rsidR="005C2BF7" w:rsidRPr="00B64636">
        <w:rPr>
          <w:rFonts w:ascii="Arial" w:hAnsi="Arial" w:cs="Arial"/>
          <w:sz w:val="22"/>
          <w:szCs w:val="22"/>
        </w:rPr>
        <w:t xml:space="preserve"> to complete QDS and if inclusion criteria are met, allow participant to keep the glasses. Were glasses given to participant?</w:t>
      </w:r>
    </w:p>
    <w:p w14:paraId="3A565FE4" w14:textId="2DE79770" w:rsidR="005C2BF7" w:rsidRPr="00B64636" w:rsidRDefault="005C2BF7" w:rsidP="00E432FA">
      <w:pPr>
        <w:pStyle w:val="ListParagraph"/>
        <w:widowControl/>
        <w:tabs>
          <w:tab w:val="left" w:pos="360"/>
        </w:tabs>
        <w:autoSpaceDE/>
        <w:autoSpaceDN/>
        <w:adjustRightInd/>
        <w:spacing w:line="276" w:lineRule="auto"/>
        <w:ind w:left="1080"/>
        <w:rPr>
          <w:rFonts w:ascii="Arial" w:hAnsi="Arial" w:cs="Arial"/>
          <w:bCs/>
          <w:iCs/>
          <w:sz w:val="22"/>
          <w:szCs w:val="22"/>
        </w:rPr>
      </w:pPr>
      <w:r w:rsidRPr="00B64636">
        <w:rPr>
          <w:rFonts w:ascii="Arial" w:hAnsi="Arial" w:cs="Arial"/>
          <w:bCs/>
          <w:iCs/>
          <w:sz w:val="22"/>
          <w:szCs w:val="22"/>
        </w:rPr>
        <w:t xml:space="preserve">   0</w:t>
      </w:r>
      <w:r w:rsidR="00914FA9" w:rsidRPr="00B64636">
        <w:rPr>
          <w:rFonts w:ascii="Arial" w:hAnsi="Arial" w:cs="Arial"/>
          <w:bCs/>
          <w:iCs/>
          <w:sz w:val="22"/>
          <w:szCs w:val="22"/>
        </w:rPr>
        <w:t>,</w:t>
      </w:r>
      <w:r w:rsidRPr="00B64636">
        <w:rPr>
          <w:rFonts w:ascii="Arial" w:hAnsi="Arial" w:cs="Arial"/>
          <w:bCs/>
          <w:iCs/>
          <w:sz w:val="22"/>
          <w:szCs w:val="22"/>
        </w:rPr>
        <w:t xml:space="preserve"> No</w:t>
      </w:r>
    </w:p>
    <w:p w14:paraId="3D3986FE" w14:textId="28A98266" w:rsidR="00C8306B" w:rsidRPr="00B64636" w:rsidRDefault="005C2BF7" w:rsidP="00E432FA">
      <w:pPr>
        <w:pStyle w:val="ListParagraph"/>
        <w:widowControl/>
        <w:tabs>
          <w:tab w:val="left" w:pos="360"/>
        </w:tabs>
        <w:autoSpaceDE/>
        <w:autoSpaceDN/>
        <w:adjustRightInd/>
        <w:spacing w:line="276" w:lineRule="auto"/>
        <w:ind w:left="1080"/>
        <w:rPr>
          <w:rFonts w:ascii="Arial" w:hAnsi="Arial" w:cs="Arial"/>
          <w:b/>
          <w:sz w:val="22"/>
          <w:szCs w:val="22"/>
        </w:rPr>
      </w:pPr>
      <w:r w:rsidRPr="00B64636">
        <w:rPr>
          <w:rFonts w:ascii="Arial" w:hAnsi="Arial" w:cs="Arial"/>
          <w:bCs/>
          <w:iCs/>
          <w:sz w:val="22"/>
          <w:szCs w:val="22"/>
        </w:rPr>
        <w:t xml:space="preserve">   1</w:t>
      </w:r>
      <w:r w:rsidR="00914FA9" w:rsidRPr="00B64636">
        <w:rPr>
          <w:rFonts w:ascii="Arial" w:hAnsi="Arial" w:cs="Arial"/>
          <w:bCs/>
          <w:iCs/>
          <w:sz w:val="22"/>
          <w:szCs w:val="22"/>
        </w:rPr>
        <w:t>,</w:t>
      </w:r>
      <w:r w:rsidRPr="00B64636">
        <w:rPr>
          <w:rFonts w:ascii="Arial" w:hAnsi="Arial" w:cs="Arial"/>
          <w:bCs/>
          <w:iCs/>
          <w:sz w:val="22"/>
          <w:szCs w:val="22"/>
        </w:rPr>
        <w:t xml:space="preserve"> Yes </w:t>
      </w:r>
      <w:r w:rsidR="00C8306B" w:rsidRPr="00B64636">
        <w:br w:type="page"/>
      </w:r>
    </w:p>
    <w:p w14:paraId="7E7C099F" w14:textId="7A8DD19D" w:rsidR="00046392" w:rsidRPr="00B64636" w:rsidRDefault="007C4AEC" w:rsidP="009C0B20">
      <w:pPr>
        <w:pStyle w:val="Heading2"/>
        <w:jc w:val="center"/>
        <w:rPr>
          <w:i/>
        </w:rPr>
      </w:pPr>
      <w:bookmarkStart w:id="6" w:name="_Toc49423554"/>
      <w:r w:rsidRPr="00B64636">
        <w:rPr>
          <w:i/>
        </w:rPr>
        <w:lastRenderedPageBreak/>
        <w:t>Mini Mental St</w:t>
      </w:r>
      <w:r w:rsidR="004F75AD" w:rsidRPr="00B64636">
        <w:rPr>
          <w:i/>
        </w:rPr>
        <w:t>ate</w:t>
      </w:r>
      <w:r w:rsidR="00C8306B" w:rsidRPr="00B64636">
        <w:rPr>
          <w:i/>
        </w:rPr>
        <w:t xml:space="preserve"> Exam</w:t>
      </w:r>
      <w:bookmarkStart w:id="7" w:name="_Toc367104044"/>
      <w:bookmarkEnd w:id="6"/>
    </w:p>
    <w:p w14:paraId="167969AC" w14:textId="2B0AF921" w:rsidR="00046392" w:rsidRPr="00B64636" w:rsidRDefault="00046392" w:rsidP="009C0B20">
      <w:pPr>
        <w:widowControl/>
        <w:autoSpaceDE/>
        <w:autoSpaceDN/>
        <w:adjustRightInd/>
        <w:rPr>
          <w:rFonts w:ascii="Arial" w:hAnsi="Arial" w:cs="Arial"/>
          <w:b/>
          <w:sz w:val="22"/>
          <w:szCs w:val="22"/>
        </w:rPr>
      </w:pPr>
    </w:p>
    <w:p w14:paraId="12491996" w14:textId="0B9E20E2" w:rsidR="009C0B20" w:rsidRPr="00B64636" w:rsidRDefault="009C0B20" w:rsidP="009C0B20">
      <w:pPr>
        <w:widowControl/>
        <w:autoSpaceDE/>
        <w:autoSpaceDN/>
        <w:adjustRightInd/>
        <w:rPr>
          <w:rFonts w:ascii="Arial" w:hAnsi="Arial" w:cs="Arial"/>
          <w:sz w:val="22"/>
          <w:szCs w:val="22"/>
        </w:rPr>
      </w:pPr>
      <w:r w:rsidRPr="00B64636">
        <w:rPr>
          <w:rFonts w:ascii="Arial" w:hAnsi="Arial" w:cs="Arial"/>
          <w:sz w:val="22"/>
          <w:szCs w:val="22"/>
        </w:rPr>
        <w:t>The MINI Mental Sta</w:t>
      </w:r>
      <w:r w:rsidR="00C138AD" w:rsidRPr="00B64636">
        <w:rPr>
          <w:rFonts w:ascii="Arial" w:hAnsi="Arial" w:cs="Arial"/>
          <w:sz w:val="22"/>
          <w:szCs w:val="22"/>
        </w:rPr>
        <w:t>te</w:t>
      </w:r>
      <w:r w:rsidR="008F19B1" w:rsidRPr="00B64636">
        <w:rPr>
          <w:rFonts w:ascii="Arial" w:hAnsi="Arial" w:cs="Arial"/>
          <w:sz w:val="22"/>
          <w:szCs w:val="22"/>
        </w:rPr>
        <w:t xml:space="preserve"> Exam is a very commonly used, interviewer administered, </w:t>
      </w:r>
      <w:r w:rsidR="00C138AD" w:rsidRPr="00B64636">
        <w:rPr>
          <w:rFonts w:ascii="Arial" w:hAnsi="Arial" w:cs="Arial"/>
          <w:sz w:val="22"/>
          <w:szCs w:val="22"/>
        </w:rPr>
        <w:t>brief</w:t>
      </w:r>
      <w:r w:rsidRPr="00B64636">
        <w:rPr>
          <w:rFonts w:ascii="Arial" w:hAnsi="Arial" w:cs="Arial"/>
          <w:sz w:val="22"/>
          <w:szCs w:val="22"/>
        </w:rPr>
        <w:t xml:space="preserve"> measure of mental impairment and dementia. Scores may range from 0 to 30, with scores </w:t>
      </w:r>
      <w:r w:rsidR="00016E38" w:rsidRPr="00B64636">
        <w:rPr>
          <w:rFonts w:ascii="Arial" w:hAnsi="Arial" w:cs="Arial"/>
          <w:sz w:val="22"/>
          <w:szCs w:val="22"/>
        </w:rPr>
        <w:t>&lt;</w:t>
      </w:r>
      <w:r w:rsidRPr="00B64636">
        <w:rPr>
          <w:rFonts w:ascii="Arial" w:hAnsi="Arial" w:cs="Arial"/>
          <w:sz w:val="22"/>
          <w:szCs w:val="22"/>
        </w:rPr>
        <w:t>24</w:t>
      </w:r>
      <w:r w:rsidR="00016E38" w:rsidRPr="00B64636">
        <w:rPr>
          <w:rFonts w:ascii="Arial" w:hAnsi="Arial" w:cs="Arial"/>
          <w:sz w:val="22"/>
          <w:szCs w:val="22"/>
        </w:rPr>
        <w:t xml:space="preserve"> being</w:t>
      </w:r>
      <w:r w:rsidRPr="00B64636">
        <w:rPr>
          <w:rFonts w:ascii="Arial" w:hAnsi="Arial" w:cs="Arial"/>
          <w:sz w:val="22"/>
          <w:szCs w:val="22"/>
        </w:rPr>
        <w:t xml:space="preserve"> indicative</w:t>
      </w:r>
      <w:r w:rsidR="00016E38" w:rsidRPr="00B64636">
        <w:rPr>
          <w:rFonts w:ascii="Arial" w:hAnsi="Arial" w:cs="Arial"/>
          <w:sz w:val="22"/>
          <w:szCs w:val="22"/>
        </w:rPr>
        <w:t xml:space="preserve"> of dementia </w:t>
      </w:r>
      <w:r w:rsidR="00C138AD" w:rsidRPr="00B64636">
        <w:rPr>
          <w:rFonts w:ascii="Arial" w:hAnsi="Arial" w:cs="Arial"/>
          <w:sz w:val="22"/>
          <w:szCs w:val="22"/>
        </w:rPr>
        <w:t xml:space="preserve">and significant cognitive impairment </w:t>
      </w:r>
      <w:r w:rsidR="00016E38"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 </w:instrText>
      </w:r>
      <w:r w:rsidR="008D08C2"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DATA </w:instrText>
      </w:r>
      <w:r w:rsidR="008D08C2" w:rsidRPr="00B64636">
        <w:rPr>
          <w:rFonts w:ascii="Arial" w:hAnsi="Arial" w:cs="Arial"/>
          <w:sz w:val="22"/>
          <w:szCs w:val="22"/>
        </w:rPr>
      </w:r>
      <w:r w:rsidR="008D08C2" w:rsidRPr="00B64636">
        <w:rPr>
          <w:rFonts w:ascii="Arial" w:hAnsi="Arial" w:cs="Arial"/>
          <w:sz w:val="22"/>
          <w:szCs w:val="22"/>
        </w:rPr>
        <w:fldChar w:fldCharType="end"/>
      </w:r>
      <w:r w:rsidR="00016E38" w:rsidRPr="00B64636">
        <w:rPr>
          <w:rFonts w:ascii="Arial" w:hAnsi="Arial" w:cs="Arial"/>
          <w:sz w:val="22"/>
          <w:szCs w:val="22"/>
        </w:rPr>
      </w:r>
      <w:r w:rsidR="00016E38" w:rsidRPr="00B64636">
        <w:rPr>
          <w:rFonts w:ascii="Arial" w:hAnsi="Arial" w:cs="Arial"/>
          <w:sz w:val="22"/>
          <w:szCs w:val="22"/>
        </w:rPr>
        <w:fldChar w:fldCharType="separate"/>
      </w:r>
      <w:r w:rsidR="0048254D" w:rsidRPr="00B64636">
        <w:rPr>
          <w:rFonts w:ascii="Arial" w:hAnsi="Arial" w:cs="Arial"/>
          <w:noProof/>
          <w:sz w:val="22"/>
          <w:szCs w:val="22"/>
        </w:rPr>
        <w:t>(</w:t>
      </w:r>
      <w:hyperlink w:anchor="_ENREF_9" w:tooltip="Folstein, 1975 #1188" w:history="1">
        <w:r w:rsidR="007B095A" w:rsidRPr="00B64636">
          <w:rPr>
            <w:rFonts w:ascii="Arial" w:hAnsi="Arial" w:cs="Arial"/>
            <w:noProof/>
            <w:sz w:val="22"/>
            <w:szCs w:val="22"/>
          </w:rPr>
          <w:t>Folstein, Folstein, &amp; McHugh, 1975</w:t>
        </w:r>
      </w:hyperlink>
      <w:r w:rsidR="0048254D" w:rsidRPr="00B64636">
        <w:rPr>
          <w:rFonts w:ascii="Arial" w:hAnsi="Arial" w:cs="Arial"/>
          <w:noProof/>
          <w:sz w:val="22"/>
          <w:szCs w:val="22"/>
        </w:rPr>
        <w:t xml:space="preserve">; </w:t>
      </w:r>
      <w:hyperlink w:anchor="_ENREF_26" w:tooltip="Stuss, 1996 #1196" w:history="1">
        <w:r w:rsidR="007B095A" w:rsidRPr="00B64636">
          <w:rPr>
            <w:rFonts w:ascii="Arial" w:hAnsi="Arial" w:cs="Arial"/>
            <w:noProof/>
            <w:sz w:val="22"/>
            <w:szCs w:val="22"/>
          </w:rPr>
          <w:t>Stuss, Meiran, Guzman, Lafleche, &amp; Willmer, 1996</w:t>
        </w:r>
      </w:hyperlink>
      <w:r w:rsidR="0048254D" w:rsidRPr="00B64636">
        <w:rPr>
          <w:rFonts w:ascii="Arial" w:hAnsi="Arial" w:cs="Arial"/>
          <w:noProof/>
          <w:sz w:val="22"/>
          <w:szCs w:val="22"/>
        </w:rPr>
        <w:t>)</w:t>
      </w:r>
      <w:r w:rsidR="00016E38" w:rsidRPr="00B64636">
        <w:rPr>
          <w:rFonts w:ascii="Arial" w:hAnsi="Arial" w:cs="Arial"/>
          <w:sz w:val="22"/>
          <w:szCs w:val="22"/>
        </w:rPr>
        <w:fldChar w:fldCharType="end"/>
      </w:r>
      <w:r w:rsidR="00016E38" w:rsidRPr="00B64636">
        <w:rPr>
          <w:rFonts w:ascii="Arial" w:hAnsi="Arial" w:cs="Arial"/>
          <w:sz w:val="22"/>
          <w:szCs w:val="22"/>
        </w:rPr>
        <w:t xml:space="preserve">. </w:t>
      </w:r>
    </w:p>
    <w:p w14:paraId="3525DE82" w14:textId="77777777" w:rsidR="004F75AD" w:rsidRPr="00B64636" w:rsidRDefault="004F75AD" w:rsidP="009C0B20">
      <w:pPr>
        <w:widowControl/>
        <w:autoSpaceDE/>
        <w:autoSpaceDN/>
        <w:adjustRightInd/>
        <w:rPr>
          <w:rFonts w:ascii="Arial" w:hAnsi="Arial" w:cs="Arial"/>
          <w:sz w:val="22"/>
          <w:szCs w:val="22"/>
        </w:rPr>
      </w:pPr>
    </w:p>
    <w:p w14:paraId="3139476E" w14:textId="721356B2"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Subject ID: </w:t>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t>_________________                   Date: ______________</w:t>
      </w:r>
    </w:p>
    <w:p w14:paraId="64E64C8B" w14:textId="77777777" w:rsidR="004F75AD" w:rsidRPr="00B64636" w:rsidRDefault="004F75AD" w:rsidP="004F75AD">
      <w:pPr>
        <w:widowControl/>
        <w:autoSpaceDE/>
        <w:autoSpaceDN/>
        <w:adjustRightInd/>
        <w:rPr>
          <w:rFonts w:ascii="Arial" w:hAnsi="Arial" w:cs="Arial"/>
          <w:sz w:val="22"/>
          <w:szCs w:val="22"/>
        </w:rPr>
      </w:pPr>
    </w:p>
    <w:p w14:paraId="374B305A" w14:textId="2C263437"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Instructions: Ask the questions in the order listed. Score one point for each correct response within each question or activity. </w:t>
      </w:r>
    </w:p>
    <w:p w14:paraId="50ADF3A7" w14:textId="77777777" w:rsidR="004F75AD" w:rsidRPr="00B64636" w:rsidRDefault="004F75AD" w:rsidP="004F75AD">
      <w:pPr>
        <w:widowControl/>
        <w:autoSpaceDE/>
        <w:autoSpaceDN/>
        <w:adjustRightInd/>
        <w:rPr>
          <w:rFonts w:ascii="Arial" w:hAnsi="Arial" w:cs="Arial"/>
          <w:sz w:val="22"/>
          <w:szCs w:val="22"/>
        </w:rPr>
      </w:pPr>
    </w:p>
    <w:tbl>
      <w:tblPr>
        <w:tblStyle w:val="TableGrid"/>
        <w:tblW w:w="0" w:type="auto"/>
        <w:tblLook w:val="04A0" w:firstRow="1" w:lastRow="0" w:firstColumn="1" w:lastColumn="0" w:noHBand="0" w:noVBand="1"/>
      </w:tblPr>
      <w:tblGrid>
        <w:gridCol w:w="1084"/>
        <w:gridCol w:w="988"/>
        <w:gridCol w:w="7998"/>
      </w:tblGrid>
      <w:tr w:rsidR="004F75AD" w:rsidRPr="00B64636" w14:paraId="63B2AC64" w14:textId="77777777" w:rsidTr="000B2E6B">
        <w:tc>
          <w:tcPr>
            <w:tcW w:w="1098" w:type="dxa"/>
          </w:tcPr>
          <w:p w14:paraId="258EFD0B" w14:textId="6E1E1798"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Max Score</w:t>
            </w:r>
          </w:p>
        </w:tc>
        <w:tc>
          <w:tcPr>
            <w:tcW w:w="990" w:type="dxa"/>
          </w:tcPr>
          <w:p w14:paraId="798E5CD8" w14:textId="137C0EDE"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Subject Score</w:t>
            </w:r>
          </w:p>
        </w:tc>
        <w:tc>
          <w:tcPr>
            <w:tcW w:w="8208" w:type="dxa"/>
          </w:tcPr>
          <w:p w14:paraId="658CC01B" w14:textId="19531CA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Question</w:t>
            </w:r>
          </w:p>
        </w:tc>
      </w:tr>
      <w:tr w:rsidR="004F75AD" w:rsidRPr="00B64636" w14:paraId="521F0C6E" w14:textId="77777777" w:rsidTr="000B2E6B">
        <w:tc>
          <w:tcPr>
            <w:tcW w:w="1098" w:type="dxa"/>
          </w:tcPr>
          <w:p w14:paraId="588C5756" w14:textId="247F5A3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1AFF645F"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2BA5A17" w14:textId="0643FF4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at is the year? Season? Date? Day of the week? Month?”</w:t>
            </w:r>
          </w:p>
        </w:tc>
      </w:tr>
      <w:tr w:rsidR="004F75AD" w:rsidRPr="00B64636" w14:paraId="1E87CBA1" w14:textId="77777777" w:rsidTr="000B2E6B">
        <w:tc>
          <w:tcPr>
            <w:tcW w:w="1098" w:type="dxa"/>
          </w:tcPr>
          <w:p w14:paraId="0C2CBD44" w14:textId="44B482C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2B65A35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38C919" w14:textId="480AF35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ere are we now: State? County? Town/city? Hospital? Floor?”</w:t>
            </w:r>
          </w:p>
        </w:tc>
      </w:tr>
      <w:tr w:rsidR="004F75AD" w:rsidRPr="00B64636" w14:paraId="3FA3AFA9" w14:textId="77777777" w:rsidTr="000B2E6B">
        <w:tc>
          <w:tcPr>
            <w:tcW w:w="1098" w:type="dxa"/>
          </w:tcPr>
          <w:p w14:paraId="5A9BA997" w14:textId="5C0A498F"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0C5F859"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65D536C9" w14:textId="241D6892"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he examiner names three unrelated objects clearly and slowly, then asks the patient to name all three of them. The patient’s response is used for scoring. The examiner repeats them until patient learns all of them, if possible. Number of trials: ___________</w:t>
            </w:r>
          </w:p>
        </w:tc>
      </w:tr>
      <w:tr w:rsidR="004F75AD" w:rsidRPr="00B64636" w14:paraId="620B7372" w14:textId="77777777" w:rsidTr="000B2E6B">
        <w:tc>
          <w:tcPr>
            <w:tcW w:w="1098" w:type="dxa"/>
          </w:tcPr>
          <w:p w14:paraId="0596BCCA" w14:textId="11B4EC69"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02D5556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4D3AC103" w14:textId="5E3FA49D"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I would like you to count backward from 100 by sevens.” (93, 86, 79, 72, 65, …) Stop after five answers. Alternative: “Spell WORLD backwards.” (D-L-R-O-W)</w:t>
            </w:r>
          </w:p>
        </w:tc>
      </w:tr>
      <w:tr w:rsidR="004F75AD" w:rsidRPr="00B64636" w14:paraId="065671FD" w14:textId="77777777" w:rsidTr="000B2E6B">
        <w:tc>
          <w:tcPr>
            <w:tcW w:w="1098" w:type="dxa"/>
          </w:tcPr>
          <w:p w14:paraId="6C58C7B6" w14:textId="64DE3C7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4F26F27"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039F0383" w14:textId="54F1EACF"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Earlier I told you the names of three things. Can you tell me what those were?”</w:t>
            </w:r>
          </w:p>
        </w:tc>
      </w:tr>
      <w:tr w:rsidR="004F75AD" w:rsidRPr="00B64636" w14:paraId="409FD5BA" w14:textId="77777777" w:rsidTr="000B2E6B">
        <w:tc>
          <w:tcPr>
            <w:tcW w:w="1098" w:type="dxa"/>
          </w:tcPr>
          <w:p w14:paraId="3D5FAFA2" w14:textId="3CC3075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2</w:t>
            </w:r>
          </w:p>
        </w:tc>
        <w:tc>
          <w:tcPr>
            <w:tcW w:w="990" w:type="dxa"/>
          </w:tcPr>
          <w:p w14:paraId="1AE1A096"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CDA5FF3" w14:textId="339ACE87"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Show the patient two simple objects, such as a wristwatch and a pencil, and ask the patient to name them.</w:t>
            </w:r>
          </w:p>
        </w:tc>
      </w:tr>
      <w:tr w:rsidR="004F75AD" w:rsidRPr="00B64636" w14:paraId="7B26FD24" w14:textId="77777777" w:rsidTr="000B2E6B">
        <w:tc>
          <w:tcPr>
            <w:tcW w:w="1098" w:type="dxa"/>
          </w:tcPr>
          <w:p w14:paraId="4ED7225A" w14:textId="20FD411D"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2E4DB21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B6A6B9" w14:textId="252A0E7B"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Repeat the phrase: ‘No ifs, ands, or buts.’”</w:t>
            </w:r>
          </w:p>
        </w:tc>
      </w:tr>
      <w:tr w:rsidR="000B2E6B" w:rsidRPr="00B64636" w14:paraId="64820B7A" w14:textId="77777777" w:rsidTr="000B2E6B">
        <w:tc>
          <w:tcPr>
            <w:tcW w:w="1098" w:type="dxa"/>
          </w:tcPr>
          <w:p w14:paraId="15272E79" w14:textId="6BFF3DC8"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1B2E8BCF"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3B65259" w14:textId="0078C143"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ake the paper in your right hand, fold it in half, and put it on the floor.” (The examiner gives the patient a piece of blank paper.)</w:t>
            </w:r>
          </w:p>
        </w:tc>
      </w:tr>
      <w:tr w:rsidR="000B2E6B" w:rsidRPr="00B64636" w14:paraId="558D763F" w14:textId="77777777" w:rsidTr="000B2E6B">
        <w:tc>
          <w:tcPr>
            <w:tcW w:w="1098" w:type="dxa"/>
          </w:tcPr>
          <w:p w14:paraId="7F7BB0DB" w14:textId="39F2022A"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473CC86E"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1E1FC01" w14:textId="3F14150F"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read this and do what it says.” (Written instruction is “Close your eyes.”)</w:t>
            </w:r>
          </w:p>
        </w:tc>
      </w:tr>
      <w:tr w:rsidR="000B2E6B" w:rsidRPr="00B64636" w14:paraId="1D9E894D" w14:textId="77777777" w:rsidTr="000B2E6B">
        <w:tc>
          <w:tcPr>
            <w:tcW w:w="1098" w:type="dxa"/>
          </w:tcPr>
          <w:p w14:paraId="17F04A3A" w14:textId="1449DD4D"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785C48F1"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7673666" w14:textId="2C5B212A"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Make up and write a sentence about anything.” (This sentence must contain a noun and a verb.)</w:t>
            </w:r>
          </w:p>
        </w:tc>
      </w:tr>
      <w:tr w:rsidR="000B2E6B" w:rsidRPr="00B64636" w14:paraId="30F0728F" w14:textId="77777777" w:rsidTr="000B2E6B">
        <w:tc>
          <w:tcPr>
            <w:tcW w:w="1098" w:type="dxa"/>
          </w:tcPr>
          <w:p w14:paraId="65875537" w14:textId="70BB96DB"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13DD033D"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1013FBF" w14:textId="1318E0B2"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copy this picture.” (The examiner gives the patient a blank piece of paper and asks him/her to draw the symbol below. All 10 angles must be present and two must intersect.)</w:t>
            </w:r>
          </w:p>
          <w:p w14:paraId="07F75CFB" w14:textId="77777777" w:rsidR="000B2E6B" w:rsidRPr="00B64636" w:rsidRDefault="000B2E6B" w:rsidP="000B2E6B">
            <w:pPr>
              <w:widowControl/>
              <w:autoSpaceDE/>
              <w:autoSpaceDN/>
              <w:adjustRightInd/>
              <w:spacing w:before="120" w:after="120"/>
              <w:rPr>
                <w:rFonts w:ascii="Arial" w:hAnsi="Arial" w:cs="Arial"/>
                <w:sz w:val="22"/>
                <w:szCs w:val="22"/>
              </w:rPr>
            </w:pPr>
          </w:p>
          <w:p w14:paraId="37B6AD73" w14:textId="4D5EFD4E" w:rsidR="000B2E6B" w:rsidRPr="00B64636" w:rsidRDefault="00481780" w:rsidP="000B2E6B">
            <w:pPr>
              <w:widowControl/>
              <w:autoSpaceDE/>
              <w:autoSpaceDN/>
              <w:adjustRightInd/>
              <w:spacing w:before="120" w:after="120"/>
              <w:rPr>
                <w:rFonts w:ascii="Arial" w:hAnsi="Arial" w:cs="Arial"/>
                <w:sz w:val="22"/>
                <w:szCs w:val="22"/>
              </w:rPr>
            </w:pPr>
            <w:r w:rsidRPr="00B64636">
              <w:rPr>
                <w:noProof/>
              </w:rPr>
              <w:object w:dxaOrig="6024" w:dyaOrig="2628" w14:anchorId="0420B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5.5pt;height:1in;mso-width-percent:0;mso-height-percent:0;mso-width-percent:0;mso-height-percent:0" o:ole="">
                  <v:imagedata r:id="rId8" o:title=""/>
                </v:shape>
                <o:OLEObject Type="Embed" ProgID="PBrush" ShapeID="_x0000_i1025" DrawAspect="Content" ObjectID="_1661761745" r:id="rId9"/>
              </w:object>
            </w:r>
          </w:p>
          <w:p w14:paraId="20D1EFFD" w14:textId="2072BF26" w:rsidR="000B2E6B" w:rsidRPr="00B64636" w:rsidRDefault="000B2E6B" w:rsidP="000B2E6B">
            <w:pPr>
              <w:widowControl/>
              <w:autoSpaceDE/>
              <w:autoSpaceDN/>
              <w:adjustRightInd/>
              <w:spacing w:before="120" w:after="120"/>
              <w:rPr>
                <w:rFonts w:ascii="Arial" w:hAnsi="Arial" w:cs="Arial"/>
                <w:sz w:val="22"/>
                <w:szCs w:val="22"/>
              </w:rPr>
            </w:pPr>
          </w:p>
        </w:tc>
      </w:tr>
      <w:tr w:rsidR="000B2E6B" w:rsidRPr="00B64636" w14:paraId="4E041CA5" w14:textId="77777777" w:rsidTr="000B2E6B">
        <w:tc>
          <w:tcPr>
            <w:tcW w:w="1098" w:type="dxa"/>
          </w:tcPr>
          <w:p w14:paraId="675E4B35" w14:textId="67973F20"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0</w:t>
            </w:r>
          </w:p>
        </w:tc>
        <w:tc>
          <w:tcPr>
            <w:tcW w:w="990" w:type="dxa"/>
          </w:tcPr>
          <w:p w14:paraId="27783135" w14:textId="77777777" w:rsidR="000B2E6B" w:rsidRPr="00B64636" w:rsidRDefault="000B2E6B" w:rsidP="004F75AD">
            <w:pPr>
              <w:widowControl/>
              <w:autoSpaceDE/>
              <w:autoSpaceDN/>
              <w:adjustRightInd/>
              <w:rPr>
                <w:rFonts w:ascii="Arial" w:hAnsi="Arial" w:cs="Arial"/>
                <w:b/>
                <w:sz w:val="22"/>
                <w:szCs w:val="22"/>
              </w:rPr>
            </w:pPr>
          </w:p>
        </w:tc>
        <w:tc>
          <w:tcPr>
            <w:tcW w:w="8208" w:type="dxa"/>
          </w:tcPr>
          <w:p w14:paraId="490488E2" w14:textId="573B0235" w:rsidR="000B2E6B" w:rsidRPr="00B64636" w:rsidRDefault="000B2E6B" w:rsidP="004F75AD">
            <w:pPr>
              <w:widowControl/>
              <w:autoSpaceDE/>
              <w:autoSpaceDN/>
              <w:adjustRightInd/>
              <w:rPr>
                <w:rFonts w:ascii="Arial" w:hAnsi="Arial" w:cs="Arial"/>
                <w:b/>
                <w:sz w:val="22"/>
                <w:szCs w:val="22"/>
              </w:rPr>
            </w:pPr>
            <w:r w:rsidRPr="00B64636">
              <w:rPr>
                <w:rFonts w:ascii="Arial" w:hAnsi="Arial" w:cs="Arial"/>
                <w:b/>
                <w:sz w:val="22"/>
                <w:szCs w:val="22"/>
              </w:rPr>
              <w:t>Total Score</w:t>
            </w:r>
          </w:p>
        </w:tc>
      </w:tr>
    </w:tbl>
    <w:p w14:paraId="75EDA579" w14:textId="3AE02472" w:rsidR="005F7BB7" w:rsidRPr="00B64636" w:rsidRDefault="004F75AD" w:rsidP="005B2066">
      <w:pPr>
        <w:pStyle w:val="Heading2"/>
        <w:jc w:val="center"/>
        <w:rPr>
          <w:i/>
        </w:rPr>
      </w:pPr>
      <w:r w:rsidRPr="00B64636">
        <w:lastRenderedPageBreak/>
        <w:br/>
      </w:r>
      <w:bookmarkStart w:id="8" w:name="_Toc49423555"/>
      <w:r w:rsidR="005F7BB7" w:rsidRPr="00B64636">
        <w:rPr>
          <w:i/>
        </w:rPr>
        <w:t>Rapid Estimate of Adult Literacy in Medicine</w:t>
      </w:r>
      <w:r w:rsidR="005F7BB7" w:rsidRPr="00B64636">
        <w:rPr>
          <w:i/>
          <w:iCs/>
        </w:rPr>
        <w:t xml:space="preserve"> </w:t>
      </w:r>
      <w:r w:rsidR="005F7BB7" w:rsidRPr="00B64636">
        <w:rPr>
          <w:bCs/>
          <w:i/>
        </w:rPr>
        <w:t>(REALM)</w:t>
      </w:r>
      <w:bookmarkEnd w:id="7"/>
      <w:bookmarkEnd w:id="8"/>
    </w:p>
    <w:p w14:paraId="38F1FC02" w14:textId="77777777" w:rsidR="005F7BB7" w:rsidRPr="00B64636" w:rsidRDefault="005F7BB7" w:rsidP="003F794E">
      <w:pPr>
        <w:rPr>
          <w:rFonts w:ascii="Arial" w:hAnsi="Arial" w:cs="Arial"/>
          <w:sz w:val="22"/>
          <w:szCs w:val="22"/>
        </w:rPr>
      </w:pPr>
    </w:p>
    <w:p w14:paraId="6D4651E5" w14:textId="1FFAFAA8" w:rsidR="004627D5" w:rsidRPr="00B64636" w:rsidRDefault="004627D5" w:rsidP="008F19B1">
      <w:pPr>
        <w:rPr>
          <w:rFonts w:ascii="Arial" w:hAnsi="Arial" w:cs="Arial"/>
          <w:sz w:val="22"/>
          <w:szCs w:val="22"/>
        </w:rPr>
      </w:pPr>
      <w:r w:rsidRPr="00B64636">
        <w:rPr>
          <w:rFonts w:ascii="Arial" w:hAnsi="Arial" w:cs="Arial"/>
          <w:sz w:val="22"/>
          <w:szCs w:val="22"/>
        </w:rPr>
        <w:t>The Short-Form Rapid Estimate of Adult Literacy in Medicine (REALM-SF</w:t>
      </w:r>
      <w:r w:rsidRPr="00B64636">
        <w:rPr>
          <w:rFonts w:ascii="Arial" w:hAnsi="Arial" w:cs="Arial"/>
          <w:bCs/>
          <w:sz w:val="22"/>
          <w:szCs w:val="22"/>
        </w:rPr>
        <w:t>)</w:t>
      </w:r>
      <w:r w:rsidRPr="00B64636">
        <w:rPr>
          <w:rFonts w:ascii="Arial" w:hAnsi="Arial" w:cs="Arial"/>
          <w:sz w:val="22"/>
          <w:szCs w:val="22"/>
        </w:rPr>
        <w:t xml:space="preserve"> is an interviewer-administered checklist in which individuals are asked to read and pronounce 9 common medical terms</w:t>
      </w:r>
      <w:r w:rsidR="00AC6110" w:rsidRPr="00B64636">
        <w:rPr>
          <w:rFonts w:ascii="Arial" w:hAnsi="Arial" w:cs="Arial"/>
          <w:sz w:val="22"/>
          <w:szCs w:val="22"/>
        </w:rPr>
        <w:t xml:space="preserve"> </w:t>
      </w:r>
      <w:r w:rsidR="00AC611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Arozullah&lt;/Author&gt;&lt;Year&gt;2007&lt;/Year&gt;&lt;RecNum&gt;1089&lt;/RecNum&gt;&lt;DisplayText&gt;(Arozullah et al., 2007)&lt;/DisplayText&gt;&lt;record&gt;&lt;rec-number&gt;1089&lt;/rec-number&gt;&lt;foreign-keys&gt;&lt;key app="EN" db-id="2trpde5v9e95efe20fm5d0dcfd5fp2ve92rd"&gt;1089&lt;/key&gt;&lt;/foreign-keys&gt;&lt;ref-type name="Journal Article"&gt;17&lt;/ref-type&gt;&lt;contributors&gt;&lt;authors&gt;&lt;author&gt;Arozullah, A. M.&lt;/author&gt;&lt;author&gt;Yarnold, P. R.&lt;/author&gt;&lt;author&gt;Bennett, C. L.&lt;/author&gt;&lt;author&gt;Soltysik, R. C.&lt;/author&gt;&lt;author&gt;Wolf, M. S.&lt;/author&gt;&lt;author&gt;Ferreira, R. M.&lt;/author&gt;&lt;author&gt;Lee, S. Y.&lt;/author&gt;&lt;author&gt;Costello, S.&lt;/author&gt;&lt;author&gt;Shakir, A.&lt;/author&gt;&lt;author&gt;Denwood, C.&lt;/author&gt;&lt;author&gt;Bryant, F. B.&lt;/author&gt;&lt;author&gt;Davis, T.&lt;/author&gt;&lt;/authors&gt;&lt;/contributors&gt;&lt;titles&gt;&lt;title&gt;Development and validation of a short-form, rapid estimate of adult literacy in medicine&lt;/title&gt;&lt;secondary-title&gt;Medical Care&lt;/secondary-title&gt;&lt;/titles&gt;&lt;periodical&gt;&lt;full-title&gt;Medical Care&lt;/full-title&gt;&lt;abbr-1&gt;Med. Care&lt;/abbr-1&gt;&lt;abbr-2&gt;Med Care&lt;/abbr-2&gt;&lt;/periodical&gt;&lt;pages&gt;1026-33&lt;/pages&gt;&lt;volume&gt;45&lt;/volume&gt;&lt;number&gt;11&lt;/number&gt;&lt;keywords&gt;&lt;keyword&gt;Adult&lt;/keyword&gt;&lt;keyword&gt;Aged&lt;/keyword&gt;&lt;keyword&gt;Educational Status&lt;/keyword&gt;&lt;keyword&gt;Female&lt;/keyword&gt;&lt;keyword&gt;Hospitals&lt;/keyword&gt;&lt;keyword&gt;Humans&lt;/keyword&gt;&lt;keyword&gt;Male&lt;/keyword&gt;&lt;keyword&gt;Middle Aged&lt;/keyword&gt;&lt;keyword&gt;Questionnaires&lt;/keyword&gt;&lt;keyword&gt;Reproducibility of Results&lt;/keyword&gt;&lt;keyword&gt;Time Factors&lt;/keyword&gt;&lt;/keywords&gt;&lt;dates&gt;&lt;year&gt;2007&lt;/year&gt;&lt;/dates&gt;&lt;isbn&gt;0025-7079 (Print)&amp;#xD;0025-7079 (Linking)&lt;/isbn&gt;&lt;accession-num&gt;18049342&lt;/accession-num&gt;&lt;urls&gt;&lt;/urls&gt;&lt;/record&gt;&lt;/Cite&gt;&lt;/EndNote&gt;</w:instrText>
      </w:r>
      <w:r w:rsidR="00AC6110" w:rsidRPr="00B64636">
        <w:rPr>
          <w:rFonts w:ascii="Arial" w:hAnsi="Arial" w:cs="Arial"/>
          <w:sz w:val="22"/>
          <w:szCs w:val="22"/>
        </w:rPr>
        <w:fldChar w:fldCharType="separate"/>
      </w:r>
      <w:r w:rsidR="0048254D" w:rsidRPr="00B64636">
        <w:rPr>
          <w:rFonts w:ascii="Arial" w:hAnsi="Arial" w:cs="Arial"/>
          <w:noProof/>
          <w:sz w:val="22"/>
          <w:szCs w:val="22"/>
        </w:rPr>
        <w:t>(</w:t>
      </w:r>
      <w:hyperlink w:anchor="_ENREF_2" w:tooltip="Arozullah, 2007 #1089" w:history="1">
        <w:r w:rsidR="007B095A" w:rsidRPr="00B64636">
          <w:rPr>
            <w:rFonts w:ascii="Arial" w:hAnsi="Arial" w:cs="Arial"/>
            <w:noProof/>
            <w:sz w:val="22"/>
            <w:szCs w:val="22"/>
          </w:rPr>
          <w:t>Arozullah et al., 2007</w:t>
        </w:r>
      </w:hyperlink>
      <w:r w:rsidR="0048254D" w:rsidRPr="00B64636">
        <w:rPr>
          <w:rFonts w:ascii="Arial" w:hAnsi="Arial" w:cs="Arial"/>
          <w:noProof/>
          <w:sz w:val="22"/>
          <w:szCs w:val="22"/>
        </w:rPr>
        <w:t>)</w:t>
      </w:r>
      <w:r w:rsidR="00AC6110" w:rsidRPr="00B64636">
        <w:rPr>
          <w:rFonts w:ascii="Arial" w:hAnsi="Arial" w:cs="Arial"/>
          <w:sz w:val="22"/>
          <w:szCs w:val="22"/>
        </w:rPr>
        <w:fldChar w:fldCharType="end"/>
      </w:r>
      <w:r w:rsidRPr="00B64636">
        <w:rPr>
          <w:rFonts w:ascii="Arial" w:hAnsi="Arial" w:cs="Arial"/>
          <w:sz w:val="22"/>
          <w:szCs w:val="22"/>
        </w:rPr>
        <w:t>. Individuals who pronounce ≥ 4 words correctly are considered to be reading at &gt; 6</w:t>
      </w:r>
      <w:r w:rsidRPr="00B64636">
        <w:rPr>
          <w:rFonts w:ascii="Arial" w:hAnsi="Arial" w:cs="Arial"/>
          <w:sz w:val="22"/>
          <w:szCs w:val="22"/>
          <w:vertAlign w:val="superscript"/>
        </w:rPr>
        <w:t xml:space="preserve">th </w:t>
      </w:r>
      <w:r w:rsidRPr="00B64636">
        <w:rPr>
          <w:rFonts w:ascii="Arial" w:hAnsi="Arial" w:cs="Arial"/>
          <w:sz w:val="22"/>
          <w:szCs w:val="22"/>
        </w:rPr>
        <w:t>grade reading level.</w:t>
      </w:r>
    </w:p>
    <w:p w14:paraId="3DC0B0D5" w14:textId="77777777" w:rsidR="004627D5" w:rsidRPr="00B64636" w:rsidRDefault="004627D5" w:rsidP="004627D5">
      <w:pPr>
        <w:rPr>
          <w:rFonts w:ascii="Arial" w:hAnsi="Arial" w:cs="Arial"/>
          <w:sz w:val="22"/>
          <w:szCs w:val="22"/>
        </w:rPr>
      </w:pPr>
    </w:p>
    <w:p w14:paraId="244CB1C6" w14:textId="77777777" w:rsidR="004627D5" w:rsidRPr="00B64636" w:rsidRDefault="004627D5" w:rsidP="004627D5">
      <w:pPr>
        <w:rPr>
          <w:rFonts w:ascii="Arial" w:hAnsi="Arial" w:cs="Arial"/>
          <w:sz w:val="22"/>
          <w:szCs w:val="22"/>
        </w:rPr>
      </w:pPr>
    </w:p>
    <w:p w14:paraId="2D4CBCF7" w14:textId="77777777" w:rsidR="004627D5" w:rsidRPr="00B64636" w:rsidRDefault="004627D5" w:rsidP="004627D5">
      <w:pPr>
        <w:rPr>
          <w:rFonts w:ascii="Arial" w:hAnsi="Arial" w:cs="Arial"/>
          <w:sz w:val="22"/>
          <w:szCs w:val="22"/>
        </w:rPr>
      </w:pPr>
      <w:r w:rsidRPr="00B64636">
        <w:rPr>
          <w:rFonts w:ascii="Arial" w:hAnsi="Arial" w:cs="Arial"/>
          <w:sz w:val="22"/>
          <w:szCs w:val="22"/>
        </w:rPr>
        <w:t>Subject ID: _____________________________</w:t>
      </w:r>
    </w:p>
    <w:p w14:paraId="73FA26DF" w14:textId="77777777" w:rsidR="004627D5" w:rsidRPr="00B64636" w:rsidRDefault="004627D5" w:rsidP="004627D5">
      <w:pPr>
        <w:rPr>
          <w:rFonts w:ascii="Arial" w:hAnsi="Arial" w:cs="Arial"/>
          <w:sz w:val="22"/>
          <w:szCs w:val="22"/>
        </w:rPr>
      </w:pPr>
    </w:p>
    <w:p w14:paraId="5EB21C5D" w14:textId="77777777" w:rsidR="004627D5" w:rsidRPr="00B64636" w:rsidRDefault="004627D5" w:rsidP="004627D5">
      <w:pPr>
        <w:rPr>
          <w:rFonts w:ascii="Arial" w:hAnsi="Arial" w:cs="Arial"/>
          <w:sz w:val="22"/>
          <w:szCs w:val="22"/>
        </w:rPr>
      </w:pPr>
      <w:r w:rsidRPr="00B64636">
        <w:rPr>
          <w:rFonts w:ascii="Arial" w:hAnsi="Arial" w:cs="Arial"/>
          <w:sz w:val="22"/>
          <w:szCs w:val="22"/>
        </w:rPr>
        <w:t>Date: __________________________________</w:t>
      </w:r>
    </w:p>
    <w:p w14:paraId="71F71671" w14:textId="77777777" w:rsidR="004627D5" w:rsidRPr="00B64636" w:rsidRDefault="004627D5" w:rsidP="004627D5">
      <w:pPr>
        <w:rPr>
          <w:rFonts w:ascii="Arial" w:hAnsi="Arial" w:cs="Arial"/>
          <w:sz w:val="22"/>
          <w:szCs w:val="22"/>
        </w:rPr>
      </w:pPr>
    </w:p>
    <w:p w14:paraId="2F24D427" w14:textId="77777777" w:rsidR="004627D5" w:rsidRPr="00B64636" w:rsidRDefault="004627D5" w:rsidP="004627D5">
      <w:pPr>
        <w:rPr>
          <w:rFonts w:ascii="Arial" w:hAnsi="Arial" w:cs="Arial"/>
          <w:sz w:val="22"/>
          <w:szCs w:val="22"/>
        </w:rPr>
      </w:pPr>
      <w:r w:rsidRPr="00B64636">
        <w:rPr>
          <w:rFonts w:ascii="Arial" w:hAnsi="Arial" w:cs="Arial"/>
          <w:sz w:val="22"/>
          <w:szCs w:val="22"/>
        </w:rPr>
        <w:t xml:space="preserve">Reading Level: __________________________ </w:t>
      </w:r>
    </w:p>
    <w:p w14:paraId="32EBB39C" w14:textId="77777777" w:rsidR="004627D5" w:rsidRPr="00B64636" w:rsidRDefault="004627D5" w:rsidP="004627D5">
      <w:pPr>
        <w:rPr>
          <w:rFonts w:ascii="Arial" w:hAnsi="Arial" w:cs="Arial"/>
          <w:sz w:val="22"/>
          <w:szCs w:val="22"/>
        </w:rPr>
      </w:pPr>
    </w:p>
    <w:p w14:paraId="1756408A" w14:textId="77777777" w:rsidR="004627D5" w:rsidRPr="00B64636" w:rsidRDefault="004627D5" w:rsidP="004627D5">
      <w:pPr>
        <w:widowControl/>
        <w:ind w:left="360"/>
        <w:rPr>
          <w:rFonts w:ascii="Arial" w:eastAsiaTheme="minorHAnsi" w:hAnsi="Arial" w:cs="Arial"/>
          <w:bCs/>
          <w:iCs/>
          <w:color w:val="201D1D"/>
          <w:sz w:val="22"/>
          <w:szCs w:val="22"/>
        </w:rPr>
      </w:pPr>
    </w:p>
    <w:p w14:paraId="62F6B1F1" w14:textId="77777777" w:rsidR="004627D5" w:rsidRPr="00B64636" w:rsidRDefault="004627D5" w:rsidP="004627D5">
      <w:pPr>
        <w:widowControl/>
        <w:rPr>
          <w:rFonts w:ascii="Arial" w:eastAsiaTheme="minorHAnsi" w:hAnsi="Arial" w:cs="Arial"/>
          <w:bCs/>
          <w:iCs/>
          <w:color w:val="201D1D"/>
          <w:sz w:val="22"/>
          <w:szCs w:val="22"/>
        </w:rPr>
      </w:pPr>
      <w:r w:rsidRPr="00B64636">
        <w:rPr>
          <w:rFonts w:ascii="Arial" w:eastAsiaTheme="minorHAnsi" w:hAnsi="Arial" w:cs="Arial"/>
          <w:bCs/>
          <w:iCs/>
          <w:color w:val="201D1D"/>
          <w:sz w:val="22"/>
          <w:szCs w:val="22"/>
        </w:rPr>
        <w:t xml:space="preserve">Instructions to participant: </w:t>
      </w:r>
      <w:r w:rsidRPr="00B64636">
        <w:rPr>
          <w:rFonts w:ascii="Arial" w:hAnsi="Arial" w:cs="Arial"/>
          <w:color w:val="201D1D"/>
          <w:sz w:val="22"/>
          <w:szCs w:val="22"/>
        </w:rPr>
        <w:t>I want to hear you read as many words as you can from this list. Begin with the first word and read aloud. When you come to a word you cannot read, do the best you can or say "blank" and go on to the next word.</w:t>
      </w:r>
    </w:p>
    <w:p w14:paraId="2D155327" w14:textId="77777777" w:rsidR="004627D5" w:rsidRPr="00B64636" w:rsidRDefault="004627D5" w:rsidP="004627D5">
      <w:pPr>
        <w:rPr>
          <w:rFonts w:ascii="Arial" w:eastAsiaTheme="minorHAnsi" w:hAnsi="Arial" w:cs="Arial"/>
          <w:color w:val="201D1D"/>
          <w:sz w:val="22"/>
          <w:szCs w:val="22"/>
        </w:rPr>
      </w:pPr>
    </w:p>
    <w:p w14:paraId="2623C88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at (Not Scored)</w:t>
      </w:r>
    </w:p>
    <w:p w14:paraId="45D08FDA" w14:textId="77777777" w:rsidR="004627D5" w:rsidRPr="00B64636" w:rsidRDefault="004627D5" w:rsidP="004627D5">
      <w:pPr>
        <w:ind w:left="2160"/>
        <w:rPr>
          <w:rFonts w:ascii="Arial" w:hAnsi="Arial" w:cs="Arial"/>
          <w:sz w:val="22"/>
          <w:szCs w:val="22"/>
        </w:rPr>
      </w:pPr>
    </w:p>
    <w:p w14:paraId="6D2B697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lu (Not Scored)</w:t>
      </w:r>
    </w:p>
    <w:p w14:paraId="357B1C08" w14:textId="77777777" w:rsidR="004627D5" w:rsidRPr="00B64636" w:rsidRDefault="004627D5" w:rsidP="004627D5">
      <w:pPr>
        <w:ind w:left="2160"/>
        <w:rPr>
          <w:rFonts w:ascii="Arial" w:hAnsi="Arial" w:cs="Arial"/>
          <w:sz w:val="22"/>
          <w:szCs w:val="22"/>
        </w:rPr>
      </w:pPr>
    </w:p>
    <w:p w14:paraId="4EEF322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Behavior</w:t>
      </w:r>
    </w:p>
    <w:p w14:paraId="4963D470" w14:textId="77777777" w:rsidR="004627D5" w:rsidRPr="00B64636" w:rsidRDefault="004627D5" w:rsidP="004627D5">
      <w:pPr>
        <w:ind w:left="2160"/>
        <w:rPr>
          <w:rFonts w:ascii="Arial" w:hAnsi="Arial" w:cs="Arial"/>
          <w:sz w:val="22"/>
          <w:szCs w:val="22"/>
        </w:rPr>
      </w:pPr>
    </w:p>
    <w:p w14:paraId="15D9B77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Exercise</w:t>
      </w:r>
    </w:p>
    <w:p w14:paraId="5C5FFD7C" w14:textId="77777777" w:rsidR="004627D5" w:rsidRPr="00B64636" w:rsidRDefault="004627D5" w:rsidP="004627D5">
      <w:pPr>
        <w:ind w:left="2160"/>
        <w:rPr>
          <w:rFonts w:ascii="Arial" w:hAnsi="Arial" w:cs="Arial"/>
          <w:sz w:val="22"/>
          <w:szCs w:val="22"/>
        </w:rPr>
      </w:pPr>
    </w:p>
    <w:p w14:paraId="698C7328"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Menopause</w:t>
      </w:r>
    </w:p>
    <w:p w14:paraId="4C2AC210" w14:textId="77777777" w:rsidR="004627D5" w:rsidRPr="00B64636" w:rsidRDefault="004627D5" w:rsidP="004627D5">
      <w:pPr>
        <w:ind w:left="2160"/>
        <w:rPr>
          <w:rFonts w:ascii="Arial" w:hAnsi="Arial" w:cs="Arial"/>
          <w:sz w:val="22"/>
          <w:szCs w:val="22"/>
        </w:rPr>
      </w:pPr>
    </w:p>
    <w:p w14:paraId="1F63B54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Rectal</w:t>
      </w:r>
    </w:p>
    <w:p w14:paraId="4F2F54D7" w14:textId="77777777" w:rsidR="004627D5" w:rsidRPr="00B64636" w:rsidRDefault="004627D5" w:rsidP="004627D5">
      <w:pPr>
        <w:ind w:left="2160"/>
        <w:rPr>
          <w:rFonts w:ascii="Arial" w:hAnsi="Arial" w:cs="Arial"/>
          <w:sz w:val="22"/>
          <w:szCs w:val="22"/>
        </w:rPr>
      </w:pPr>
    </w:p>
    <w:p w14:paraId="65D69E5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tibiotics</w:t>
      </w:r>
    </w:p>
    <w:p w14:paraId="75852819" w14:textId="77777777" w:rsidR="004627D5" w:rsidRPr="00B64636" w:rsidRDefault="004627D5" w:rsidP="004627D5">
      <w:pPr>
        <w:ind w:left="2160"/>
        <w:rPr>
          <w:rFonts w:ascii="Arial" w:hAnsi="Arial" w:cs="Arial"/>
          <w:sz w:val="22"/>
          <w:szCs w:val="22"/>
        </w:rPr>
      </w:pPr>
    </w:p>
    <w:p w14:paraId="106045A4"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emia</w:t>
      </w:r>
    </w:p>
    <w:p w14:paraId="585C501C" w14:textId="77777777" w:rsidR="004627D5" w:rsidRPr="00B64636" w:rsidRDefault="004627D5" w:rsidP="004627D5">
      <w:pPr>
        <w:ind w:left="2160"/>
        <w:rPr>
          <w:rFonts w:ascii="Arial" w:hAnsi="Arial" w:cs="Arial"/>
          <w:sz w:val="22"/>
          <w:szCs w:val="22"/>
        </w:rPr>
      </w:pPr>
    </w:p>
    <w:p w14:paraId="4C19A9D5" w14:textId="6B634991" w:rsidR="00392298" w:rsidRPr="00B64636" w:rsidRDefault="004627D5" w:rsidP="004627D5">
      <w:pPr>
        <w:widowControl/>
        <w:autoSpaceDE/>
        <w:autoSpaceDN/>
        <w:adjustRightInd/>
        <w:spacing w:after="200" w:line="276" w:lineRule="auto"/>
        <w:ind w:left="1440" w:firstLine="720"/>
        <w:rPr>
          <w:rFonts w:ascii="Arial" w:hAnsi="Arial" w:cs="Arial"/>
          <w:sz w:val="22"/>
          <w:szCs w:val="22"/>
        </w:rPr>
      </w:pPr>
      <w:r w:rsidRPr="00B64636">
        <w:rPr>
          <w:rFonts w:ascii="Arial" w:hAnsi="Arial" w:cs="Arial"/>
          <w:sz w:val="22"/>
          <w:szCs w:val="22"/>
        </w:rPr>
        <w:t>Jaundice</w:t>
      </w:r>
    </w:p>
    <w:p w14:paraId="372E218E" w14:textId="77777777" w:rsidR="00BB3C7D" w:rsidRPr="00B64636" w:rsidRDefault="00BB3C7D" w:rsidP="008C25C5">
      <w:pPr>
        <w:widowControl/>
        <w:autoSpaceDE/>
        <w:autoSpaceDN/>
        <w:adjustRightInd/>
        <w:spacing w:after="200" w:line="276" w:lineRule="auto"/>
        <w:sectPr w:rsidR="00BB3C7D" w:rsidRPr="00B64636" w:rsidSect="0045207E">
          <w:headerReference w:type="default" r:id="rId10"/>
          <w:footerReference w:type="default" r:id="rId11"/>
          <w:type w:val="continuous"/>
          <w:pgSz w:w="12240" w:h="15840" w:code="1"/>
          <w:pgMar w:top="240" w:right="1080" w:bottom="630" w:left="1080" w:header="270" w:footer="0" w:gutter="0"/>
          <w:cols w:space="720"/>
          <w:docGrid w:linePitch="272"/>
        </w:sectPr>
      </w:pPr>
    </w:p>
    <w:p w14:paraId="1F67ABD0" w14:textId="3D093659" w:rsidR="00BB3C7D" w:rsidRPr="00B64636" w:rsidRDefault="00BB3C7D" w:rsidP="00BB3C7D">
      <w:pPr>
        <w:pStyle w:val="Heading2"/>
        <w:jc w:val="center"/>
        <w:rPr>
          <w:rFonts w:cs="Arial"/>
          <w:i/>
        </w:rPr>
      </w:pPr>
      <w:bookmarkStart w:id="9" w:name="_Toc49423556"/>
      <w:bookmarkStart w:id="10" w:name="_Toc367104053"/>
      <w:r w:rsidRPr="00B64636">
        <w:rPr>
          <w:rFonts w:cs="Arial"/>
          <w:i/>
        </w:rPr>
        <w:lastRenderedPageBreak/>
        <w:t>Biological/Anthropometric Measures</w:t>
      </w:r>
      <w:bookmarkEnd w:id="9"/>
    </w:p>
    <w:p w14:paraId="752DED43" w14:textId="77777777" w:rsidR="00BB3C7D" w:rsidRPr="00B64636" w:rsidRDefault="00BB3C7D" w:rsidP="00B740FC"/>
    <w:p w14:paraId="7DF42051" w14:textId="77777777" w:rsidR="00BB3C7D" w:rsidRPr="00B64636" w:rsidRDefault="00BB3C7D" w:rsidP="00B740FC"/>
    <w:tbl>
      <w:tblPr>
        <w:tblW w:w="6048" w:type="dxa"/>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764"/>
        <w:gridCol w:w="1764"/>
        <w:gridCol w:w="1350"/>
      </w:tblGrid>
      <w:tr w:rsidR="00BB3C7D" w:rsidRPr="00B64636" w14:paraId="1BC48599" w14:textId="77777777" w:rsidTr="00BE77C1">
        <w:tc>
          <w:tcPr>
            <w:tcW w:w="1170" w:type="dxa"/>
            <w:vAlign w:val="center"/>
          </w:tcPr>
          <w:p w14:paraId="66F3696B" w14:textId="77777777" w:rsidR="00BB3C7D" w:rsidRPr="00B64636" w:rsidRDefault="00BB3C7D" w:rsidP="00BB3C7D">
            <w:pPr>
              <w:keepNext/>
              <w:spacing w:line="240" w:lineRule="atLeast"/>
              <w:jc w:val="center"/>
              <w:rPr>
                <w:rFonts w:ascii="Arial" w:hAnsi="Arial" w:cs="Arial"/>
                <w:b/>
                <w:bCs/>
                <w:color w:val="000000"/>
              </w:rPr>
            </w:pPr>
          </w:p>
          <w:p w14:paraId="23201593"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eight</w:t>
            </w:r>
          </w:p>
        </w:tc>
        <w:tc>
          <w:tcPr>
            <w:tcW w:w="1764" w:type="dxa"/>
            <w:vAlign w:val="center"/>
          </w:tcPr>
          <w:p w14:paraId="20E86ADE" w14:textId="77777777" w:rsidR="00BB3C7D" w:rsidRPr="00B64636" w:rsidRDefault="00BB3C7D" w:rsidP="00BB3C7D">
            <w:pPr>
              <w:keepNext/>
              <w:spacing w:line="240" w:lineRule="atLeast"/>
              <w:jc w:val="center"/>
              <w:rPr>
                <w:rFonts w:ascii="Arial" w:hAnsi="Arial" w:cs="Arial"/>
                <w:b/>
                <w:bCs/>
                <w:color w:val="000000"/>
              </w:rPr>
            </w:pPr>
          </w:p>
          <w:p w14:paraId="0F587E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Height</w:t>
            </w:r>
          </w:p>
        </w:tc>
        <w:tc>
          <w:tcPr>
            <w:tcW w:w="1764" w:type="dxa"/>
            <w:vAlign w:val="center"/>
          </w:tcPr>
          <w:p w14:paraId="50FB87AA" w14:textId="77777777" w:rsidR="00BB3C7D" w:rsidRPr="00B64636" w:rsidRDefault="00BB3C7D" w:rsidP="00BB3C7D">
            <w:pPr>
              <w:keepNext/>
              <w:spacing w:line="240" w:lineRule="atLeast"/>
              <w:jc w:val="center"/>
              <w:rPr>
                <w:rFonts w:ascii="Arial" w:hAnsi="Arial" w:cs="Arial"/>
                <w:b/>
                <w:bCs/>
                <w:color w:val="000000"/>
              </w:rPr>
            </w:pPr>
          </w:p>
          <w:p w14:paraId="5C9077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aist Circumference</w:t>
            </w:r>
          </w:p>
        </w:tc>
        <w:tc>
          <w:tcPr>
            <w:tcW w:w="1350" w:type="dxa"/>
            <w:vAlign w:val="center"/>
          </w:tcPr>
          <w:p w14:paraId="2D471A31"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 xml:space="preserve">CO Reading </w:t>
            </w:r>
          </w:p>
        </w:tc>
      </w:tr>
      <w:tr w:rsidR="00BB3C7D" w:rsidRPr="00B64636" w14:paraId="6FDD1659" w14:textId="77777777" w:rsidTr="00BE77C1">
        <w:trPr>
          <w:trHeight w:val="620"/>
        </w:trPr>
        <w:tc>
          <w:tcPr>
            <w:tcW w:w="1170" w:type="dxa"/>
            <w:vAlign w:val="center"/>
          </w:tcPr>
          <w:p w14:paraId="5D45F01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x (</w:t>
            </w:r>
            <w:proofErr w:type="spellStart"/>
            <w:r w:rsidRPr="00B64636">
              <w:rPr>
                <w:rFonts w:ascii="Arial" w:hAnsi="Arial" w:cs="Arial"/>
                <w:b/>
                <w:bCs/>
                <w:color w:val="000000"/>
              </w:rPr>
              <w:t>lbs</w:t>
            </w:r>
            <w:proofErr w:type="spellEnd"/>
            <w:r w:rsidRPr="00B64636">
              <w:rPr>
                <w:rFonts w:ascii="Arial" w:hAnsi="Arial" w:cs="Arial"/>
                <w:b/>
                <w:bCs/>
                <w:color w:val="000000"/>
              </w:rPr>
              <w:t>)</w:t>
            </w:r>
          </w:p>
        </w:tc>
        <w:tc>
          <w:tcPr>
            <w:tcW w:w="1764" w:type="dxa"/>
            <w:vAlign w:val="center"/>
          </w:tcPr>
          <w:p w14:paraId="5F193E7B"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inches</w:t>
            </w:r>
          </w:p>
        </w:tc>
        <w:tc>
          <w:tcPr>
            <w:tcW w:w="1764" w:type="dxa"/>
            <w:vAlign w:val="center"/>
          </w:tcPr>
          <w:p w14:paraId="667EEC7E"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cm)</w:t>
            </w:r>
          </w:p>
        </w:tc>
        <w:tc>
          <w:tcPr>
            <w:tcW w:w="1350" w:type="dxa"/>
            <w:vAlign w:val="center"/>
          </w:tcPr>
          <w:p w14:paraId="2E43889F"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ppm)</w:t>
            </w:r>
          </w:p>
        </w:tc>
      </w:tr>
      <w:tr w:rsidR="00BB3C7D" w:rsidRPr="00B64636" w14:paraId="6590A9A3" w14:textId="77777777" w:rsidTr="00BE77C1">
        <w:trPr>
          <w:trHeight w:val="530"/>
        </w:trPr>
        <w:tc>
          <w:tcPr>
            <w:tcW w:w="1170" w:type="dxa"/>
          </w:tcPr>
          <w:p w14:paraId="0FAF4554" w14:textId="77777777" w:rsidR="00BB3C7D" w:rsidRPr="00B64636" w:rsidRDefault="00BB3C7D" w:rsidP="00BB3C7D">
            <w:pPr>
              <w:keepNext/>
              <w:spacing w:line="240" w:lineRule="atLeast"/>
              <w:rPr>
                <w:rFonts w:ascii="Arial" w:hAnsi="Arial" w:cs="Arial"/>
                <w:bCs/>
                <w:color w:val="000000"/>
              </w:rPr>
            </w:pPr>
          </w:p>
        </w:tc>
        <w:tc>
          <w:tcPr>
            <w:tcW w:w="1764" w:type="dxa"/>
          </w:tcPr>
          <w:p w14:paraId="520357B2" w14:textId="77777777" w:rsidR="00BB3C7D" w:rsidRPr="00B64636" w:rsidRDefault="00BB3C7D" w:rsidP="00BB3C7D">
            <w:pPr>
              <w:keepNext/>
              <w:spacing w:line="240" w:lineRule="atLeast"/>
              <w:jc w:val="center"/>
              <w:rPr>
                <w:rFonts w:ascii="Arial" w:hAnsi="Arial" w:cs="Arial"/>
                <w:bCs/>
                <w:color w:val="000000"/>
              </w:rPr>
            </w:pPr>
          </w:p>
        </w:tc>
        <w:tc>
          <w:tcPr>
            <w:tcW w:w="1764" w:type="dxa"/>
          </w:tcPr>
          <w:p w14:paraId="654819A2" w14:textId="77777777" w:rsidR="00BB3C7D" w:rsidRPr="00B64636" w:rsidRDefault="00BB3C7D" w:rsidP="00BB3C7D">
            <w:pPr>
              <w:keepNext/>
              <w:spacing w:line="240" w:lineRule="atLeast"/>
              <w:jc w:val="center"/>
              <w:rPr>
                <w:rFonts w:ascii="Arial" w:hAnsi="Arial" w:cs="Arial"/>
                <w:bCs/>
                <w:color w:val="000000"/>
              </w:rPr>
            </w:pPr>
          </w:p>
        </w:tc>
        <w:tc>
          <w:tcPr>
            <w:tcW w:w="1350" w:type="dxa"/>
          </w:tcPr>
          <w:p w14:paraId="1A0C511E" w14:textId="77777777" w:rsidR="00BB3C7D" w:rsidRPr="00B64636" w:rsidRDefault="00BB3C7D" w:rsidP="00BB3C7D">
            <w:pPr>
              <w:keepNext/>
              <w:spacing w:line="240" w:lineRule="atLeast"/>
              <w:jc w:val="center"/>
              <w:rPr>
                <w:rFonts w:ascii="Arial" w:hAnsi="Arial" w:cs="Arial"/>
                <w:bCs/>
                <w:color w:val="000000"/>
              </w:rPr>
            </w:pPr>
          </w:p>
        </w:tc>
      </w:tr>
    </w:tbl>
    <w:p w14:paraId="096EC411" w14:textId="77777777" w:rsidR="00BB3C7D" w:rsidRPr="00B64636" w:rsidRDefault="00BB3C7D" w:rsidP="005B2066">
      <w:pPr>
        <w:pStyle w:val="Heading2"/>
        <w:jc w:val="center"/>
        <w:rPr>
          <w:rFonts w:cs="Arial"/>
          <w:i/>
        </w:rPr>
      </w:pPr>
    </w:p>
    <w:p w14:paraId="1988C2BB" w14:textId="77777777" w:rsidR="00BB3C7D" w:rsidRPr="00B64636" w:rsidRDefault="00BB3C7D" w:rsidP="00B740FC"/>
    <w:p w14:paraId="79647EF6" w14:textId="77777777" w:rsidR="00BB3C7D" w:rsidRPr="00B64636" w:rsidRDefault="00BB3C7D" w:rsidP="005B2066">
      <w:pPr>
        <w:pStyle w:val="Heading2"/>
        <w:jc w:val="center"/>
        <w:rPr>
          <w:rFonts w:cs="Arial"/>
          <w:i/>
        </w:rPr>
      </w:pPr>
    </w:p>
    <w:p w14:paraId="2EA34ACA" w14:textId="77777777" w:rsidR="00BB3C7D" w:rsidRPr="00B64636" w:rsidRDefault="00BB3C7D" w:rsidP="005B2066">
      <w:pPr>
        <w:pStyle w:val="Heading2"/>
        <w:jc w:val="center"/>
        <w:rPr>
          <w:rFonts w:cs="Arial"/>
          <w:i/>
        </w:rPr>
      </w:pPr>
    </w:p>
    <w:p w14:paraId="4978EC77" w14:textId="77777777" w:rsidR="00BB3C7D" w:rsidRPr="00B64636" w:rsidRDefault="00BB3C7D" w:rsidP="005B2066">
      <w:pPr>
        <w:pStyle w:val="Heading2"/>
        <w:jc w:val="center"/>
        <w:rPr>
          <w:rFonts w:cs="Arial"/>
          <w:i/>
        </w:rPr>
      </w:pPr>
    </w:p>
    <w:p w14:paraId="3F147D34" w14:textId="77777777" w:rsidR="00BB3C7D" w:rsidRPr="00B64636" w:rsidRDefault="00BB3C7D" w:rsidP="005B2066">
      <w:pPr>
        <w:pStyle w:val="Heading2"/>
        <w:jc w:val="center"/>
        <w:rPr>
          <w:rFonts w:cs="Arial"/>
          <w:i/>
        </w:rPr>
      </w:pPr>
    </w:p>
    <w:p w14:paraId="101403EB" w14:textId="77777777" w:rsidR="00BB3C7D" w:rsidRPr="00B64636" w:rsidRDefault="00BB3C7D" w:rsidP="005B2066">
      <w:pPr>
        <w:pStyle w:val="Heading2"/>
        <w:jc w:val="center"/>
        <w:rPr>
          <w:rFonts w:cs="Arial"/>
          <w:i/>
        </w:rPr>
      </w:pPr>
    </w:p>
    <w:p w14:paraId="6AE7018B" w14:textId="77777777" w:rsidR="00BB3C7D" w:rsidRPr="00B64636" w:rsidRDefault="00BB3C7D" w:rsidP="005B2066">
      <w:pPr>
        <w:pStyle w:val="Heading2"/>
        <w:jc w:val="center"/>
        <w:rPr>
          <w:rFonts w:cs="Arial"/>
          <w:i/>
        </w:rPr>
      </w:pPr>
    </w:p>
    <w:p w14:paraId="1873B646" w14:textId="77777777" w:rsidR="00BB3C7D" w:rsidRPr="00B64636" w:rsidRDefault="00BB3C7D" w:rsidP="005B2066">
      <w:pPr>
        <w:pStyle w:val="Heading2"/>
        <w:jc w:val="center"/>
        <w:rPr>
          <w:rFonts w:cs="Arial"/>
          <w:i/>
        </w:rPr>
      </w:pPr>
    </w:p>
    <w:p w14:paraId="637F9198" w14:textId="77777777" w:rsidR="00BB3C7D" w:rsidRPr="00B64636" w:rsidRDefault="00BB3C7D" w:rsidP="00B740FC"/>
    <w:p w14:paraId="30015028" w14:textId="77777777" w:rsidR="00BB3C7D" w:rsidRPr="00B64636" w:rsidRDefault="00BB3C7D" w:rsidP="00B740FC"/>
    <w:p w14:paraId="3D6CE380" w14:textId="77777777" w:rsidR="00BB3C7D" w:rsidRPr="00B64636" w:rsidRDefault="00BB3C7D" w:rsidP="00B740FC"/>
    <w:p w14:paraId="15607E98" w14:textId="77777777" w:rsidR="00BB3C7D" w:rsidRPr="00B64636" w:rsidRDefault="00BB3C7D" w:rsidP="00B740FC"/>
    <w:p w14:paraId="31E53F92" w14:textId="77777777" w:rsidR="00BB3C7D" w:rsidRPr="00B64636" w:rsidRDefault="00BB3C7D" w:rsidP="00B740FC"/>
    <w:p w14:paraId="42C4A047" w14:textId="77777777" w:rsidR="00BB3C7D" w:rsidRPr="00B64636" w:rsidRDefault="00BB3C7D" w:rsidP="00B740FC"/>
    <w:p w14:paraId="0C458E46" w14:textId="77777777" w:rsidR="00BB3C7D" w:rsidRPr="00B64636" w:rsidRDefault="00BB3C7D" w:rsidP="00B740FC"/>
    <w:p w14:paraId="636FDC09" w14:textId="77777777" w:rsidR="00BB3C7D" w:rsidRPr="00B64636" w:rsidRDefault="00BB3C7D" w:rsidP="00B740FC"/>
    <w:p w14:paraId="55591F7B" w14:textId="77777777" w:rsidR="00BB3C7D" w:rsidRPr="00B64636" w:rsidRDefault="00BB3C7D" w:rsidP="00B740FC"/>
    <w:p w14:paraId="5719A632" w14:textId="77777777" w:rsidR="00BB3C7D" w:rsidRPr="00B64636" w:rsidRDefault="00BB3C7D" w:rsidP="00B740FC"/>
    <w:p w14:paraId="0E09B751" w14:textId="77777777" w:rsidR="00BB3C7D" w:rsidRPr="00B64636" w:rsidRDefault="00BB3C7D" w:rsidP="00B740FC"/>
    <w:p w14:paraId="2A246888" w14:textId="77777777" w:rsidR="00BB3C7D" w:rsidRPr="00B64636" w:rsidRDefault="00BB3C7D" w:rsidP="005B2066">
      <w:pPr>
        <w:pStyle w:val="Heading2"/>
        <w:jc w:val="center"/>
        <w:rPr>
          <w:rFonts w:cs="Arial"/>
          <w:i/>
        </w:rPr>
      </w:pPr>
    </w:p>
    <w:p w14:paraId="51CAFFB9" w14:textId="77777777" w:rsidR="00BB3C7D" w:rsidRPr="00B64636" w:rsidRDefault="00BB3C7D" w:rsidP="005B2066">
      <w:pPr>
        <w:pStyle w:val="Heading2"/>
        <w:jc w:val="center"/>
        <w:rPr>
          <w:rFonts w:cs="Arial"/>
          <w:i/>
        </w:rPr>
      </w:pPr>
    </w:p>
    <w:p w14:paraId="73C13FA2" w14:textId="77777777" w:rsidR="00BB3C7D" w:rsidRPr="00B64636" w:rsidRDefault="00BB3C7D" w:rsidP="005B2066">
      <w:pPr>
        <w:pStyle w:val="Heading2"/>
        <w:jc w:val="center"/>
        <w:rPr>
          <w:rFonts w:cs="Arial"/>
          <w:i/>
        </w:rPr>
      </w:pPr>
    </w:p>
    <w:p w14:paraId="57B32B7A" w14:textId="77777777" w:rsidR="00BB3C7D" w:rsidRPr="00B64636" w:rsidRDefault="00BB3C7D" w:rsidP="005B2066">
      <w:pPr>
        <w:pStyle w:val="Heading2"/>
        <w:jc w:val="center"/>
        <w:rPr>
          <w:rFonts w:cs="Arial"/>
          <w:i/>
        </w:rPr>
      </w:pPr>
    </w:p>
    <w:p w14:paraId="0F97CA74" w14:textId="77777777" w:rsidR="00BB3C7D" w:rsidRPr="00B64636" w:rsidRDefault="00BB3C7D" w:rsidP="005B2066">
      <w:pPr>
        <w:pStyle w:val="Heading2"/>
        <w:jc w:val="center"/>
        <w:rPr>
          <w:rFonts w:cs="Arial"/>
          <w:i/>
        </w:rPr>
      </w:pPr>
    </w:p>
    <w:p w14:paraId="4D3E8388" w14:textId="77777777" w:rsidR="00BB3C7D" w:rsidRPr="00B64636" w:rsidRDefault="00BB3C7D" w:rsidP="005B2066">
      <w:pPr>
        <w:pStyle w:val="Heading2"/>
        <w:jc w:val="center"/>
        <w:rPr>
          <w:rFonts w:cs="Arial"/>
          <w:i/>
        </w:rPr>
      </w:pPr>
    </w:p>
    <w:p w14:paraId="7248C581" w14:textId="77777777" w:rsidR="00BB3C7D" w:rsidRPr="00B64636" w:rsidRDefault="00BB3C7D" w:rsidP="005B2066">
      <w:pPr>
        <w:pStyle w:val="Heading2"/>
        <w:jc w:val="center"/>
        <w:rPr>
          <w:rFonts w:cs="Arial"/>
          <w:i/>
        </w:rPr>
      </w:pPr>
    </w:p>
    <w:p w14:paraId="6CCDE28B" w14:textId="77777777" w:rsidR="00BB3C7D" w:rsidRPr="00B64636" w:rsidRDefault="00BB3C7D" w:rsidP="005B2066">
      <w:pPr>
        <w:pStyle w:val="Heading2"/>
        <w:jc w:val="center"/>
        <w:rPr>
          <w:rFonts w:cs="Arial"/>
          <w:i/>
        </w:rPr>
      </w:pPr>
    </w:p>
    <w:p w14:paraId="3178D1ED" w14:textId="77777777" w:rsidR="00BB3C7D" w:rsidRPr="00B64636" w:rsidRDefault="00BB3C7D" w:rsidP="005B2066">
      <w:pPr>
        <w:pStyle w:val="Heading2"/>
        <w:jc w:val="center"/>
        <w:rPr>
          <w:rFonts w:cs="Arial"/>
          <w:i/>
        </w:rPr>
      </w:pPr>
    </w:p>
    <w:p w14:paraId="031A4C70" w14:textId="77777777" w:rsidR="00BB3C7D" w:rsidRPr="00B64636" w:rsidRDefault="00BB3C7D" w:rsidP="005B2066">
      <w:pPr>
        <w:pStyle w:val="Heading2"/>
        <w:jc w:val="center"/>
        <w:rPr>
          <w:rFonts w:cs="Arial"/>
          <w:i/>
        </w:rPr>
      </w:pPr>
    </w:p>
    <w:p w14:paraId="22F32846" w14:textId="77777777" w:rsidR="00BB3C7D" w:rsidRPr="00B64636" w:rsidRDefault="00BB3C7D" w:rsidP="005B2066">
      <w:pPr>
        <w:pStyle w:val="Heading2"/>
        <w:jc w:val="center"/>
        <w:rPr>
          <w:rFonts w:cs="Arial"/>
          <w:i/>
        </w:rPr>
      </w:pPr>
    </w:p>
    <w:p w14:paraId="655CD920" w14:textId="77777777" w:rsidR="00BB3C7D" w:rsidRPr="00B64636" w:rsidRDefault="00BB3C7D" w:rsidP="005B2066">
      <w:pPr>
        <w:pStyle w:val="Heading2"/>
        <w:jc w:val="center"/>
        <w:rPr>
          <w:rFonts w:cs="Arial"/>
          <w:i/>
        </w:rPr>
      </w:pPr>
    </w:p>
    <w:p w14:paraId="36028D59" w14:textId="77777777" w:rsidR="00BB3C7D" w:rsidRPr="00B64636" w:rsidRDefault="00BB3C7D" w:rsidP="005B2066">
      <w:pPr>
        <w:pStyle w:val="Heading2"/>
        <w:jc w:val="center"/>
        <w:rPr>
          <w:rFonts w:cs="Arial"/>
          <w:i/>
        </w:rPr>
      </w:pPr>
    </w:p>
    <w:p w14:paraId="1AF55851" w14:textId="77777777" w:rsidR="00BB3C7D" w:rsidRPr="00B64636" w:rsidRDefault="00BB3C7D" w:rsidP="005B2066">
      <w:pPr>
        <w:pStyle w:val="Heading2"/>
        <w:jc w:val="center"/>
        <w:rPr>
          <w:rFonts w:cs="Arial"/>
          <w:i/>
        </w:rPr>
      </w:pPr>
    </w:p>
    <w:p w14:paraId="5149CBC1" w14:textId="77777777" w:rsidR="00BB3C7D" w:rsidRPr="00B64636" w:rsidRDefault="00BB3C7D" w:rsidP="005B2066">
      <w:pPr>
        <w:pStyle w:val="Heading2"/>
        <w:jc w:val="center"/>
        <w:rPr>
          <w:rFonts w:cs="Arial"/>
          <w:i/>
        </w:rPr>
      </w:pPr>
    </w:p>
    <w:p w14:paraId="171A8B06" w14:textId="77777777" w:rsidR="00BB3C7D" w:rsidRPr="00B64636" w:rsidRDefault="00BB3C7D" w:rsidP="005B2066">
      <w:pPr>
        <w:pStyle w:val="Heading2"/>
        <w:jc w:val="center"/>
        <w:rPr>
          <w:rFonts w:cs="Arial"/>
          <w:i/>
        </w:rPr>
      </w:pPr>
    </w:p>
    <w:p w14:paraId="70542BD6" w14:textId="77777777" w:rsidR="00BB3C7D" w:rsidRPr="00B64636" w:rsidRDefault="00BB3C7D" w:rsidP="005B2066">
      <w:pPr>
        <w:pStyle w:val="Heading2"/>
        <w:jc w:val="center"/>
        <w:rPr>
          <w:rFonts w:cs="Arial"/>
          <w:i/>
        </w:rPr>
      </w:pPr>
    </w:p>
    <w:p w14:paraId="68229598" w14:textId="77777777" w:rsidR="00BB3C7D" w:rsidRPr="00B64636" w:rsidRDefault="00BB3C7D" w:rsidP="005B2066">
      <w:pPr>
        <w:pStyle w:val="Heading2"/>
        <w:jc w:val="center"/>
        <w:rPr>
          <w:rFonts w:cs="Arial"/>
          <w:i/>
        </w:rPr>
      </w:pPr>
    </w:p>
    <w:p w14:paraId="11D1D4F1" w14:textId="77777777" w:rsidR="00BB3C7D" w:rsidRPr="00B64636" w:rsidRDefault="00BB3C7D" w:rsidP="005B2066">
      <w:pPr>
        <w:pStyle w:val="Heading2"/>
        <w:jc w:val="center"/>
        <w:rPr>
          <w:rFonts w:cs="Arial"/>
          <w:i/>
        </w:rPr>
      </w:pPr>
    </w:p>
    <w:p w14:paraId="39E2EA88" w14:textId="77777777" w:rsidR="00BB3C7D" w:rsidRPr="00B64636" w:rsidRDefault="00BB3C7D" w:rsidP="005B2066">
      <w:pPr>
        <w:pStyle w:val="Heading2"/>
        <w:jc w:val="center"/>
        <w:rPr>
          <w:rFonts w:cs="Arial"/>
          <w:i/>
        </w:rPr>
      </w:pPr>
    </w:p>
    <w:p w14:paraId="434AC8F4" w14:textId="77777777" w:rsidR="00BB3C7D" w:rsidRPr="00B64636" w:rsidRDefault="00BB3C7D" w:rsidP="005B2066">
      <w:pPr>
        <w:pStyle w:val="Heading2"/>
        <w:jc w:val="center"/>
        <w:rPr>
          <w:rFonts w:cs="Arial"/>
          <w:i/>
        </w:rPr>
      </w:pPr>
    </w:p>
    <w:p w14:paraId="1752D1A8" w14:textId="77777777" w:rsidR="00BB3C7D" w:rsidRPr="00B64636" w:rsidRDefault="00BB3C7D" w:rsidP="005B2066">
      <w:pPr>
        <w:pStyle w:val="Heading2"/>
        <w:jc w:val="center"/>
        <w:rPr>
          <w:rFonts w:cs="Arial"/>
          <w:i/>
        </w:rPr>
      </w:pPr>
    </w:p>
    <w:p w14:paraId="25CA482A" w14:textId="77777777" w:rsidR="00BB3C7D" w:rsidRPr="00B64636" w:rsidRDefault="00BB3C7D" w:rsidP="00B740FC"/>
    <w:p w14:paraId="7D2A86BA" w14:textId="77777777" w:rsidR="00BB3C7D" w:rsidRPr="00B64636" w:rsidRDefault="00BB3C7D" w:rsidP="005B2066">
      <w:pPr>
        <w:pStyle w:val="Heading2"/>
        <w:jc w:val="center"/>
        <w:rPr>
          <w:rFonts w:cs="Arial"/>
          <w:i/>
        </w:rPr>
      </w:pPr>
    </w:p>
    <w:p w14:paraId="414871B5" w14:textId="5C6B5620" w:rsidR="00AF7D7E" w:rsidRPr="00B64636" w:rsidRDefault="00AF7D7E" w:rsidP="005B2066">
      <w:pPr>
        <w:pStyle w:val="Heading2"/>
        <w:jc w:val="center"/>
        <w:rPr>
          <w:rFonts w:cs="Arial"/>
          <w:i/>
        </w:rPr>
      </w:pPr>
      <w:bookmarkStart w:id="11" w:name="_Toc49423557"/>
      <w:r w:rsidRPr="00B64636">
        <w:rPr>
          <w:rFonts w:cs="Arial"/>
          <w:i/>
        </w:rPr>
        <w:t>Locator Form</w:t>
      </w:r>
      <w:bookmarkEnd w:id="11"/>
    </w:p>
    <w:p w14:paraId="5A0F3250" w14:textId="77777777" w:rsidR="008F19B1" w:rsidRPr="00B64636" w:rsidRDefault="008F19B1" w:rsidP="00785654">
      <w:pPr>
        <w:rPr>
          <w:rFonts w:ascii="Arial" w:hAnsi="Arial" w:cs="Arial"/>
          <w:sz w:val="22"/>
          <w:szCs w:val="22"/>
        </w:rPr>
      </w:pPr>
    </w:p>
    <w:p w14:paraId="1C5BF3B8" w14:textId="00E36EAE" w:rsidR="00B42517" w:rsidRPr="00B64636" w:rsidRDefault="00315259" w:rsidP="00785654">
      <w:pPr>
        <w:rPr>
          <w:rFonts w:ascii="Times" w:hAnsi="Times" w:cs="Times New Roman"/>
        </w:rPr>
      </w:pPr>
      <w:r w:rsidRPr="00B64636">
        <w:rPr>
          <w:rFonts w:ascii="Arial" w:hAnsi="Arial" w:cs="Arial"/>
          <w:sz w:val="22"/>
          <w:szCs w:val="22"/>
        </w:rPr>
        <w:t xml:space="preserve">A modified participant locator form will be used to </w:t>
      </w:r>
      <w:r w:rsidR="008F19B1" w:rsidRPr="00B64636">
        <w:rPr>
          <w:rFonts w:ascii="Arial" w:hAnsi="Arial" w:cs="Arial"/>
          <w:sz w:val="22"/>
          <w:szCs w:val="22"/>
        </w:rPr>
        <w:t>contact participants</w:t>
      </w:r>
      <w:r w:rsidRPr="00B64636">
        <w:rPr>
          <w:rFonts w:ascii="Arial" w:hAnsi="Arial" w:cs="Arial"/>
          <w:sz w:val="22"/>
          <w:szCs w:val="22"/>
        </w:rPr>
        <w:t xml:space="preserve"> for follow-up visits</w:t>
      </w:r>
      <w:r w:rsidR="00B42517" w:rsidRPr="00B64636">
        <w:rPr>
          <w:rFonts w:ascii="Arial" w:hAnsi="Arial" w:cs="Arial"/>
          <w:sz w:val="22"/>
          <w:szCs w:val="22"/>
        </w:rPr>
        <w:t xml:space="preserve"> </w:t>
      </w:r>
      <w:r w:rsidR="002213E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Cottler&lt;/Author&gt;&lt;Year&gt;1996&lt;/Year&gt;&lt;RecNum&gt;1193&lt;/RecNum&gt;&lt;DisplayText&gt;(Cottler, Compton, Ben-Abdallah, Horne, &amp;amp; Claverie, 1996)&lt;/DisplayText&gt;&lt;record&gt;&lt;rec-number&gt;1193&lt;/rec-number&gt;&lt;foreign-keys&gt;&lt;key app="EN" db-id="2trpde5v9e95efe20fm5d0dcfd5fp2ve92rd"&gt;1193&lt;/key&gt;&lt;/foreign-keys&gt;&lt;ref-type name="Journal Article"&gt;17&lt;/ref-type&gt;&lt;contributors&gt;&lt;authors&gt;&lt;author&gt;Cottler, Linda B&lt;/author&gt;&lt;author&gt;Compton, Wilson M&lt;/author&gt;&lt;author&gt;Ben-Abdallah, Arbi&lt;/author&gt;&lt;author&gt;Horne, Malaika&lt;/author&gt;&lt;author&gt;Claverie, Daniel&lt;/author&gt;&lt;/authors&gt;&lt;/contributors&gt;&lt;titles&gt;&lt;title&gt;Achieving a 96.6 percent follow-up rate in a longitudinal study of drug abuser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209-217&lt;/pages&gt;&lt;volume&gt;41&lt;/volume&gt;&lt;number&gt;3&lt;/number&gt;&lt;dates&gt;&lt;year&gt;1996&lt;/year&gt;&lt;/dates&gt;&lt;isbn&gt;0376-8716&lt;/isbn&gt;&lt;urls&gt;&lt;/urls&gt;&lt;/record&gt;&lt;/Cite&gt;&lt;/EndNote&gt;</w:instrText>
      </w:r>
      <w:r w:rsidR="002213E6" w:rsidRPr="00B64636">
        <w:rPr>
          <w:rFonts w:ascii="Arial" w:hAnsi="Arial" w:cs="Arial"/>
          <w:sz w:val="22"/>
          <w:szCs w:val="22"/>
        </w:rPr>
        <w:fldChar w:fldCharType="separate"/>
      </w:r>
      <w:r w:rsidR="0048254D" w:rsidRPr="00B64636">
        <w:rPr>
          <w:rFonts w:ascii="Arial" w:hAnsi="Arial" w:cs="Arial"/>
          <w:noProof/>
          <w:sz w:val="22"/>
          <w:szCs w:val="22"/>
        </w:rPr>
        <w:t>(</w:t>
      </w:r>
      <w:hyperlink w:anchor="_ENREF_8" w:tooltip="Cottler, 1996 #1193" w:history="1">
        <w:r w:rsidR="007B095A" w:rsidRPr="00B64636">
          <w:rPr>
            <w:rFonts w:ascii="Arial" w:hAnsi="Arial" w:cs="Arial"/>
            <w:noProof/>
            <w:sz w:val="22"/>
            <w:szCs w:val="22"/>
          </w:rPr>
          <w:t>Cottler, Compton, Ben-Abdallah, Horne, &amp; Claverie, 1996</w:t>
        </w:r>
      </w:hyperlink>
      <w:r w:rsidR="0048254D" w:rsidRPr="00B64636">
        <w:rPr>
          <w:rFonts w:ascii="Arial" w:hAnsi="Arial" w:cs="Arial"/>
          <w:noProof/>
          <w:sz w:val="22"/>
          <w:szCs w:val="22"/>
        </w:rPr>
        <w:t>)</w:t>
      </w:r>
      <w:r w:rsidR="002213E6" w:rsidRPr="00B64636">
        <w:rPr>
          <w:rFonts w:ascii="Arial" w:hAnsi="Arial" w:cs="Arial"/>
          <w:sz w:val="22"/>
          <w:szCs w:val="22"/>
        </w:rPr>
        <w:fldChar w:fldCharType="end"/>
      </w:r>
      <w:r w:rsidR="0048254D" w:rsidRPr="00B64636">
        <w:rPr>
          <w:rFonts w:ascii="Arial" w:hAnsi="Arial" w:cs="Arial"/>
          <w:sz w:val="22"/>
          <w:szCs w:val="22"/>
        </w:rPr>
        <w:t>.</w:t>
      </w:r>
    </w:p>
    <w:p w14:paraId="0EA19AF6" w14:textId="77777777" w:rsidR="00B42517" w:rsidRPr="00B64636" w:rsidRDefault="00B42517" w:rsidP="00785654">
      <w:pPr>
        <w:rPr>
          <w:rFonts w:ascii="Arial" w:hAnsi="Arial" w:cs="Arial"/>
          <w:b/>
          <w:sz w:val="22"/>
          <w:szCs w:val="22"/>
        </w:rPr>
      </w:pPr>
    </w:p>
    <w:p w14:paraId="07F661DB" w14:textId="162E10A8" w:rsidR="00785654" w:rsidRPr="00B64636" w:rsidRDefault="00315259" w:rsidP="00785654">
      <w:pPr>
        <w:rPr>
          <w:rFonts w:ascii="Arial" w:hAnsi="Arial" w:cs="Arial"/>
          <w:b/>
          <w:sz w:val="22"/>
          <w:szCs w:val="22"/>
          <w:u w:val="single"/>
        </w:rPr>
      </w:pPr>
      <w:r w:rsidRPr="00B64636">
        <w:rPr>
          <w:rFonts w:ascii="Arial" w:hAnsi="Arial" w:cs="Arial"/>
          <w:b/>
          <w:sz w:val="22"/>
          <w:szCs w:val="22"/>
        </w:rPr>
        <w:t>Instructions: We will now collect</w:t>
      </w:r>
      <w:r w:rsidR="00785654" w:rsidRPr="00B64636">
        <w:rPr>
          <w:rFonts w:ascii="Arial" w:hAnsi="Arial" w:cs="Arial"/>
          <w:b/>
          <w:sz w:val="22"/>
          <w:szCs w:val="22"/>
        </w:rPr>
        <w:t xml:space="preserve"> information that will help us reach you when it's time for your next follow-up interview. The information you give us will be kept in a separate place from your answers on the interview. It will be used only to locate you for your next follow-up, and it will not be given to anyone else. </w:t>
      </w:r>
      <w:r w:rsidR="00785654" w:rsidRPr="00B64636">
        <w:rPr>
          <w:rFonts w:ascii="Arial" w:hAnsi="Arial" w:cs="Arial"/>
          <w:b/>
          <w:sz w:val="22"/>
          <w:szCs w:val="22"/>
          <w:u w:val="single"/>
        </w:rPr>
        <w:t xml:space="preserve">We will not give anyone any information </w:t>
      </w:r>
      <w:r w:rsidRPr="00B64636">
        <w:rPr>
          <w:rFonts w:ascii="Arial" w:hAnsi="Arial" w:cs="Arial"/>
          <w:b/>
          <w:sz w:val="22"/>
          <w:szCs w:val="22"/>
          <w:u w:val="single"/>
        </w:rPr>
        <w:t xml:space="preserve">about you or this study </w:t>
      </w:r>
      <w:r w:rsidR="00785654" w:rsidRPr="00B64636">
        <w:rPr>
          <w:rFonts w:ascii="Arial" w:hAnsi="Arial" w:cs="Arial"/>
          <w:b/>
          <w:sz w:val="22"/>
          <w:szCs w:val="22"/>
          <w:u w:val="single"/>
        </w:rPr>
        <w:t>except that you are participating in a health study.</w:t>
      </w:r>
    </w:p>
    <w:p w14:paraId="1A731B1D" w14:textId="4E3882B5" w:rsidR="00785654" w:rsidRPr="00B64636" w:rsidRDefault="00785654" w:rsidP="00C80E6B">
      <w:pPr>
        <w:spacing w:line="360" w:lineRule="auto"/>
        <w:rPr>
          <w:rFonts w:ascii="Arial" w:hAnsi="Arial" w:cs="Arial"/>
          <w:b/>
          <w:sz w:val="22"/>
          <w:szCs w:val="22"/>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5"/>
        <w:gridCol w:w="740"/>
        <w:gridCol w:w="6355"/>
      </w:tblGrid>
      <w:tr w:rsidR="00785654" w:rsidRPr="00B64636" w14:paraId="5135747A" w14:textId="77777777" w:rsidTr="00785654">
        <w:trPr>
          <w:jc w:val="center"/>
        </w:trPr>
        <w:tc>
          <w:tcPr>
            <w:tcW w:w="5000" w:type="pct"/>
            <w:gridSpan w:val="3"/>
          </w:tcPr>
          <w:p w14:paraId="4CE3F84F" w14:textId="77777777" w:rsidR="00785654" w:rsidRPr="00B64636" w:rsidRDefault="00785654" w:rsidP="00C80E6B">
            <w:pPr>
              <w:jc w:val="center"/>
              <w:rPr>
                <w:rFonts w:ascii="Arial" w:eastAsia="HiddenHorzOCR" w:hAnsi="Arial" w:cs="Arial"/>
                <w:b/>
                <w:sz w:val="22"/>
                <w:szCs w:val="22"/>
              </w:rPr>
            </w:pPr>
          </w:p>
          <w:p w14:paraId="60B9C132" w14:textId="77777777" w:rsidR="00785654" w:rsidRPr="00B64636" w:rsidRDefault="00785654" w:rsidP="00C80E6B">
            <w:pPr>
              <w:jc w:val="center"/>
              <w:rPr>
                <w:rFonts w:ascii="Arial" w:hAnsi="Arial" w:cs="Arial"/>
                <w:iCs/>
                <w:sz w:val="22"/>
                <w:szCs w:val="22"/>
              </w:rPr>
            </w:pPr>
            <w:r w:rsidRPr="00B64636">
              <w:rPr>
                <w:rFonts w:ascii="Arial" w:eastAsia="HiddenHorzOCR" w:hAnsi="Arial" w:cs="Arial"/>
                <w:b/>
                <w:sz w:val="22"/>
                <w:szCs w:val="22"/>
              </w:rPr>
              <w:t>DEMOGRAPHICS</w:t>
            </w:r>
          </w:p>
        </w:tc>
      </w:tr>
      <w:tr w:rsidR="00785654" w:rsidRPr="00B64636" w14:paraId="794657EE" w14:textId="77777777" w:rsidTr="00785654">
        <w:trPr>
          <w:jc w:val="center"/>
        </w:trPr>
        <w:tc>
          <w:tcPr>
            <w:tcW w:w="2055" w:type="pct"/>
            <w:gridSpan w:val="2"/>
          </w:tcPr>
          <w:p w14:paraId="0AC259F2" w14:textId="0570354C" w:rsidR="00785654" w:rsidRPr="00B64636" w:rsidRDefault="00785654" w:rsidP="00C80E6B">
            <w:pPr>
              <w:rPr>
                <w:rFonts w:ascii="Arial" w:hAnsi="Arial" w:cs="Arial"/>
                <w:sz w:val="22"/>
                <w:szCs w:val="22"/>
              </w:rPr>
            </w:pPr>
            <w:r w:rsidRPr="00B64636">
              <w:rPr>
                <w:rFonts w:ascii="Arial" w:eastAsia="HiddenHorzOCR" w:hAnsi="Arial" w:cs="Arial"/>
                <w:sz w:val="22"/>
                <w:szCs w:val="22"/>
              </w:rPr>
              <w:t xml:space="preserve">LOC1  </w:t>
            </w:r>
            <w:r w:rsidRPr="00B64636">
              <w:rPr>
                <w:rFonts w:ascii="Arial" w:hAnsi="Arial" w:cs="Arial"/>
                <w:sz w:val="22"/>
                <w:szCs w:val="22"/>
              </w:rPr>
              <w:t>What is your full name?</w:t>
            </w:r>
          </w:p>
        </w:tc>
        <w:tc>
          <w:tcPr>
            <w:tcW w:w="2945" w:type="pct"/>
          </w:tcPr>
          <w:p w14:paraId="5D01426C" w14:textId="45F78A79" w:rsidR="00785654" w:rsidRPr="00B64636" w:rsidRDefault="00785654" w:rsidP="00C80E6B">
            <w:pPr>
              <w:rPr>
                <w:rFonts w:ascii="Arial" w:hAnsi="Arial" w:cs="Arial"/>
                <w:iCs/>
                <w:sz w:val="22"/>
                <w:szCs w:val="22"/>
              </w:rPr>
            </w:pPr>
            <w:proofErr w:type="spellStart"/>
            <w:r w:rsidRPr="00B64636">
              <w:rPr>
                <w:rFonts w:ascii="Arial" w:hAnsi="Arial" w:cs="Arial"/>
                <w:iCs/>
                <w:sz w:val="22"/>
                <w:szCs w:val="22"/>
              </w:rPr>
              <w:t>a._____________b._______________c</w:t>
            </w:r>
            <w:proofErr w:type="spellEnd"/>
            <w:r w:rsidRPr="00B64636">
              <w:rPr>
                <w:rFonts w:ascii="Arial" w:hAnsi="Arial" w:cs="Arial"/>
                <w:iCs/>
                <w:sz w:val="22"/>
                <w:szCs w:val="22"/>
              </w:rPr>
              <w:t>.______________</w:t>
            </w:r>
          </w:p>
          <w:p w14:paraId="145E1B34" w14:textId="77777777" w:rsidR="00785654" w:rsidRPr="00B64636" w:rsidRDefault="00785654" w:rsidP="00C80E6B">
            <w:pPr>
              <w:rPr>
                <w:rFonts w:ascii="Arial" w:hAnsi="Arial" w:cs="Arial"/>
                <w:iCs/>
                <w:sz w:val="22"/>
                <w:szCs w:val="22"/>
              </w:rPr>
            </w:pPr>
            <w:r w:rsidRPr="00B64636">
              <w:rPr>
                <w:rFonts w:ascii="Arial" w:hAnsi="Arial" w:cs="Arial"/>
                <w:iCs/>
                <w:sz w:val="22"/>
                <w:szCs w:val="22"/>
              </w:rPr>
              <w:t>(First)                     (Middle)                     (Last)</w:t>
            </w:r>
          </w:p>
        </w:tc>
      </w:tr>
      <w:tr w:rsidR="00785654" w:rsidRPr="00B64636" w14:paraId="5B9D092E" w14:textId="77777777" w:rsidTr="00785654">
        <w:trPr>
          <w:jc w:val="center"/>
        </w:trPr>
        <w:tc>
          <w:tcPr>
            <w:tcW w:w="2055" w:type="pct"/>
            <w:gridSpan w:val="2"/>
          </w:tcPr>
          <w:p w14:paraId="1AA82E97" w14:textId="3D4FF55F" w:rsidR="00785654" w:rsidRPr="00B64636" w:rsidRDefault="00785654" w:rsidP="00C80E6B">
            <w:pPr>
              <w:rPr>
                <w:rFonts w:ascii="Arial" w:hAnsi="Arial" w:cs="Arial"/>
                <w:sz w:val="22"/>
                <w:szCs w:val="22"/>
              </w:rPr>
            </w:pPr>
            <w:r w:rsidRPr="00B64636">
              <w:rPr>
                <w:rFonts w:ascii="Arial" w:hAnsi="Arial" w:cs="Arial"/>
                <w:sz w:val="22"/>
                <w:szCs w:val="22"/>
              </w:rPr>
              <w:t>LOC2  Other names,  nicknames, street names, or aliases you have used:</w:t>
            </w:r>
          </w:p>
        </w:tc>
        <w:tc>
          <w:tcPr>
            <w:tcW w:w="2945" w:type="pct"/>
          </w:tcPr>
          <w:p w14:paraId="4110045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a.</w:t>
            </w:r>
          </w:p>
          <w:p w14:paraId="1E833AE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b.</w:t>
            </w:r>
          </w:p>
          <w:p w14:paraId="2B77535C"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c.</w:t>
            </w:r>
          </w:p>
          <w:p w14:paraId="1BC5C70B"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d.</w:t>
            </w:r>
          </w:p>
          <w:p w14:paraId="0D71A393" w14:textId="77777777" w:rsidR="00785654" w:rsidRPr="00B64636" w:rsidRDefault="00785654" w:rsidP="00C80E6B">
            <w:pPr>
              <w:rPr>
                <w:rFonts w:ascii="Arial" w:hAnsi="Arial" w:cs="Arial"/>
                <w:i/>
                <w:iCs/>
                <w:sz w:val="22"/>
                <w:szCs w:val="22"/>
              </w:rPr>
            </w:pPr>
            <w:r w:rsidRPr="00B64636">
              <w:rPr>
                <w:rFonts w:ascii="Arial" w:eastAsia="HiddenHorzOCR" w:hAnsi="Arial" w:cs="Arial"/>
                <w:sz w:val="22"/>
                <w:szCs w:val="22"/>
              </w:rPr>
              <w:t>e.</w:t>
            </w:r>
          </w:p>
        </w:tc>
      </w:tr>
      <w:tr w:rsidR="00785654" w:rsidRPr="00B64636" w14:paraId="62CCF238" w14:textId="77777777" w:rsidTr="00785654">
        <w:trPr>
          <w:trHeight w:val="368"/>
          <w:jc w:val="center"/>
        </w:trPr>
        <w:tc>
          <w:tcPr>
            <w:tcW w:w="5000" w:type="pct"/>
            <w:gridSpan w:val="3"/>
          </w:tcPr>
          <w:p w14:paraId="275E2C0F" w14:textId="3D04464B" w:rsidR="00785654" w:rsidRPr="00B64636" w:rsidRDefault="00785654" w:rsidP="00C80E6B">
            <w:pPr>
              <w:jc w:val="center"/>
              <w:rPr>
                <w:rFonts w:ascii="Arial" w:eastAsia="HiddenHorzOCR" w:hAnsi="Arial" w:cs="Arial"/>
                <w:sz w:val="22"/>
                <w:szCs w:val="22"/>
              </w:rPr>
            </w:pPr>
            <w:r w:rsidRPr="00B64636">
              <w:rPr>
                <w:rFonts w:ascii="Arial" w:hAnsi="Arial" w:cs="Arial"/>
                <w:sz w:val="22"/>
                <w:szCs w:val="22"/>
              </w:rPr>
              <w:br w:type="page"/>
            </w:r>
            <w:r w:rsidRPr="00B64636">
              <w:rPr>
                <w:rFonts w:ascii="Arial" w:eastAsia="HiddenHorzOCR" w:hAnsi="Arial" w:cs="Arial"/>
                <w:b/>
                <w:sz w:val="22"/>
                <w:szCs w:val="22"/>
              </w:rPr>
              <w:t xml:space="preserve">RESIDENCE </w:t>
            </w:r>
          </w:p>
        </w:tc>
      </w:tr>
      <w:tr w:rsidR="00785654" w:rsidRPr="00B64636" w14:paraId="53E93D15" w14:textId="77777777" w:rsidTr="00785654">
        <w:trPr>
          <w:jc w:val="center"/>
        </w:trPr>
        <w:tc>
          <w:tcPr>
            <w:tcW w:w="1712" w:type="pct"/>
          </w:tcPr>
          <w:p w14:paraId="6B754614" w14:textId="200AEED4" w:rsidR="00785654" w:rsidRPr="00B64636" w:rsidRDefault="00785654" w:rsidP="00C80E6B">
            <w:pPr>
              <w:rPr>
                <w:rFonts w:ascii="Arial" w:hAnsi="Arial" w:cs="Arial"/>
                <w:sz w:val="22"/>
                <w:szCs w:val="22"/>
              </w:rPr>
            </w:pPr>
            <w:r w:rsidRPr="00B64636">
              <w:rPr>
                <w:rFonts w:ascii="Arial" w:hAnsi="Arial" w:cs="Arial"/>
                <w:sz w:val="22"/>
                <w:szCs w:val="22"/>
              </w:rPr>
              <w:t>LOC3  Current address</w:t>
            </w:r>
            <w:r w:rsidR="006148B7" w:rsidRPr="00B64636">
              <w:rPr>
                <w:rFonts w:ascii="Arial" w:hAnsi="Arial" w:cs="Arial"/>
                <w:sz w:val="22"/>
                <w:szCs w:val="22"/>
              </w:rPr>
              <w:t xml:space="preserve"> (all visits)</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they live, complete this for each residence). </w:t>
            </w:r>
          </w:p>
          <w:p w14:paraId="206F74C1" w14:textId="77777777" w:rsidR="00785654" w:rsidRPr="00B64636" w:rsidRDefault="00785654" w:rsidP="00C80E6B">
            <w:pPr>
              <w:rPr>
                <w:rFonts w:ascii="Arial" w:eastAsia="HiddenHorzOCR" w:hAnsi="Arial" w:cs="Arial"/>
                <w:sz w:val="22"/>
                <w:szCs w:val="22"/>
              </w:rPr>
            </w:pPr>
          </w:p>
          <w:p w14:paraId="0D0E5126" w14:textId="6EDEDEC9" w:rsidR="006148B7" w:rsidRPr="00B64636" w:rsidRDefault="006148B7" w:rsidP="00C80E6B">
            <w:pPr>
              <w:rPr>
                <w:rFonts w:ascii="Arial" w:eastAsia="HiddenHorzOCR" w:hAnsi="Arial" w:cs="Arial"/>
                <w:sz w:val="22"/>
                <w:szCs w:val="22"/>
              </w:rPr>
            </w:pPr>
            <w:r w:rsidRPr="00B64636">
              <w:rPr>
                <w:rFonts w:ascii="Arial" w:eastAsia="HiddenHorzOCR" w:hAnsi="Arial" w:cs="Arial"/>
                <w:sz w:val="22"/>
                <w:szCs w:val="22"/>
              </w:rPr>
              <w:t>Note: These residences may be shelters.</w:t>
            </w:r>
          </w:p>
        </w:tc>
        <w:tc>
          <w:tcPr>
            <w:tcW w:w="3288" w:type="pct"/>
            <w:gridSpan w:val="2"/>
          </w:tcPr>
          <w:p w14:paraId="20797E04" w14:textId="77777777" w:rsidR="00785654" w:rsidRPr="00B64636" w:rsidRDefault="00785654" w:rsidP="00C80E6B">
            <w:pPr>
              <w:ind w:left="1476" w:hanging="1476"/>
              <w:rPr>
                <w:rFonts w:ascii="Arial" w:hAnsi="Arial" w:cs="Arial"/>
                <w:bCs/>
                <w:sz w:val="22"/>
                <w:szCs w:val="22"/>
              </w:rPr>
            </w:pPr>
          </w:p>
          <w:p w14:paraId="067EA07F" w14:textId="6FE41E8A"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Residence #1: _________________________________________</w:t>
            </w:r>
          </w:p>
          <w:p w14:paraId="794BD739" w14:textId="444112B4"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Street address) (</w:t>
            </w:r>
            <w:r w:rsidR="00402F25" w:rsidRPr="00B64636">
              <w:rPr>
                <w:rFonts w:ascii="Arial" w:hAnsi="Arial" w:cs="Arial"/>
                <w:bCs/>
                <w:sz w:val="22"/>
                <w:szCs w:val="22"/>
              </w:rPr>
              <w:t xml:space="preserve">Shelter, </w:t>
            </w:r>
            <w:r w:rsidRPr="00B64636">
              <w:rPr>
                <w:rFonts w:ascii="Arial" w:hAnsi="Arial" w:cs="Arial"/>
                <w:bCs/>
                <w:sz w:val="22"/>
                <w:szCs w:val="22"/>
              </w:rPr>
              <w:t>Apt. # or PO Box#)</w:t>
            </w:r>
          </w:p>
          <w:p w14:paraId="7377DF98" w14:textId="77777777" w:rsidR="00402F25" w:rsidRPr="00B64636" w:rsidRDefault="00402F25" w:rsidP="00C80E6B">
            <w:pPr>
              <w:ind w:left="1476"/>
              <w:rPr>
                <w:rFonts w:ascii="Arial" w:eastAsia="HiddenHorzOCR" w:hAnsi="Arial" w:cs="Arial"/>
                <w:sz w:val="22"/>
                <w:szCs w:val="22"/>
              </w:rPr>
            </w:pPr>
          </w:p>
          <w:p w14:paraId="248489F4" w14:textId="17805951" w:rsidR="00402F25" w:rsidRPr="00B64636" w:rsidRDefault="00785654" w:rsidP="00C80E6B">
            <w:pPr>
              <w:ind w:left="1476"/>
              <w:rPr>
                <w:rFonts w:ascii="Arial" w:hAnsi="Arial" w:cs="Arial"/>
                <w:sz w:val="22"/>
                <w:szCs w:val="22"/>
              </w:rPr>
            </w:pPr>
            <w:r w:rsidRPr="00B64636">
              <w:rPr>
                <w:rFonts w:ascii="Arial" w:eastAsia="HiddenHorzOCR" w:hAnsi="Arial" w:cs="Arial"/>
                <w:sz w:val="22"/>
                <w:szCs w:val="22"/>
              </w:rPr>
              <w:t>_______________________</w:t>
            </w:r>
            <w:r w:rsidRPr="00B64636">
              <w:rPr>
                <w:rFonts w:ascii="Arial" w:hAnsi="Arial" w:cs="Arial"/>
                <w:sz w:val="22"/>
                <w:szCs w:val="22"/>
              </w:rPr>
              <w:t xml:space="preserve"> </w:t>
            </w:r>
            <w:r w:rsidR="00380E5A" w:rsidRPr="00B64636">
              <w:rPr>
                <w:rFonts w:ascii="Arial" w:hAnsi="Arial" w:cs="Arial"/>
                <w:sz w:val="22"/>
                <w:szCs w:val="22"/>
              </w:rPr>
              <w:t xml:space="preserve"> </w:t>
            </w:r>
            <w:r w:rsidR="00D34D5B" w:rsidRPr="00B64636">
              <w:rPr>
                <w:rFonts w:ascii="Arial" w:hAnsi="Arial" w:cs="Arial"/>
                <w:sz w:val="22"/>
                <w:szCs w:val="22"/>
              </w:rPr>
              <w:t xml:space="preserve">    ____</w:t>
            </w:r>
            <w:r w:rsidR="00380E5A" w:rsidRPr="00B64636">
              <w:rPr>
                <w:rFonts w:ascii="Arial" w:hAnsi="Arial" w:cs="Arial"/>
                <w:sz w:val="22"/>
                <w:szCs w:val="22"/>
              </w:rPr>
              <w:t>___________</w:t>
            </w:r>
          </w:p>
          <w:p w14:paraId="0965E883" w14:textId="58B9BAAE"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r w:rsidR="00380E5A" w:rsidRPr="00B64636">
              <w:rPr>
                <w:rFonts w:ascii="Arial" w:hAnsi="Arial" w:cs="Arial"/>
                <w:sz w:val="22"/>
                <w:szCs w:val="22"/>
              </w:rPr>
              <w:t xml:space="preserve">                                   personal phone #</w:t>
            </w:r>
          </w:p>
          <w:p w14:paraId="79595752" w14:textId="77777777" w:rsidR="00402F25" w:rsidRPr="00B64636" w:rsidRDefault="00402F25" w:rsidP="00C80E6B">
            <w:pPr>
              <w:ind w:left="1476"/>
              <w:rPr>
                <w:rFonts w:ascii="Arial" w:hAnsi="Arial" w:cs="Arial"/>
                <w:sz w:val="22"/>
                <w:szCs w:val="22"/>
              </w:rPr>
            </w:pPr>
          </w:p>
          <w:p w14:paraId="5FE9701C" w14:textId="4530F3B5" w:rsidR="00785654"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 xml:space="preserve">   ____________</w:t>
            </w:r>
          </w:p>
          <w:p w14:paraId="15D096AB" w14:textId="037546FC" w:rsidR="006868F4"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75BF3EC6" w14:textId="77777777" w:rsidR="00785654" w:rsidRPr="00B64636" w:rsidRDefault="00785654" w:rsidP="00C80E6B">
            <w:pPr>
              <w:ind w:left="1476"/>
              <w:rPr>
                <w:rFonts w:ascii="Arial" w:hAnsi="Arial" w:cs="Arial"/>
                <w:sz w:val="22"/>
                <w:szCs w:val="22"/>
              </w:rPr>
            </w:pPr>
          </w:p>
          <w:p w14:paraId="464781F3"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2: </w:t>
            </w:r>
            <w:r w:rsidR="00402F25" w:rsidRPr="00B64636">
              <w:rPr>
                <w:rFonts w:ascii="Arial" w:hAnsi="Arial" w:cs="Arial"/>
                <w:bCs/>
                <w:sz w:val="22"/>
                <w:szCs w:val="22"/>
              </w:rPr>
              <w:t>_________________________________________</w:t>
            </w:r>
          </w:p>
          <w:p w14:paraId="40511A99"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027638D3" w14:textId="77777777" w:rsidR="00402F25" w:rsidRPr="00B64636" w:rsidRDefault="00402F25" w:rsidP="00C80E6B">
            <w:pPr>
              <w:ind w:left="1476"/>
              <w:rPr>
                <w:rFonts w:ascii="Arial" w:eastAsia="HiddenHorzOCR" w:hAnsi="Arial" w:cs="Arial"/>
                <w:sz w:val="22"/>
                <w:szCs w:val="22"/>
              </w:rPr>
            </w:pPr>
          </w:p>
          <w:p w14:paraId="0C6EB6F2"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0E6D0F8D"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08FA5016" w14:textId="77777777" w:rsidR="00402F25" w:rsidRPr="00B64636" w:rsidRDefault="00402F25" w:rsidP="00C80E6B">
            <w:pPr>
              <w:ind w:left="1476"/>
              <w:rPr>
                <w:rFonts w:ascii="Arial" w:hAnsi="Arial" w:cs="Arial"/>
                <w:sz w:val="22"/>
                <w:szCs w:val="22"/>
              </w:rPr>
            </w:pPr>
          </w:p>
          <w:p w14:paraId="05DF053E" w14:textId="2DB0DF28"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57D8E1EB" w14:textId="02024F82" w:rsidR="00402F25" w:rsidRPr="00B64636" w:rsidRDefault="00402F25" w:rsidP="00C80E6B">
            <w:pPr>
              <w:ind w:left="1476"/>
              <w:rPr>
                <w:rFonts w:ascii="Arial" w:hAnsi="Arial" w:cs="Arial"/>
                <w:sz w:val="22"/>
                <w:szCs w:val="22"/>
              </w:rPr>
            </w:pPr>
            <w:r w:rsidRPr="00B64636">
              <w:rPr>
                <w:rFonts w:ascii="Arial" w:hAnsi="Arial" w:cs="Arial"/>
                <w:sz w:val="22"/>
                <w:szCs w:val="22"/>
              </w:rPr>
              <w:t xml:space="preserve">Contact person at residence </w:t>
            </w:r>
            <w:r w:rsidR="00380E5A" w:rsidRPr="00B64636">
              <w:rPr>
                <w:rFonts w:ascii="Arial" w:hAnsi="Arial" w:cs="Arial"/>
                <w:sz w:val="22"/>
                <w:szCs w:val="22"/>
              </w:rPr>
              <w:t>/shelter</w:t>
            </w:r>
            <w:r w:rsidRPr="00B64636">
              <w:rPr>
                <w:rFonts w:ascii="Arial" w:hAnsi="Arial" w:cs="Arial"/>
                <w:sz w:val="22"/>
                <w:szCs w:val="22"/>
              </w:rPr>
              <w:t xml:space="preserve">         phone #</w:t>
            </w:r>
          </w:p>
          <w:p w14:paraId="1B2517FA" w14:textId="77777777" w:rsidR="00785654" w:rsidRPr="00B64636" w:rsidRDefault="00785654" w:rsidP="00C80E6B">
            <w:pPr>
              <w:ind w:left="1476"/>
              <w:rPr>
                <w:rFonts w:ascii="Arial" w:hAnsi="Arial" w:cs="Arial"/>
                <w:sz w:val="22"/>
                <w:szCs w:val="22"/>
              </w:rPr>
            </w:pPr>
          </w:p>
          <w:p w14:paraId="3F3A1885"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3: </w:t>
            </w:r>
            <w:r w:rsidR="00402F25" w:rsidRPr="00B64636">
              <w:rPr>
                <w:rFonts w:ascii="Arial" w:hAnsi="Arial" w:cs="Arial"/>
                <w:bCs/>
                <w:sz w:val="22"/>
                <w:szCs w:val="22"/>
              </w:rPr>
              <w:t>_________________________________________</w:t>
            </w:r>
          </w:p>
          <w:p w14:paraId="32CB81E1"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44426D3B" w14:textId="77777777" w:rsidR="00402F25" w:rsidRPr="00B64636" w:rsidRDefault="00402F25" w:rsidP="00C80E6B">
            <w:pPr>
              <w:ind w:left="1476"/>
              <w:rPr>
                <w:rFonts w:ascii="Arial" w:eastAsia="HiddenHorzOCR" w:hAnsi="Arial" w:cs="Arial"/>
                <w:sz w:val="22"/>
                <w:szCs w:val="22"/>
              </w:rPr>
            </w:pPr>
          </w:p>
          <w:p w14:paraId="436537C4"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1D19310C"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6A7B60D7" w14:textId="77777777" w:rsidR="00402F25" w:rsidRPr="00B64636" w:rsidRDefault="00402F25" w:rsidP="00C80E6B">
            <w:pPr>
              <w:ind w:left="1476"/>
              <w:rPr>
                <w:rFonts w:ascii="Arial" w:hAnsi="Arial" w:cs="Arial"/>
                <w:sz w:val="22"/>
                <w:szCs w:val="22"/>
              </w:rPr>
            </w:pPr>
          </w:p>
          <w:p w14:paraId="1A3EFCE3" w14:textId="37A68211"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7D784FB3" w14:textId="756DCC75" w:rsidR="00402F25"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58ADBF3D" w14:textId="77777777" w:rsidR="00785654" w:rsidRPr="00B64636" w:rsidRDefault="00785654" w:rsidP="00C80E6B">
            <w:pPr>
              <w:ind w:left="1476"/>
              <w:rPr>
                <w:rFonts w:ascii="Arial" w:hAnsi="Arial" w:cs="Arial"/>
                <w:sz w:val="22"/>
                <w:szCs w:val="22"/>
              </w:rPr>
            </w:pPr>
          </w:p>
          <w:p w14:paraId="4D767166" w14:textId="77777777" w:rsidR="00785654" w:rsidRPr="00B64636" w:rsidRDefault="00785654" w:rsidP="00C80E6B">
            <w:pPr>
              <w:ind w:left="1476"/>
              <w:rPr>
                <w:rFonts w:ascii="Arial" w:eastAsia="HiddenHorzOCR" w:hAnsi="Arial" w:cs="Arial"/>
                <w:sz w:val="22"/>
                <w:szCs w:val="22"/>
              </w:rPr>
            </w:pPr>
          </w:p>
        </w:tc>
      </w:tr>
      <w:tr w:rsidR="00785654" w:rsidRPr="00B64636" w14:paraId="159617DD" w14:textId="77777777" w:rsidTr="00785654">
        <w:trPr>
          <w:jc w:val="center"/>
        </w:trPr>
        <w:tc>
          <w:tcPr>
            <w:tcW w:w="1712" w:type="pct"/>
          </w:tcPr>
          <w:p w14:paraId="35D91F1A" w14:textId="02C43010" w:rsidR="00785654" w:rsidRPr="00B64636" w:rsidRDefault="00785654" w:rsidP="00C80E6B">
            <w:pPr>
              <w:rPr>
                <w:rFonts w:ascii="Arial" w:hAnsi="Arial" w:cs="Arial"/>
                <w:sz w:val="22"/>
                <w:szCs w:val="22"/>
              </w:rPr>
            </w:pPr>
            <w:r w:rsidRPr="00B64636">
              <w:rPr>
                <w:rFonts w:ascii="Arial" w:hAnsi="Arial" w:cs="Arial"/>
                <w:sz w:val="22"/>
                <w:szCs w:val="22"/>
              </w:rPr>
              <w:t>LOC</w:t>
            </w:r>
            <w:r w:rsidR="005E6376" w:rsidRPr="00B64636">
              <w:rPr>
                <w:rFonts w:ascii="Arial" w:hAnsi="Arial" w:cs="Arial"/>
                <w:sz w:val="22"/>
                <w:szCs w:val="22"/>
              </w:rPr>
              <w:t>4.</w:t>
            </w:r>
            <w:r w:rsidRPr="00B64636">
              <w:rPr>
                <w:rFonts w:ascii="Arial" w:hAnsi="Arial" w:cs="Arial"/>
                <w:sz w:val="22"/>
                <w:szCs w:val="22"/>
              </w:rPr>
              <w:t xml:space="preserve">  How long have you lived at this </w:t>
            </w:r>
            <w:r w:rsidR="00402F25" w:rsidRPr="00B64636">
              <w:rPr>
                <w:rFonts w:ascii="Arial" w:hAnsi="Arial" w:cs="Arial"/>
                <w:sz w:val="22"/>
                <w:szCs w:val="22"/>
              </w:rPr>
              <w:t>location</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w:t>
            </w:r>
            <w:r w:rsidRPr="00B64636">
              <w:rPr>
                <w:rFonts w:ascii="Arial" w:eastAsia="HiddenHorzOCR" w:hAnsi="Arial" w:cs="Arial"/>
                <w:b/>
                <w:sz w:val="22"/>
                <w:szCs w:val="22"/>
              </w:rPr>
              <w:lastRenderedPageBreak/>
              <w:t>they live, complete this for each residence)</w:t>
            </w:r>
          </w:p>
        </w:tc>
        <w:tc>
          <w:tcPr>
            <w:tcW w:w="3288" w:type="pct"/>
            <w:gridSpan w:val="2"/>
          </w:tcPr>
          <w:p w14:paraId="658B056E" w14:textId="77777777" w:rsidR="00785654" w:rsidRPr="00B64636" w:rsidRDefault="00785654" w:rsidP="00C80E6B">
            <w:pPr>
              <w:rPr>
                <w:rFonts w:ascii="Arial" w:hAnsi="Arial" w:cs="Arial"/>
                <w:sz w:val="22"/>
                <w:szCs w:val="22"/>
              </w:rPr>
            </w:pPr>
            <w:r w:rsidRPr="00B64636">
              <w:rPr>
                <w:rFonts w:ascii="Arial" w:hAnsi="Arial" w:cs="Arial"/>
                <w:sz w:val="22"/>
                <w:szCs w:val="22"/>
              </w:rPr>
              <w:lastRenderedPageBreak/>
              <w:t>Residence #1: _________ months _________years</w:t>
            </w:r>
          </w:p>
          <w:p w14:paraId="6DCA28B9" w14:textId="77777777" w:rsidR="00592C98" w:rsidRPr="00B64636" w:rsidRDefault="00592C98" w:rsidP="00C80E6B">
            <w:pPr>
              <w:rPr>
                <w:rFonts w:ascii="Arial" w:hAnsi="Arial" w:cs="Arial"/>
                <w:sz w:val="22"/>
                <w:szCs w:val="22"/>
              </w:rPr>
            </w:pPr>
          </w:p>
          <w:p w14:paraId="215C36C3"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2: _________ months _________years</w:t>
            </w:r>
          </w:p>
          <w:p w14:paraId="7F89357E" w14:textId="77777777" w:rsidR="00592C98" w:rsidRPr="00B64636" w:rsidRDefault="00592C98" w:rsidP="00C80E6B">
            <w:pPr>
              <w:rPr>
                <w:rFonts w:ascii="Arial" w:hAnsi="Arial" w:cs="Arial"/>
                <w:sz w:val="22"/>
                <w:szCs w:val="22"/>
              </w:rPr>
            </w:pPr>
          </w:p>
          <w:p w14:paraId="69AD9C99"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3: _________ months _________years</w:t>
            </w:r>
          </w:p>
          <w:p w14:paraId="6C1FA8A8" w14:textId="77777777" w:rsidR="00785654" w:rsidRPr="00B64636" w:rsidRDefault="00785654" w:rsidP="00C80E6B">
            <w:pPr>
              <w:rPr>
                <w:rFonts w:ascii="Arial" w:hAnsi="Arial" w:cs="Arial"/>
                <w:bCs/>
                <w:sz w:val="22"/>
                <w:szCs w:val="22"/>
              </w:rPr>
            </w:pPr>
          </w:p>
        </w:tc>
      </w:tr>
      <w:tr w:rsidR="00785654" w:rsidRPr="00B64636" w14:paraId="1B8B018B" w14:textId="77777777" w:rsidTr="00785654">
        <w:trPr>
          <w:jc w:val="center"/>
        </w:trPr>
        <w:tc>
          <w:tcPr>
            <w:tcW w:w="1712" w:type="pct"/>
          </w:tcPr>
          <w:p w14:paraId="3A1E433D" w14:textId="39FCFF12" w:rsidR="00785654" w:rsidRPr="00B64636" w:rsidRDefault="00785654" w:rsidP="00C80E6B">
            <w:pPr>
              <w:rPr>
                <w:rFonts w:ascii="Arial" w:hAnsi="Arial" w:cs="Arial"/>
                <w:sz w:val="22"/>
                <w:szCs w:val="22"/>
              </w:rPr>
            </w:pPr>
            <w:r w:rsidRPr="00B64636">
              <w:rPr>
                <w:rFonts w:ascii="Arial" w:hAnsi="Arial" w:cs="Arial"/>
                <w:sz w:val="22"/>
                <w:szCs w:val="22"/>
              </w:rPr>
              <w:lastRenderedPageBreak/>
              <w:t>LOC</w:t>
            </w:r>
            <w:r w:rsidR="005E6376" w:rsidRPr="00B64636">
              <w:rPr>
                <w:rFonts w:ascii="Arial" w:hAnsi="Arial" w:cs="Arial"/>
                <w:sz w:val="22"/>
                <w:szCs w:val="22"/>
              </w:rPr>
              <w:t>5</w:t>
            </w:r>
            <w:r w:rsidRPr="00B64636">
              <w:rPr>
                <w:rFonts w:ascii="Arial" w:hAnsi="Arial" w:cs="Arial"/>
                <w:sz w:val="22"/>
                <w:szCs w:val="22"/>
              </w:rPr>
              <w:t xml:space="preserve">   Do you plan to move anytime soon?</w:t>
            </w:r>
          </w:p>
        </w:tc>
        <w:tc>
          <w:tcPr>
            <w:tcW w:w="3288" w:type="pct"/>
            <w:gridSpan w:val="2"/>
          </w:tcPr>
          <w:p w14:paraId="36065FB7" w14:textId="2F17B6EE"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1</w:t>
            </w:r>
            <w:r w:rsidR="00914FA9" w:rsidRPr="00B64636">
              <w:rPr>
                <w:rFonts w:ascii="Arial" w:hAnsi="Arial" w:cs="Arial"/>
                <w:bCs/>
                <w:sz w:val="22"/>
                <w:szCs w:val="22"/>
              </w:rPr>
              <w:t>,</w:t>
            </w:r>
            <w:r w:rsidRPr="00B64636">
              <w:rPr>
                <w:rFonts w:ascii="Arial" w:hAnsi="Arial" w:cs="Arial"/>
                <w:bCs/>
                <w:sz w:val="22"/>
                <w:szCs w:val="22"/>
              </w:rPr>
              <w:t xml:space="preserve"> Yes</w:t>
            </w:r>
          </w:p>
          <w:p w14:paraId="2D92C02E"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yes,</w:t>
            </w:r>
            <w:r w:rsidRPr="00B64636">
              <w:rPr>
                <w:rFonts w:ascii="Arial" w:hAnsi="Arial" w:cs="Arial"/>
                <w:bCs/>
                <w:i/>
                <w:sz w:val="22"/>
                <w:szCs w:val="22"/>
              </w:rPr>
              <w:t xml:space="preserve"> </w:t>
            </w:r>
            <w:r w:rsidRPr="00B64636">
              <w:rPr>
                <w:rFonts w:ascii="Arial" w:hAnsi="Arial" w:cs="Arial"/>
                <w:bCs/>
                <w:sz w:val="22"/>
                <w:szCs w:val="22"/>
              </w:rPr>
              <w:t xml:space="preserve">do you know where to? ___________________ </w:t>
            </w:r>
          </w:p>
          <w:p w14:paraId="71E3703C"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Do you know when? ____________</w:t>
            </w:r>
          </w:p>
          <w:p w14:paraId="3D55B199" w14:textId="443853D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does not know where to, what are the possibilities? __________</w:t>
            </w:r>
            <w:r w:rsidR="00380E5A" w:rsidRPr="00B64636">
              <w:rPr>
                <w:rFonts w:ascii="Arial" w:hAnsi="Arial" w:cs="Arial"/>
                <w:bCs/>
                <w:sz w:val="22"/>
                <w:szCs w:val="22"/>
              </w:rPr>
              <w:t>_____________________________________</w:t>
            </w:r>
          </w:p>
        </w:tc>
      </w:tr>
      <w:tr w:rsidR="00785654" w:rsidRPr="00B64636" w14:paraId="34F5B4C3" w14:textId="77777777" w:rsidTr="00785654">
        <w:trPr>
          <w:jc w:val="center"/>
        </w:trPr>
        <w:tc>
          <w:tcPr>
            <w:tcW w:w="1712" w:type="pct"/>
          </w:tcPr>
          <w:p w14:paraId="3EC6E57F" w14:textId="3FF5258A" w:rsidR="00785654" w:rsidRPr="00B64636" w:rsidRDefault="00785654" w:rsidP="00C80E6B">
            <w:pPr>
              <w:rPr>
                <w:rFonts w:ascii="Arial" w:eastAsia="HiddenHorzOCR" w:hAnsi="Arial" w:cs="Arial"/>
                <w:b/>
                <w:sz w:val="22"/>
                <w:szCs w:val="22"/>
              </w:rPr>
            </w:pPr>
            <w:r w:rsidRPr="00B64636">
              <w:rPr>
                <w:rFonts w:ascii="Arial" w:hAnsi="Arial" w:cs="Arial"/>
                <w:sz w:val="22"/>
                <w:szCs w:val="22"/>
              </w:rPr>
              <w:t>LOC</w:t>
            </w:r>
            <w:r w:rsidR="005E6376" w:rsidRPr="00B64636">
              <w:rPr>
                <w:rFonts w:ascii="Arial" w:hAnsi="Arial" w:cs="Arial"/>
                <w:sz w:val="22"/>
                <w:szCs w:val="22"/>
              </w:rPr>
              <w:t xml:space="preserve">6 </w:t>
            </w:r>
            <w:r w:rsidRPr="00B64636">
              <w:rPr>
                <w:rFonts w:ascii="Arial" w:hAnsi="Arial" w:cs="Arial"/>
                <w:sz w:val="22"/>
                <w:szCs w:val="22"/>
              </w:rPr>
              <w:t xml:space="preserve"> Who else lives in the </w:t>
            </w:r>
            <w:r w:rsidR="00402F25" w:rsidRPr="00B64636">
              <w:rPr>
                <w:rFonts w:ascii="Arial" w:hAnsi="Arial" w:cs="Arial"/>
                <w:sz w:val="22"/>
                <w:szCs w:val="22"/>
              </w:rPr>
              <w:t xml:space="preserve">location </w:t>
            </w:r>
            <w:r w:rsidRPr="00B64636">
              <w:rPr>
                <w:rFonts w:ascii="Arial" w:hAnsi="Arial" w:cs="Arial"/>
                <w:sz w:val="22"/>
                <w:szCs w:val="22"/>
              </w:rPr>
              <w:t>with you?</w:t>
            </w:r>
            <w:r w:rsidRPr="00B64636">
              <w:rPr>
                <w:rFonts w:ascii="Arial" w:eastAsia="HiddenHorzOCR" w:hAnsi="Arial" w:cs="Arial"/>
                <w:b/>
                <w:sz w:val="22"/>
                <w:szCs w:val="22"/>
              </w:rPr>
              <w:t xml:space="preserve"> (If the person reports more than 1 area that they live, complete this for each residence) </w:t>
            </w:r>
          </w:p>
          <w:p w14:paraId="55E70B3B" w14:textId="77777777" w:rsidR="007E7017" w:rsidRPr="00B64636" w:rsidRDefault="007E7017" w:rsidP="00C80E6B">
            <w:pPr>
              <w:rPr>
                <w:rFonts w:ascii="Arial" w:eastAsia="HiddenHorzOCR" w:hAnsi="Arial" w:cs="Arial"/>
                <w:b/>
                <w:sz w:val="22"/>
                <w:szCs w:val="22"/>
              </w:rPr>
            </w:pPr>
          </w:p>
          <w:p w14:paraId="1BA6BB84" w14:textId="4E369E9B" w:rsidR="007E7017" w:rsidRPr="00B64636" w:rsidRDefault="007E7017" w:rsidP="00C80E6B">
            <w:pPr>
              <w:rPr>
                <w:rFonts w:ascii="Arial" w:eastAsia="HiddenHorzOCR" w:hAnsi="Arial" w:cs="Arial"/>
                <w:b/>
                <w:sz w:val="22"/>
                <w:szCs w:val="22"/>
              </w:rPr>
            </w:pPr>
            <w:r w:rsidRPr="00B64636">
              <w:rPr>
                <w:rFonts w:ascii="Arial" w:eastAsia="HiddenHorzOCR" w:hAnsi="Arial" w:cs="Arial"/>
                <w:b/>
                <w:sz w:val="22"/>
                <w:szCs w:val="22"/>
              </w:rPr>
              <w:t>NOTE: These residences may be shelter</w:t>
            </w:r>
            <w:r w:rsidR="006148B7" w:rsidRPr="00B64636">
              <w:rPr>
                <w:rFonts w:ascii="Arial" w:eastAsia="HiddenHorzOCR" w:hAnsi="Arial" w:cs="Arial"/>
                <w:b/>
                <w:sz w:val="22"/>
                <w:szCs w:val="22"/>
              </w:rPr>
              <w:t>s</w:t>
            </w:r>
            <w:r w:rsidRPr="00B64636">
              <w:rPr>
                <w:rFonts w:ascii="Arial" w:eastAsia="HiddenHorzOCR" w:hAnsi="Arial" w:cs="Arial"/>
                <w:b/>
                <w:sz w:val="22"/>
                <w:szCs w:val="22"/>
              </w:rPr>
              <w:t>.</w:t>
            </w:r>
          </w:p>
          <w:p w14:paraId="3236F757" w14:textId="77777777" w:rsidR="00380E5A" w:rsidRPr="00B64636" w:rsidRDefault="00380E5A" w:rsidP="00C80E6B">
            <w:pPr>
              <w:rPr>
                <w:rFonts w:ascii="Arial" w:eastAsia="HiddenHorzOCR" w:hAnsi="Arial" w:cs="Arial"/>
                <w:b/>
                <w:sz w:val="22"/>
                <w:szCs w:val="22"/>
              </w:rPr>
            </w:pPr>
          </w:p>
          <w:p w14:paraId="204F87D6" w14:textId="057ED9F4" w:rsidR="00785654" w:rsidRPr="00B64636" w:rsidRDefault="00380E5A" w:rsidP="00C80E6B">
            <w:pPr>
              <w:rPr>
                <w:rFonts w:ascii="Arial" w:eastAsia="HiddenHorzOCR" w:hAnsi="Arial" w:cs="Arial"/>
                <w:sz w:val="22"/>
                <w:szCs w:val="22"/>
              </w:rPr>
            </w:pPr>
            <w:r w:rsidRPr="00B64636">
              <w:rPr>
                <w:rFonts w:ascii="Arial" w:eastAsia="HiddenHorzOCR" w:hAnsi="Arial" w:cs="Arial"/>
                <w:b/>
                <w:sz w:val="22"/>
                <w:szCs w:val="22"/>
              </w:rPr>
              <w:t>Add extra lines if more than one significant other lives with participant at any given location.</w:t>
            </w:r>
          </w:p>
          <w:p w14:paraId="6F5F1539" w14:textId="77777777" w:rsidR="007E7017" w:rsidRPr="00B64636" w:rsidRDefault="007E7017" w:rsidP="00C80E6B">
            <w:pPr>
              <w:ind w:left="720" w:firstLine="720"/>
              <w:rPr>
                <w:rFonts w:ascii="Arial" w:eastAsia="HiddenHorzOCR" w:hAnsi="Arial" w:cs="Arial"/>
                <w:sz w:val="22"/>
                <w:szCs w:val="22"/>
              </w:rPr>
            </w:pPr>
          </w:p>
        </w:tc>
        <w:tc>
          <w:tcPr>
            <w:tcW w:w="3288" w:type="pct"/>
            <w:gridSpan w:val="2"/>
          </w:tcPr>
          <w:p w14:paraId="58F31C28" w14:textId="176FAC70" w:rsidR="005E6376" w:rsidRPr="00B64636" w:rsidRDefault="00785654" w:rsidP="00C80E6B">
            <w:pPr>
              <w:rPr>
                <w:rFonts w:ascii="Arial" w:hAnsi="Arial" w:cs="Arial"/>
                <w:sz w:val="22"/>
                <w:szCs w:val="22"/>
              </w:rPr>
            </w:pPr>
            <w:r w:rsidRPr="00B64636">
              <w:rPr>
                <w:rFonts w:ascii="Arial" w:hAnsi="Arial" w:cs="Arial"/>
                <w:sz w:val="22"/>
                <w:szCs w:val="22"/>
              </w:rPr>
              <w:t>Residence #1: Full</w:t>
            </w:r>
            <w:r w:rsidR="005E6376" w:rsidRPr="00B64636">
              <w:rPr>
                <w:rFonts w:ascii="Arial" w:hAnsi="Arial" w:cs="Arial"/>
                <w:sz w:val="22"/>
                <w:szCs w:val="22"/>
              </w:rPr>
              <w:t xml:space="preserve"> </w:t>
            </w:r>
            <w:r w:rsidRPr="00B64636">
              <w:rPr>
                <w:rFonts w:ascii="Arial" w:hAnsi="Arial" w:cs="Arial"/>
                <w:sz w:val="22"/>
                <w:szCs w:val="22"/>
              </w:rPr>
              <w:t>Name:</w:t>
            </w:r>
            <w:r w:rsidR="005E6376" w:rsidRPr="00B64636">
              <w:rPr>
                <w:rFonts w:ascii="Arial" w:hAnsi="Arial" w:cs="Arial"/>
                <w:sz w:val="22"/>
                <w:szCs w:val="22"/>
              </w:rPr>
              <w:t>_</w:t>
            </w:r>
            <w:r w:rsidRPr="00B64636">
              <w:rPr>
                <w:rFonts w:ascii="Arial" w:hAnsi="Arial" w:cs="Arial"/>
                <w:sz w:val="22"/>
                <w:szCs w:val="22"/>
              </w:rPr>
              <w:t>_______________</w:t>
            </w:r>
            <w:r w:rsidR="005E6376" w:rsidRPr="00B64636">
              <w:rPr>
                <w:rFonts w:ascii="Arial" w:hAnsi="Arial" w:cs="Arial"/>
                <w:sz w:val="22"/>
                <w:szCs w:val="22"/>
              </w:rPr>
              <w:t xml:space="preserve">________ </w:t>
            </w:r>
          </w:p>
          <w:p w14:paraId="03590DC7" w14:textId="018C0CD7" w:rsidR="005E6376" w:rsidRPr="00B64636" w:rsidRDefault="005E6376" w:rsidP="00C80E6B">
            <w:pPr>
              <w:rPr>
                <w:rFonts w:ascii="Arial" w:hAnsi="Arial" w:cs="Arial"/>
                <w:sz w:val="22"/>
                <w:szCs w:val="22"/>
              </w:rPr>
            </w:pPr>
            <w:r w:rsidRPr="00B64636">
              <w:rPr>
                <w:rFonts w:ascii="Arial" w:hAnsi="Arial" w:cs="Arial"/>
                <w:sz w:val="22"/>
                <w:szCs w:val="22"/>
              </w:rPr>
              <w:t>Relationship to you:</w:t>
            </w:r>
            <w:r w:rsidR="00785654" w:rsidRPr="00B64636">
              <w:rPr>
                <w:rFonts w:ascii="Arial" w:hAnsi="Arial" w:cs="Arial"/>
                <w:sz w:val="22"/>
                <w:szCs w:val="22"/>
              </w:rPr>
              <w:t>_</w:t>
            </w:r>
            <w:r w:rsidRPr="00B64636">
              <w:rPr>
                <w:rFonts w:ascii="Arial" w:hAnsi="Arial" w:cs="Arial"/>
                <w:sz w:val="22"/>
                <w:szCs w:val="22"/>
              </w:rPr>
              <w:t>___________</w:t>
            </w:r>
            <w:r w:rsidR="00785654" w:rsidRPr="00B64636">
              <w:rPr>
                <w:rFonts w:ascii="Arial" w:hAnsi="Arial" w:cs="Arial"/>
                <w:sz w:val="22"/>
                <w:szCs w:val="22"/>
              </w:rPr>
              <w:t xml:space="preserve">____________________ </w:t>
            </w:r>
          </w:p>
          <w:p w14:paraId="5005969F" w14:textId="1A007500" w:rsidR="007F0242"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5E6C9C73" w14:textId="77777777" w:rsidR="006868F4" w:rsidRPr="00B64636" w:rsidRDefault="006868F4" w:rsidP="00C80E6B">
            <w:pPr>
              <w:rPr>
                <w:rFonts w:ascii="Arial" w:hAnsi="Arial" w:cs="Arial"/>
                <w:sz w:val="22"/>
                <w:szCs w:val="22"/>
              </w:rPr>
            </w:pPr>
          </w:p>
          <w:p w14:paraId="2D06C604" w14:textId="7DB7D335" w:rsidR="00785654" w:rsidRPr="00B64636" w:rsidRDefault="00785654" w:rsidP="00C80E6B">
            <w:pPr>
              <w:outlineLvl w:val="7"/>
              <w:rPr>
                <w:rFonts w:ascii="Arial" w:hAnsi="Arial" w:cs="Arial"/>
                <w:bCs/>
                <w:sz w:val="22"/>
                <w:szCs w:val="22"/>
              </w:rPr>
            </w:pPr>
            <w:r w:rsidRPr="00B64636">
              <w:rPr>
                <w:rFonts w:ascii="Arial" w:hAnsi="Arial" w:cs="Arial"/>
                <w:sz w:val="22"/>
                <w:szCs w:val="22"/>
              </w:rPr>
              <w:t>Residence #2: Full Name: ______________________________</w:t>
            </w:r>
            <w:r w:rsidR="00881CF8" w:rsidRPr="00B64636">
              <w:rPr>
                <w:rFonts w:ascii="Arial" w:hAnsi="Arial" w:cs="Arial"/>
                <w:bCs/>
                <w:sz w:val="22"/>
                <w:szCs w:val="22"/>
              </w:rPr>
              <w:t xml:space="preserve"> </w:t>
            </w:r>
          </w:p>
          <w:p w14:paraId="77E74052" w14:textId="4706F544" w:rsidR="00785654" w:rsidRPr="00B64636" w:rsidRDefault="00881CF8" w:rsidP="00C80E6B">
            <w:pPr>
              <w:rPr>
                <w:rFonts w:ascii="Arial" w:hAnsi="Arial" w:cs="Arial"/>
                <w:bCs/>
                <w:sz w:val="22"/>
                <w:szCs w:val="22"/>
              </w:rPr>
            </w:pPr>
            <w:r w:rsidRPr="00B64636">
              <w:rPr>
                <w:rFonts w:ascii="Arial" w:hAnsi="Arial" w:cs="Arial"/>
                <w:sz w:val="22"/>
                <w:szCs w:val="22"/>
              </w:rPr>
              <w:t>Relationship to you:</w:t>
            </w:r>
            <w:r w:rsidR="00785654" w:rsidRPr="00B64636">
              <w:rPr>
                <w:rFonts w:ascii="Arial" w:hAnsi="Arial" w:cs="Arial"/>
                <w:sz w:val="22"/>
                <w:szCs w:val="22"/>
              </w:rPr>
              <w:t xml:space="preserve">________________________________ </w:t>
            </w:r>
          </w:p>
          <w:p w14:paraId="12E891EF" w14:textId="77777777"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720A5EC2" w14:textId="77777777" w:rsidR="00380E5A" w:rsidRPr="00B64636" w:rsidRDefault="00380E5A" w:rsidP="00C80E6B">
            <w:pPr>
              <w:rPr>
                <w:rFonts w:ascii="Arial" w:hAnsi="Arial" w:cs="Arial"/>
                <w:sz w:val="22"/>
                <w:szCs w:val="22"/>
              </w:rPr>
            </w:pPr>
          </w:p>
          <w:p w14:paraId="7B1A270C" w14:textId="1059C50C" w:rsidR="00785654" w:rsidRPr="00B64636" w:rsidRDefault="00785654" w:rsidP="00C80E6B">
            <w:pPr>
              <w:rPr>
                <w:rFonts w:ascii="Arial" w:hAnsi="Arial" w:cs="Arial"/>
                <w:bCs/>
                <w:sz w:val="22"/>
                <w:szCs w:val="22"/>
              </w:rPr>
            </w:pPr>
            <w:r w:rsidRPr="00B64636">
              <w:rPr>
                <w:rFonts w:ascii="Arial" w:hAnsi="Arial" w:cs="Arial"/>
                <w:sz w:val="22"/>
                <w:szCs w:val="22"/>
              </w:rPr>
              <w:t>Residence #3: Full Name: _______________________________</w:t>
            </w:r>
            <w:r w:rsidR="00881CF8" w:rsidRPr="00B64636">
              <w:rPr>
                <w:rFonts w:ascii="Arial" w:hAnsi="Arial" w:cs="Arial"/>
                <w:bCs/>
                <w:sz w:val="22"/>
                <w:szCs w:val="22"/>
              </w:rPr>
              <w:t xml:space="preserve"> </w:t>
            </w:r>
          </w:p>
          <w:p w14:paraId="3558F35E" w14:textId="0F213E7C" w:rsidR="00785654" w:rsidRPr="00B64636" w:rsidRDefault="00881CF8" w:rsidP="00C80E6B">
            <w:pPr>
              <w:rPr>
                <w:rFonts w:ascii="Arial" w:hAnsi="Arial" w:cs="Arial"/>
                <w:sz w:val="22"/>
                <w:szCs w:val="22"/>
              </w:rPr>
            </w:pPr>
            <w:r w:rsidRPr="00B64636">
              <w:rPr>
                <w:rFonts w:ascii="Arial" w:hAnsi="Arial" w:cs="Arial"/>
                <w:bCs/>
                <w:sz w:val="22"/>
                <w:szCs w:val="22"/>
              </w:rPr>
              <w:t>Relationship to you:</w:t>
            </w:r>
            <w:r w:rsidR="00785654" w:rsidRPr="00B64636">
              <w:rPr>
                <w:rFonts w:ascii="Arial" w:hAnsi="Arial" w:cs="Arial"/>
                <w:sz w:val="22"/>
                <w:szCs w:val="22"/>
              </w:rPr>
              <w:t>__</w:t>
            </w:r>
            <w:r w:rsidRPr="00B64636">
              <w:rPr>
                <w:rFonts w:ascii="Arial" w:hAnsi="Arial" w:cs="Arial"/>
                <w:sz w:val="22"/>
                <w:szCs w:val="22"/>
              </w:rPr>
              <w:t>__________________________________</w:t>
            </w:r>
          </w:p>
          <w:p w14:paraId="46BD9CF0" w14:textId="7C2DE5A4"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16D99A00" w14:textId="3DE90998" w:rsidR="00785654" w:rsidRPr="00B64636" w:rsidRDefault="00785654" w:rsidP="00C80E6B">
            <w:pPr>
              <w:rPr>
                <w:rFonts w:ascii="Arial" w:hAnsi="Arial" w:cs="Arial"/>
                <w:sz w:val="22"/>
                <w:szCs w:val="22"/>
              </w:rPr>
            </w:pPr>
          </w:p>
        </w:tc>
      </w:tr>
      <w:tr w:rsidR="00785654" w:rsidRPr="00B64636" w14:paraId="4E0FC478" w14:textId="77777777" w:rsidTr="00785654">
        <w:trPr>
          <w:jc w:val="center"/>
        </w:trPr>
        <w:tc>
          <w:tcPr>
            <w:tcW w:w="1712" w:type="pct"/>
          </w:tcPr>
          <w:p w14:paraId="690098D8" w14:textId="54DD9AE0" w:rsidR="00785654" w:rsidRPr="00B64636" w:rsidRDefault="00424947" w:rsidP="005F004C">
            <w:pPr>
              <w:spacing w:before="200"/>
              <w:outlineLvl w:val="7"/>
              <w:rPr>
                <w:rFonts w:ascii="Arial" w:eastAsia="HiddenHorzOCR" w:hAnsi="Arial" w:cs="Arial"/>
                <w:sz w:val="22"/>
                <w:szCs w:val="22"/>
              </w:rPr>
            </w:pPr>
            <w:r w:rsidRPr="00B64636">
              <w:rPr>
                <w:rFonts w:ascii="Arial" w:eastAsia="HiddenHorzOCR" w:hAnsi="Arial" w:cs="Arial"/>
                <w:sz w:val="22"/>
                <w:szCs w:val="22"/>
              </w:rPr>
              <w:t xml:space="preserve">LOC7   </w:t>
            </w:r>
            <w:r w:rsidR="00C80E6B" w:rsidRPr="00B64636">
              <w:rPr>
                <w:rFonts w:ascii="Arial" w:hAnsi="Arial" w:cs="Arial"/>
                <w:b/>
                <w:sz w:val="22"/>
                <w:szCs w:val="22"/>
              </w:rPr>
              <w:t>Who is the best friend or relative who usually knows how to reach you if you should move?</w:t>
            </w:r>
          </w:p>
        </w:tc>
        <w:tc>
          <w:tcPr>
            <w:tcW w:w="3288" w:type="pct"/>
            <w:gridSpan w:val="2"/>
          </w:tcPr>
          <w:p w14:paraId="56F4964C" w14:textId="6999B2F0"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 xml:space="preserve">Person 1: </w:t>
            </w:r>
            <w:r w:rsidR="00785654" w:rsidRPr="00B64636">
              <w:rPr>
                <w:rFonts w:ascii="Arial" w:hAnsi="Arial" w:cs="Arial"/>
                <w:sz w:val="22"/>
                <w:szCs w:val="22"/>
              </w:rPr>
              <w:t>_____________________</w:t>
            </w:r>
            <w:r w:rsidRPr="00B64636">
              <w:rPr>
                <w:rFonts w:ascii="Arial" w:hAnsi="Arial" w:cs="Arial"/>
                <w:sz w:val="22"/>
                <w:szCs w:val="22"/>
              </w:rPr>
              <w:softHyphen/>
            </w:r>
            <w:r w:rsidRPr="00B64636">
              <w:rPr>
                <w:rFonts w:ascii="Arial" w:hAnsi="Arial" w:cs="Arial"/>
                <w:sz w:val="22"/>
                <w:szCs w:val="22"/>
              </w:rPr>
              <w:softHyphen/>
              <w:t>_</w:t>
            </w:r>
            <w:r w:rsidR="00785654" w:rsidRPr="00B64636">
              <w:rPr>
                <w:rFonts w:ascii="Arial" w:hAnsi="Arial" w:cs="Arial"/>
                <w:sz w:val="22"/>
                <w:szCs w:val="22"/>
              </w:rPr>
              <w:t>_</w:t>
            </w:r>
          </w:p>
          <w:p w14:paraId="2858032A" w14:textId="4872A0B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2860746D" w14:textId="77777777"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175F49A0" w14:textId="77777777" w:rsidR="00424947" w:rsidRPr="00B64636" w:rsidRDefault="00424947" w:rsidP="00C80E6B">
            <w:pPr>
              <w:contextualSpacing/>
              <w:outlineLvl w:val="7"/>
              <w:rPr>
                <w:rFonts w:ascii="Arial" w:hAnsi="Arial" w:cs="Arial"/>
                <w:sz w:val="22"/>
                <w:szCs w:val="22"/>
              </w:rPr>
            </w:pPr>
          </w:p>
          <w:p w14:paraId="3D98324D" w14:textId="247806CF"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erson 2: _____________________</w:t>
            </w:r>
            <w:r w:rsidRPr="00B64636">
              <w:rPr>
                <w:rFonts w:ascii="Arial" w:hAnsi="Arial" w:cs="Arial"/>
                <w:sz w:val="22"/>
                <w:szCs w:val="22"/>
              </w:rPr>
              <w:softHyphen/>
            </w:r>
            <w:r w:rsidRPr="00B64636">
              <w:rPr>
                <w:rFonts w:ascii="Arial" w:hAnsi="Arial" w:cs="Arial"/>
                <w:sz w:val="22"/>
                <w:szCs w:val="22"/>
              </w:rPr>
              <w:softHyphen/>
              <w:t>__</w:t>
            </w:r>
          </w:p>
          <w:p w14:paraId="12CE9023"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6DD4CDB4"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46AFAC6A" w14:textId="35169211"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br/>
              <w:t>Person 3: _____________________</w:t>
            </w:r>
            <w:r w:rsidRPr="00B64636">
              <w:rPr>
                <w:rFonts w:ascii="Arial" w:hAnsi="Arial" w:cs="Arial"/>
                <w:sz w:val="22"/>
                <w:szCs w:val="22"/>
              </w:rPr>
              <w:softHyphen/>
            </w:r>
            <w:r w:rsidRPr="00B64636">
              <w:rPr>
                <w:rFonts w:ascii="Arial" w:hAnsi="Arial" w:cs="Arial"/>
                <w:sz w:val="22"/>
                <w:szCs w:val="22"/>
              </w:rPr>
              <w:softHyphen/>
              <w:t>__</w:t>
            </w:r>
          </w:p>
          <w:p w14:paraId="5C763B1E"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0036B6CF" w14:textId="3EC6DB38"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tc>
      </w:tr>
      <w:tr w:rsidR="00785654" w:rsidRPr="00B64636" w14:paraId="42C52A79" w14:textId="77777777" w:rsidTr="00785654">
        <w:trPr>
          <w:jc w:val="center"/>
        </w:trPr>
        <w:tc>
          <w:tcPr>
            <w:tcW w:w="5000" w:type="pct"/>
            <w:gridSpan w:val="3"/>
          </w:tcPr>
          <w:p w14:paraId="45ED7C45" w14:textId="77777777" w:rsidR="00785654" w:rsidRPr="00B64636" w:rsidRDefault="00785654" w:rsidP="00C80E6B">
            <w:pPr>
              <w:jc w:val="center"/>
              <w:outlineLvl w:val="7"/>
              <w:rPr>
                <w:rFonts w:ascii="Arial" w:hAnsi="Arial" w:cs="Arial"/>
                <w:sz w:val="22"/>
                <w:szCs w:val="22"/>
              </w:rPr>
            </w:pPr>
            <w:r w:rsidRPr="00B64636">
              <w:rPr>
                <w:rFonts w:ascii="Arial" w:hAnsi="Arial" w:cs="Arial"/>
                <w:b/>
                <w:sz w:val="22"/>
                <w:szCs w:val="22"/>
              </w:rPr>
              <w:t>SOCIAL MEDIA</w:t>
            </w:r>
          </w:p>
        </w:tc>
      </w:tr>
      <w:tr w:rsidR="00785654" w:rsidRPr="00B64636" w14:paraId="32DD0011" w14:textId="77777777" w:rsidTr="00785654">
        <w:trPr>
          <w:jc w:val="center"/>
        </w:trPr>
        <w:tc>
          <w:tcPr>
            <w:tcW w:w="1712" w:type="pct"/>
          </w:tcPr>
          <w:p w14:paraId="20FB41C5" w14:textId="53130D86" w:rsidR="00785654" w:rsidRPr="00B64636" w:rsidRDefault="00F20912" w:rsidP="0020460B">
            <w:pPr>
              <w:spacing w:before="200"/>
              <w:outlineLvl w:val="7"/>
              <w:rPr>
                <w:rFonts w:ascii="Arial" w:hAnsi="Arial" w:cs="Arial"/>
                <w:sz w:val="22"/>
                <w:szCs w:val="22"/>
              </w:rPr>
            </w:pPr>
            <w:r w:rsidRPr="00B64636">
              <w:rPr>
                <w:rFonts w:ascii="Arial" w:hAnsi="Arial" w:cs="Arial"/>
                <w:sz w:val="22"/>
                <w:szCs w:val="22"/>
              </w:rPr>
              <w:t xml:space="preserve">LOC8  </w:t>
            </w:r>
            <w:r w:rsidR="00785654" w:rsidRPr="00B64636">
              <w:rPr>
                <w:rFonts w:ascii="Arial" w:hAnsi="Arial" w:cs="Arial"/>
                <w:sz w:val="22"/>
                <w:szCs w:val="22"/>
              </w:rPr>
              <w:t>Please indicate which of the following forms of social media you use</w:t>
            </w:r>
            <w:r w:rsidR="00544117" w:rsidRPr="00B64636">
              <w:rPr>
                <w:rFonts w:ascii="Arial" w:hAnsi="Arial" w:cs="Arial"/>
                <w:sz w:val="22"/>
                <w:szCs w:val="22"/>
              </w:rPr>
              <w:t xml:space="preserve"> and username/email address</w:t>
            </w:r>
            <w:r w:rsidR="00785654" w:rsidRPr="00B64636">
              <w:rPr>
                <w:rFonts w:ascii="Arial" w:hAnsi="Arial" w:cs="Arial"/>
                <w:sz w:val="22"/>
                <w:szCs w:val="22"/>
              </w:rPr>
              <w:t>:</w:t>
            </w:r>
          </w:p>
        </w:tc>
        <w:tc>
          <w:tcPr>
            <w:tcW w:w="3288" w:type="pct"/>
            <w:gridSpan w:val="2"/>
          </w:tcPr>
          <w:p w14:paraId="6216E5E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Email ______</w:t>
            </w:r>
          </w:p>
          <w:p w14:paraId="237F9A41"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Facebook _____</w:t>
            </w:r>
          </w:p>
          <w:p w14:paraId="714D6B54" w14:textId="243AEE3C" w:rsidR="00785654"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 xml:space="preserve">Twitter </w:t>
            </w:r>
            <w:r w:rsidR="00785654" w:rsidRPr="00B64636">
              <w:rPr>
                <w:rFonts w:ascii="Arial" w:hAnsi="Arial" w:cs="Arial"/>
                <w:sz w:val="22"/>
                <w:szCs w:val="22"/>
              </w:rPr>
              <w:t>_____</w:t>
            </w:r>
          </w:p>
          <w:p w14:paraId="421B6CC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Google Plus _____</w:t>
            </w:r>
          </w:p>
          <w:p w14:paraId="3129D4E8"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Blogs _____</w:t>
            </w:r>
          </w:p>
          <w:p w14:paraId="0C81261F"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Twitter _____</w:t>
            </w:r>
          </w:p>
          <w:p w14:paraId="0A7355E2" w14:textId="77777777"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Instagram_____</w:t>
            </w:r>
          </w:p>
          <w:p w14:paraId="4503EA4B" w14:textId="47B7BEA0"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Snapchat</w:t>
            </w:r>
            <w:r w:rsidR="00F72F64" w:rsidRPr="00B64636">
              <w:rPr>
                <w:rFonts w:ascii="Arial" w:hAnsi="Arial" w:cs="Arial"/>
                <w:sz w:val="22"/>
                <w:szCs w:val="22"/>
              </w:rPr>
              <w:t xml:space="preserve"> _____</w:t>
            </w:r>
          </w:p>
          <w:p w14:paraId="2CD9995B" w14:textId="6F18DA56" w:rsidR="00FA7BD4" w:rsidRPr="00B64636" w:rsidRDefault="00FA7BD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LinkedIn</w:t>
            </w:r>
            <w:r w:rsidR="00F72F64" w:rsidRPr="00B64636">
              <w:rPr>
                <w:rFonts w:ascii="Arial" w:hAnsi="Arial" w:cs="Arial"/>
                <w:sz w:val="22"/>
                <w:szCs w:val="22"/>
              </w:rPr>
              <w:t xml:space="preserve"> ______</w:t>
            </w:r>
          </w:p>
        </w:tc>
      </w:tr>
      <w:tr w:rsidR="00785654" w:rsidRPr="00B64636" w14:paraId="427853DF" w14:textId="77777777" w:rsidTr="00785654">
        <w:trPr>
          <w:jc w:val="center"/>
        </w:trPr>
        <w:tc>
          <w:tcPr>
            <w:tcW w:w="1712" w:type="pct"/>
          </w:tcPr>
          <w:p w14:paraId="63585501" w14:textId="74A830C0" w:rsidR="00785654" w:rsidRPr="00B64636" w:rsidRDefault="00F20912" w:rsidP="00C80E6B">
            <w:pPr>
              <w:spacing w:before="200"/>
              <w:outlineLvl w:val="7"/>
              <w:rPr>
                <w:rFonts w:ascii="Arial" w:hAnsi="Arial" w:cs="Arial"/>
                <w:sz w:val="22"/>
                <w:szCs w:val="22"/>
              </w:rPr>
            </w:pPr>
            <w:r w:rsidRPr="00B64636">
              <w:rPr>
                <w:rFonts w:ascii="Arial" w:hAnsi="Arial" w:cs="Arial"/>
                <w:sz w:val="22"/>
                <w:szCs w:val="22"/>
              </w:rPr>
              <w:t xml:space="preserve">LOC9 </w:t>
            </w:r>
            <w:r w:rsidR="00785654" w:rsidRPr="00B64636">
              <w:rPr>
                <w:rFonts w:ascii="Arial" w:hAnsi="Arial" w:cs="Arial"/>
                <w:sz w:val="22"/>
                <w:szCs w:val="22"/>
              </w:rPr>
              <w:t>Has your email address changed</w:t>
            </w:r>
            <w:r w:rsidRPr="00B64636">
              <w:rPr>
                <w:rFonts w:ascii="Arial" w:hAnsi="Arial" w:cs="Arial"/>
                <w:sz w:val="22"/>
                <w:szCs w:val="22"/>
              </w:rPr>
              <w:t xml:space="preserve"> since your last visit</w:t>
            </w:r>
            <w:r w:rsidR="00785654" w:rsidRPr="00B64636">
              <w:rPr>
                <w:rFonts w:ascii="Arial" w:hAnsi="Arial" w:cs="Arial"/>
                <w:sz w:val="22"/>
                <w:szCs w:val="22"/>
              </w:rPr>
              <w:t>?</w:t>
            </w:r>
          </w:p>
        </w:tc>
        <w:tc>
          <w:tcPr>
            <w:tcW w:w="3288" w:type="pct"/>
            <w:gridSpan w:val="2"/>
          </w:tcPr>
          <w:p w14:paraId="4EC1F67B" w14:textId="701EE5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a.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r w:rsidRPr="00B64636">
              <w:rPr>
                <w:rFonts w:ascii="Arial" w:hAnsi="Arial" w:cs="Arial"/>
                <w:sz w:val="22"/>
                <w:szCs w:val="22"/>
              </w:rPr>
              <w:t xml:space="preserve">  __________________</w:t>
            </w:r>
          </w:p>
          <w:p w14:paraId="0219B4D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c.  __________________</w:t>
            </w:r>
          </w:p>
          <w:p w14:paraId="2F3B3BA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d.  __________________</w:t>
            </w:r>
          </w:p>
          <w:p w14:paraId="0E6C3B35"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e.  __________________</w:t>
            </w:r>
          </w:p>
          <w:p w14:paraId="692819F2" w14:textId="5EA403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May we email you </w:t>
            </w:r>
            <w:r w:rsidR="00544117" w:rsidRPr="00B64636">
              <w:rPr>
                <w:rFonts w:ascii="Arial" w:hAnsi="Arial" w:cs="Arial"/>
                <w:sz w:val="22"/>
                <w:szCs w:val="22"/>
              </w:rPr>
              <w:t xml:space="preserve">appointment </w:t>
            </w:r>
            <w:r w:rsidRPr="00B64636">
              <w:rPr>
                <w:rFonts w:ascii="Arial" w:hAnsi="Arial" w:cs="Arial"/>
                <w:sz w:val="22"/>
                <w:szCs w:val="22"/>
              </w:rPr>
              <w:t xml:space="preserve">reminders?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785654" w:rsidRPr="00B64636" w14:paraId="632793D9" w14:textId="77777777" w:rsidTr="00785654">
        <w:trPr>
          <w:jc w:val="center"/>
        </w:trPr>
        <w:tc>
          <w:tcPr>
            <w:tcW w:w="1712" w:type="pct"/>
          </w:tcPr>
          <w:p w14:paraId="1D366EA0" w14:textId="5CC06639" w:rsidR="00785654" w:rsidRPr="00B64636" w:rsidRDefault="00C80E6B" w:rsidP="00BB3385">
            <w:pPr>
              <w:spacing w:before="200"/>
              <w:outlineLvl w:val="7"/>
              <w:rPr>
                <w:rFonts w:ascii="Arial" w:hAnsi="Arial" w:cs="Arial"/>
                <w:sz w:val="22"/>
                <w:szCs w:val="22"/>
              </w:rPr>
            </w:pPr>
            <w:r w:rsidRPr="00B64636">
              <w:rPr>
                <w:rFonts w:ascii="Arial" w:hAnsi="Arial" w:cs="Arial"/>
                <w:sz w:val="22"/>
                <w:szCs w:val="22"/>
              </w:rPr>
              <w:t xml:space="preserve">LOC10  </w:t>
            </w:r>
            <w:r w:rsidR="00785654" w:rsidRPr="00B64636">
              <w:rPr>
                <w:rFonts w:ascii="Arial" w:hAnsi="Arial" w:cs="Arial"/>
                <w:sz w:val="22"/>
                <w:szCs w:val="22"/>
              </w:rPr>
              <w:t>What is your Facebook</w:t>
            </w:r>
            <w:r w:rsidR="0020460B" w:rsidRPr="00B64636">
              <w:rPr>
                <w:rFonts w:ascii="Arial" w:hAnsi="Arial" w:cs="Arial"/>
                <w:sz w:val="22"/>
                <w:szCs w:val="22"/>
              </w:rPr>
              <w:t>, Twitter,</w:t>
            </w:r>
            <w:r w:rsidR="00785654" w:rsidRPr="00B64636">
              <w:rPr>
                <w:rFonts w:ascii="Arial" w:hAnsi="Arial" w:cs="Arial"/>
                <w:sz w:val="22"/>
                <w:szCs w:val="22"/>
              </w:rPr>
              <w:t xml:space="preserve"> or Google Plus name</w:t>
            </w:r>
            <w:r w:rsidR="0020460B" w:rsidRPr="00B64636">
              <w:rPr>
                <w:rFonts w:ascii="Arial" w:hAnsi="Arial" w:cs="Arial"/>
                <w:sz w:val="22"/>
                <w:szCs w:val="22"/>
              </w:rPr>
              <w:t xml:space="preserve"> (if applicable)</w:t>
            </w:r>
            <w:r w:rsidR="00785654" w:rsidRPr="00B64636">
              <w:rPr>
                <w:rFonts w:ascii="Arial" w:hAnsi="Arial" w:cs="Arial"/>
                <w:sz w:val="22"/>
                <w:szCs w:val="22"/>
              </w:rPr>
              <w:t>?</w:t>
            </w:r>
          </w:p>
        </w:tc>
        <w:tc>
          <w:tcPr>
            <w:tcW w:w="3288" w:type="pct"/>
            <w:gridSpan w:val="2"/>
          </w:tcPr>
          <w:p w14:paraId="4C3EB715" w14:textId="77777777" w:rsidR="00785654" w:rsidRPr="00B64636" w:rsidRDefault="00785654" w:rsidP="00A07101">
            <w:pPr>
              <w:pStyle w:val="ListParagraph"/>
              <w:numPr>
                <w:ilvl w:val="0"/>
                <w:numId w:val="28"/>
              </w:numPr>
              <w:ind w:left="360"/>
              <w:contextualSpacing/>
              <w:rPr>
                <w:rFonts w:ascii="Arial" w:hAnsi="Arial" w:cs="Arial"/>
                <w:sz w:val="22"/>
                <w:szCs w:val="22"/>
              </w:rPr>
            </w:pPr>
            <w:r w:rsidRPr="00B64636">
              <w:rPr>
                <w:rFonts w:ascii="Arial" w:hAnsi="Arial" w:cs="Arial"/>
                <w:sz w:val="22"/>
                <w:szCs w:val="22"/>
              </w:rPr>
              <w:t>____________________</w:t>
            </w:r>
          </w:p>
          <w:p w14:paraId="06B612C8" w14:textId="6EB007F6" w:rsidR="0020460B" w:rsidRPr="00B64636" w:rsidRDefault="0020460B" w:rsidP="0020460B">
            <w:pPr>
              <w:pStyle w:val="ListParagraph"/>
              <w:ind w:left="360"/>
              <w:contextualSpacing/>
              <w:rPr>
                <w:rFonts w:ascii="Arial" w:hAnsi="Arial" w:cs="Arial"/>
                <w:sz w:val="22"/>
                <w:szCs w:val="22"/>
              </w:rPr>
            </w:pPr>
            <w:r w:rsidRPr="00B64636">
              <w:rPr>
                <w:rFonts w:ascii="Arial" w:hAnsi="Arial" w:cs="Arial"/>
                <w:sz w:val="22"/>
                <w:szCs w:val="22"/>
              </w:rPr>
              <w:t>Type of Account</w:t>
            </w:r>
            <w:r w:rsidR="00E33E03" w:rsidRPr="00B64636">
              <w:rPr>
                <w:rFonts w:ascii="Arial" w:hAnsi="Arial" w:cs="Arial"/>
                <w:sz w:val="22"/>
                <w:szCs w:val="22"/>
              </w:rPr>
              <w:t xml:space="preserve"> (Facebook Twitter, etc.)</w:t>
            </w:r>
            <w:r w:rsidRPr="00B64636">
              <w:rPr>
                <w:rFonts w:ascii="Arial" w:hAnsi="Arial" w:cs="Arial"/>
                <w:sz w:val="22"/>
                <w:szCs w:val="22"/>
              </w:rPr>
              <w:t>: ____________________</w:t>
            </w:r>
          </w:p>
          <w:p w14:paraId="1D027AFF" w14:textId="77777777" w:rsidR="00785654" w:rsidRPr="00B64636" w:rsidRDefault="00785654" w:rsidP="00A07101">
            <w:pPr>
              <w:pStyle w:val="ListParagraph"/>
              <w:numPr>
                <w:ilvl w:val="0"/>
                <w:numId w:val="28"/>
              </w:numPr>
              <w:ind w:left="360"/>
              <w:contextualSpacing/>
              <w:outlineLvl w:val="7"/>
              <w:rPr>
                <w:rFonts w:ascii="Arial" w:hAnsi="Arial" w:cs="Arial"/>
                <w:sz w:val="22"/>
                <w:szCs w:val="22"/>
              </w:rPr>
            </w:pPr>
            <w:r w:rsidRPr="00B64636">
              <w:rPr>
                <w:rFonts w:ascii="Arial" w:hAnsi="Arial" w:cs="Arial"/>
                <w:sz w:val="22"/>
                <w:szCs w:val="22"/>
              </w:rPr>
              <w:t xml:space="preserve">How often do you connect to this account? </w:t>
            </w:r>
          </w:p>
          <w:p w14:paraId="03353E5D" w14:textId="5530B53D"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everal times a day </w:t>
            </w:r>
          </w:p>
          <w:p w14:paraId="2CA63254" w14:textId="48A5D2DB"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nce a day </w:t>
            </w:r>
          </w:p>
          <w:p w14:paraId="7EE5915D" w14:textId="1C96F267"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Every other day </w:t>
            </w:r>
          </w:p>
          <w:p w14:paraId="48068D41" w14:textId="65DE20E6"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Couple times a week</w:t>
            </w:r>
          </w:p>
          <w:p w14:paraId="498B3387" w14:textId="15A0FC56" w:rsidR="0020460B" w:rsidRPr="00B64636" w:rsidRDefault="00785654" w:rsidP="0020460B">
            <w:pPr>
              <w:pStyle w:val="ListParagraph"/>
              <w:ind w:left="360"/>
              <w:outlineLvl w:val="7"/>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week </w:t>
            </w:r>
          </w:p>
          <w:p w14:paraId="60EF9B59" w14:textId="1AED0A37" w:rsidR="00785654" w:rsidRPr="00B64636" w:rsidRDefault="00785654" w:rsidP="005F004C">
            <w:pPr>
              <w:outlineLvl w:val="7"/>
              <w:rPr>
                <w:rFonts w:ascii="Arial" w:hAnsi="Arial" w:cs="Arial"/>
                <w:sz w:val="22"/>
                <w:szCs w:val="22"/>
              </w:rPr>
            </w:pPr>
            <w:r w:rsidRPr="00B64636">
              <w:rPr>
                <w:rFonts w:ascii="Arial" w:hAnsi="Arial" w:cs="Arial"/>
                <w:sz w:val="22"/>
                <w:szCs w:val="22"/>
              </w:rPr>
              <w:t xml:space="preserve">c.  May we </w:t>
            </w:r>
            <w:r w:rsidR="005F004C" w:rsidRPr="00B64636">
              <w:rPr>
                <w:rFonts w:ascii="Arial" w:hAnsi="Arial" w:cs="Arial"/>
                <w:sz w:val="22"/>
                <w:szCs w:val="22"/>
              </w:rPr>
              <w:t xml:space="preserve">contact </w:t>
            </w:r>
            <w:r w:rsidRPr="00B64636">
              <w:rPr>
                <w:rFonts w:ascii="Arial" w:hAnsi="Arial" w:cs="Arial"/>
                <w:sz w:val="22"/>
                <w:szCs w:val="22"/>
              </w:rPr>
              <w:t>you</w:t>
            </w:r>
            <w:r w:rsidR="005F004C" w:rsidRPr="00B64636">
              <w:rPr>
                <w:rFonts w:ascii="Arial" w:hAnsi="Arial" w:cs="Arial"/>
                <w:sz w:val="22"/>
                <w:szCs w:val="22"/>
              </w:rPr>
              <w:t xml:space="preserve"> through social media</w:t>
            </w:r>
            <w:r w:rsidRPr="00B64636">
              <w:rPr>
                <w:rFonts w:ascii="Arial" w:hAnsi="Arial" w:cs="Arial"/>
                <w:sz w:val="22"/>
                <w:szCs w:val="22"/>
              </w:rPr>
              <w:t xml:space="preserve">?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623C34" w:rsidRPr="00B64636" w14:paraId="2A7FFF44" w14:textId="77777777" w:rsidTr="00785654">
        <w:trPr>
          <w:jc w:val="center"/>
        </w:trPr>
        <w:tc>
          <w:tcPr>
            <w:tcW w:w="1712" w:type="pct"/>
          </w:tcPr>
          <w:p w14:paraId="55968965" w14:textId="4AD9F190" w:rsidR="00623C34" w:rsidRPr="00B64636" w:rsidRDefault="00C80E6B" w:rsidP="00C80E6B">
            <w:pPr>
              <w:rPr>
                <w:rFonts w:ascii="Arial" w:hAnsi="Arial" w:cs="Arial"/>
                <w:sz w:val="22"/>
                <w:szCs w:val="22"/>
              </w:rPr>
            </w:pPr>
            <w:r w:rsidRPr="00B64636">
              <w:rPr>
                <w:rFonts w:ascii="Arial" w:hAnsi="Arial" w:cs="Arial"/>
                <w:sz w:val="22"/>
                <w:szCs w:val="22"/>
              </w:rPr>
              <w:lastRenderedPageBreak/>
              <w:t xml:space="preserve">LOC11 </w:t>
            </w:r>
            <w:r w:rsidR="00623C34" w:rsidRPr="00B64636">
              <w:rPr>
                <w:rFonts w:ascii="Arial" w:hAnsi="Arial" w:cs="Arial"/>
                <w:sz w:val="22"/>
                <w:szCs w:val="22"/>
              </w:rPr>
              <w:t>Mail at Bridge</w:t>
            </w:r>
          </w:p>
        </w:tc>
        <w:tc>
          <w:tcPr>
            <w:tcW w:w="3288" w:type="pct"/>
            <w:gridSpan w:val="2"/>
          </w:tcPr>
          <w:p w14:paraId="01E81177" w14:textId="28B3D908" w:rsidR="00623C34" w:rsidRPr="00B64636" w:rsidRDefault="00623C34"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the Bridge?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7D7A6AB7" w14:textId="23FB41A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another shelter?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0B21CB46" w14:textId="5C5CDD9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 xml:space="preserve">   If yes, what other shelter? ______________________</w:t>
            </w:r>
          </w:p>
        </w:tc>
      </w:tr>
      <w:tr w:rsidR="004C454F" w:rsidRPr="00B64636" w14:paraId="48A0B01E" w14:textId="77777777" w:rsidTr="00785654">
        <w:trPr>
          <w:jc w:val="center"/>
        </w:trPr>
        <w:tc>
          <w:tcPr>
            <w:tcW w:w="1712" w:type="pct"/>
          </w:tcPr>
          <w:p w14:paraId="64D3B408" w14:textId="26150C3D" w:rsidR="004C454F" w:rsidRPr="00B64636" w:rsidRDefault="00C80E6B" w:rsidP="00C80E6B">
            <w:pPr>
              <w:spacing w:line="360" w:lineRule="auto"/>
              <w:rPr>
                <w:rFonts w:ascii="Arial" w:hAnsi="Arial" w:cs="Arial"/>
                <w:sz w:val="22"/>
                <w:szCs w:val="22"/>
              </w:rPr>
            </w:pPr>
            <w:r w:rsidRPr="00B64636">
              <w:rPr>
                <w:rFonts w:ascii="Arial" w:hAnsi="Arial" w:cs="Arial"/>
                <w:sz w:val="22"/>
                <w:szCs w:val="22"/>
              </w:rPr>
              <w:t>LOC12</w:t>
            </w:r>
          </w:p>
        </w:tc>
        <w:tc>
          <w:tcPr>
            <w:tcW w:w="3288" w:type="pct"/>
            <w:gridSpan w:val="2"/>
          </w:tcPr>
          <w:p w14:paraId="28AE7A90" w14:textId="09705F6D" w:rsidR="004C454F" w:rsidRPr="00B64636" w:rsidRDefault="00EF1169" w:rsidP="00C80E6B">
            <w:pPr>
              <w:contextualSpacing/>
              <w:rPr>
                <w:rFonts w:ascii="Arial" w:eastAsia="HiddenHorzOCR" w:hAnsi="Arial" w:cs="Arial"/>
                <w:sz w:val="22"/>
                <w:szCs w:val="22"/>
              </w:rPr>
            </w:pPr>
            <w:r w:rsidRPr="00B64636">
              <w:rPr>
                <w:rFonts w:ascii="Arial" w:eastAsia="HiddenHorzOCR" w:hAnsi="Arial" w:cs="Arial"/>
                <w:sz w:val="22"/>
                <w:szCs w:val="22"/>
              </w:rPr>
              <w:t>Which other shelters (if any)</w:t>
            </w:r>
            <w:r w:rsidR="004C454F" w:rsidRPr="00B64636">
              <w:rPr>
                <w:rFonts w:ascii="Arial" w:eastAsia="HiddenHorzOCR" w:hAnsi="Arial" w:cs="Arial"/>
                <w:sz w:val="22"/>
                <w:szCs w:val="22"/>
              </w:rPr>
              <w:t xml:space="preserve"> </w:t>
            </w:r>
            <w:r w:rsidRPr="00B64636">
              <w:rPr>
                <w:rFonts w:ascii="Arial" w:eastAsia="HiddenHorzOCR" w:hAnsi="Arial" w:cs="Arial"/>
                <w:sz w:val="22"/>
                <w:szCs w:val="22"/>
              </w:rPr>
              <w:t>have recently stayed overnight at</w:t>
            </w:r>
            <w:r w:rsidR="004C454F" w:rsidRPr="00B64636">
              <w:rPr>
                <w:rFonts w:ascii="Arial" w:eastAsia="HiddenHorzOCR" w:hAnsi="Arial" w:cs="Arial"/>
                <w:sz w:val="22"/>
                <w:szCs w:val="22"/>
              </w:rPr>
              <w:t>?</w:t>
            </w:r>
          </w:p>
        </w:tc>
      </w:tr>
    </w:tbl>
    <w:p w14:paraId="20DD6132" w14:textId="3E1661C1" w:rsidR="00AF7D7E" w:rsidRPr="00B64636" w:rsidRDefault="00AF7D7E">
      <w:pPr>
        <w:widowControl/>
        <w:autoSpaceDE/>
        <w:autoSpaceDN/>
        <w:adjustRightInd/>
        <w:spacing w:after="200" w:line="276" w:lineRule="auto"/>
        <w:rPr>
          <w:rFonts w:ascii="Arial" w:hAnsi="Arial" w:cs="Arial"/>
          <w:b/>
          <w:i/>
          <w:sz w:val="22"/>
          <w:szCs w:val="22"/>
        </w:rPr>
      </w:pPr>
    </w:p>
    <w:p w14:paraId="3A89A358" w14:textId="77777777" w:rsidR="00C47653" w:rsidRPr="00B64636" w:rsidRDefault="00C47653">
      <w:pPr>
        <w:widowControl/>
        <w:autoSpaceDE/>
        <w:autoSpaceDN/>
        <w:adjustRightInd/>
        <w:spacing w:after="200" w:line="276" w:lineRule="auto"/>
        <w:rPr>
          <w:rFonts w:ascii="Arial" w:hAnsi="Arial" w:cs="Arial"/>
          <w:b/>
          <w:bCs/>
          <w:color w:val="000000"/>
          <w:sz w:val="22"/>
          <w:szCs w:val="22"/>
        </w:rPr>
      </w:pPr>
      <w:r w:rsidRPr="00B64636">
        <w:rPr>
          <w:bCs/>
          <w:color w:val="000000"/>
        </w:rPr>
        <w:br w:type="page"/>
      </w:r>
    </w:p>
    <w:p w14:paraId="7477254E" w14:textId="299454E5" w:rsidR="008E79D8" w:rsidRPr="00F21B4B" w:rsidRDefault="008E79D8" w:rsidP="00AF7D7E">
      <w:pPr>
        <w:pStyle w:val="Heading1"/>
        <w:ind w:left="0" w:firstLine="0"/>
        <w:jc w:val="center"/>
        <w:rPr>
          <w:i/>
        </w:rPr>
      </w:pPr>
      <w:bookmarkStart w:id="12" w:name="_Toc49423558"/>
      <w:r w:rsidRPr="00F21B4B">
        <w:rPr>
          <w:bCs/>
          <w:color w:val="000000"/>
        </w:rPr>
        <w:lastRenderedPageBreak/>
        <w:t>SOCIOECONOMIC STATUS/DEMOGRAPHICS/HOMELESSNESS/CRIMINAL HISTORY INFORMATION</w:t>
      </w:r>
      <w:bookmarkEnd w:id="12"/>
    </w:p>
    <w:p w14:paraId="13A37179" w14:textId="704BA3F2" w:rsidR="005F7BB7" w:rsidRPr="00F21B4B" w:rsidRDefault="005F7BB7" w:rsidP="008E79D8">
      <w:pPr>
        <w:pStyle w:val="Heading2"/>
        <w:jc w:val="center"/>
        <w:rPr>
          <w:i/>
          <w:iCs/>
        </w:rPr>
      </w:pPr>
      <w:bookmarkStart w:id="13" w:name="_Toc49423559"/>
      <w:r w:rsidRPr="00F21B4B">
        <w:rPr>
          <w:i/>
        </w:rPr>
        <w:t>Demographic/Background Information Questionnaire</w:t>
      </w:r>
      <w:bookmarkEnd w:id="10"/>
      <w:bookmarkEnd w:id="13"/>
    </w:p>
    <w:p w14:paraId="0044FC36" w14:textId="77777777" w:rsidR="005F7BB7" w:rsidRPr="00F21B4B" w:rsidRDefault="005F7BB7" w:rsidP="003F794E">
      <w:pPr>
        <w:rPr>
          <w:rFonts w:ascii="Arial" w:hAnsi="Arial" w:cs="Arial"/>
          <w:i/>
          <w:iCs/>
          <w:sz w:val="22"/>
          <w:szCs w:val="22"/>
        </w:rPr>
      </w:pPr>
    </w:p>
    <w:p w14:paraId="624B1555" w14:textId="2B87FE54" w:rsidR="0097082C" w:rsidRPr="00F21B4B" w:rsidRDefault="00D3766E" w:rsidP="0071386F">
      <w:pPr>
        <w:ind w:left="360"/>
        <w:rPr>
          <w:rFonts w:ascii="Arial" w:hAnsi="Arial" w:cs="Arial"/>
          <w:iCs/>
          <w:sz w:val="22"/>
          <w:szCs w:val="22"/>
        </w:rPr>
      </w:pPr>
      <w:r w:rsidRPr="00F21B4B">
        <w:rPr>
          <w:rFonts w:ascii="Arial" w:hAnsi="Arial" w:cs="Arial"/>
          <w:iCs/>
          <w:sz w:val="22"/>
          <w:szCs w:val="22"/>
        </w:rPr>
        <w:t xml:space="preserve">The </w:t>
      </w:r>
      <w:r w:rsidRPr="00F21B4B">
        <w:rPr>
          <w:rFonts w:ascii="Arial" w:hAnsi="Arial" w:cs="Arial"/>
          <w:sz w:val="22"/>
          <w:szCs w:val="22"/>
        </w:rPr>
        <w:t xml:space="preserve">Demographic/Background Information Questionnaire </w:t>
      </w:r>
      <w:proofErr w:type="spellStart"/>
      <w:r w:rsidRPr="00F21B4B">
        <w:rPr>
          <w:rFonts w:ascii="Arial" w:hAnsi="Arial" w:cs="Arial"/>
          <w:iCs/>
          <w:sz w:val="22"/>
          <w:szCs w:val="22"/>
        </w:rPr>
        <w:t>inquires</w:t>
      </w:r>
      <w:proofErr w:type="spellEnd"/>
      <w:r w:rsidRPr="00F21B4B">
        <w:rPr>
          <w:rFonts w:ascii="Arial" w:hAnsi="Arial" w:cs="Arial"/>
          <w:iCs/>
          <w:sz w:val="22"/>
          <w:szCs w:val="22"/>
        </w:rPr>
        <w:t xml:space="preserve"> about </w:t>
      </w:r>
      <w:r w:rsidR="00C47653" w:rsidRPr="00F21B4B">
        <w:rPr>
          <w:rFonts w:ascii="Arial" w:hAnsi="Arial" w:cs="Arial"/>
          <w:iCs/>
          <w:sz w:val="22"/>
          <w:szCs w:val="22"/>
        </w:rPr>
        <w:t>sociodemographic information</w:t>
      </w:r>
      <w:r w:rsidRPr="00F21B4B">
        <w:rPr>
          <w:rFonts w:ascii="Arial" w:hAnsi="Arial" w:cs="Arial"/>
          <w:iCs/>
          <w:sz w:val="22"/>
          <w:szCs w:val="22"/>
        </w:rPr>
        <w:t xml:space="preserve">. </w:t>
      </w:r>
      <w:r w:rsidR="0097082C" w:rsidRPr="00F21B4B">
        <w:rPr>
          <w:rFonts w:ascii="Arial" w:hAnsi="Arial" w:cs="Arial"/>
          <w:iCs/>
          <w:sz w:val="22"/>
          <w:szCs w:val="22"/>
        </w:rPr>
        <w:t xml:space="preserve">This measure will be completed at the Baseline visit and </w:t>
      </w:r>
      <w:r w:rsidR="00CE1A7F" w:rsidRPr="00F21B4B">
        <w:rPr>
          <w:rFonts w:ascii="Arial" w:hAnsi="Arial" w:cs="Arial"/>
          <w:iCs/>
          <w:sz w:val="22"/>
          <w:szCs w:val="22"/>
        </w:rPr>
        <w:t>only item</w:t>
      </w:r>
      <w:r w:rsidR="00B740FC" w:rsidRPr="00F21B4B">
        <w:rPr>
          <w:rFonts w:ascii="Arial" w:hAnsi="Arial" w:cs="Arial"/>
          <w:iCs/>
          <w:sz w:val="22"/>
          <w:szCs w:val="22"/>
        </w:rPr>
        <w:t>s</w:t>
      </w:r>
      <w:r w:rsidR="00CE1A7F" w:rsidRPr="00F21B4B">
        <w:rPr>
          <w:rFonts w:ascii="Arial" w:hAnsi="Arial" w:cs="Arial"/>
          <w:iCs/>
          <w:sz w:val="22"/>
          <w:szCs w:val="22"/>
        </w:rPr>
        <w:t xml:space="preserve"> </w:t>
      </w:r>
      <w:r w:rsidR="00B740FC" w:rsidRPr="00F21B4B">
        <w:rPr>
          <w:rFonts w:ascii="Arial" w:hAnsi="Arial" w:cs="Arial"/>
          <w:iCs/>
          <w:sz w:val="22"/>
          <w:szCs w:val="22"/>
        </w:rPr>
        <w:t>marked with an *</w:t>
      </w:r>
      <w:r w:rsidR="0097082C" w:rsidRPr="00F21B4B">
        <w:rPr>
          <w:rFonts w:ascii="Arial" w:hAnsi="Arial" w:cs="Arial"/>
          <w:iCs/>
          <w:sz w:val="22"/>
          <w:szCs w:val="22"/>
        </w:rPr>
        <w:t xml:space="preserve"> will be assessed at the 1 month, 3 month, and </w:t>
      </w:r>
      <w:proofErr w:type="gramStart"/>
      <w:r w:rsidR="0097082C" w:rsidRPr="00F21B4B">
        <w:rPr>
          <w:rFonts w:ascii="Arial" w:hAnsi="Arial" w:cs="Arial"/>
          <w:iCs/>
          <w:sz w:val="22"/>
          <w:szCs w:val="22"/>
        </w:rPr>
        <w:t>6 month</w:t>
      </w:r>
      <w:proofErr w:type="gramEnd"/>
      <w:r w:rsidR="0097082C" w:rsidRPr="00F21B4B">
        <w:rPr>
          <w:rFonts w:ascii="Arial" w:hAnsi="Arial" w:cs="Arial"/>
          <w:iCs/>
          <w:sz w:val="22"/>
          <w:szCs w:val="22"/>
        </w:rPr>
        <w:t xml:space="preserve"> follow-up visits.</w:t>
      </w:r>
    </w:p>
    <w:p w14:paraId="480AD2F0" w14:textId="77777777" w:rsidR="0097082C" w:rsidRPr="00F21B4B" w:rsidRDefault="0097082C" w:rsidP="00D3766E">
      <w:pPr>
        <w:ind w:left="360"/>
        <w:rPr>
          <w:rFonts w:ascii="Arial" w:hAnsi="Arial" w:cs="Arial"/>
          <w:iCs/>
          <w:sz w:val="22"/>
          <w:szCs w:val="22"/>
        </w:rPr>
      </w:pPr>
    </w:p>
    <w:p w14:paraId="365CD67B" w14:textId="77777777"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bCs/>
          <w:sz w:val="22"/>
          <w:szCs w:val="22"/>
        </w:rPr>
        <w:t>What is your present marital status?</w:t>
      </w:r>
    </w:p>
    <w:p w14:paraId="229D015B" w14:textId="039847E7"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Single</w:t>
      </w:r>
    </w:p>
    <w:p w14:paraId="7C49BD46" w14:textId="040B09AA"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Married</w:t>
      </w:r>
    </w:p>
    <w:p w14:paraId="33EF0FA1" w14:textId="367E80B2"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Divorced</w:t>
      </w:r>
    </w:p>
    <w:p w14:paraId="75376E39" w14:textId="2E1C0083"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Widowed</w:t>
      </w:r>
    </w:p>
    <w:p w14:paraId="6A8C7FA2" w14:textId="034C5EE3"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sz w:val="22"/>
          <w:szCs w:val="22"/>
        </w:rPr>
        <w:t>Separated</w:t>
      </w:r>
    </w:p>
    <w:p w14:paraId="2B095EAB" w14:textId="77777777" w:rsidR="00D3766E" w:rsidRPr="00F21B4B" w:rsidRDefault="00D3766E" w:rsidP="00D3766E">
      <w:pPr>
        <w:ind w:left="1440"/>
        <w:rPr>
          <w:rFonts w:ascii="Arial" w:hAnsi="Arial" w:cs="Arial"/>
          <w:sz w:val="22"/>
          <w:szCs w:val="22"/>
        </w:rPr>
      </w:pPr>
    </w:p>
    <w:p w14:paraId="23610F8C" w14:textId="1B34B263" w:rsidR="00ED00A6" w:rsidRPr="00F21B4B" w:rsidRDefault="00D3766E" w:rsidP="00ED00A6">
      <w:pPr>
        <w:pStyle w:val="ListParagraph"/>
        <w:numPr>
          <w:ilvl w:val="0"/>
          <w:numId w:val="2"/>
        </w:numPr>
        <w:rPr>
          <w:rFonts w:ascii="Arial" w:hAnsi="Arial" w:cs="Arial"/>
          <w:sz w:val="22"/>
          <w:szCs w:val="22"/>
        </w:rPr>
      </w:pPr>
      <w:r w:rsidRPr="00F21B4B">
        <w:rPr>
          <w:rFonts w:ascii="Arial" w:hAnsi="Arial" w:cs="Arial"/>
          <w:sz w:val="22"/>
          <w:szCs w:val="22"/>
        </w:rPr>
        <w:t xml:space="preserve">How many children do you have? </w:t>
      </w:r>
    </w:p>
    <w:p w14:paraId="3575D865" w14:textId="23E0CD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0</w:t>
      </w:r>
      <w:r w:rsidR="00914FA9" w:rsidRPr="00F21B4B">
        <w:rPr>
          <w:rFonts w:ascii="Arial" w:hAnsi="Arial" w:cs="Arial"/>
          <w:sz w:val="22"/>
          <w:szCs w:val="22"/>
        </w:rPr>
        <w:t>,</w:t>
      </w:r>
      <w:r w:rsidRPr="00F21B4B">
        <w:rPr>
          <w:rFonts w:ascii="Arial" w:hAnsi="Arial" w:cs="Arial"/>
          <w:sz w:val="22"/>
          <w:szCs w:val="22"/>
        </w:rPr>
        <w:t xml:space="preserve"> 0</w:t>
      </w:r>
    </w:p>
    <w:p w14:paraId="04FB622E" w14:textId="024813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1</w:t>
      </w:r>
    </w:p>
    <w:p w14:paraId="3AF2223A" w14:textId="22304E8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2</w:t>
      </w:r>
    </w:p>
    <w:p w14:paraId="7617E8A7" w14:textId="32404637"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3</w:t>
      </w:r>
    </w:p>
    <w:p w14:paraId="0E4549DA" w14:textId="66D281EC"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4</w:t>
      </w:r>
    </w:p>
    <w:p w14:paraId="132EFB5A" w14:textId="34CF21B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5</w:t>
      </w:r>
    </w:p>
    <w:p w14:paraId="0C6D664B" w14:textId="094C2672"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6</w:t>
      </w:r>
    </w:p>
    <w:p w14:paraId="5BFA005E" w14:textId="496B9E2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7</w:t>
      </w:r>
    </w:p>
    <w:p w14:paraId="20ED0E09" w14:textId="409F4DF5"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8</w:t>
      </w:r>
    </w:p>
    <w:p w14:paraId="56DC2B3A" w14:textId="3A7E7949" w:rsidR="00ED00A6" w:rsidRPr="00F21B4B" w:rsidRDefault="00ED00A6" w:rsidP="00B740FC">
      <w:pPr>
        <w:rPr>
          <w:rFonts w:ascii="Arial" w:hAnsi="Arial" w:cs="Arial"/>
          <w:sz w:val="22"/>
          <w:szCs w:val="22"/>
        </w:rPr>
      </w:pPr>
      <w:r w:rsidRPr="00F21B4B">
        <w:rPr>
          <w:rFonts w:ascii="Arial" w:hAnsi="Arial" w:cs="Arial"/>
          <w:sz w:val="22"/>
          <w:szCs w:val="22"/>
        </w:rPr>
        <w:t xml:space="preserve"> </w:t>
      </w:r>
      <w:r w:rsidRPr="00F21B4B">
        <w:rPr>
          <w:rFonts w:ascii="Arial" w:hAnsi="Arial" w:cs="Arial"/>
          <w:sz w:val="22"/>
          <w:szCs w:val="22"/>
        </w:rPr>
        <w:tab/>
      </w:r>
      <w:r w:rsidR="00F72F64" w:rsidRPr="00F21B4B">
        <w:rPr>
          <w:rFonts w:ascii="Arial" w:hAnsi="Arial" w:cs="Arial"/>
          <w:sz w:val="22"/>
          <w:szCs w:val="22"/>
        </w:rPr>
        <w:tab/>
      </w: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9 or more</w:t>
      </w:r>
    </w:p>
    <w:p w14:paraId="3505934E" w14:textId="77777777" w:rsidR="00D3766E" w:rsidRPr="00F21B4B" w:rsidRDefault="00D3766E" w:rsidP="00D3766E">
      <w:pPr>
        <w:rPr>
          <w:rFonts w:ascii="Arial" w:hAnsi="Arial" w:cs="Arial"/>
          <w:sz w:val="22"/>
          <w:szCs w:val="22"/>
        </w:rPr>
      </w:pPr>
    </w:p>
    <w:p w14:paraId="31F0F140"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Please look at the categories below and mark the one that best describes your race (Check only one)</w:t>
      </w:r>
    </w:p>
    <w:p w14:paraId="5ABEC2C6" w14:textId="20FFB1B9" w:rsidR="0056552F" w:rsidRPr="00F21B4B" w:rsidRDefault="0056552F" w:rsidP="0056552F">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More than one race/multi-racial</w:t>
      </w:r>
      <w:r w:rsidR="00B740FC" w:rsidRPr="00F21B4B">
        <w:rPr>
          <w:rFonts w:ascii="Arial" w:hAnsi="Arial" w:cs="Arial"/>
          <w:bCs/>
          <w:sz w:val="22"/>
          <w:szCs w:val="22"/>
        </w:rPr>
        <w:t xml:space="preserve"> (ask 4, else skip)</w:t>
      </w:r>
    </w:p>
    <w:p w14:paraId="6342FE6B" w14:textId="0C51D5A2" w:rsidR="0056552F" w:rsidRPr="00F21B4B" w:rsidRDefault="0056552F" w:rsidP="0056552F">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White</w:t>
      </w:r>
    </w:p>
    <w:p w14:paraId="1C273C92" w14:textId="3A7D7002" w:rsidR="0056552F" w:rsidRPr="00F21B4B" w:rsidRDefault="0056552F" w:rsidP="0056552F">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Black or African American</w:t>
      </w:r>
    </w:p>
    <w:p w14:paraId="284B5D85" w14:textId="793ED37E" w:rsidR="0056552F" w:rsidRPr="00F21B4B" w:rsidRDefault="0056552F" w:rsidP="0056552F">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Asian (Cambodia, China, India, Japan, Korea, Malaysia, Pakistan, Vietnam)</w:t>
      </w:r>
    </w:p>
    <w:p w14:paraId="6E4F7ECC" w14:textId="7A446FA6" w:rsidR="0056552F" w:rsidRPr="00F21B4B" w:rsidRDefault="0056552F" w:rsidP="0056552F">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Native Hawaiian or </w:t>
      </w:r>
      <w:proofErr w:type="gramStart"/>
      <w:r w:rsidRPr="00F21B4B">
        <w:rPr>
          <w:rFonts w:ascii="Arial" w:hAnsi="Arial" w:cs="Arial"/>
          <w:bCs/>
          <w:sz w:val="22"/>
          <w:szCs w:val="22"/>
        </w:rPr>
        <w:t>Other</w:t>
      </w:r>
      <w:proofErr w:type="gramEnd"/>
      <w:r w:rsidRPr="00F21B4B">
        <w:rPr>
          <w:rFonts w:ascii="Arial" w:hAnsi="Arial" w:cs="Arial"/>
          <w:bCs/>
          <w:sz w:val="22"/>
          <w:szCs w:val="22"/>
        </w:rPr>
        <w:t xml:space="preserve"> Pacific Islander (Guam, Samoa)</w:t>
      </w:r>
    </w:p>
    <w:p w14:paraId="7AC03CE2" w14:textId="2E7C1C48" w:rsidR="0056552F" w:rsidRPr="00F21B4B" w:rsidRDefault="0056552F" w:rsidP="0056552F">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American Indian / Alaska Native</w:t>
      </w:r>
    </w:p>
    <w:p w14:paraId="02EC1C57" w14:textId="6A55BC10" w:rsidR="00F72F64" w:rsidRPr="00F21B4B" w:rsidRDefault="0056552F" w:rsidP="00B740FC">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Other    ______________</w:t>
      </w:r>
    </w:p>
    <w:p w14:paraId="63B08605" w14:textId="77777777" w:rsidR="00D3766E" w:rsidRPr="00F21B4B" w:rsidRDefault="00D3766E" w:rsidP="00B740FC">
      <w:pPr>
        <w:ind w:left="720" w:firstLine="720"/>
        <w:rPr>
          <w:rFonts w:ascii="Arial" w:hAnsi="Arial" w:cs="Arial"/>
          <w:sz w:val="22"/>
          <w:szCs w:val="22"/>
        </w:rPr>
      </w:pPr>
    </w:p>
    <w:p w14:paraId="06124F9A" w14:textId="5A1E0495"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You have stated that you have more than one race. Please look at the categories below and mark the ones that best describe your race (Check all that apply)</w:t>
      </w:r>
    </w:p>
    <w:p w14:paraId="07847C00" w14:textId="761C9DB5"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White</w:t>
      </w:r>
    </w:p>
    <w:p w14:paraId="0095B032" w14:textId="42DB182C"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Black or African American</w:t>
      </w:r>
    </w:p>
    <w:p w14:paraId="09951761" w14:textId="6A3B2DB8"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Asian (Cambodia, China, India, Japan, Korea, Malaysia, Pakistan, Vietnam)</w:t>
      </w:r>
    </w:p>
    <w:p w14:paraId="37AE93F8" w14:textId="7B55CE99"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Native Hawaiian or </w:t>
      </w:r>
      <w:proofErr w:type="gramStart"/>
      <w:r w:rsidRPr="00F21B4B">
        <w:rPr>
          <w:rFonts w:ascii="Arial" w:hAnsi="Arial" w:cs="Arial"/>
          <w:sz w:val="22"/>
          <w:szCs w:val="22"/>
        </w:rPr>
        <w:t>Other</w:t>
      </w:r>
      <w:proofErr w:type="gramEnd"/>
      <w:r w:rsidRPr="00F21B4B">
        <w:rPr>
          <w:rFonts w:ascii="Arial" w:hAnsi="Arial" w:cs="Arial"/>
          <w:sz w:val="22"/>
          <w:szCs w:val="22"/>
        </w:rPr>
        <w:t xml:space="preserve"> Pacific Islander </w:t>
      </w:r>
    </w:p>
    <w:p w14:paraId="3F6F6B1F" w14:textId="25E3ACDC"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American Indian / Alaska Native</w:t>
      </w:r>
    </w:p>
    <w:p w14:paraId="26FDF904" w14:textId="2A6B2F57" w:rsidR="0050010E" w:rsidRPr="00F21B4B" w:rsidRDefault="0050010E" w:rsidP="00D3766E">
      <w:pPr>
        <w:ind w:left="144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Other</w:t>
      </w:r>
    </w:p>
    <w:p w14:paraId="306D5423" w14:textId="77777777" w:rsidR="00D3766E" w:rsidRPr="00F21B4B" w:rsidRDefault="00D3766E" w:rsidP="00D3766E">
      <w:pPr>
        <w:rPr>
          <w:rFonts w:ascii="Arial" w:hAnsi="Arial" w:cs="Arial"/>
          <w:sz w:val="22"/>
          <w:szCs w:val="22"/>
        </w:rPr>
      </w:pPr>
    </w:p>
    <w:p w14:paraId="6D418E51"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How many years of education have you COMPLETED?  (Choose one)</w:t>
      </w:r>
    </w:p>
    <w:p w14:paraId="06FD9DD5" w14:textId="6D03F804"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 formal schooling</w:t>
      </w:r>
    </w:p>
    <w:p w14:paraId="4A9CB724" w14:textId="4C4EA25F"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1 year (Elementary School)</w:t>
      </w:r>
    </w:p>
    <w:p w14:paraId="792AB3D8" w14:textId="7FB7E628"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2 years (Elementary school)</w:t>
      </w:r>
    </w:p>
    <w:p w14:paraId="76426884" w14:textId="4D058FF4"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3 years (Elementary school)</w:t>
      </w:r>
    </w:p>
    <w:p w14:paraId="6CB08450" w14:textId="6970748E"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4 years (Elementary school)</w:t>
      </w:r>
    </w:p>
    <w:p w14:paraId="4AD0F4B6" w14:textId="1A346187"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5 years (Elementary school)</w:t>
      </w:r>
    </w:p>
    <w:p w14:paraId="4D48C980" w14:textId="668E27C5"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6 years (Middle school)</w:t>
      </w:r>
    </w:p>
    <w:p w14:paraId="7C67161A" w14:textId="7698A574"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7 years (Middle school)</w:t>
      </w:r>
    </w:p>
    <w:p w14:paraId="19C7E526" w14:textId="59103AC4"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8 years (Middle school)</w:t>
      </w:r>
    </w:p>
    <w:p w14:paraId="24AEA678" w14:textId="5EAB532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9 years (High School)</w:t>
      </w:r>
    </w:p>
    <w:p w14:paraId="5B34FDE4" w14:textId="6DA128B3" w:rsidR="00D3766E" w:rsidRPr="00F21B4B" w:rsidRDefault="00D3766E" w:rsidP="00D3766E">
      <w:pPr>
        <w:ind w:left="1440"/>
        <w:rPr>
          <w:rFonts w:ascii="Arial" w:hAnsi="Arial" w:cs="Arial"/>
          <w:sz w:val="22"/>
          <w:szCs w:val="22"/>
        </w:rPr>
      </w:pPr>
      <w:r w:rsidRPr="00F21B4B">
        <w:rPr>
          <w:rFonts w:ascii="Arial" w:hAnsi="Arial" w:cs="Arial"/>
          <w:bCs/>
          <w:sz w:val="22"/>
          <w:szCs w:val="22"/>
        </w:rPr>
        <w:lastRenderedPageBreak/>
        <w:t>10</w:t>
      </w:r>
      <w:r w:rsidR="00914FA9" w:rsidRPr="00F21B4B">
        <w:rPr>
          <w:rFonts w:ascii="Arial" w:hAnsi="Arial" w:cs="Arial"/>
          <w:sz w:val="22"/>
          <w:szCs w:val="22"/>
        </w:rPr>
        <w:t>,</w:t>
      </w:r>
      <w:r w:rsidRPr="00F21B4B">
        <w:rPr>
          <w:rFonts w:ascii="Arial" w:hAnsi="Arial" w:cs="Arial"/>
          <w:sz w:val="22"/>
          <w:szCs w:val="22"/>
        </w:rPr>
        <w:t>10 years (High School)</w:t>
      </w:r>
    </w:p>
    <w:p w14:paraId="1AFD0BCA" w14:textId="5AA343B3" w:rsidR="00D3766E" w:rsidRPr="00F21B4B" w:rsidRDefault="00D3766E" w:rsidP="00D3766E">
      <w:pPr>
        <w:ind w:left="1440"/>
        <w:rPr>
          <w:rFonts w:ascii="Arial" w:hAnsi="Arial" w:cs="Arial"/>
          <w:sz w:val="22"/>
          <w:szCs w:val="22"/>
        </w:rPr>
      </w:pPr>
      <w:r w:rsidRPr="00F21B4B">
        <w:rPr>
          <w:rFonts w:ascii="Arial" w:hAnsi="Arial" w:cs="Arial"/>
          <w:bCs/>
          <w:sz w:val="22"/>
          <w:szCs w:val="22"/>
        </w:rPr>
        <w:t>11</w:t>
      </w:r>
      <w:r w:rsidR="00914FA9" w:rsidRPr="00F21B4B">
        <w:rPr>
          <w:rFonts w:ascii="Arial" w:hAnsi="Arial" w:cs="Arial"/>
          <w:sz w:val="22"/>
          <w:szCs w:val="22"/>
        </w:rPr>
        <w:t>,</w:t>
      </w:r>
      <w:r w:rsidRPr="00F21B4B">
        <w:rPr>
          <w:rFonts w:ascii="Arial" w:hAnsi="Arial" w:cs="Arial"/>
          <w:sz w:val="22"/>
          <w:szCs w:val="22"/>
        </w:rPr>
        <w:t>11 years (High School)</w:t>
      </w:r>
    </w:p>
    <w:p w14:paraId="78BA16CD" w14:textId="446920CA" w:rsidR="00D3766E" w:rsidRPr="00F21B4B" w:rsidRDefault="00D3766E" w:rsidP="00D3766E">
      <w:pPr>
        <w:ind w:left="1440"/>
        <w:rPr>
          <w:rFonts w:ascii="Arial" w:hAnsi="Arial" w:cs="Arial"/>
          <w:sz w:val="22"/>
          <w:szCs w:val="22"/>
        </w:rPr>
      </w:pPr>
      <w:r w:rsidRPr="00F21B4B">
        <w:rPr>
          <w:rFonts w:ascii="Arial" w:hAnsi="Arial" w:cs="Arial"/>
          <w:bCs/>
          <w:sz w:val="22"/>
          <w:szCs w:val="22"/>
        </w:rPr>
        <w:t>12</w:t>
      </w:r>
      <w:r w:rsidR="00914FA9" w:rsidRPr="00F21B4B">
        <w:rPr>
          <w:rFonts w:ascii="Arial" w:hAnsi="Arial" w:cs="Arial"/>
          <w:sz w:val="22"/>
          <w:szCs w:val="22"/>
        </w:rPr>
        <w:t>,</w:t>
      </w:r>
      <w:r w:rsidRPr="00F21B4B">
        <w:rPr>
          <w:rFonts w:ascii="Arial" w:hAnsi="Arial" w:cs="Arial"/>
          <w:sz w:val="22"/>
          <w:szCs w:val="22"/>
        </w:rPr>
        <w:t xml:space="preserve">12 years (GED or High School Diploma) (Ask </w:t>
      </w:r>
      <w:r w:rsidR="00B740FC" w:rsidRPr="00F21B4B">
        <w:rPr>
          <w:rFonts w:ascii="Arial" w:hAnsi="Arial" w:cs="Arial"/>
          <w:sz w:val="22"/>
          <w:szCs w:val="22"/>
        </w:rPr>
        <w:t>5</w:t>
      </w:r>
      <w:r w:rsidRPr="00F21B4B">
        <w:rPr>
          <w:rFonts w:ascii="Arial" w:hAnsi="Arial" w:cs="Arial"/>
          <w:sz w:val="22"/>
          <w:szCs w:val="22"/>
        </w:rPr>
        <w:t xml:space="preserve">A, else skip to </w:t>
      </w:r>
      <w:r w:rsidR="00B740FC" w:rsidRPr="00F21B4B">
        <w:rPr>
          <w:rFonts w:ascii="Arial" w:hAnsi="Arial" w:cs="Arial"/>
          <w:sz w:val="22"/>
          <w:szCs w:val="22"/>
        </w:rPr>
        <w:t>6</w:t>
      </w:r>
      <w:r w:rsidRPr="00F21B4B">
        <w:rPr>
          <w:rFonts w:ascii="Arial" w:hAnsi="Arial" w:cs="Arial"/>
          <w:sz w:val="22"/>
          <w:szCs w:val="22"/>
        </w:rPr>
        <w:t>)</w:t>
      </w:r>
    </w:p>
    <w:p w14:paraId="1609AF2F" w14:textId="101BBB67" w:rsidR="00D3766E" w:rsidRPr="00F21B4B" w:rsidRDefault="00D3766E" w:rsidP="00D3766E">
      <w:pPr>
        <w:ind w:left="1440"/>
        <w:rPr>
          <w:rFonts w:ascii="Arial" w:hAnsi="Arial" w:cs="Arial"/>
          <w:sz w:val="22"/>
          <w:szCs w:val="22"/>
        </w:rPr>
      </w:pPr>
      <w:r w:rsidRPr="00F21B4B">
        <w:rPr>
          <w:rFonts w:ascii="Arial" w:hAnsi="Arial" w:cs="Arial"/>
          <w:bCs/>
          <w:sz w:val="22"/>
          <w:szCs w:val="22"/>
        </w:rPr>
        <w:t>13</w:t>
      </w:r>
      <w:r w:rsidR="00914FA9" w:rsidRPr="00F21B4B">
        <w:rPr>
          <w:rFonts w:ascii="Arial" w:hAnsi="Arial" w:cs="Arial"/>
          <w:sz w:val="22"/>
          <w:szCs w:val="22"/>
        </w:rPr>
        <w:t>,</w:t>
      </w:r>
      <w:r w:rsidRPr="00F21B4B">
        <w:rPr>
          <w:rFonts w:ascii="Arial" w:hAnsi="Arial" w:cs="Arial"/>
          <w:sz w:val="22"/>
          <w:szCs w:val="22"/>
        </w:rPr>
        <w:t>Some college/technical school (13 years)</w:t>
      </w:r>
    </w:p>
    <w:p w14:paraId="0C926988" w14:textId="12F125FA" w:rsidR="00D3766E" w:rsidRPr="00F21B4B" w:rsidRDefault="00D3766E" w:rsidP="00D3766E">
      <w:pPr>
        <w:ind w:left="1440"/>
        <w:rPr>
          <w:rFonts w:ascii="Arial" w:hAnsi="Arial" w:cs="Arial"/>
          <w:sz w:val="22"/>
          <w:szCs w:val="22"/>
        </w:rPr>
      </w:pPr>
      <w:r w:rsidRPr="00F21B4B">
        <w:rPr>
          <w:rFonts w:ascii="Arial" w:hAnsi="Arial" w:cs="Arial"/>
          <w:bCs/>
          <w:sz w:val="22"/>
          <w:szCs w:val="22"/>
        </w:rPr>
        <w:t>14</w:t>
      </w:r>
      <w:r w:rsidR="00914FA9" w:rsidRPr="00F21B4B">
        <w:rPr>
          <w:rFonts w:ascii="Arial" w:hAnsi="Arial" w:cs="Arial"/>
          <w:sz w:val="22"/>
          <w:szCs w:val="22"/>
        </w:rPr>
        <w:t>,</w:t>
      </w:r>
      <w:r w:rsidRPr="00F21B4B">
        <w:rPr>
          <w:rFonts w:ascii="Arial" w:hAnsi="Arial" w:cs="Arial"/>
          <w:sz w:val="22"/>
          <w:szCs w:val="22"/>
        </w:rPr>
        <w:t>Associates Degree (14 years)</w:t>
      </w:r>
    </w:p>
    <w:p w14:paraId="67E73682" w14:textId="484AAD34" w:rsidR="00D3766E" w:rsidRPr="00F21B4B" w:rsidRDefault="00D3766E" w:rsidP="00D3766E">
      <w:pPr>
        <w:ind w:left="1440"/>
        <w:rPr>
          <w:rFonts w:ascii="Arial" w:hAnsi="Arial" w:cs="Arial"/>
          <w:sz w:val="22"/>
          <w:szCs w:val="22"/>
        </w:rPr>
      </w:pPr>
      <w:r w:rsidRPr="00F21B4B">
        <w:rPr>
          <w:rFonts w:ascii="Arial" w:hAnsi="Arial" w:cs="Arial"/>
          <w:bCs/>
          <w:sz w:val="22"/>
          <w:szCs w:val="22"/>
        </w:rPr>
        <w:t>16</w:t>
      </w:r>
      <w:r w:rsidR="00914FA9" w:rsidRPr="00F21B4B">
        <w:rPr>
          <w:rFonts w:ascii="Arial" w:hAnsi="Arial" w:cs="Arial"/>
          <w:sz w:val="22"/>
          <w:szCs w:val="22"/>
        </w:rPr>
        <w:t>,</w:t>
      </w:r>
      <w:r w:rsidRPr="00F21B4B">
        <w:rPr>
          <w:rFonts w:ascii="Arial" w:hAnsi="Arial" w:cs="Arial"/>
          <w:sz w:val="22"/>
          <w:szCs w:val="22"/>
        </w:rPr>
        <w:t>Bachelor Degree (16 years/Four-Year College)</w:t>
      </w:r>
    </w:p>
    <w:p w14:paraId="2C230A98" w14:textId="73E3855F" w:rsidR="00D3766E" w:rsidRPr="00F21B4B" w:rsidRDefault="00D3766E" w:rsidP="00D3766E">
      <w:pPr>
        <w:ind w:left="1440"/>
        <w:rPr>
          <w:rFonts w:ascii="Arial" w:hAnsi="Arial" w:cs="Arial"/>
          <w:sz w:val="22"/>
          <w:szCs w:val="22"/>
        </w:rPr>
      </w:pPr>
      <w:r w:rsidRPr="00F21B4B">
        <w:rPr>
          <w:rFonts w:ascii="Arial" w:hAnsi="Arial" w:cs="Arial"/>
          <w:bCs/>
          <w:sz w:val="22"/>
          <w:szCs w:val="22"/>
        </w:rPr>
        <w:t>17</w:t>
      </w:r>
      <w:r w:rsidR="00914FA9" w:rsidRPr="00F21B4B">
        <w:rPr>
          <w:rFonts w:ascii="Arial" w:hAnsi="Arial" w:cs="Arial"/>
          <w:sz w:val="22"/>
          <w:szCs w:val="22"/>
        </w:rPr>
        <w:t>,</w:t>
      </w:r>
      <w:r w:rsidRPr="00F21B4B">
        <w:rPr>
          <w:rFonts w:ascii="Arial" w:hAnsi="Arial" w:cs="Arial"/>
          <w:sz w:val="22"/>
          <w:szCs w:val="22"/>
        </w:rPr>
        <w:t>Some Post-graduate School (17 years)</w:t>
      </w:r>
    </w:p>
    <w:p w14:paraId="575A3C3D" w14:textId="7A807369" w:rsidR="00D3766E" w:rsidRPr="00F21B4B" w:rsidRDefault="00D3766E" w:rsidP="00D3766E">
      <w:pPr>
        <w:ind w:left="1440"/>
        <w:rPr>
          <w:rFonts w:ascii="Arial" w:hAnsi="Arial" w:cs="Arial"/>
          <w:sz w:val="22"/>
          <w:szCs w:val="22"/>
        </w:rPr>
      </w:pPr>
      <w:r w:rsidRPr="00F21B4B">
        <w:rPr>
          <w:rFonts w:ascii="Arial" w:hAnsi="Arial" w:cs="Arial"/>
          <w:bCs/>
          <w:sz w:val="22"/>
          <w:szCs w:val="22"/>
        </w:rPr>
        <w:t>18</w:t>
      </w:r>
      <w:r w:rsidR="00914FA9" w:rsidRPr="00F21B4B">
        <w:rPr>
          <w:rFonts w:ascii="Arial" w:hAnsi="Arial" w:cs="Arial"/>
          <w:sz w:val="22"/>
          <w:szCs w:val="22"/>
        </w:rPr>
        <w:t>,</w:t>
      </w:r>
      <w:r w:rsidRPr="00F21B4B">
        <w:rPr>
          <w:rFonts w:ascii="Arial" w:hAnsi="Arial" w:cs="Arial"/>
          <w:sz w:val="22"/>
          <w:szCs w:val="22"/>
        </w:rPr>
        <w:t>Master Degree (18 years)</w:t>
      </w:r>
    </w:p>
    <w:p w14:paraId="3BC5D3E4" w14:textId="2CD8848C" w:rsidR="00D3766E" w:rsidRPr="00F21B4B" w:rsidRDefault="00D3766E" w:rsidP="00D3766E">
      <w:pPr>
        <w:ind w:left="1440"/>
        <w:rPr>
          <w:rFonts w:ascii="Arial" w:hAnsi="Arial" w:cs="Arial"/>
          <w:sz w:val="22"/>
          <w:szCs w:val="22"/>
        </w:rPr>
      </w:pPr>
      <w:r w:rsidRPr="00F21B4B">
        <w:rPr>
          <w:rFonts w:ascii="Arial" w:hAnsi="Arial" w:cs="Arial"/>
          <w:bCs/>
          <w:sz w:val="22"/>
          <w:szCs w:val="22"/>
        </w:rPr>
        <w:t>20</w:t>
      </w:r>
      <w:r w:rsidR="00914FA9" w:rsidRPr="00F21B4B">
        <w:rPr>
          <w:rFonts w:ascii="Arial" w:hAnsi="Arial" w:cs="Arial"/>
          <w:sz w:val="22"/>
          <w:szCs w:val="22"/>
        </w:rPr>
        <w:t>,</w:t>
      </w:r>
      <w:r w:rsidRPr="00F21B4B">
        <w:rPr>
          <w:rFonts w:ascii="Arial" w:hAnsi="Arial" w:cs="Arial"/>
          <w:sz w:val="22"/>
          <w:szCs w:val="22"/>
        </w:rPr>
        <w:t xml:space="preserve">Post-graduate Degree; M.D., Ph.D., DDS, </w:t>
      </w:r>
      <w:proofErr w:type="spellStart"/>
      <w:r w:rsidRPr="00F21B4B">
        <w:rPr>
          <w:rFonts w:ascii="Arial" w:hAnsi="Arial" w:cs="Arial"/>
          <w:sz w:val="22"/>
          <w:szCs w:val="22"/>
        </w:rPr>
        <w:t>Dr.P.H</w:t>
      </w:r>
      <w:proofErr w:type="spellEnd"/>
      <w:r w:rsidRPr="00F21B4B">
        <w:rPr>
          <w:rFonts w:ascii="Arial" w:hAnsi="Arial" w:cs="Arial"/>
          <w:sz w:val="22"/>
          <w:szCs w:val="22"/>
        </w:rPr>
        <w:t>., etc.(20 years)</w:t>
      </w:r>
    </w:p>
    <w:p w14:paraId="2F5EA29A" w14:textId="77777777" w:rsidR="00D3766E" w:rsidRPr="00F21B4B" w:rsidRDefault="00D3766E" w:rsidP="00D3766E">
      <w:pPr>
        <w:rPr>
          <w:rFonts w:ascii="Arial" w:hAnsi="Arial" w:cs="Arial"/>
          <w:sz w:val="22"/>
          <w:szCs w:val="22"/>
        </w:rPr>
      </w:pPr>
    </w:p>
    <w:p w14:paraId="5C90C071" w14:textId="1AD7561C" w:rsidR="00D3766E" w:rsidRPr="00F21B4B" w:rsidRDefault="00D3766E" w:rsidP="00D3766E">
      <w:pPr>
        <w:rPr>
          <w:rFonts w:ascii="Arial" w:hAnsi="Arial" w:cs="Arial"/>
          <w:sz w:val="22"/>
          <w:szCs w:val="22"/>
        </w:rPr>
      </w:pPr>
      <w:r w:rsidRPr="00F21B4B">
        <w:rPr>
          <w:rFonts w:ascii="Arial" w:hAnsi="Arial" w:cs="Arial"/>
          <w:sz w:val="22"/>
          <w:szCs w:val="22"/>
        </w:rPr>
        <w:t xml:space="preserve">               </w:t>
      </w:r>
      <w:r w:rsidR="00B740FC" w:rsidRPr="00F21B4B">
        <w:rPr>
          <w:rFonts w:ascii="Arial" w:hAnsi="Arial" w:cs="Arial"/>
          <w:sz w:val="22"/>
          <w:szCs w:val="22"/>
        </w:rPr>
        <w:t>5A</w:t>
      </w:r>
      <w:r w:rsidRPr="00F21B4B">
        <w:rPr>
          <w:rFonts w:ascii="Arial" w:hAnsi="Arial" w:cs="Arial"/>
          <w:sz w:val="22"/>
          <w:szCs w:val="22"/>
        </w:rPr>
        <w:t>. Did you get your GED or did you receive a high school diploma?</w:t>
      </w:r>
      <w:r w:rsidRPr="00F21B4B">
        <w:rPr>
          <w:rFonts w:ascii="Arial" w:hAnsi="Arial" w:cs="Arial"/>
          <w:sz w:val="22"/>
          <w:szCs w:val="22"/>
        </w:rPr>
        <w:tab/>
      </w:r>
    </w:p>
    <w:p w14:paraId="3833885E" w14:textId="0961BD03" w:rsidR="00D3766E" w:rsidRPr="00F21B4B" w:rsidRDefault="00D3766E" w:rsidP="00D3766E">
      <w:pPr>
        <w:ind w:left="144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GED</w:t>
      </w:r>
    </w:p>
    <w:p w14:paraId="2C034568" w14:textId="059CE0E1" w:rsidR="00D3766E" w:rsidRPr="00F21B4B" w:rsidRDefault="00D3766E" w:rsidP="00D3766E">
      <w:pPr>
        <w:ind w:left="144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High School Diploma</w:t>
      </w:r>
    </w:p>
    <w:p w14:paraId="148A76A8" w14:textId="77777777" w:rsidR="00D3766E" w:rsidRPr="00F21B4B" w:rsidRDefault="00D3766E" w:rsidP="00D3766E">
      <w:pPr>
        <w:rPr>
          <w:rFonts w:ascii="Arial" w:hAnsi="Arial" w:cs="Arial"/>
          <w:sz w:val="22"/>
          <w:szCs w:val="22"/>
        </w:rPr>
      </w:pPr>
    </w:p>
    <w:p w14:paraId="1EF6D6A3" w14:textId="442868FD"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Please choose your employment status. Please check only one that applies.</w:t>
      </w:r>
    </w:p>
    <w:p w14:paraId="7E94E941" w14:textId="6E6BC179"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Regular full-time work (40 or more hours per week) (Ask </w:t>
      </w:r>
      <w:r w:rsidR="00F72F64" w:rsidRPr="00F21B4B">
        <w:rPr>
          <w:rFonts w:ascii="Arial" w:hAnsi="Arial" w:cs="Arial"/>
          <w:sz w:val="22"/>
          <w:szCs w:val="22"/>
        </w:rPr>
        <w:t>6a and 6b</w:t>
      </w:r>
      <w:r w:rsidRPr="00F21B4B">
        <w:rPr>
          <w:rFonts w:ascii="Arial" w:hAnsi="Arial" w:cs="Arial"/>
          <w:sz w:val="22"/>
          <w:szCs w:val="22"/>
        </w:rPr>
        <w:t>)</w:t>
      </w:r>
    </w:p>
    <w:p w14:paraId="31C54BBD" w14:textId="36EA1F77" w:rsidR="00D3766E" w:rsidRPr="00F21B4B" w:rsidRDefault="00D3766E" w:rsidP="00FA5A94">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 xml:space="preserve">Regular part-time work (less than 40 hours per week) </w:t>
      </w:r>
      <w:r w:rsidR="00F72F64" w:rsidRPr="00F21B4B">
        <w:rPr>
          <w:rFonts w:ascii="Arial" w:hAnsi="Arial" w:cs="Arial"/>
          <w:sz w:val="22"/>
          <w:szCs w:val="22"/>
        </w:rPr>
        <w:t>(Ask 6a and 6b)</w:t>
      </w:r>
    </w:p>
    <w:p w14:paraId="78F76580" w14:textId="4EC5F045"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 xml:space="preserve">Unemployed-currently looking for work (Skip to </w:t>
      </w:r>
      <w:r w:rsidR="00710D23" w:rsidRPr="00F21B4B">
        <w:rPr>
          <w:rFonts w:ascii="Arial" w:hAnsi="Arial" w:cs="Arial"/>
          <w:sz w:val="22"/>
          <w:szCs w:val="22"/>
        </w:rPr>
        <w:t>6b</w:t>
      </w:r>
      <w:r w:rsidRPr="00F21B4B">
        <w:rPr>
          <w:rFonts w:ascii="Arial" w:hAnsi="Arial" w:cs="Arial"/>
          <w:sz w:val="22"/>
          <w:szCs w:val="22"/>
        </w:rPr>
        <w:t>)</w:t>
      </w:r>
    </w:p>
    <w:p w14:paraId="45FDE985" w14:textId="1A9F7151"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Unemployed-currently not looking for work (Skip to </w:t>
      </w:r>
      <w:r w:rsidR="00710D23" w:rsidRPr="00F21B4B">
        <w:rPr>
          <w:rFonts w:ascii="Arial" w:hAnsi="Arial" w:cs="Arial"/>
          <w:sz w:val="22"/>
          <w:szCs w:val="22"/>
        </w:rPr>
        <w:t>6b</w:t>
      </w:r>
      <w:r w:rsidRPr="00F21B4B">
        <w:rPr>
          <w:rFonts w:ascii="Arial" w:hAnsi="Arial" w:cs="Arial"/>
          <w:sz w:val="22"/>
          <w:szCs w:val="22"/>
        </w:rPr>
        <w:t>)</w:t>
      </w:r>
    </w:p>
    <w:p w14:paraId="38F45D45" w14:textId="71CAF9A1"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 xml:space="preserve">Homemaker- Not employed (Skip to </w:t>
      </w:r>
      <w:r w:rsidR="00710D23" w:rsidRPr="00F21B4B">
        <w:rPr>
          <w:rFonts w:ascii="Arial" w:hAnsi="Arial" w:cs="Arial"/>
          <w:sz w:val="22"/>
          <w:szCs w:val="22"/>
        </w:rPr>
        <w:t>6b</w:t>
      </w:r>
      <w:r w:rsidRPr="00F21B4B">
        <w:rPr>
          <w:rFonts w:ascii="Arial" w:hAnsi="Arial" w:cs="Arial"/>
          <w:sz w:val="22"/>
          <w:szCs w:val="22"/>
        </w:rPr>
        <w:t>)</w:t>
      </w:r>
    </w:p>
    <w:p w14:paraId="11AB04A0" w14:textId="12D78117"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Student- Not employed (Skip to</w:t>
      </w:r>
      <w:r w:rsidR="00B740FC" w:rsidRPr="00F21B4B">
        <w:rPr>
          <w:rFonts w:ascii="Arial" w:hAnsi="Arial" w:cs="Arial"/>
          <w:sz w:val="22"/>
          <w:szCs w:val="22"/>
        </w:rPr>
        <w:t xml:space="preserve"> 6</w:t>
      </w:r>
      <w:r w:rsidR="00710D23" w:rsidRPr="00F21B4B">
        <w:rPr>
          <w:rFonts w:ascii="Arial" w:hAnsi="Arial" w:cs="Arial"/>
          <w:sz w:val="22"/>
          <w:szCs w:val="22"/>
        </w:rPr>
        <w:t>b</w:t>
      </w:r>
      <w:r w:rsidRPr="00F21B4B">
        <w:rPr>
          <w:rFonts w:ascii="Arial" w:hAnsi="Arial" w:cs="Arial"/>
          <w:sz w:val="22"/>
          <w:szCs w:val="22"/>
        </w:rPr>
        <w:t>)</w:t>
      </w:r>
    </w:p>
    <w:p w14:paraId="68DD1875" w14:textId="707FFC89"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 xml:space="preserve">Retired- Not employed (Skip to </w:t>
      </w:r>
      <w:r w:rsidR="00710D23" w:rsidRPr="00F21B4B">
        <w:rPr>
          <w:rFonts w:ascii="Arial" w:hAnsi="Arial" w:cs="Arial"/>
          <w:sz w:val="22"/>
          <w:szCs w:val="22"/>
        </w:rPr>
        <w:t>6b</w:t>
      </w:r>
      <w:r w:rsidRPr="00F21B4B">
        <w:rPr>
          <w:rFonts w:ascii="Arial" w:hAnsi="Arial" w:cs="Arial"/>
          <w:sz w:val="22"/>
          <w:szCs w:val="22"/>
        </w:rPr>
        <w:t>)</w:t>
      </w:r>
    </w:p>
    <w:p w14:paraId="05003266" w14:textId="790801E9"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 xml:space="preserve">Unable to work or disabled (Skip to </w:t>
      </w:r>
      <w:r w:rsidR="00710D23" w:rsidRPr="00F21B4B">
        <w:rPr>
          <w:rFonts w:ascii="Arial" w:hAnsi="Arial" w:cs="Arial"/>
          <w:sz w:val="22"/>
          <w:szCs w:val="22"/>
        </w:rPr>
        <w:t>6b</w:t>
      </w:r>
      <w:r w:rsidRPr="00F21B4B">
        <w:rPr>
          <w:rFonts w:ascii="Arial" w:hAnsi="Arial" w:cs="Arial"/>
          <w:sz w:val="22"/>
          <w:szCs w:val="22"/>
        </w:rPr>
        <w:t>)</w:t>
      </w:r>
    </w:p>
    <w:p w14:paraId="739A2A20" w14:textId="433E487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 xml:space="preserve">Other (Skip to </w:t>
      </w:r>
      <w:r w:rsidR="00710D23" w:rsidRPr="00F21B4B">
        <w:rPr>
          <w:rFonts w:ascii="Arial" w:hAnsi="Arial" w:cs="Arial"/>
          <w:sz w:val="22"/>
          <w:szCs w:val="22"/>
        </w:rPr>
        <w:t>6b</w:t>
      </w:r>
      <w:r w:rsidRPr="00F21B4B">
        <w:rPr>
          <w:rFonts w:ascii="Arial" w:hAnsi="Arial" w:cs="Arial"/>
          <w:sz w:val="22"/>
          <w:szCs w:val="22"/>
        </w:rPr>
        <w:t>)</w:t>
      </w:r>
    </w:p>
    <w:p w14:paraId="7C4EFADE" w14:textId="77777777" w:rsidR="00D3766E" w:rsidRPr="00F21B4B" w:rsidRDefault="00D3766E" w:rsidP="00D3766E">
      <w:pPr>
        <w:rPr>
          <w:rFonts w:ascii="Arial" w:hAnsi="Arial" w:cs="Arial"/>
          <w:sz w:val="22"/>
          <w:szCs w:val="22"/>
        </w:rPr>
      </w:pPr>
    </w:p>
    <w:p w14:paraId="7CFB108E" w14:textId="4CCBF2F7" w:rsidR="00D3766E" w:rsidRPr="00F21B4B" w:rsidRDefault="00561A60" w:rsidP="00B740FC">
      <w:pPr>
        <w:ind w:left="1080"/>
        <w:rPr>
          <w:rFonts w:ascii="Arial" w:hAnsi="Arial" w:cs="Arial"/>
          <w:bCs/>
          <w:sz w:val="22"/>
          <w:szCs w:val="22"/>
        </w:rPr>
      </w:pPr>
      <w:r w:rsidRPr="00F21B4B">
        <w:rPr>
          <w:rFonts w:ascii="Arial" w:hAnsi="Arial" w:cs="Arial"/>
          <w:bCs/>
          <w:sz w:val="22"/>
          <w:szCs w:val="22"/>
        </w:rPr>
        <w:t>6a.</w:t>
      </w:r>
      <w:r w:rsidR="00B740FC" w:rsidRPr="00F21B4B">
        <w:rPr>
          <w:rFonts w:ascii="Arial" w:hAnsi="Arial" w:cs="Arial"/>
          <w:bCs/>
          <w:sz w:val="22"/>
          <w:szCs w:val="22"/>
        </w:rPr>
        <w:t>*</w:t>
      </w:r>
      <w:r w:rsidR="00D3766E" w:rsidRPr="00F21B4B">
        <w:rPr>
          <w:rFonts w:ascii="Arial" w:hAnsi="Arial" w:cs="Arial"/>
          <w:bCs/>
          <w:sz w:val="22"/>
          <w:szCs w:val="22"/>
        </w:rPr>
        <w:t>How many total hours per week do you work at those jobs?</w:t>
      </w:r>
    </w:p>
    <w:p w14:paraId="11C96AB4" w14:textId="476E208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 hours</w:t>
      </w:r>
    </w:p>
    <w:p w14:paraId="770F3037" w14:textId="66E35A3F"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5</w:t>
      </w:r>
    </w:p>
    <w:p w14:paraId="1CB9A0FF" w14:textId="3B0A165A"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6-10</w:t>
      </w:r>
    </w:p>
    <w:p w14:paraId="18622996" w14:textId="0D08510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11-15</w:t>
      </w:r>
    </w:p>
    <w:p w14:paraId="08E215E5" w14:textId="1318C386"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16-20</w:t>
      </w:r>
    </w:p>
    <w:p w14:paraId="646EA0B8" w14:textId="3811A09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21-25</w:t>
      </w:r>
    </w:p>
    <w:p w14:paraId="0318AB55" w14:textId="174A30C0"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26-30</w:t>
      </w:r>
    </w:p>
    <w:p w14:paraId="6471925A" w14:textId="143CE735"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31-35</w:t>
      </w:r>
    </w:p>
    <w:p w14:paraId="7408628F" w14:textId="7F7E8B3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8</w:t>
      </w:r>
      <w:r w:rsidR="00914FA9" w:rsidRPr="00F21B4B">
        <w:rPr>
          <w:rFonts w:ascii="Arial" w:hAnsi="Arial" w:cs="Arial"/>
          <w:bCs/>
          <w:sz w:val="22"/>
          <w:szCs w:val="22"/>
        </w:rPr>
        <w:t>,</w:t>
      </w:r>
      <w:r w:rsidRPr="00F21B4B">
        <w:rPr>
          <w:rFonts w:ascii="Arial" w:hAnsi="Arial" w:cs="Arial"/>
          <w:bCs/>
          <w:sz w:val="22"/>
          <w:szCs w:val="22"/>
        </w:rPr>
        <w:t xml:space="preserve"> 36-40</w:t>
      </w:r>
    </w:p>
    <w:p w14:paraId="00B9ECF5" w14:textId="34B0525E"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9</w:t>
      </w:r>
      <w:r w:rsidR="00914FA9" w:rsidRPr="00F21B4B">
        <w:rPr>
          <w:rFonts w:ascii="Arial" w:hAnsi="Arial" w:cs="Arial"/>
          <w:bCs/>
          <w:sz w:val="22"/>
          <w:szCs w:val="22"/>
        </w:rPr>
        <w:t>,</w:t>
      </w:r>
      <w:r w:rsidRPr="00F21B4B">
        <w:rPr>
          <w:rFonts w:ascii="Arial" w:hAnsi="Arial" w:cs="Arial"/>
          <w:bCs/>
          <w:sz w:val="22"/>
          <w:szCs w:val="22"/>
        </w:rPr>
        <w:t xml:space="preserve"> 41-45</w:t>
      </w:r>
    </w:p>
    <w:p w14:paraId="77C420C8" w14:textId="6B54A468"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0</w:t>
      </w:r>
      <w:r w:rsidR="00914FA9" w:rsidRPr="00F21B4B">
        <w:rPr>
          <w:rFonts w:ascii="Arial" w:hAnsi="Arial" w:cs="Arial"/>
          <w:bCs/>
          <w:sz w:val="22"/>
          <w:szCs w:val="22"/>
        </w:rPr>
        <w:t>,</w:t>
      </w:r>
      <w:r w:rsidRPr="00F21B4B">
        <w:rPr>
          <w:rFonts w:ascii="Arial" w:hAnsi="Arial" w:cs="Arial"/>
          <w:bCs/>
          <w:sz w:val="22"/>
          <w:szCs w:val="22"/>
        </w:rPr>
        <w:t>46-50</w:t>
      </w:r>
    </w:p>
    <w:p w14:paraId="3A2A9830" w14:textId="293415D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1</w:t>
      </w:r>
      <w:r w:rsidR="00914FA9" w:rsidRPr="00F21B4B">
        <w:rPr>
          <w:rFonts w:ascii="Arial" w:hAnsi="Arial" w:cs="Arial"/>
          <w:bCs/>
          <w:sz w:val="22"/>
          <w:szCs w:val="22"/>
        </w:rPr>
        <w:t>,</w:t>
      </w:r>
      <w:r w:rsidRPr="00F21B4B">
        <w:rPr>
          <w:rFonts w:ascii="Arial" w:hAnsi="Arial" w:cs="Arial"/>
          <w:bCs/>
          <w:sz w:val="22"/>
          <w:szCs w:val="22"/>
        </w:rPr>
        <w:t xml:space="preserve"> 51 or more</w:t>
      </w:r>
    </w:p>
    <w:p w14:paraId="0CEFDECA" w14:textId="77777777" w:rsidR="00561A60" w:rsidRPr="00F21B4B" w:rsidRDefault="00561A60" w:rsidP="00710D23">
      <w:pPr>
        <w:ind w:left="720" w:firstLine="720"/>
        <w:rPr>
          <w:rFonts w:ascii="Arial" w:hAnsi="Arial" w:cs="Arial"/>
          <w:bCs/>
          <w:sz w:val="22"/>
          <w:szCs w:val="22"/>
        </w:rPr>
      </w:pPr>
    </w:p>
    <w:p w14:paraId="3AAFC0C6" w14:textId="45A164F5" w:rsidR="00561A60" w:rsidRPr="00F21B4B" w:rsidRDefault="00561A60" w:rsidP="00710D23">
      <w:pPr>
        <w:ind w:left="720" w:firstLine="450"/>
        <w:rPr>
          <w:rFonts w:ascii="Arial" w:hAnsi="Arial" w:cs="Arial"/>
          <w:bCs/>
          <w:sz w:val="22"/>
          <w:szCs w:val="22"/>
        </w:rPr>
      </w:pPr>
      <w:r w:rsidRPr="00F21B4B">
        <w:rPr>
          <w:rFonts w:ascii="Arial" w:hAnsi="Arial" w:cs="Arial"/>
          <w:bCs/>
          <w:sz w:val="22"/>
          <w:szCs w:val="22"/>
        </w:rPr>
        <w:t xml:space="preserve">6b: </w:t>
      </w:r>
      <w:r w:rsidR="00B740FC" w:rsidRPr="00F21B4B">
        <w:rPr>
          <w:rFonts w:ascii="Arial" w:hAnsi="Arial" w:cs="Arial"/>
          <w:bCs/>
          <w:sz w:val="22"/>
          <w:szCs w:val="22"/>
        </w:rPr>
        <w:t>*</w:t>
      </w:r>
      <w:r w:rsidRPr="00F21B4B">
        <w:rPr>
          <w:rFonts w:ascii="Arial" w:hAnsi="Arial" w:cs="Arial"/>
          <w:bCs/>
          <w:sz w:val="22"/>
          <w:szCs w:val="22"/>
        </w:rPr>
        <w:t>How many days in the past 7 days did you work for money?</w:t>
      </w:r>
    </w:p>
    <w:p w14:paraId="038335AA" w14:textId="4E363D28" w:rsidR="00561A60" w:rsidRPr="00F21B4B" w:rsidRDefault="00561A60" w:rsidP="00561A60">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w:t>
      </w:r>
    </w:p>
    <w:p w14:paraId="5BAE640B" w14:textId="11D50AE4" w:rsidR="00561A60" w:rsidRPr="00F21B4B" w:rsidRDefault="00561A60" w:rsidP="00561A60">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w:t>
      </w:r>
    </w:p>
    <w:p w14:paraId="4C40D70E" w14:textId="350F7AC3" w:rsidR="00561A60" w:rsidRPr="00F21B4B" w:rsidRDefault="00561A60" w:rsidP="00561A60">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2</w:t>
      </w:r>
    </w:p>
    <w:p w14:paraId="6E8724DA" w14:textId="2DE54B94" w:rsidR="00561A60" w:rsidRPr="00F21B4B" w:rsidRDefault="00561A60" w:rsidP="00561A60">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3</w:t>
      </w:r>
    </w:p>
    <w:p w14:paraId="519DA732" w14:textId="50914435" w:rsidR="00561A60" w:rsidRPr="00F21B4B" w:rsidRDefault="00561A60" w:rsidP="00561A60">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4</w:t>
      </w:r>
    </w:p>
    <w:p w14:paraId="28240780" w14:textId="6FF27E1E" w:rsidR="00561A60" w:rsidRPr="00F21B4B" w:rsidRDefault="00561A60" w:rsidP="00561A60">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5</w:t>
      </w:r>
    </w:p>
    <w:p w14:paraId="09408747" w14:textId="44DD2F12" w:rsidR="00561A60" w:rsidRPr="00F21B4B" w:rsidRDefault="00561A60" w:rsidP="00561A60">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6</w:t>
      </w:r>
    </w:p>
    <w:p w14:paraId="0B92771A" w14:textId="7463AE36" w:rsidR="00561A60" w:rsidRPr="00F21B4B" w:rsidRDefault="00561A60" w:rsidP="00561A60">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7 </w:t>
      </w:r>
    </w:p>
    <w:p w14:paraId="46B705CE" w14:textId="77777777" w:rsidR="00D3766E" w:rsidRPr="00F21B4B" w:rsidRDefault="00D3766E" w:rsidP="00D3766E">
      <w:pPr>
        <w:rPr>
          <w:rFonts w:ascii="Arial" w:hAnsi="Arial" w:cs="Arial"/>
          <w:bCs/>
          <w:sz w:val="22"/>
          <w:szCs w:val="22"/>
        </w:rPr>
      </w:pPr>
    </w:p>
    <w:p w14:paraId="7666912A" w14:textId="5BAAE72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have health insurance? Please check all that apply.</w:t>
      </w:r>
    </w:p>
    <w:p w14:paraId="64DB51CF" w14:textId="2F1F444E"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Medicare</w:t>
      </w:r>
      <w:r w:rsidRPr="00F21B4B">
        <w:rPr>
          <w:rFonts w:ascii="Arial" w:hAnsi="Arial" w:cs="Arial"/>
          <w:bCs/>
          <w:sz w:val="22"/>
          <w:szCs w:val="22"/>
        </w:rPr>
        <w:tab/>
      </w:r>
    </w:p>
    <w:p w14:paraId="4CDE6451" w14:textId="5D8C3362"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Medicaid</w:t>
      </w:r>
    </w:p>
    <w:p w14:paraId="0ABB4368" w14:textId="669C28A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Military Insurance</w:t>
      </w:r>
      <w:r w:rsidRPr="00F21B4B">
        <w:rPr>
          <w:rFonts w:ascii="Arial" w:hAnsi="Arial" w:cs="Arial"/>
          <w:bCs/>
          <w:sz w:val="22"/>
          <w:szCs w:val="22"/>
        </w:rPr>
        <w:tab/>
      </w:r>
      <w:r w:rsidRPr="00F21B4B">
        <w:rPr>
          <w:rFonts w:ascii="Arial" w:hAnsi="Arial" w:cs="Arial"/>
          <w:bCs/>
          <w:sz w:val="22"/>
          <w:szCs w:val="22"/>
        </w:rPr>
        <w:tab/>
      </w:r>
    </w:p>
    <w:p w14:paraId="4D15A74D" w14:textId="0FD006F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Insurance from a job or Private insurance</w:t>
      </w:r>
      <w:r w:rsidRPr="00F21B4B">
        <w:rPr>
          <w:rFonts w:ascii="Arial" w:hAnsi="Arial" w:cs="Arial"/>
          <w:bCs/>
          <w:sz w:val="22"/>
          <w:szCs w:val="22"/>
        </w:rPr>
        <w:tab/>
      </w:r>
    </w:p>
    <w:p w14:paraId="52C0097E" w14:textId="3AA77D48"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I do not have health insurance</w:t>
      </w:r>
    </w:p>
    <w:p w14:paraId="16853938" w14:textId="77777777" w:rsidR="00D3766E" w:rsidRPr="00F21B4B" w:rsidRDefault="00D3766E" w:rsidP="00D3766E">
      <w:pPr>
        <w:pStyle w:val="ListParagraph"/>
        <w:rPr>
          <w:rFonts w:ascii="Arial" w:hAnsi="Arial" w:cs="Arial"/>
          <w:bCs/>
          <w:sz w:val="22"/>
          <w:szCs w:val="22"/>
        </w:rPr>
      </w:pPr>
    </w:p>
    <w:p w14:paraId="0FF0C854" w14:textId="7E3C7AA3"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Social Security benefits?</w:t>
      </w:r>
    </w:p>
    <w:p w14:paraId="2341EDB9" w14:textId="467E074D"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3499651" w14:textId="6BEAEE23"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No (Skip to 1</w:t>
      </w:r>
      <w:r w:rsidR="00F72F64" w:rsidRPr="00F21B4B">
        <w:rPr>
          <w:rFonts w:ascii="Arial" w:hAnsi="Arial" w:cs="Arial"/>
          <w:color w:val="000000"/>
          <w:sz w:val="22"/>
          <w:szCs w:val="22"/>
        </w:rPr>
        <w:t>0</w:t>
      </w:r>
      <w:r w:rsidRPr="00F21B4B">
        <w:rPr>
          <w:rFonts w:ascii="Arial" w:hAnsi="Arial" w:cs="Arial"/>
          <w:color w:val="000000"/>
          <w:sz w:val="22"/>
          <w:szCs w:val="22"/>
        </w:rPr>
        <w:t>)</w:t>
      </w:r>
    </w:p>
    <w:p w14:paraId="29187F8A" w14:textId="77777777" w:rsidR="00D3766E" w:rsidRPr="00F21B4B" w:rsidRDefault="00D3766E" w:rsidP="00D3766E">
      <w:pPr>
        <w:pStyle w:val="ListParagraph"/>
        <w:rPr>
          <w:rFonts w:ascii="Arial" w:hAnsi="Arial" w:cs="Arial"/>
          <w:bCs/>
          <w:sz w:val="22"/>
          <w:szCs w:val="22"/>
        </w:rPr>
      </w:pPr>
    </w:p>
    <w:p w14:paraId="2BE18A01" w14:textId="7139BBBE"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your monthly Social Security check?</w:t>
      </w:r>
    </w:p>
    <w:p w14:paraId="06781D09"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48FE9F7C" w14:textId="77777777" w:rsidR="00D3766E" w:rsidRPr="00F21B4B" w:rsidRDefault="00D3766E" w:rsidP="00D3766E">
      <w:pPr>
        <w:pStyle w:val="ListParagraph"/>
        <w:rPr>
          <w:rFonts w:ascii="Arial" w:hAnsi="Arial" w:cs="Arial"/>
          <w:bCs/>
          <w:sz w:val="22"/>
          <w:szCs w:val="22"/>
        </w:rPr>
      </w:pPr>
    </w:p>
    <w:p w14:paraId="6B39413E" w14:textId="4EE46407"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food stamps?</w:t>
      </w:r>
    </w:p>
    <w:p w14:paraId="0E88E8A1" w14:textId="2EBE9466"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5511AC4" w14:textId="604FE53E"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 xml:space="preserve">No (Skip to </w:t>
      </w:r>
      <w:r w:rsidR="00F72F64" w:rsidRPr="00F21B4B">
        <w:rPr>
          <w:rFonts w:ascii="Arial" w:hAnsi="Arial" w:cs="Arial"/>
          <w:color w:val="000000"/>
          <w:sz w:val="22"/>
          <w:szCs w:val="22"/>
        </w:rPr>
        <w:t>12</w:t>
      </w:r>
      <w:r w:rsidRPr="00F21B4B">
        <w:rPr>
          <w:rFonts w:ascii="Arial" w:hAnsi="Arial" w:cs="Arial"/>
          <w:color w:val="000000"/>
          <w:sz w:val="22"/>
          <w:szCs w:val="22"/>
        </w:rPr>
        <w:t>)</w:t>
      </w:r>
    </w:p>
    <w:p w14:paraId="037CA67A" w14:textId="77777777" w:rsidR="00D3766E" w:rsidRPr="00F21B4B" w:rsidRDefault="00D3766E" w:rsidP="00D3766E">
      <w:pPr>
        <w:pStyle w:val="ListParagraph"/>
        <w:keepNext/>
        <w:keepLines/>
        <w:tabs>
          <w:tab w:val="left" w:pos="4320"/>
          <w:tab w:val="left" w:pos="5040"/>
          <w:tab w:val="left" w:pos="5604"/>
          <w:tab w:val="left" w:pos="6324"/>
          <w:tab w:val="left" w:pos="8208"/>
        </w:tabs>
        <w:rPr>
          <w:rFonts w:ascii="Arial" w:hAnsi="Arial" w:cs="Arial"/>
          <w:color w:val="000000"/>
          <w:sz w:val="22"/>
          <w:szCs w:val="22"/>
        </w:rPr>
      </w:pPr>
    </w:p>
    <w:p w14:paraId="600B3E8E" w14:textId="2ADE521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food stamps (SNAP) do you get each month?</w:t>
      </w:r>
    </w:p>
    <w:p w14:paraId="2A6BBC2F"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32DAA0DD" w14:textId="77777777" w:rsidR="00CE1A7F" w:rsidRPr="00F21B4B" w:rsidRDefault="00CE1A7F" w:rsidP="00D3766E">
      <w:pPr>
        <w:pStyle w:val="ListParagraph"/>
        <w:rPr>
          <w:rFonts w:ascii="Arial" w:hAnsi="Arial" w:cs="Arial"/>
          <w:bCs/>
          <w:sz w:val="22"/>
          <w:szCs w:val="22"/>
        </w:rPr>
      </w:pPr>
    </w:p>
    <w:p w14:paraId="3EE68539" w14:textId="2DFEEA68" w:rsidR="00CE1A7F" w:rsidRPr="00F21B4B" w:rsidRDefault="00B740FC" w:rsidP="00CE1A7F">
      <w:pPr>
        <w:numPr>
          <w:ilvl w:val="0"/>
          <w:numId w:val="2"/>
        </w:numPr>
        <w:rPr>
          <w:rFonts w:ascii="Arial" w:hAnsi="Arial" w:cs="Arial"/>
          <w:sz w:val="22"/>
          <w:szCs w:val="22"/>
        </w:rPr>
      </w:pPr>
      <w:r w:rsidRPr="00F21B4B">
        <w:rPr>
          <w:rFonts w:ascii="Arial" w:hAnsi="Arial" w:cs="Arial"/>
          <w:sz w:val="22"/>
          <w:szCs w:val="22"/>
        </w:rPr>
        <w:t>*</w:t>
      </w:r>
      <w:r w:rsidR="00CE1A7F" w:rsidRPr="00F21B4B">
        <w:rPr>
          <w:rFonts w:ascii="Arial" w:hAnsi="Arial" w:cs="Arial"/>
          <w:sz w:val="22"/>
          <w:szCs w:val="22"/>
        </w:rPr>
        <w:t>What are your sources of income? (Please check all that apply).</w:t>
      </w:r>
    </w:p>
    <w:p w14:paraId="2C91A6C9" w14:textId="741A73B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Paid work </w:t>
      </w:r>
    </w:p>
    <w:p w14:paraId="6AB84702" w14:textId="35D5CE1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Criminalized activity (example: panhandling, stealing) </w:t>
      </w:r>
    </w:p>
    <w:p w14:paraId="3A88F756" w14:textId="664FC1AF"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Disability benefits </w:t>
      </w:r>
    </w:p>
    <w:p w14:paraId="33856F64" w14:textId="1CC650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CC28DE" w:rsidRPr="00F21B4B">
        <w:rPr>
          <w:rFonts w:ascii="Arial" w:hAnsi="Arial" w:cs="Arial"/>
          <w:sz w:val="22"/>
          <w:szCs w:val="22"/>
        </w:rPr>
        <w:t>Une</w:t>
      </w:r>
      <w:r w:rsidRPr="00F21B4B">
        <w:rPr>
          <w:rFonts w:ascii="Arial" w:hAnsi="Arial" w:cs="Arial"/>
          <w:sz w:val="22"/>
          <w:szCs w:val="22"/>
        </w:rPr>
        <w:t xml:space="preserve">mployment benefits </w:t>
      </w:r>
    </w:p>
    <w:p w14:paraId="210F1E4E" w14:textId="7F078CF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Self-employed </w:t>
      </w:r>
    </w:p>
    <w:p w14:paraId="5C0A5B0B" w14:textId="5FB771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Trade sex </w:t>
      </w:r>
    </w:p>
    <w:p w14:paraId="1453A47E" w14:textId="1B86C44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Trade drugs </w:t>
      </w:r>
    </w:p>
    <w:p w14:paraId="67DA3409" w14:textId="1C23B5CD"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Social assistance </w:t>
      </w:r>
    </w:p>
    <w:p w14:paraId="390B3B4D" w14:textId="2102383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Student loans </w:t>
      </w:r>
    </w:p>
    <w:p w14:paraId="7EEEC060" w14:textId="6D32648C"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 xml:space="preserve"> Receive support from family, friends, relatives </w:t>
      </w:r>
    </w:p>
    <w:p w14:paraId="2857270D" w14:textId="41484A4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1</w:t>
      </w:r>
      <w:r w:rsidR="00914FA9" w:rsidRPr="00F21B4B">
        <w:rPr>
          <w:rFonts w:ascii="Arial" w:hAnsi="Arial" w:cs="Arial"/>
          <w:sz w:val="22"/>
          <w:szCs w:val="22"/>
        </w:rPr>
        <w:t>,</w:t>
      </w:r>
      <w:r w:rsidRPr="00F21B4B">
        <w:rPr>
          <w:rFonts w:ascii="Arial" w:hAnsi="Arial" w:cs="Arial"/>
          <w:sz w:val="22"/>
          <w:szCs w:val="22"/>
        </w:rPr>
        <w:t xml:space="preserve"> You don’t have an option that applies to my income</w:t>
      </w:r>
    </w:p>
    <w:p w14:paraId="0859FAE8" w14:textId="0D55F2D7"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2</w:t>
      </w:r>
      <w:r w:rsidR="00914FA9" w:rsidRPr="00F21B4B">
        <w:rPr>
          <w:rFonts w:ascii="Arial" w:hAnsi="Arial" w:cs="Arial"/>
          <w:sz w:val="22"/>
          <w:szCs w:val="22"/>
        </w:rPr>
        <w:t>,</w:t>
      </w:r>
      <w:r w:rsidRPr="00F21B4B">
        <w:rPr>
          <w:rFonts w:ascii="Arial" w:hAnsi="Arial" w:cs="Arial"/>
          <w:sz w:val="22"/>
          <w:szCs w:val="22"/>
        </w:rPr>
        <w:t xml:space="preserve"> I have no income </w:t>
      </w:r>
    </w:p>
    <w:p w14:paraId="021F0E73" w14:textId="77777777" w:rsidR="00D3766E" w:rsidRPr="00F21B4B" w:rsidRDefault="00D3766E" w:rsidP="00D3766E">
      <w:pPr>
        <w:rPr>
          <w:rFonts w:ascii="Arial" w:hAnsi="Arial" w:cs="Arial"/>
          <w:sz w:val="22"/>
          <w:szCs w:val="22"/>
        </w:rPr>
      </w:pPr>
    </w:p>
    <w:p w14:paraId="0DC9338D" w14:textId="77777777" w:rsidR="000205D3" w:rsidRPr="00F21B4B" w:rsidRDefault="000205D3" w:rsidP="000205D3">
      <w:pPr>
        <w:numPr>
          <w:ilvl w:val="0"/>
          <w:numId w:val="2"/>
        </w:numPr>
        <w:rPr>
          <w:rFonts w:ascii="Arial" w:hAnsi="Arial" w:cs="Arial"/>
          <w:bCs/>
          <w:sz w:val="22"/>
          <w:szCs w:val="22"/>
        </w:rPr>
      </w:pPr>
      <w:r w:rsidRPr="00F21B4B">
        <w:rPr>
          <w:rFonts w:ascii="Arial" w:hAnsi="Arial" w:cs="Arial"/>
          <w:bCs/>
          <w:sz w:val="22"/>
          <w:szCs w:val="22"/>
        </w:rPr>
        <w:t>Which of these categories best describes your total combined family income for the past 12 months? This should include income (before taxes) from all sources, wages, rent from properties, social security, disability and/or veteran's benefits, unemployment benefits, workman's compensation, help from relatives (including child payments and alimony), and so on.</w:t>
      </w:r>
    </w:p>
    <w:p w14:paraId="7ACB5CBE" w14:textId="3551D74E" w:rsidR="000205D3" w:rsidRPr="00F21B4B" w:rsidRDefault="000205D3" w:rsidP="000205D3">
      <w:pPr>
        <w:ind w:left="1440"/>
        <w:rPr>
          <w:rFonts w:ascii="Times New Roman" w:hAnsi="Times New Roman" w:cs="Times New Roman"/>
          <w:color w:val="000000"/>
          <w:sz w:val="24"/>
          <w:szCs w:val="24"/>
        </w:rPr>
      </w:pPr>
      <w:r w:rsidRPr="00F21B4B">
        <w:rPr>
          <w:rFonts w:ascii="Arial" w:hAnsi="Arial" w:cs="Arial"/>
          <w:bCs/>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Less than $9999</w:t>
      </w:r>
    </w:p>
    <w:p w14:paraId="66B1F1E3" w14:textId="1FBDA3D4" w:rsidR="000205D3" w:rsidRPr="00F21B4B" w:rsidRDefault="000205D3" w:rsidP="000205D3">
      <w:pPr>
        <w:ind w:left="1440"/>
        <w:rPr>
          <w:color w:val="000000"/>
        </w:rPr>
      </w:pPr>
      <w:r w:rsidRPr="00F21B4B">
        <w:rPr>
          <w:rFonts w:ascii="Arial" w:hAnsi="Arial" w:cs="Arial"/>
          <w:bCs/>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10000 to $19,999</w:t>
      </w:r>
    </w:p>
    <w:p w14:paraId="53997DE3" w14:textId="4942C359" w:rsidR="000205D3" w:rsidRPr="00F21B4B" w:rsidRDefault="000205D3" w:rsidP="000205D3">
      <w:pPr>
        <w:ind w:left="1440"/>
        <w:rPr>
          <w:color w:val="000000"/>
        </w:rPr>
      </w:pPr>
      <w:r w:rsidRPr="00F21B4B">
        <w:rPr>
          <w:rFonts w:ascii="Arial" w:hAnsi="Arial" w:cs="Arial"/>
          <w:bCs/>
          <w:color w:val="000000"/>
          <w:sz w:val="22"/>
          <w:szCs w:val="22"/>
        </w:rPr>
        <w:t>2</w:t>
      </w:r>
      <w:r w:rsidR="00914FA9" w:rsidRPr="00F21B4B">
        <w:rPr>
          <w:rFonts w:ascii="Arial" w:hAnsi="Arial" w:cs="Arial"/>
          <w:color w:val="000000"/>
          <w:sz w:val="22"/>
          <w:szCs w:val="22"/>
        </w:rPr>
        <w:t>,</w:t>
      </w:r>
      <w:r w:rsidRPr="00F21B4B">
        <w:rPr>
          <w:rFonts w:ascii="Arial" w:hAnsi="Arial" w:cs="Arial"/>
          <w:color w:val="000000"/>
          <w:sz w:val="22"/>
          <w:szCs w:val="22"/>
        </w:rPr>
        <w:t>$20000 to $29,999</w:t>
      </w:r>
    </w:p>
    <w:p w14:paraId="427F40EF" w14:textId="214D042D" w:rsidR="000205D3" w:rsidRPr="00F21B4B" w:rsidRDefault="000205D3" w:rsidP="000205D3">
      <w:pPr>
        <w:ind w:left="1440"/>
        <w:rPr>
          <w:color w:val="000000"/>
        </w:rPr>
      </w:pPr>
      <w:r w:rsidRPr="00F21B4B">
        <w:rPr>
          <w:rFonts w:ascii="Arial" w:hAnsi="Arial" w:cs="Arial"/>
          <w:color w:val="000000"/>
          <w:sz w:val="22"/>
          <w:szCs w:val="22"/>
        </w:rPr>
        <w:t>3</w:t>
      </w:r>
      <w:r w:rsidR="00914FA9" w:rsidRPr="00F21B4B">
        <w:rPr>
          <w:rFonts w:ascii="Arial" w:hAnsi="Arial" w:cs="Arial"/>
          <w:color w:val="000000"/>
          <w:sz w:val="22"/>
          <w:szCs w:val="22"/>
        </w:rPr>
        <w:t>,</w:t>
      </w:r>
      <w:r w:rsidRPr="00F21B4B">
        <w:rPr>
          <w:rFonts w:ascii="Arial" w:hAnsi="Arial" w:cs="Arial"/>
          <w:color w:val="000000"/>
          <w:sz w:val="22"/>
          <w:szCs w:val="22"/>
        </w:rPr>
        <w:t>$30000 to $39,999</w:t>
      </w:r>
    </w:p>
    <w:p w14:paraId="26EAF801" w14:textId="22A5F9D5" w:rsidR="000205D3" w:rsidRPr="00F21B4B" w:rsidRDefault="000205D3" w:rsidP="000205D3">
      <w:pPr>
        <w:ind w:left="1440"/>
        <w:rPr>
          <w:color w:val="000000"/>
        </w:rPr>
      </w:pPr>
      <w:r w:rsidRPr="00F21B4B">
        <w:rPr>
          <w:rFonts w:ascii="Arial" w:hAnsi="Arial" w:cs="Arial"/>
          <w:color w:val="000000"/>
          <w:sz w:val="22"/>
          <w:szCs w:val="22"/>
        </w:rPr>
        <w:t>4</w:t>
      </w:r>
      <w:r w:rsidR="00914FA9" w:rsidRPr="00F21B4B">
        <w:rPr>
          <w:rFonts w:ascii="Arial" w:hAnsi="Arial" w:cs="Arial"/>
          <w:color w:val="000000"/>
          <w:sz w:val="22"/>
          <w:szCs w:val="22"/>
        </w:rPr>
        <w:t>,</w:t>
      </w:r>
      <w:r w:rsidRPr="00F21B4B">
        <w:rPr>
          <w:rFonts w:ascii="Arial" w:hAnsi="Arial" w:cs="Arial"/>
          <w:color w:val="000000"/>
          <w:sz w:val="22"/>
          <w:szCs w:val="22"/>
        </w:rPr>
        <w:t>$40000 to $49,999</w:t>
      </w:r>
    </w:p>
    <w:p w14:paraId="1F38F669" w14:textId="546E1ECB" w:rsidR="000205D3" w:rsidRPr="00F21B4B" w:rsidRDefault="000205D3" w:rsidP="000205D3">
      <w:pPr>
        <w:ind w:left="1440"/>
        <w:rPr>
          <w:color w:val="000000"/>
        </w:rPr>
      </w:pPr>
      <w:r w:rsidRPr="00F21B4B">
        <w:rPr>
          <w:rFonts w:ascii="Arial" w:hAnsi="Arial" w:cs="Arial"/>
          <w:bCs/>
          <w:color w:val="000000"/>
          <w:sz w:val="22"/>
          <w:szCs w:val="22"/>
        </w:rPr>
        <w:t>5</w:t>
      </w:r>
      <w:r w:rsidR="00914FA9" w:rsidRPr="00F21B4B">
        <w:rPr>
          <w:rFonts w:ascii="Arial" w:hAnsi="Arial" w:cs="Arial"/>
          <w:color w:val="000000"/>
          <w:sz w:val="22"/>
          <w:szCs w:val="22"/>
        </w:rPr>
        <w:t>,</w:t>
      </w:r>
      <w:r w:rsidRPr="00F21B4B">
        <w:rPr>
          <w:rFonts w:ascii="Arial" w:hAnsi="Arial" w:cs="Arial"/>
          <w:color w:val="000000"/>
          <w:sz w:val="22"/>
          <w:szCs w:val="22"/>
        </w:rPr>
        <w:t>$50000 to $59,999</w:t>
      </w:r>
    </w:p>
    <w:p w14:paraId="6751EEE3" w14:textId="1FA0375A" w:rsidR="000205D3" w:rsidRPr="00F21B4B" w:rsidRDefault="000205D3" w:rsidP="000205D3">
      <w:pPr>
        <w:ind w:left="1440"/>
        <w:rPr>
          <w:color w:val="000000"/>
        </w:rPr>
      </w:pPr>
      <w:r w:rsidRPr="00F21B4B">
        <w:rPr>
          <w:rFonts w:ascii="Arial" w:hAnsi="Arial" w:cs="Arial"/>
          <w:bCs/>
          <w:color w:val="000000"/>
          <w:sz w:val="22"/>
          <w:szCs w:val="22"/>
        </w:rPr>
        <w:t>6</w:t>
      </w:r>
      <w:r w:rsidR="00914FA9" w:rsidRPr="00F21B4B">
        <w:rPr>
          <w:rFonts w:ascii="Arial" w:hAnsi="Arial" w:cs="Arial"/>
          <w:color w:val="000000"/>
          <w:sz w:val="22"/>
          <w:szCs w:val="22"/>
        </w:rPr>
        <w:t>,</w:t>
      </w:r>
      <w:r w:rsidRPr="00F21B4B">
        <w:rPr>
          <w:rFonts w:ascii="Arial" w:hAnsi="Arial" w:cs="Arial"/>
          <w:color w:val="000000"/>
          <w:sz w:val="22"/>
          <w:szCs w:val="22"/>
        </w:rPr>
        <w:t>$60000 to $69,999</w:t>
      </w:r>
    </w:p>
    <w:p w14:paraId="4D466503" w14:textId="607836DC" w:rsidR="000205D3" w:rsidRPr="00F21B4B" w:rsidRDefault="000205D3" w:rsidP="000205D3">
      <w:pPr>
        <w:ind w:left="1440"/>
        <w:rPr>
          <w:color w:val="000000"/>
        </w:rPr>
      </w:pPr>
      <w:r w:rsidRPr="00F21B4B">
        <w:rPr>
          <w:rFonts w:ascii="Arial" w:hAnsi="Arial" w:cs="Arial"/>
          <w:bCs/>
          <w:color w:val="000000"/>
          <w:sz w:val="22"/>
          <w:szCs w:val="22"/>
        </w:rPr>
        <w:t>7</w:t>
      </w:r>
      <w:r w:rsidR="00914FA9" w:rsidRPr="00F21B4B">
        <w:rPr>
          <w:rFonts w:ascii="Arial" w:hAnsi="Arial" w:cs="Arial"/>
          <w:color w:val="000000"/>
          <w:sz w:val="22"/>
          <w:szCs w:val="22"/>
        </w:rPr>
        <w:t>,</w:t>
      </w:r>
      <w:r w:rsidRPr="00F21B4B">
        <w:rPr>
          <w:rFonts w:ascii="Arial" w:hAnsi="Arial" w:cs="Arial"/>
          <w:color w:val="000000"/>
          <w:sz w:val="22"/>
          <w:szCs w:val="22"/>
        </w:rPr>
        <w:t>$70000 to $79,999</w:t>
      </w:r>
    </w:p>
    <w:p w14:paraId="209E092C" w14:textId="7EDD747A" w:rsidR="000205D3" w:rsidRPr="00F21B4B" w:rsidRDefault="000205D3" w:rsidP="000205D3">
      <w:pPr>
        <w:ind w:left="1440"/>
        <w:rPr>
          <w:color w:val="000000"/>
        </w:rPr>
      </w:pPr>
      <w:r w:rsidRPr="00F21B4B">
        <w:rPr>
          <w:rFonts w:ascii="Arial" w:hAnsi="Arial" w:cs="Arial"/>
          <w:bCs/>
          <w:color w:val="000000"/>
          <w:sz w:val="22"/>
          <w:szCs w:val="22"/>
        </w:rPr>
        <w:t>8</w:t>
      </w:r>
      <w:r w:rsidR="00914FA9" w:rsidRPr="00F21B4B">
        <w:rPr>
          <w:rFonts w:ascii="Arial" w:hAnsi="Arial" w:cs="Arial"/>
          <w:color w:val="000000"/>
          <w:sz w:val="22"/>
          <w:szCs w:val="22"/>
        </w:rPr>
        <w:t>,</w:t>
      </w:r>
      <w:r w:rsidRPr="00F21B4B">
        <w:rPr>
          <w:rFonts w:ascii="Arial" w:hAnsi="Arial" w:cs="Arial"/>
          <w:color w:val="000000"/>
          <w:sz w:val="22"/>
          <w:szCs w:val="22"/>
        </w:rPr>
        <w:t>$80,000 or greater</w:t>
      </w:r>
    </w:p>
    <w:p w14:paraId="69D291BB" w14:textId="10CA755E" w:rsidR="000205D3" w:rsidRPr="00F21B4B" w:rsidRDefault="000205D3" w:rsidP="000205D3">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4)</w:t>
      </w:r>
    </w:p>
    <w:p w14:paraId="4E2DAE57" w14:textId="77777777" w:rsidR="000205D3" w:rsidRPr="00F21B4B" w:rsidRDefault="000205D3" w:rsidP="000205D3">
      <w:pPr>
        <w:ind w:left="1440"/>
        <w:rPr>
          <w:color w:val="000000"/>
        </w:rPr>
      </w:pPr>
    </w:p>
    <w:p w14:paraId="49861FAA" w14:textId="52D6C2B3" w:rsidR="000205D3" w:rsidRPr="00F21B4B" w:rsidRDefault="00D63F7C" w:rsidP="000205D3">
      <w:pPr>
        <w:ind w:left="720"/>
        <w:rPr>
          <w:color w:val="000000"/>
        </w:rPr>
      </w:pPr>
      <w:r w:rsidRPr="00F21B4B">
        <w:rPr>
          <w:rFonts w:ascii="Arial" w:hAnsi="Arial" w:cs="Arial"/>
          <w:color w:val="000000"/>
          <w:sz w:val="22"/>
          <w:szCs w:val="22"/>
        </w:rPr>
        <w:t>13</w:t>
      </w:r>
      <w:r w:rsidR="000205D3" w:rsidRPr="00F21B4B">
        <w:rPr>
          <w:rFonts w:ascii="Arial" w:hAnsi="Arial" w:cs="Arial"/>
          <w:color w:val="000000"/>
          <w:sz w:val="22"/>
          <w:szCs w:val="22"/>
        </w:rPr>
        <w:t xml:space="preserve">a. </w:t>
      </w:r>
      <w:r w:rsidR="000205D3" w:rsidRPr="00F21B4B">
        <w:rPr>
          <w:rFonts w:ascii="Arial" w:eastAsia="Calibri" w:hAnsi="Arial" w:cs="Arial"/>
          <w:color w:val="000000"/>
          <w:sz w:val="22"/>
          <w:szCs w:val="22"/>
        </w:rPr>
        <w:t xml:space="preserve">You reported that your family income over the past 12 months was </w:t>
      </w:r>
      <w:r w:rsidR="00F72F64" w:rsidRPr="00F21B4B">
        <w:rPr>
          <w:rFonts w:ascii="Arial" w:eastAsia="Calibri" w:hAnsi="Arial" w:cs="Arial"/>
          <w:color w:val="000000"/>
          <w:sz w:val="22"/>
          <w:szCs w:val="22"/>
        </w:rPr>
        <w:t>(insert answer from 13</w:t>
      </w:r>
      <w:r w:rsidR="000205D3" w:rsidRPr="00F21B4B">
        <w:rPr>
          <w:rFonts w:ascii="Arial" w:eastAsia="Calibri" w:hAnsi="Arial" w:cs="Arial"/>
          <w:color w:val="000000"/>
          <w:sz w:val="22"/>
          <w:szCs w:val="22"/>
        </w:rPr>
        <w:t xml:space="preserve">), please select the amount that is closest to your income. </w:t>
      </w:r>
      <w:r w:rsidR="000205D3"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0 (Answer options for each answer from 15)</w:t>
      </w:r>
      <w:r w:rsidR="000205D3"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1000</w:t>
      </w:r>
      <w:r w:rsidR="000205D3"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2000</w:t>
      </w:r>
      <w:r w:rsidR="000205D3"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3000</w:t>
      </w:r>
      <w:r w:rsidR="000205D3" w:rsidRPr="00F21B4B">
        <w:rPr>
          <w:color w:val="000000"/>
        </w:rPr>
        <w:br/>
      </w:r>
      <w:r w:rsidR="000205D3" w:rsidRPr="00F21B4B">
        <w:rPr>
          <w:rFonts w:ascii="Arial" w:eastAsia="Calibri" w:hAnsi="Arial" w:cs="Arial"/>
          <w:color w:val="000000"/>
          <w:sz w:val="22"/>
          <w:szCs w:val="22"/>
        </w:rPr>
        <w:t>            4</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4000</w:t>
      </w:r>
      <w:r w:rsidR="000205D3" w:rsidRPr="00F21B4B">
        <w:rPr>
          <w:color w:val="000000"/>
        </w:rPr>
        <w:br/>
      </w:r>
      <w:r w:rsidR="000205D3" w:rsidRPr="00F21B4B">
        <w:rPr>
          <w:rFonts w:ascii="Arial" w:eastAsia="Calibri" w:hAnsi="Arial" w:cs="Arial"/>
          <w:color w:val="000000"/>
          <w:sz w:val="22"/>
          <w:szCs w:val="22"/>
        </w:rPr>
        <w:t>            5</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5000</w:t>
      </w:r>
      <w:r w:rsidR="000205D3" w:rsidRPr="00F21B4B">
        <w:rPr>
          <w:color w:val="000000"/>
        </w:rPr>
        <w:br/>
      </w:r>
      <w:r w:rsidR="000205D3" w:rsidRPr="00F21B4B">
        <w:rPr>
          <w:rFonts w:ascii="Arial" w:eastAsia="Calibri" w:hAnsi="Arial" w:cs="Arial"/>
          <w:color w:val="000000"/>
          <w:sz w:val="22"/>
          <w:szCs w:val="22"/>
        </w:rPr>
        <w:t>            6</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6000</w:t>
      </w:r>
      <w:r w:rsidR="000205D3" w:rsidRPr="00F21B4B">
        <w:rPr>
          <w:color w:val="000000"/>
        </w:rPr>
        <w:br/>
      </w:r>
      <w:r w:rsidR="000205D3" w:rsidRPr="00F21B4B">
        <w:rPr>
          <w:rFonts w:ascii="Arial" w:eastAsia="Calibri" w:hAnsi="Arial" w:cs="Arial"/>
          <w:color w:val="000000"/>
          <w:sz w:val="22"/>
          <w:szCs w:val="22"/>
        </w:rPr>
        <w:t>            7</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7000</w:t>
      </w:r>
      <w:r w:rsidR="000205D3" w:rsidRPr="00F21B4B">
        <w:rPr>
          <w:rFonts w:ascii="Arial" w:eastAsia="Calibri" w:hAnsi="Arial" w:cs="Arial"/>
          <w:color w:val="000000"/>
          <w:sz w:val="22"/>
          <w:szCs w:val="22"/>
        </w:rPr>
        <w:br/>
        <w:t>            8</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8000</w:t>
      </w:r>
      <w:r w:rsidR="000205D3" w:rsidRPr="00F21B4B">
        <w:rPr>
          <w:color w:val="000000"/>
        </w:rPr>
        <w:br/>
      </w:r>
      <w:r w:rsidR="000205D3" w:rsidRPr="00F21B4B">
        <w:rPr>
          <w:rFonts w:ascii="Arial" w:eastAsia="Calibri" w:hAnsi="Arial" w:cs="Arial"/>
          <w:color w:val="000000"/>
          <w:sz w:val="22"/>
          <w:szCs w:val="22"/>
        </w:rPr>
        <w:lastRenderedPageBreak/>
        <w:t>            9</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9000</w:t>
      </w:r>
    </w:p>
    <w:p w14:paraId="3979915A" w14:textId="77777777" w:rsidR="000205D3" w:rsidRPr="00F21B4B" w:rsidRDefault="000205D3" w:rsidP="000205D3">
      <w:pPr>
        <w:rPr>
          <w:rFonts w:ascii="Arial" w:hAnsi="Arial" w:cs="Arial"/>
          <w:sz w:val="22"/>
          <w:szCs w:val="22"/>
        </w:rPr>
      </w:pPr>
    </w:p>
    <w:p w14:paraId="07CA064F" w14:textId="27737345" w:rsidR="000205D3" w:rsidRPr="00F21B4B" w:rsidRDefault="00B740FC" w:rsidP="000205D3">
      <w:pPr>
        <w:numPr>
          <w:ilvl w:val="0"/>
          <w:numId w:val="2"/>
        </w:numPr>
        <w:rPr>
          <w:rFonts w:ascii="Arial" w:hAnsi="Arial" w:cs="Arial"/>
          <w:bCs/>
          <w:sz w:val="22"/>
          <w:szCs w:val="22"/>
        </w:rPr>
      </w:pPr>
      <w:r w:rsidRPr="00F21B4B">
        <w:rPr>
          <w:rFonts w:ascii="Arial" w:hAnsi="Arial" w:cs="Arial"/>
          <w:bCs/>
          <w:sz w:val="22"/>
          <w:szCs w:val="22"/>
        </w:rPr>
        <w:t>*</w:t>
      </w:r>
      <w:r w:rsidR="000205D3" w:rsidRPr="00F21B4B">
        <w:rPr>
          <w:rFonts w:ascii="Arial" w:hAnsi="Arial" w:cs="Arial"/>
          <w:bCs/>
          <w:sz w:val="22"/>
          <w:szCs w:val="22"/>
        </w:rPr>
        <w:t xml:space="preserve">What was your total household income from all sources LAST MONTH? </w:t>
      </w:r>
    </w:p>
    <w:p w14:paraId="6C60CBA7" w14:textId="13F839AD" w:rsidR="000205D3" w:rsidRPr="00F21B4B" w:rsidRDefault="000205D3" w:rsidP="000205D3">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0 to $999</w:t>
      </w:r>
    </w:p>
    <w:p w14:paraId="5871C665" w14:textId="34C963DC" w:rsidR="000205D3" w:rsidRPr="00F21B4B" w:rsidRDefault="000205D3" w:rsidP="000205D3">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1000 to $1,999</w:t>
      </w:r>
    </w:p>
    <w:p w14:paraId="1FD4ECEE" w14:textId="2D08C9BD" w:rsidR="000205D3" w:rsidRPr="00F21B4B" w:rsidRDefault="000205D3" w:rsidP="000205D3">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2000 to $2,999</w:t>
      </w:r>
    </w:p>
    <w:p w14:paraId="469230F1" w14:textId="453010D5" w:rsidR="000205D3" w:rsidRPr="00F21B4B" w:rsidRDefault="000205D3" w:rsidP="000205D3">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3000 to $3,999</w:t>
      </w:r>
    </w:p>
    <w:p w14:paraId="716C5627" w14:textId="6002858E" w:rsidR="000205D3" w:rsidRPr="00F21B4B" w:rsidRDefault="000205D3" w:rsidP="000205D3">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4000 to $4,999</w:t>
      </w:r>
    </w:p>
    <w:p w14:paraId="643216BE" w14:textId="5BCA920B" w:rsidR="000205D3" w:rsidRPr="00F21B4B" w:rsidRDefault="000205D3" w:rsidP="000205D3">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5000 to $5,999</w:t>
      </w:r>
    </w:p>
    <w:p w14:paraId="709F6B89" w14:textId="05519AB3" w:rsidR="000205D3" w:rsidRPr="00F21B4B" w:rsidRDefault="000205D3" w:rsidP="000205D3">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6000 to $6,999</w:t>
      </w:r>
    </w:p>
    <w:p w14:paraId="2EED51EB" w14:textId="26A86B51" w:rsidR="000205D3" w:rsidRPr="00F21B4B" w:rsidRDefault="000205D3" w:rsidP="000205D3">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7000 or more</w:t>
      </w:r>
    </w:p>
    <w:p w14:paraId="744051EC" w14:textId="2629D54C" w:rsidR="006D45E9" w:rsidRPr="00F21B4B" w:rsidRDefault="006D45E9" w:rsidP="006D45E9">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5)</w:t>
      </w:r>
    </w:p>
    <w:p w14:paraId="616C749E" w14:textId="77777777" w:rsidR="000205D3" w:rsidRPr="00F21B4B" w:rsidRDefault="000205D3" w:rsidP="000205D3">
      <w:pPr>
        <w:rPr>
          <w:rFonts w:ascii="Arial" w:hAnsi="Arial" w:cs="Arial"/>
          <w:bCs/>
          <w:sz w:val="22"/>
          <w:szCs w:val="22"/>
        </w:rPr>
      </w:pPr>
    </w:p>
    <w:p w14:paraId="64F90F63" w14:textId="1CF081A9" w:rsidR="00D3766E" w:rsidRPr="00F21B4B" w:rsidRDefault="000205D3" w:rsidP="008E79D8">
      <w:pPr>
        <w:pStyle w:val="ListParagraph"/>
        <w:rPr>
          <w:rFonts w:ascii="Arial" w:hAnsi="Arial" w:cs="Arial"/>
          <w:sz w:val="22"/>
          <w:szCs w:val="22"/>
        </w:rPr>
      </w:pPr>
      <w:r w:rsidRPr="00F21B4B">
        <w:rPr>
          <w:rFonts w:ascii="Arial" w:hAnsi="Arial" w:cs="Arial"/>
          <w:bCs/>
          <w:sz w:val="22"/>
          <w:szCs w:val="22"/>
        </w:rPr>
        <w:t>1</w:t>
      </w:r>
      <w:r w:rsidR="00D63F7C" w:rsidRPr="00F21B4B">
        <w:rPr>
          <w:rFonts w:ascii="Arial" w:hAnsi="Arial" w:cs="Arial"/>
          <w:bCs/>
          <w:sz w:val="22"/>
          <w:szCs w:val="22"/>
        </w:rPr>
        <w:t>4</w:t>
      </w:r>
      <w:r w:rsidRPr="00F21B4B">
        <w:rPr>
          <w:rFonts w:ascii="Arial" w:hAnsi="Arial" w:cs="Arial"/>
          <w:bCs/>
          <w:sz w:val="22"/>
          <w:szCs w:val="22"/>
        </w:rPr>
        <w:t xml:space="preserve">a. </w:t>
      </w:r>
      <w:r w:rsidR="00B740FC" w:rsidRPr="00F21B4B">
        <w:rPr>
          <w:rFonts w:ascii="Arial" w:hAnsi="Arial" w:cs="Arial"/>
          <w:bCs/>
          <w:sz w:val="22"/>
          <w:szCs w:val="22"/>
        </w:rPr>
        <w:t>*</w:t>
      </w:r>
      <w:r w:rsidRPr="00F21B4B">
        <w:rPr>
          <w:rFonts w:ascii="Arial" w:eastAsia="Calibri" w:hAnsi="Arial" w:cs="Arial"/>
          <w:color w:val="000000"/>
          <w:sz w:val="22"/>
          <w:szCs w:val="22"/>
        </w:rPr>
        <w:t xml:space="preserve">You reported that your household income over the LAST MONTH was </w:t>
      </w:r>
      <w:r w:rsidR="00D63F7C" w:rsidRPr="00F21B4B">
        <w:rPr>
          <w:rFonts w:ascii="Arial" w:eastAsia="Calibri" w:hAnsi="Arial" w:cs="Arial"/>
          <w:color w:val="000000"/>
          <w:sz w:val="22"/>
          <w:szCs w:val="22"/>
        </w:rPr>
        <w:t>(put in range from 14</w:t>
      </w:r>
      <w:r w:rsidRPr="00F21B4B">
        <w:rPr>
          <w:rFonts w:ascii="Arial" w:eastAsia="Calibri" w:hAnsi="Arial" w:cs="Arial"/>
          <w:color w:val="000000"/>
          <w:sz w:val="22"/>
          <w:szCs w:val="22"/>
        </w:rPr>
        <w:t xml:space="preserve">), please select the amount that is closest to your actual past month household income. </w:t>
      </w:r>
      <w:r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0</w:t>
      </w:r>
      <w:r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1 to $250</w:t>
      </w:r>
      <w:r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251 to $500</w:t>
      </w:r>
      <w:r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501 to $750</w:t>
      </w:r>
      <w:r w:rsidRPr="00F21B4B">
        <w:rPr>
          <w:rFonts w:ascii="Arial" w:eastAsia="Calibri" w:hAnsi="Arial" w:cs="Arial"/>
          <w:color w:val="000000"/>
          <w:sz w:val="22"/>
          <w:szCs w:val="22"/>
        </w:rPr>
        <w:br/>
        <w:t>                        4</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751 to $999</w:t>
      </w:r>
      <w:r w:rsidRPr="00F21B4B">
        <w:rPr>
          <w:rFonts w:ascii="Arial" w:eastAsia="Calibri" w:hAnsi="Arial" w:cs="Arial"/>
          <w:color w:val="000000"/>
          <w:sz w:val="22"/>
          <w:szCs w:val="22"/>
        </w:rPr>
        <w:br/>
      </w:r>
    </w:p>
    <w:p w14:paraId="41D0463F" w14:textId="7A10FBE3"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sz w:val="22"/>
          <w:szCs w:val="22"/>
        </w:rPr>
        <w:t>Are you a veteran</w:t>
      </w:r>
      <w:r w:rsidR="009F7D69" w:rsidRPr="00F21B4B">
        <w:rPr>
          <w:rFonts w:ascii="Arial" w:hAnsi="Arial" w:cs="Arial"/>
          <w:sz w:val="22"/>
          <w:szCs w:val="22"/>
        </w:rPr>
        <w:t xml:space="preserve"> of the United States Military?</w:t>
      </w:r>
    </w:p>
    <w:p w14:paraId="6E23AD56" w14:textId="51AAFC85"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No</w:t>
      </w:r>
    </w:p>
    <w:p w14:paraId="69BD9CE6" w14:textId="27A66923"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Yes</w:t>
      </w:r>
    </w:p>
    <w:p w14:paraId="2B582757" w14:textId="77777777" w:rsidR="00CE1A7F" w:rsidRPr="00F21B4B" w:rsidRDefault="00CE1A7F" w:rsidP="00D3766E">
      <w:pPr>
        <w:ind w:left="720" w:firstLine="720"/>
        <w:rPr>
          <w:rFonts w:ascii="Arial" w:hAnsi="Arial" w:cs="Arial"/>
          <w:bCs/>
          <w:sz w:val="22"/>
          <w:szCs w:val="22"/>
        </w:rPr>
      </w:pPr>
    </w:p>
    <w:p w14:paraId="4254614C" w14:textId="77777777" w:rsidR="00CE1A7F" w:rsidRPr="00F21B4B" w:rsidRDefault="00CE1A7F" w:rsidP="00CE1A7F">
      <w:pPr>
        <w:pStyle w:val="ListParagraph"/>
        <w:numPr>
          <w:ilvl w:val="0"/>
          <w:numId w:val="2"/>
        </w:numPr>
        <w:rPr>
          <w:rFonts w:ascii="Arial" w:hAnsi="Arial" w:cs="Arial"/>
          <w:sz w:val="22"/>
          <w:szCs w:val="22"/>
        </w:rPr>
      </w:pPr>
      <w:r w:rsidRPr="00F21B4B">
        <w:rPr>
          <w:rFonts w:ascii="Arial" w:hAnsi="Arial" w:cs="Arial"/>
          <w:sz w:val="22"/>
          <w:szCs w:val="22"/>
        </w:rPr>
        <w:t>Are you perceived by others as a person of color or racial minority?</w:t>
      </w:r>
    </w:p>
    <w:p w14:paraId="3A258397" w14:textId="361C2FFE"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 xml:space="preserve">No </w:t>
      </w:r>
    </w:p>
    <w:p w14:paraId="4C360FAC" w14:textId="7269F9AA"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Yes </w:t>
      </w:r>
    </w:p>
    <w:p w14:paraId="51040ED4" w14:textId="669BD927" w:rsidR="00CE1A7F" w:rsidRPr="00F21B4B" w:rsidRDefault="00CE1A7F" w:rsidP="00CE1A7F">
      <w:pPr>
        <w:pStyle w:val="ListParagraph"/>
        <w:ind w:left="135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Sometimes</w:t>
      </w:r>
    </w:p>
    <w:p w14:paraId="23B9B096" w14:textId="77777777" w:rsidR="00CE1A7F" w:rsidRPr="00F21B4B" w:rsidRDefault="00CE1A7F" w:rsidP="00CE1A7F">
      <w:pPr>
        <w:rPr>
          <w:rFonts w:ascii="Arial" w:hAnsi="Arial" w:cs="Arial"/>
          <w:bCs/>
          <w:sz w:val="22"/>
          <w:szCs w:val="22"/>
        </w:rPr>
      </w:pPr>
    </w:p>
    <w:p w14:paraId="25B82E9B"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Do you consider yourself to </w:t>
      </w:r>
      <w:proofErr w:type="gramStart"/>
      <w:r w:rsidRPr="00F21B4B">
        <w:rPr>
          <w:rFonts w:ascii="Arial" w:eastAsiaTheme="minorHAnsi" w:hAnsi="Arial" w:cs="Arial"/>
          <w:color w:val="000000"/>
          <w:sz w:val="22"/>
          <w:szCs w:val="22"/>
        </w:rPr>
        <w:t>be:</w:t>
      </w:r>
      <w:proofErr w:type="gramEnd"/>
      <w:r w:rsidRPr="00F21B4B">
        <w:rPr>
          <w:rFonts w:ascii="Arial" w:eastAsiaTheme="minorHAnsi" w:hAnsi="Arial" w:cs="Arial"/>
          <w:color w:val="000000"/>
          <w:sz w:val="22"/>
          <w:szCs w:val="22"/>
        </w:rPr>
        <w:t xml:space="preserve"> </w:t>
      </w:r>
    </w:p>
    <w:p w14:paraId="25E0A80F" w14:textId="03E6AAAD"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Straight </w:t>
      </w:r>
    </w:p>
    <w:p w14:paraId="369C0052" w14:textId="432E6BD7"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Lesbian or gay or queer</w:t>
      </w:r>
    </w:p>
    <w:p w14:paraId="19C51E76" w14:textId="66EBEB66"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Bisexual </w:t>
      </w:r>
    </w:p>
    <w:p w14:paraId="3A2E5216" w14:textId="03B28F29"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Other </w:t>
      </w:r>
    </w:p>
    <w:p w14:paraId="1E0FD8D5" w14:textId="742AC8F8"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 </w:t>
      </w:r>
    </w:p>
    <w:p w14:paraId="60FE17C1" w14:textId="77777777" w:rsidR="00CE1A7F" w:rsidRPr="00F21B4B" w:rsidRDefault="00CE1A7F" w:rsidP="00CE1A7F">
      <w:pPr>
        <w:widowControl/>
        <w:rPr>
          <w:rFonts w:ascii="Arial" w:eastAsiaTheme="minorHAnsi" w:hAnsi="Arial" w:cs="Arial"/>
          <w:color w:val="000000"/>
          <w:sz w:val="22"/>
          <w:szCs w:val="22"/>
        </w:rPr>
      </w:pPr>
    </w:p>
    <w:p w14:paraId="0EE21FAF"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Do you consider yourself to be transgender? Some people describe themselves as transgender when they experience a different gender identity from their gender at birth. For example, a person born with a male body, but who feels female or lives as a woman would be transgendered. Some transgender people change their physical appearance so that it matches their internal gender identity. Some transgender people take hormones and some have surgery.</w:t>
      </w:r>
    </w:p>
    <w:p w14:paraId="13E62484" w14:textId="286CD153"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male-to-female </w:t>
      </w:r>
    </w:p>
    <w:p w14:paraId="7F13884F" w14:textId="71A7211C"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female to male </w:t>
      </w:r>
    </w:p>
    <w:p w14:paraId="2B612CEC" w14:textId="33AE25B6"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gender nonconforming </w:t>
      </w:r>
    </w:p>
    <w:p w14:paraId="4A0514B4" w14:textId="3AE97861"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No </w:t>
      </w:r>
    </w:p>
    <w:p w14:paraId="2A3909AF" w14:textId="29BC0319" w:rsidR="0017771F" w:rsidRPr="00B64636" w:rsidRDefault="00CE1A7F" w:rsidP="00945620">
      <w:pPr>
        <w:widowControl/>
        <w:autoSpaceDE/>
        <w:autoSpaceDN/>
        <w:adjustRightInd/>
        <w:spacing w:after="200" w:line="276" w:lineRule="auto"/>
        <w:ind w:left="720" w:firstLine="720"/>
        <w:rPr>
          <w:rFonts w:ascii="Arial" w:hAnsi="Arial" w:cs="Arial"/>
          <w:b/>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w:t>
      </w:r>
      <w:r w:rsidRPr="00B64636">
        <w:rPr>
          <w:rFonts w:ascii="Arial" w:eastAsiaTheme="minorHAnsi" w:hAnsi="Arial" w:cs="Arial"/>
          <w:color w:val="000000"/>
          <w:sz w:val="22"/>
          <w:szCs w:val="22"/>
        </w:rPr>
        <w:t xml:space="preserve"> </w:t>
      </w:r>
      <w:r w:rsidR="0017771F" w:rsidRPr="00B64636">
        <w:br w:type="page"/>
      </w:r>
    </w:p>
    <w:p w14:paraId="69354827" w14:textId="77777777" w:rsidR="0017771F" w:rsidRPr="00B64636" w:rsidRDefault="0017771F" w:rsidP="005F6775">
      <w:pPr>
        <w:pStyle w:val="Heading2"/>
        <w:jc w:val="center"/>
        <w:rPr>
          <w:i/>
        </w:rPr>
      </w:pPr>
      <w:bookmarkStart w:id="14" w:name="_Toc367104054"/>
      <w:bookmarkStart w:id="15" w:name="_Toc49423560"/>
      <w:r w:rsidRPr="00B64636">
        <w:rPr>
          <w:i/>
        </w:rPr>
        <w:lastRenderedPageBreak/>
        <w:t>The Brief Homelessness Questionnaire</w:t>
      </w:r>
      <w:bookmarkEnd w:id="14"/>
      <w:bookmarkEnd w:id="15"/>
    </w:p>
    <w:p w14:paraId="3C1DE83E" w14:textId="77777777" w:rsidR="0017771F" w:rsidRPr="00B64636" w:rsidRDefault="0017771F" w:rsidP="0017771F">
      <w:pPr>
        <w:rPr>
          <w:rFonts w:ascii="Arial" w:hAnsi="Arial" w:cs="Arial"/>
          <w:sz w:val="22"/>
          <w:szCs w:val="22"/>
        </w:rPr>
      </w:pPr>
    </w:p>
    <w:p w14:paraId="626377D3" w14:textId="6B6A9093" w:rsidR="00FB0B2B" w:rsidRPr="00B64636" w:rsidRDefault="00FB0B2B" w:rsidP="00FB0B2B">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 xml:space="preserve">Brief Homelessness Questionnaire is a </w:t>
      </w:r>
      <w:r w:rsidR="00CB0072" w:rsidRPr="00B64636">
        <w:rPr>
          <w:rFonts w:ascii="Arial" w:hAnsi="Arial" w:cs="Arial"/>
          <w:sz w:val="22"/>
          <w:szCs w:val="22"/>
        </w:rPr>
        <w:t>20</w:t>
      </w:r>
      <w:r w:rsidR="00CB0112" w:rsidRPr="00B64636">
        <w:rPr>
          <w:rFonts w:ascii="Arial" w:hAnsi="Arial" w:cs="Arial"/>
          <w:sz w:val="22"/>
          <w:szCs w:val="22"/>
        </w:rPr>
        <w:t>-item</w:t>
      </w:r>
      <w:r w:rsidRPr="00B64636">
        <w:rPr>
          <w:rFonts w:ascii="Arial" w:hAnsi="Arial" w:cs="Arial"/>
          <w:sz w:val="22"/>
          <w:szCs w:val="22"/>
        </w:rPr>
        <w:t xml:space="preserve"> measure that was created for the purposes of this study. This questionnaire </w:t>
      </w:r>
      <w:r w:rsidRPr="00B64636">
        <w:rPr>
          <w:rFonts w:ascii="Arial" w:hAnsi="Arial" w:cs="Arial"/>
          <w:iCs/>
          <w:sz w:val="22"/>
          <w:szCs w:val="22"/>
        </w:rPr>
        <w:t xml:space="preserve">will inquire about length of homelessness and common causes of homelessness. </w:t>
      </w:r>
    </w:p>
    <w:p w14:paraId="1EFF8A3D" w14:textId="77777777" w:rsidR="0055058D" w:rsidRPr="00B64636" w:rsidRDefault="0055058D" w:rsidP="00FB0B2B">
      <w:pPr>
        <w:ind w:left="360"/>
        <w:rPr>
          <w:rFonts w:ascii="Arial" w:hAnsi="Arial" w:cs="Arial"/>
          <w:iCs/>
          <w:sz w:val="22"/>
          <w:szCs w:val="22"/>
        </w:rPr>
      </w:pPr>
    </w:p>
    <w:p w14:paraId="4C671715" w14:textId="39786E86" w:rsidR="0055058D" w:rsidRPr="00B64636" w:rsidRDefault="0055058D" w:rsidP="00FB0B2B">
      <w:pPr>
        <w:ind w:left="360"/>
        <w:rPr>
          <w:rFonts w:ascii="Arial" w:hAnsi="Arial" w:cs="Arial"/>
          <w:iCs/>
          <w:sz w:val="22"/>
          <w:szCs w:val="22"/>
        </w:rPr>
      </w:pPr>
      <w:r w:rsidRPr="00B64636">
        <w:rPr>
          <w:rFonts w:ascii="Arial" w:hAnsi="Arial" w:cs="Arial"/>
          <w:iCs/>
          <w:sz w:val="22"/>
          <w:szCs w:val="22"/>
        </w:rPr>
        <w:t>This questionnaire will be completed at the Baseline assessment. In addition, items 8-</w:t>
      </w:r>
      <w:r w:rsidR="007C0FFE" w:rsidRPr="00B64636">
        <w:rPr>
          <w:rFonts w:ascii="Arial" w:hAnsi="Arial" w:cs="Arial"/>
          <w:iCs/>
          <w:sz w:val="22"/>
          <w:szCs w:val="22"/>
        </w:rPr>
        <w:t>1</w:t>
      </w:r>
      <w:r w:rsidR="007235EA" w:rsidRPr="00B64636">
        <w:rPr>
          <w:rFonts w:ascii="Arial" w:hAnsi="Arial" w:cs="Arial"/>
          <w:iCs/>
          <w:sz w:val="22"/>
          <w:szCs w:val="22"/>
        </w:rPr>
        <w:t>1</w:t>
      </w:r>
      <w:r w:rsidR="00C103FF" w:rsidRPr="00B64636">
        <w:rPr>
          <w:rFonts w:ascii="Arial" w:hAnsi="Arial" w:cs="Arial"/>
          <w:iCs/>
          <w:sz w:val="22"/>
          <w:szCs w:val="22"/>
        </w:rPr>
        <w:t xml:space="preserve">, </w:t>
      </w:r>
      <w:r w:rsidR="007235EA" w:rsidRPr="00B64636">
        <w:rPr>
          <w:rFonts w:ascii="Arial" w:hAnsi="Arial" w:cs="Arial"/>
          <w:iCs/>
          <w:sz w:val="22"/>
          <w:szCs w:val="22"/>
        </w:rPr>
        <w:t xml:space="preserve">14, </w:t>
      </w:r>
      <w:r w:rsidR="00C103FF" w:rsidRPr="00B64636">
        <w:rPr>
          <w:rFonts w:ascii="Arial" w:hAnsi="Arial" w:cs="Arial"/>
          <w:iCs/>
          <w:sz w:val="22"/>
          <w:szCs w:val="22"/>
        </w:rPr>
        <w:t xml:space="preserve">and </w:t>
      </w:r>
      <w:r w:rsidR="00945620" w:rsidRPr="00B64636">
        <w:rPr>
          <w:rFonts w:ascii="Arial" w:hAnsi="Arial" w:cs="Arial"/>
          <w:iCs/>
          <w:sz w:val="22"/>
          <w:szCs w:val="22"/>
        </w:rPr>
        <w:t>18</w:t>
      </w:r>
      <w:r w:rsidRPr="00B64636">
        <w:rPr>
          <w:rFonts w:ascii="Arial" w:hAnsi="Arial" w:cs="Arial"/>
          <w:iCs/>
          <w:sz w:val="22"/>
          <w:szCs w:val="22"/>
        </w:rPr>
        <w:t xml:space="preserve"> will be assessed at the 1 month, 3 month,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assessments. However, these items will be modified to be relevant to the time since the last in-person assessment.</w:t>
      </w:r>
    </w:p>
    <w:p w14:paraId="1CF8C9AC" w14:textId="77777777" w:rsidR="00FB0B2B" w:rsidRPr="00B64636" w:rsidRDefault="00FB0B2B" w:rsidP="00FB0B2B">
      <w:pPr>
        <w:ind w:left="360"/>
        <w:rPr>
          <w:rFonts w:ascii="Arial" w:hAnsi="Arial" w:cs="Arial"/>
          <w:sz w:val="22"/>
          <w:szCs w:val="22"/>
        </w:rPr>
      </w:pPr>
    </w:p>
    <w:p w14:paraId="0F5D942B" w14:textId="6CCECDA9"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What is the total amount of time you have been homeless in your lifetime?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and a half years would be 3 years</w:t>
      </w:r>
      <w:r w:rsidR="004E6EFE" w:rsidRPr="00B64636">
        <w:rPr>
          <w:rFonts w:ascii="Arial" w:hAnsi="Arial" w:cs="Arial"/>
          <w:sz w:val="22"/>
          <w:szCs w:val="22"/>
        </w:rPr>
        <w:t xml:space="preserve">, </w:t>
      </w:r>
      <w:r w:rsidRPr="00B64636">
        <w:rPr>
          <w:rFonts w:ascii="Arial" w:hAnsi="Arial" w:cs="Arial"/>
          <w:sz w:val="22"/>
          <w:szCs w:val="22"/>
        </w:rPr>
        <w:t>6 months</w:t>
      </w:r>
      <w:r w:rsidR="004E6EFE" w:rsidRPr="00B64636">
        <w:rPr>
          <w:rFonts w:ascii="Arial" w:hAnsi="Arial" w:cs="Arial"/>
          <w:sz w:val="22"/>
          <w:szCs w:val="22"/>
        </w:rPr>
        <w:t>, 0 days</w:t>
      </w:r>
      <w:r w:rsidRPr="00B64636">
        <w:rPr>
          <w:rFonts w:ascii="Arial" w:hAnsi="Arial" w:cs="Arial"/>
          <w:sz w:val="22"/>
          <w:szCs w:val="22"/>
        </w:rPr>
        <w:t>)</w:t>
      </w:r>
    </w:p>
    <w:p w14:paraId="1409F071" w14:textId="48E6838B" w:rsidR="00FB0B2B" w:rsidRPr="00B64636" w:rsidRDefault="00FB0B2B" w:rsidP="00FB0B2B">
      <w:pPr>
        <w:ind w:left="360"/>
        <w:rPr>
          <w:rFonts w:ascii="Arial" w:hAnsi="Arial" w:cs="Arial"/>
          <w:sz w:val="22"/>
          <w:szCs w:val="22"/>
        </w:rPr>
      </w:pPr>
      <w:r w:rsidRPr="00B64636">
        <w:rPr>
          <w:rFonts w:ascii="Arial" w:hAnsi="Arial" w:cs="Arial"/>
          <w:sz w:val="22"/>
          <w:szCs w:val="22"/>
        </w:rPr>
        <w:t>_______years   _______months</w:t>
      </w:r>
      <w:r w:rsidR="004E6EFE" w:rsidRPr="00B64636">
        <w:rPr>
          <w:rFonts w:ascii="Arial" w:hAnsi="Arial" w:cs="Arial"/>
          <w:sz w:val="22"/>
          <w:szCs w:val="22"/>
        </w:rPr>
        <w:t xml:space="preserve">  ________days</w:t>
      </w:r>
    </w:p>
    <w:p w14:paraId="5C59E914" w14:textId="77777777" w:rsidR="00FB0B2B" w:rsidRPr="00B64636" w:rsidRDefault="00FB0B2B" w:rsidP="00FB0B2B">
      <w:pPr>
        <w:ind w:left="360"/>
        <w:rPr>
          <w:rFonts w:ascii="Arial" w:hAnsi="Arial" w:cs="Arial"/>
          <w:sz w:val="22"/>
          <w:szCs w:val="22"/>
        </w:rPr>
      </w:pPr>
    </w:p>
    <w:p w14:paraId="0F753227" w14:textId="77777777" w:rsidR="00AE45C8" w:rsidRPr="00B64636" w:rsidRDefault="00AE45C8"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many separate times have you been homeless in your lifetime? In other words, how many times have you become homeless after having stable housing for a significant period of time?</w:t>
      </w:r>
    </w:p>
    <w:p w14:paraId="1E11A96F" w14:textId="2DE4985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0 </w:t>
      </w:r>
      <w:r w:rsidR="00914FA9" w:rsidRPr="00B64636">
        <w:rPr>
          <w:rFonts w:ascii="Arial" w:hAnsi="Arial" w:cs="Arial"/>
          <w:sz w:val="22"/>
          <w:szCs w:val="22"/>
        </w:rPr>
        <w:t>,</w:t>
      </w:r>
      <w:r w:rsidRPr="00B64636">
        <w:rPr>
          <w:rFonts w:ascii="Arial" w:hAnsi="Arial" w:cs="Arial"/>
          <w:sz w:val="22"/>
          <w:szCs w:val="22"/>
        </w:rPr>
        <w:t xml:space="preserve"> 0</w:t>
      </w:r>
    </w:p>
    <w:p w14:paraId="269DC1B2" w14:textId="35B64450"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1 </w:t>
      </w:r>
      <w:r w:rsidR="00914FA9" w:rsidRPr="00B64636">
        <w:rPr>
          <w:rFonts w:ascii="Arial" w:hAnsi="Arial" w:cs="Arial"/>
          <w:sz w:val="22"/>
          <w:szCs w:val="22"/>
        </w:rPr>
        <w:t>,</w:t>
      </w:r>
      <w:r w:rsidRPr="00B64636">
        <w:rPr>
          <w:rFonts w:ascii="Arial" w:hAnsi="Arial" w:cs="Arial"/>
          <w:sz w:val="22"/>
          <w:szCs w:val="22"/>
        </w:rPr>
        <w:t xml:space="preserve"> 1</w:t>
      </w:r>
    </w:p>
    <w:p w14:paraId="0D1C9040" w14:textId="2C6775B3"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2 </w:t>
      </w:r>
      <w:r w:rsidR="00914FA9" w:rsidRPr="00B64636">
        <w:rPr>
          <w:rFonts w:ascii="Arial" w:hAnsi="Arial" w:cs="Arial"/>
          <w:sz w:val="22"/>
          <w:szCs w:val="22"/>
        </w:rPr>
        <w:t>,</w:t>
      </w:r>
      <w:r w:rsidRPr="00B64636">
        <w:rPr>
          <w:rFonts w:ascii="Arial" w:hAnsi="Arial" w:cs="Arial"/>
          <w:sz w:val="22"/>
          <w:szCs w:val="22"/>
        </w:rPr>
        <w:t xml:space="preserve"> 2</w:t>
      </w:r>
    </w:p>
    <w:p w14:paraId="1BD69EC6" w14:textId="181B1631"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3 </w:t>
      </w:r>
      <w:r w:rsidR="00914FA9" w:rsidRPr="00B64636">
        <w:rPr>
          <w:rFonts w:ascii="Arial" w:hAnsi="Arial" w:cs="Arial"/>
          <w:sz w:val="22"/>
          <w:szCs w:val="22"/>
        </w:rPr>
        <w:t>,</w:t>
      </w:r>
      <w:r w:rsidRPr="00B64636">
        <w:rPr>
          <w:rFonts w:ascii="Arial" w:hAnsi="Arial" w:cs="Arial"/>
          <w:sz w:val="22"/>
          <w:szCs w:val="22"/>
        </w:rPr>
        <w:t xml:space="preserve"> 3</w:t>
      </w:r>
    </w:p>
    <w:p w14:paraId="1395DC43" w14:textId="622F182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4 </w:t>
      </w:r>
      <w:r w:rsidR="00914FA9" w:rsidRPr="00B64636">
        <w:rPr>
          <w:rFonts w:ascii="Arial" w:hAnsi="Arial" w:cs="Arial"/>
          <w:sz w:val="22"/>
          <w:szCs w:val="22"/>
        </w:rPr>
        <w:t>,</w:t>
      </w:r>
      <w:r w:rsidRPr="00B64636">
        <w:rPr>
          <w:rFonts w:ascii="Arial" w:hAnsi="Arial" w:cs="Arial"/>
          <w:sz w:val="22"/>
          <w:szCs w:val="22"/>
        </w:rPr>
        <w:t xml:space="preserve"> 4</w:t>
      </w:r>
    </w:p>
    <w:p w14:paraId="772FB101" w14:textId="43BFC0BB"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5 </w:t>
      </w:r>
      <w:r w:rsidR="00914FA9" w:rsidRPr="00B64636">
        <w:rPr>
          <w:rFonts w:ascii="Arial" w:hAnsi="Arial" w:cs="Arial"/>
          <w:sz w:val="22"/>
          <w:szCs w:val="22"/>
        </w:rPr>
        <w:t>,</w:t>
      </w:r>
      <w:r w:rsidRPr="00B64636">
        <w:rPr>
          <w:rFonts w:ascii="Arial" w:hAnsi="Arial" w:cs="Arial"/>
          <w:sz w:val="22"/>
          <w:szCs w:val="22"/>
        </w:rPr>
        <w:t xml:space="preserve"> 5</w:t>
      </w:r>
    </w:p>
    <w:p w14:paraId="7BA67C2E" w14:textId="2E5190DD"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6 </w:t>
      </w:r>
      <w:r w:rsidR="00914FA9" w:rsidRPr="00B64636">
        <w:rPr>
          <w:rFonts w:ascii="Arial" w:hAnsi="Arial" w:cs="Arial"/>
          <w:sz w:val="22"/>
          <w:szCs w:val="22"/>
        </w:rPr>
        <w:t>,</w:t>
      </w:r>
      <w:r w:rsidRPr="00B64636">
        <w:rPr>
          <w:rFonts w:ascii="Arial" w:hAnsi="Arial" w:cs="Arial"/>
          <w:sz w:val="22"/>
          <w:szCs w:val="22"/>
        </w:rPr>
        <w:t xml:space="preserve"> 6</w:t>
      </w:r>
    </w:p>
    <w:p w14:paraId="3CF6E4A0" w14:textId="0A2F3A57"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7 </w:t>
      </w:r>
      <w:r w:rsidR="00914FA9" w:rsidRPr="00B64636">
        <w:rPr>
          <w:rFonts w:ascii="Arial" w:hAnsi="Arial" w:cs="Arial"/>
          <w:sz w:val="22"/>
          <w:szCs w:val="22"/>
        </w:rPr>
        <w:t>,</w:t>
      </w:r>
      <w:r w:rsidRPr="00B64636">
        <w:rPr>
          <w:rFonts w:ascii="Arial" w:hAnsi="Arial" w:cs="Arial"/>
          <w:sz w:val="22"/>
          <w:szCs w:val="22"/>
        </w:rPr>
        <w:t xml:space="preserve"> 7</w:t>
      </w:r>
    </w:p>
    <w:p w14:paraId="66ADA7F6" w14:textId="50DDDD18"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8 </w:t>
      </w:r>
      <w:r w:rsidR="00914FA9" w:rsidRPr="00B64636">
        <w:rPr>
          <w:rFonts w:ascii="Arial" w:hAnsi="Arial" w:cs="Arial"/>
          <w:sz w:val="22"/>
          <w:szCs w:val="22"/>
        </w:rPr>
        <w:t>,</w:t>
      </w:r>
      <w:r w:rsidRPr="00B64636">
        <w:rPr>
          <w:rFonts w:ascii="Arial" w:hAnsi="Arial" w:cs="Arial"/>
          <w:sz w:val="22"/>
          <w:szCs w:val="22"/>
        </w:rPr>
        <w:t xml:space="preserve"> 8 or more</w:t>
      </w:r>
    </w:p>
    <w:p w14:paraId="0A671D46" w14:textId="77777777" w:rsidR="00FB0B2B" w:rsidRPr="00B64636" w:rsidRDefault="00FB0B2B" w:rsidP="00FB0B2B">
      <w:pPr>
        <w:ind w:left="360"/>
        <w:rPr>
          <w:rFonts w:ascii="Arial" w:hAnsi="Arial" w:cs="Arial"/>
          <w:sz w:val="22"/>
          <w:szCs w:val="22"/>
        </w:rPr>
      </w:pPr>
    </w:p>
    <w:p w14:paraId="30DAC85C"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old were you the first time you became homeless?</w:t>
      </w:r>
    </w:p>
    <w:p w14:paraId="54453602"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years old</w:t>
      </w:r>
    </w:p>
    <w:p w14:paraId="7E35D3B3" w14:textId="77777777" w:rsidR="00FB0B2B" w:rsidRPr="00B64636" w:rsidRDefault="00FB0B2B" w:rsidP="00FB0B2B">
      <w:pPr>
        <w:ind w:left="360"/>
        <w:rPr>
          <w:rFonts w:ascii="Arial" w:hAnsi="Arial" w:cs="Arial"/>
          <w:sz w:val="22"/>
          <w:szCs w:val="22"/>
        </w:rPr>
      </w:pPr>
    </w:p>
    <w:p w14:paraId="72076639" w14:textId="46C8825B"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How long ago did the current period of homelessness begin?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years would be 3 years and 0 months</w:t>
      </w:r>
      <w:r w:rsidR="00600389" w:rsidRPr="00B64636">
        <w:rPr>
          <w:rFonts w:ascii="Arial" w:hAnsi="Arial" w:cs="Arial"/>
          <w:sz w:val="22"/>
          <w:szCs w:val="22"/>
        </w:rPr>
        <w:t xml:space="preserve"> and 0 days </w:t>
      </w:r>
      <w:r w:rsidRPr="00B64636">
        <w:rPr>
          <w:rFonts w:ascii="Arial" w:hAnsi="Arial" w:cs="Arial"/>
          <w:sz w:val="22"/>
          <w:szCs w:val="22"/>
        </w:rPr>
        <w:t>)</w:t>
      </w:r>
    </w:p>
    <w:p w14:paraId="20E97DA3" w14:textId="7D3C549A" w:rsidR="00FB0B2B" w:rsidRPr="00B64636" w:rsidRDefault="00600389" w:rsidP="007647E4">
      <w:pPr>
        <w:ind w:left="630"/>
        <w:rPr>
          <w:rFonts w:ascii="Arial" w:hAnsi="Arial" w:cs="Arial"/>
          <w:sz w:val="22"/>
          <w:szCs w:val="22"/>
          <w:u w:val="single"/>
        </w:rPr>
      </w:pPr>
      <w:r w:rsidRPr="00B64636">
        <w:rPr>
          <w:rFonts w:ascii="Arial" w:hAnsi="Arial" w:cs="Arial"/>
          <w:sz w:val="22"/>
          <w:szCs w:val="22"/>
        </w:rPr>
        <w:t xml:space="preserve">_______days  </w:t>
      </w:r>
      <w:r w:rsidR="00FB0B2B" w:rsidRPr="00B64636">
        <w:rPr>
          <w:rFonts w:ascii="Arial" w:hAnsi="Arial" w:cs="Arial"/>
          <w:sz w:val="22"/>
          <w:szCs w:val="22"/>
        </w:rPr>
        <w:t>_______months  ________years</w:t>
      </w:r>
      <w:r w:rsidRPr="00B64636">
        <w:rPr>
          <w:rFonts w:ascii="Arial" w:hAnsi="Arial" w:cs="Arial"/>
          <w:sz w:val="22"/>
          <w:szCs w:val="22"/>
        </w:rPr>
        <w:t xml:space="preserve">  </w:t>
      </w:r>
    </w:p>
    <w:p w14:paraId="3885A377" w14:textId="77777777" w:rsidR="00FB0B2B" w:rsidRPr="00B64636" w:rsidRDefault="00FB0B2B" w:rsidP="00FB0B2B">
      <w:pPr>
        <w:ind w:left="360"/>
        <w:rPr>
          <w:rFonts w:ascii="Arial" w:hAnsi="Arial" w:cs="Arial"/>
          <w:sz w:val="22"/>
          <w:szCs w:val="22"/>
        </w:rPr>
      </w:pPr>
    </w:p>
    <w:p w14:paraId="79DCF07B"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Did you have any period of homelessness before you were 18 years old?</w:t>
      </w:r>
    </w:p>
    <w:p w14:paraId="2C02A03C" w14:textId="6A77B21D"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A4EBD" w:rsidRPr="00B64636">
        <w:rPr>
          <w:rFonts w:ascii="Arial" w:hAnsi="Arial" w:cs="Arial"/>
          <w:sz w:val="22"/>
          <w:szCs w:val="22"/>
        </w:rPr>
        <w:t xml:space="preserve"> Y</w:t>
      </w:r>
      <w:r w:rsidRPr="00B64636">
        <w:rPr>
          <w:rFonts w:ascii="Arial" w:hAnsi="Arial" w:cs="Arial"/>
          <w:sz w:val="22"/>
          <w:szCs w:val="22"/>
        </w:rPr>
        <w:t>es</w:t>
      </w:r>
    </w:p>
    <w:p w14:paraId="7BC9F9E1" w14:textId="0CF8FEEB"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A4EBD" w:rsidRPr="00B64636">
        <w:rPr>
          <w:rFonts w:ascii="Arial" w:hAnsi="Arial" w:cs="Arial"/>
          <w:sz w:val="22"/>
          <w:szCs w:val="22"/>
        </w:rPr>
        <w:t xml:space="preserve"> N</w:t>
      </w:r>
      <w:r w:rsidRPr="00B64636">
        <w:rPr>
          <w:rFonts w:ascii="Arial" w:hAnsi="Arial" w:cs="Arial"/>
          <w:sz w:val="22"/>
          <w:szCs w:val="22"/>
        </w:rPr>
        <w:t>o</w:t>
      </w:r>
    </w:p>
    <w:p w14:paraId="0E843603" w14:textId="77777777" w:rsidR="00FB0B2B" w:rsidRPr="00B64636" w:rsidRDefault="00FB0B2B" w:rsidP="00FB0B2B">
      <w:pPr>
        <w:ind w:left="360"/>
        <w:rPr>
          <w:rFonts w:ascii="Arial" w:hAnsi="Arial" w:cs="Arial"/>
          <w:sz w:val="22"/>
          <w:szCs w:val="22"/>
        </w:rPr>
      </w:pPr>
    </w:p>
    <w:p w14:paraId="2338F5D4" w14:textId="77777777" w:rsidR="0055058D" w:rsidRPr="00B64636" w:rsidRDefault="0055058D" w:rsidP="007A4EBD">
      <w:pPr>
        <w:pStyle w:val="ListParagraph"/>
        <w:numPr>
          <w:ilvl w:val="0"/>
          <w:numId w:val="19"/>
        </w:numPr>
        <w:ind w:left="630"/>
        <w:rPr>
          <w:rFonts w:ascii="Arial" w:hAnsi="Arial" w:cs="Arial"/>
          <w:bCs/>
          <w:iCs/>
          <w:sz w:val="22"/>
          <w:szCs w:val="22"/>
        </w:rPr>
      </w:pPr>
      <w:r w:rsidRPr="00B64636">
        <w:rPr>
          <w:rFonts w:ascii="Arial" w:hAnsi="Arial" w:cs="Arial"/>
          <w:bCs/>
          <w:iCs/>
          <w:sz w:val="22"/>
          <w:szCs w:val="22"/>
        </w:rPr>
        <w:t>How many separate times have you been homeless in the past 3 years?</w:t>
      </w:r>
    </w:p>
    <w:p w14:paraId="5B3B7F7C" w14:textId="475844ED"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1</w:t>
      </w:r>
    </w:p>
    <w:p w14:paraId="14969E1A" w14:textId="205923D9"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2</w:t>
      </w:r>
    </w:p>
    <w:p w14:paraId="713C0E0E" w14:textId="16C0F6F4"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3</w:t>
      </w:r>
    </w:p>
    <w:p w14:paraId="27F41B49" w14:textId="03CEAE2F"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4</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4</w:t>
      </w:r>
    </w:p>
    <w:p w14:paraId="5AC77E15" w14:textId="2AFCF5C0"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5</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5</w:t>
      </w:r>
    </w:p>
    <w:p w14:paraId="323CDF2B" w14:textId="456C94D3"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6</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6 or more</w:t>
      </w:r>
    </w:p>
    <w:p w14:paraId="644A51E8" w14:textId="77777777" w:rsidR="0055058D" w:rsidRPr="00B64636" w:rsidRDefault="0055058D" w:rsidP="0055058D">
      <w:pPr>
        <w:ind w:left="1440"/>
        <w:rPr>
          <w:rFonts w:ascii="Arial" w:hAnsi="Arial" w:cs="Arial"/>
          <w:bCs/>
          <w:iCs/>
          <w:sz w:val="22"/>
          <w:szCs w:val="22"/>
        </w:rPr>
      </w:pPr>
    </w:p>
    <w:p w14:paraId="0118BB94" w14:textId="24E7DEB9" w:rsidR="00FB0B2B" w:rsidRPr="00B64636" w:rsidRDefault="00FB0B2B" w:rsidP="007647E4">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How long have you been </w:t>
      </w:r>
      <w:r w:rsidR="00AB643A" w:rsidRPr="00B64636">
        <w:rPr>
          <w:rFonts w:ascii="Arial" w:hAnsi="Arial" w:cs="Arial"/>
          <w:sz w:val="22"/>
          <w:szCs w:val="22"/>
        </w:rPr>
        <w:t xml:space="preserve">receiving services </w:t>
      </w:r>
      <w:r w:rsidRPr="00B64636">
        <w:rPr>
          <w:rFonts w:ascii="Arial" w:hAnsi="Arial" w:cs="Arial"/>
          <w:sz w:val="22"/>
          <w:szCs w:val="22"/>
        </w:rPr>
        <w:t>at the Bridge? (for example, 6 and a half months would be 2 weeks, 6 months, 0 years)</w:t>
      </w:r>
    </w:p>
    <w:p w14:paraId="2CE0CFDE"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weeks  _________months  _______years</w:t>
      </w:r>
    </w:p>
    <w:p w14:paraId="47934CD8" w14:textId="77777777" w:rsidR="00FB0B2B" w:rsidRPr="00B64636" w:rsidRDefault="00FB0B2B" w:rsidP="00FB0B2B">
      <w:pPr>
        <w:ind w:left="360"/>
        <w:rPr>
          <w:rFonts w:ascii="Arial" w:hAnsi="Arial" w:cs="Arial"/>
          <w:sz w:val="22"/>
          <w:szCs w:val="22"/>
        </w:rPr>
      </w:pPr>
    </w:p>
    <w:p w14:paraId="63B399CA" w14:textId="08D48FDA" w:rsidR="00FB0B2B"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FB0B2B" w:rsidRPr="00B64636">
        <w:rPr>
          <w:rFonts w:ascii="Arial" w:hAnsi="Arial" w:cs="Arial"/>
          <w:sz w:val="22"/>
          <w:szCs w:val="22"/>
        </w:rPr>
        <w:t>Are you currently attending Substance Abuse Classes (e.g., AA/NA, AAPA)?</w:t>
      </w:r>
    </w:p>
    <w:p w14:paraId="7C1FCC58" w14:textId="719646D4" w:rsidR="00FB0B2B" w:rsidRPr="00B64636" w:rsidRDefault="00FB0B2B" w:rsidP="00FB0B2B">
      <w:pPr>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647E4" w:rsidRPr="00B64636">
        <w:rPr>
          <w:rFonts w:ascii="Arial" w:hAnsi="Arial" w:cs="Arial"/>
          <w:sz w:val="22"/>
          <w:szCs w:val="22"/>
        </w:rPr>
        <w:t xml:space="preserve"> Y</w:t>
      </w:r>
      <w:r w:rsidRPr="00B64636">
        <w:rPr>
          <w:rFonts w:ascii="Arial" w:hAnsi="Arial" w:cs="Arial"/>
          <w:sz w:val="22"/>
          <w:szCs w:val="22"/>
        </w:rPr>
        <w:t>es</w:t>
      </w:r>
    </w:p>
    <w:p w14:paraId="6AEF56BC" w14:textId="2D282D9A" w:rsidR="00FB0B2B" w:rsidRPr="00B64636" w:rsidRDefault="00FB0B2B" w:rsidP="00FB0B2B">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647E4" w:rsidRPr="00B64636">
        <w:rPr>
          <w:rFonts w:ascii="Arial" w:hAnsi="Arial" w:cs="Arial"/>
          <w:sz w:val="22"/>
          <w:szCs w:val="22"/>
        </w:rPr>
        <w:t xml:space="preserve"> N</w:t>
      </w:r>
      <w:r w:rsidRPr="00B64636">
        <w:rPr>
          <w:rFonts w:ascii="Arial" w:hAnsi="Arial" w:cs="Arial"/>
          <w:sz w:val="22"/>
          <w:szCs w:val="22"/>
        </w:rPr>
        <w:t>o</w:t>
      </w:r>
    </w:p>
    <w:p w14:paraId="7ADF536B" w14:textId="77777777" w:rsidR="00FB0B2B" w:rsidRPr="00B64636" w:rsidRDefault="00FB0B2B" w:rsidP="00FB0B2B">
      <w:pPr>
        <w:ind w:left="360"/>
        <w:rPr>
          <w:rFonts w:ascii="Arial" w:hAnsi="Arial" w:cs="Arial"/>
          <w:sz w:val="22"/>
          <w:szCs w:val="22"/>
        </w:rPr>
      </w:pPr>
      <w:r w:rsidRPr="00B64636">
        <w:rPr>
          <w:rFonts w:ascii="Arial" w:hAnsi="Arial" w:cs="Arial"/>
          <w:sz w:val="22"/>
          <w:szCs w:val="22"/>
        </w:rPr>
        <w:tab/>
      </w:r>
    </w:p>
    <w:p w14:paraId="05E033DE" w14:textId="5D9F46E1"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Are you currently receiving treatment for mental health problems (example: Depression, Bipolar Disorder, Anxiety)?</w:t>
      </w:r>
    </w:p>
    <w:p w14:paraId="05328366" w14:textId="796A26B6" w:rsidR="00AE45C8" w:rsidRPr="00B64636" w:rsidRDefault="007647E4" w:rsidP="00AE45C8">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w:t>
      </w:r>
      <w:r w:rsidR="00AE45C8" w:rsidRPr="00B64636">
        <w:rPr>
          <w:rFonts w:ascii="Arial" w:hAnsi="Arial" w:cs="Arial"/>
          <w:sz w:val="22"/>
          <w:szCs w:val="22"/>
        </w:rPr>
        <w:t xml:space="preserve">o (skip </w:t>
      </w:r>
      <w:r w:rsidRPr="00B64636">
        <w:rPr>
          <w:rFonts w:ascii="Arial" w:hAnsi="Arial" w:cs="Arial"/>
          <w:sz w:val="22"/>
          <w:szCs w:val="22"/>
        </w:rPr>
        <w:t>to 11</w:t>
      </w:r>
      <w:r w:rsidR="00AE45C8" w:rsidRPr="00B64636">
        <w:rPr>
          <w:rFonts w:ascii="Arial" w:hAnsi="Arial" w:cs="Arial"/>
          <w:sz w:val="22"/>
          <w:szCs w:val="22"/>
        </w:rPr>
        <w:t>)</w:t>
      </w:r>
    </w:p>
    <w:p w14:paraId="7DE798EC" w14:textId="785C160A" w:rsidR="00AE45C8" w:rsidRPr="00B64636" w:rsidRDefault="007647E4" w:rsidP="00AE45C8">
      <w:pPr>
        <w:ind w:left="720" w:firstLine="72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 xml:space="preserve"> Y</w:t>
      </w:r>
      <w:r w:rsidR="00AE45C8" w:rsidRPr="00B64636">
        <w:rPr>
          <w:rFonts w:ascii="Arial" w:hAnsi="Arial" w:cs="Arial"/>
          <w:sz w:val="22"/>
          <w:szCs w:val="22"/>
        </w:rPr>
        <w:t>es</w:t>
      </w:r>
    </w:p>
    <w:p w14:paraId="31D634DD" w14:textId="77777777" w:rsidR="00AB643A" w:rsidRPr="00B64636" w:rsidRDefault="00AB643A" w:rsidP="00AB643A">
      <w:pPr>
        <w:pStyle w:val="ListParagraph"/>
        <w:rPr>
          <w:rFonts w:ascii="Arial" w:hAnsi="Arial" w:cs="Arial"/>
          <w:sz w:val="22"/>
          <w:szCs w:val="22"/>
        </w:rPr>
      </w:pPr>
    </w:p>
    <w:p w14:paraId="7B9E8B16" w14:textId="426F17C8"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 xml:space="preserve">What type of mental health treatment are you currently receiving for mental health problems? </w:t>
      </w:r>
    </w:p>
    <w:p w14:paraId="0C4ABDA3" w14:textId="7FC67CA2"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unseling</w:t>
      </w:r>
    </w:p>
    <w:p w14:paraId="2A59C665" w14:textId="7CA84E8E"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edication</w:t>
      </w:r>
    </w:p>
    <w:p w14:paraId="511CE2AA" w14:textId="5FDA9997"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counseling and medication</w:t>
      </w:r>
    </w:p>
    <w:p w14:paraId="02CED90B" w14:textId="6043275F" w:rsidR="007647E4" w:rsidRPr="00B64636" w:rsidRDefault="00AE45C8" w:rsidP="00AB643A">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other</w:t>
      </w:r>
      <w:r w:rsidRPr="00B64636" w:rsidDel="00AE45C8">
        <w:rPr>
          <w:rFonts w:ascii="Arial" w:hAnsi="Arial" w:cs="Arial"/>
          <w:sz w:val="22"/>
          <w:szCs w:val="22"/>
        </w:rPr>
        <w:t xml:space="preserve"> </w:t>
      </w:r>
    </w:p>
    <w:p w14:paraId="07E24219" w14:textId="77777777" w:rsidR="00823DA5" w:rsidRPr="00B64636" w:rsidRDefault="00823DA5" w:rsidP="00AB643A">
      <w:pPr>
        <w:pStyle w:val="ListParagraph"/>
        <w:ind w:left="1440"/>
        <w:rPr>
          <w:rFonts w:ascii="Arial" w:hAnsi="Arial" w:cs="Arial"/>
          <w:sz w:val="22"/>
          <w:szCs w:val="22"/>
        </w:rPr>
      </w:pPr>
    </w:p>
    <w:p w14:paraId="76BE6F25" w14:textId="784781EB" w:rsidR="00823DA5"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On average, how many hours do you spend at the Bridge each day (counting sleep time)?</w:t>
      </w:r>
      <w:r w:rsidR="00823DA5" w:rsidRPr="00B64636">
        <w:rPr>
          <w:rFonts w:ascii="Arial" w:hAnsi="Arial" w:cs="Arial"/>
          <w:sz w:val="22"/>
          <w:szCs w:val="22"/>
        </w:rPr>
        <w:br/>
        <w:t>________hours per day</w:t>
      </w:r>
      <w:r w:rsidR="007235EA" w:rsidRPr="00B64636">
        <w:rPr>
          <w:rFonts w:ascii="Arial" w:hAnsi="Arial" w:cs="Arial"/>
          <w:sz w:val="22"/>
          <w:szCs w:val="22"/>
        </w:rPr>
        <w:t xml:space="preserve"> (0-24 hours)</w:t>
      </w:r>
    </w:p>
    <w:p w14:paraId="074F8B8D" w14:textId="77777777" w:rsidR="00823DA5" w:rsidRPr="00B64636" w:rsidRDefault="00823DA5" w:rsidP="00945620">
      <w:pPr>
        <w:rPr>
          <w:rFonts w:ascii="Arial" w:hAnsi="Arial" w:cs="Arial"/>
          <w:sz w:val="22"/>
          <w:szCs w:val="22"/>
        </w:rPr>
      </w:pPr>
    </w:p>
    <w:p w14:paraId="1572BE23" w14:textId="2CDE5FCE"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What are the reasons for your current homelessness (check all that apply)?</w:t>
      </w:r>
    </w:p>
    <w:p w14:paraId="6DF51406" w14:textId="0B4A4879"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I am not currently homeless</w:t>
      </w:r>
    </w:p>
    <w:p w14:paraId="6E0E216D" w14:textId="3BCAFF1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Lost my job</w:t>
      </w:r>
    </w:p>
    <w:p w14:paraId="2F2542C4" w14:textId="75A89A26"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Evicted from house/apartment</w:t>
      </w:r>
    </w:p>
    <w:p w14:paraId="437F2FE5" w14:textId="602E959E"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ubstance use (alcohol or drugs)</w:t>
      </w:r>
    </w:p>
    <w:p w14:paraId="015D441B" w14:textId="762ECB4D"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ental illness</w:t>
      </w:r>
    </w:p>
    <w:p w14:paraId="720A601A" w14:textId="7C3A414E"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nability to pay medical bills</w:t>
      </w:r>
    </w:p>
    <w:p w14:paraId="1315AA4E" w14:textId="61E842BF"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Family problems</w:t>
      </w:r>
    </w:p>
    <w:p w14:paraId="41331DB8" w14:textId="26558B81"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Legal problems</w:t>
      </w:r>
    </w:p>
    <w:p w14:paraId="6107FC33" w14:textId="3AD59FD7"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Recently released from jail or prison</w:t>
      </w:r>
    </w:p>
    <w:p w14:paraId="0A632100" w14:textId="3061DBFD"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Natural disaster</w:t>
      </w:r>
    </w:p>
    <w:p w14:paraId="17F5A2C4" w14:textId="35414D6E"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Domestic Violence </w:t>
      </w:r>
    </w:p>
    <w:p w14:paraId="457201A9" w14:textId="25444A9B" w:rsidR="00823DA5" w:rsidRPr="00B64636" w:rsidRDefault="00823DA5" w:rsidP="00823DA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Other</w:t>
      </w:r>
    </w:p>
    <w:p w14:paraId="41B67CAC" w14:textId="77777777" w:rsidR="00823DA5" w:rsidRPr="00B64636" w:rsidRDefault="00823DA5" w:rsidP="00823DA5">
      <w:pPr>
        <w:rPr>
          <w:rFonts w:ascii="Arial" w:hAnsi="Arial" w:cs="Arial"/>
          <w:bCs/>
          <w:iCs/>
          <w:sz w:val="22"/>
          <w:szCs w:val="22"/>
        </w:rPr>
      </w:pPr>
    </w:p>
    <w:p w14:paraId="10D9A8E1" w14:textId="4DC71260" w:rsidR="00823DA5" w:rsidRPr="00B64636" w:rsidRDefault="00CC28DE" w:rsidP="00823DA5">
      <w:pPr>
        <w:pStyle w:val="ListParagraph"/>
        <w:widowControl/>
        <w:numPr>
          <w:ilvl w:val="0"/>
          <w:numId w:val="19"/>
        </w:numPr>
        <w:autoSpaceDE/>
        <w:autoSpaceDN/>
        <w:adjustRightInd/>
        <w:ind w:left="720"/>
        <w:rPr>
          <w:rFonts w:ascii="Arial" w:hAnsi="Arial" w:cs="Arial"/>
          <w:bCs/>
          <w:sz w:val="22"/>
          <w:szCs w:val="22"/>
        </w:rPr>
      </w:pPr>
      <w:r w:rsidRPr="00B64636">
        <w:rPr>
          <w:rFonts w:ascii="Arial" w:hAnsi="Arial" w:cs="Arial"/>
          <w:bCs/>
          <w:sz w:val="22"/>
          <w:szCs w:val="22"/>
        </w:rPr>
        <w:t>For the next several questions you will be asked if you have ever been a</w:t>
      </w:r>
      <w:r w:rsidR="00823DA5" w:rsidRPr="00B64636">
        <w:rPr>
          <w:rFonts w:ascii="Arial" w:hAnsi="Arial" w:cs="Arial"/>
          <w:bCs/>
          <w:sz w:val="22"/>
          <w:szCs w:val="22"/>
        </w:rPr>
        <w:t>rrested or booked for breaking the law</w:t>
      </w:r>
      <w:r w:rsidRPr="00B64636">
        <w:rPr>
          <w:rFonts w:ascii="Arial" w:hAnsi="Arial" w:cs="Arial"/>
          <w:bCs/>
          <w:sz w:val="22"/>
          <w:szCs w:val="22"/>
        </w:rPr>
        <w:t>.</w:t>
      </w:r>
      <w:r w:rsidR="00823DA5" w:rsidRPr="00B64636">
        <w:rPr>
          <w:rFonts w:ascii="Arial" w:hAnsi="Arial" w:cs="Arial"/>
          <w:bCs/>
          <w:sz w:val="22"/>
          <w:szCs w:val="22"/>
        </w:rPr>
        <w:t xml:space="preserve"> Booked means that you were taken into custody and processed by the police or someone connected with the courts, even if you were released</w:t>
      </w:r>
      <w:r w:rsidRPr="00B64636">
        <w:rPr>
          <w:rFonts w:ascii="Arial" w:hAnsi="Arial" w:cs="Arial"/>
          <w:bCs/>
          <w:sz w:val="22"/>
          <w:szCs w:val="22"/>
        </w:rPr>
        <w:t>.</w:t>
      </w:r>
    </w:p>
    <w:p w14:paraId="0DC107E6" w14:textId="77777777" w:rsidR="00823DA5" w:rsidRPr="00B64636" w:rsidRDefault="00823DA5" w:rsidP="00823DA5">
      <w:pPr>
        <w:pStyle w:val="ListParagraph"/>
        <w:widowControl/>
        <w:autoSpaceDE/>
        <w:autoSpaceDN/>
        <w:adjustRightInd/>
        <w:ind w:left="1080"/>
        <w:rPr>
          <w:rFonts w:ascii="Arial" w:hAnsi="Arial" w:cs="Arial"/>
          <w:bCs/>
          <w:sz w:val="22"/>
          <w:szCs w:val="22"/>
        </w:rPr>
      </w:pPr>
    </w:p>
    <w:p w14:paraId="4158B07C" w14:textId="4225921F" w:rsidR="00823DA5" w:rsidRPr="00B64636" w:rsidRDefault="007647E4" w:rsidP="00945620">
      <w:pPr>
        <w:ind w:left="720"/>
        <w:rPr>
          <w:rFonts w:ascii="Arial" w:eastAsiaTheme="minorHAnsi" w:hAnsi="Arial" w:cs="Arial"/>
          <w:sz w:val="22"/>
          <w:szCs w:val="22"/>
        </w:rPr>
      </w:pPr>
      <w:r w:rsidRPr="00B64636">
        <w:rPr>
          <w:rFonts w:ascii="Arial" w:eastAsiaTheme="minorHAnsi" w:hAnsi="Arial" w:cs="Arial"/>
          <w:sz w:val="22"/>
          <w:szCs w:val="22"/>
        </w:rPr>
        <w:t>13.</w:t>
      </w:r>
      <w:r w:rsidR="00823DA5" w:rsidRPr="00B64636">
        <w:rPr>
          <w:rFonts w:ascii="Arial" w:eastAsiaTheme="minorHAnsi" w:hAnsi="Arial" w:cs="Arial"/>
          <w:sz w:val="22"/>
          <w:szCs w:val="22"/>
        </w:rPr>
        <w:t xml:space="preserve">a. Have you ever been arrested and booked for: (Check all that </w:t>
      </w:r>
      <w:proofErr w:type="gramStart"/>
      <w:r w:rsidR="00823DA5" w:rsidRPr="00B64636">
        <w:rPr>
          <w:rFonts w:ascii="Arial" w:eastAsiaTheme="minorHAnsi" w:hAnsi="Arial" w:cs="Arial"/>
          <w:sz w:val="22"/>
          <w:szCs w:val="22"/>
        </w:rPr>
        <w:t>apply)</w:t>
      </w:r>
      <w:proofErr w:type="gramEnd"/>
    </w:p>
    <w:p w14:paraId="02776C27" w14:textId="47EEE76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rug possession</w:t>
      </w:r>
    </w:p>
    <w:p w14:paraId="3A7CC53F" w14:textId="332F9AF4"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Manufacturing or selling drugs</w:t>
      </w:r>
    </w:p>
    <w:p w14:paraId="5FA7DAC1" w14:textId="4458624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Driving under the influence of alcohol or drugs</w:t>
      </w:r>
    </w:p>
    <w:p w14:paraId="457FF8ED" w14:textId="0DBE026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Disorderly conduct or public drunkenness </w:t>
      </w:r>
    </w:p>
    <w:p w14:paraId="597D7BA1" w14:textId="4D6ED20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Loitering </w:t>
      </w:r>
    </w:p>
    <w:p w14:paraId="3DFCC008" w14:textId="2F7C419E"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245FC601" w14:textId="77777777" w:rsidR="00823DA5" w:rsidRPr="00B64636" w:rsidRDefault="00823DA5" w:rsidP="00823DA5">
      <w:pPr>
        <w:rPr>
          <w:rFonts w:ascii="Arial" w:eastAsiaTheme="minorHAnsi" w:hAnsi="Arial" w:cs="Arial"/>
          <w:sz w:val="22"/>
          <w:szCs w:val="22"/>
        </w:rPr>
      </w:pPr>
    </w:p>
    <w:p w14:paraId="093BD8B4" w14:textId="316C7350"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b. Have you ever been arrested and booked for: (Check all that </w:t>
      </w:r>
      <w:proofErr w:type="gramStart"/>
      <w:r w:rsidRPr="00B64636">
        <w:rPr>
          <w:rFonts w:ascii="Arial" w:eastAsiaTheme="minorHAnsi" w:hAnsi="Arial" w:cs="Arial"/>
          <w:sz w:val="22"/>
          <w:szCs w:val="22"/>
        </w:rPr>
        <w:t>apply)</w:t>
      </w:r>
      <w:proofErr w:type="gramEnd"/>
    </w:p>
    <w:p w14:paraId="57F517AE" w14:textId="4CEE138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Forgery or counterfeiting (writing bad checks)</w:t>
      </w:r>
    </w:p>
    <w:p w14:paraId="709A4114" w14:textId="647006AB"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Larceny or theft [Do not include motor vehicle theft]</w:t>
      </w:r>
    </w:p>
    <w:p w14:paraId="68BF986B" w14:textId="38BCCC2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Motor vehicle theft</w:t>
      </w:r>
    </w:p>
    <w:p w14:paraId="19474054" w14:textId="3DF0BB9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Robbery </w:t>
      </w:r>
    </w:p>
    <w:p w14:paraId="5D7B88DE" w14:textId="5758D436"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Fraud, possession of stolen goods, or vandalism</w:t>
      </w:r>
    </w:p>
    <w:p w14:paraId="673E88E2" w14:textId="05D2055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Burglary or breaking and entering</w:t>
      </w:r>
    </w:p>
    <w:p w14:paraId="651636F1" w14:textId="6523BFC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Prostitution</w:t>
      </w:r>
    </w:p>
    <w:p w14:paraId="2046AA86" w14:textId="2780578F"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52088A87" w14:textId="77777777" w:rsidR="00823DA5" w:rsidRPr="00B64636" w:rsidRDefault="00823DA5" w:rsidP="00823DA5">
      <w:pPr>
        <w:pStyle w:val="ListParagraph"/>
        <w:ind w:firstLine="720"/>
        <w:rPr>
          <w:rFonts w:ascii="Arial" w:eastAsiaTheme="minorHAnsi" w:hAnsi="Arial" w:cs="Arial"/>
          <w:sz w:val="22"/>
          <w:szCs w:val="22"/>
        </w:rPr>
      </w:pPr>
    </w:p>
    <w:p w14:paraId="2CB7518F" w14:textId="4EF2597F"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c. Have you ever been arrested and booked for: (Check all that </w:t>
      </w:r>
      <w:proofErr w:type="gramStart"/>
      <w:r w:rsidRPr="00B64636">
        <w:rPr>
          <w:rFonts w:ascii="Arial" w:eastAsiaTheme="minorHAnsi" w:hAnsi="Arial" w:cs="Arial"/>
          <w:sz w:val="22"/>
          <w:szCs w:val="22"/>
        </w:rPr>
        <w:t>apply)</w:t>
      </w:r>
      <w:proofErr w:type="gramEnd"/>
    </w:p>
    <w:p w14:paraId="0FC09FBD" w14:textId="01ABD9E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omestic violence or child abuse</w:t>
      </w:r>
    </w:p>
    <w:p w14:paraId="6BBCBF65" w14:textId="38D2207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Assault or battery</w:t>
      </w:r>
    </w:p>
    <w:p w14:paraId="43076633" w14:textId="7033867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Forcible rape</w:t>
      </w:r>
    </w:p>
    <w:p w14:paraId="0DE88A92" w14:textId="03BB486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Any other sexual offense, not including rape or prostitution</w:t>
      </w:r>
    </w:p>
    <w:p w14:paraId="2D18C6ED" w14:textId="42D6170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Weapons violation (carrying a concealed weapon)</w:t>
      </w:r>
    </w:p>
    <w:p w14:paraId="2A943B4E" w14:textId="2A3D2495"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Murder, homicide, or non-negligent manslaughter</w:t>
      </w:r>
    </w:p>
    <w:p w14:paraId="13B3E493" w14:textId="06B129D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Arson</w:t>
      </w:r>
    </w:p>
    <w:p w14:paraId="77548895" w14:textId="559F026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lastRenderedPageBreak/>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0108AA47" w14:textId="77777777" w:rsidR="00823DA5" w:rsidRPr="00B64636" w:rsidRDefault="00823DA5" w:rsidP="00823DA5">
      <w:pPr>
        <w:ind w:left="360"/>
        <w:rPr>
          <w:rFonts w:ascii="Arial" w:hAnsi="Arial" w:cs="Arial"/>
          <w:sz w:val="22"/>
          <w:szCs w:val="22"/>
        </w:rPr>
      </w:pPr>
    </w:p>
    <w:p w14:paraId="108FE46E" w14:textId="45D96032" w:rsidR="00CC28DE" w:rsidRPr="00B64636" w:rsidRDefault="00CC28DE" w:rsidP="00E432FA">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Were you arrested or booked </w:t>
      </w:r>
      <w:r w:rsidRPr="00B64636">
        <w:rPr>
          <w:rFonts w:ascii="Arial" w:hAnsi="Arial" w:cs="Arial"/>
          <w:bCs/>
          <w:sz w:val="22"/>
          <w:szCs w:val="22"/>
        </w:rPr>
        <w:t xml:space="preserve">for breaking the law in the </w:t>
      </w:r>
      <w:r w:rsidR="00636F72" w:rsidRPr="00B64636">
        <w:rPr>
          <w:rFonts w:ascii="Arial" w:hAnsi="Arial" w:cs="Arial"/>
          <w:bCs/>
          <w:sz w:val="22"/>
          <w:szCs w:val="22"/>
        </w:rPr>
        <w:t>PAST MONTH</w:t>
      </w:r>
      <w:r w:rsidRPr="00B64636">
        <w:rPr>
          <w:rFonts w:ascii="Arial" w:hAnsi="Arial" w:cs="Arial"/>
          <w:bCs/>
          <w:sz w:val="22"/>
          <w:szCs w:val="22"/>
        </w:rPr>
        <w:t xml:space="preserve"> (2 months for </w:t>
      </w:r>
      <w:proofErr w:type="gramStart"/>
      <w:r w:rsidRPr="00B64636">
        <w:rPr>
          <w:rFonts w:ascii="Arial" w:hAnsi="Arial" w:cs="Arial"/>
          <w:bCs/>
          <w:sz w:val="22"/>
          <w:szCs w:val="22"/>
        </w:rPr>
        <w:t>3 month</w:t>
      </w:r>
      <w:proofErr w:type="gramEnd"/>
      <w:r w:rsidRPr="00B64636">
        <w:rPr>
          <w:rFonts w:ascii="Arial" w:hAnsi="Arial" w:cs="Arial"/>
          <w:bCs/>
          <w:sz w:val="22"/>
          <w:szCs w:val="22"/>
        </w:rPr>
        <w:t xml:space="preserve"> follow-up, 3 months for 6 month follow-up)</w:t>
      </w:r>
      <w:r w:rsidR="00636F72" w:rsidRPr="00B64636">
        <w:rPr>
          <w:rFonts w:ascii="Arial" w:hAnsi="Arial" w:cs="Arial"/>
          <w:bCs/>
          <w:sz w:val="22"/>
          <w:szCs w:val="22"/>
        </w:rPr>
        <w:t>?</w:t>
      </w:r>
      <w:r w:rsidRPr="00B64636">
        <w:rPr>
          <w:rFonts w:ascii="Arial" w:hAnsi="Arial" w:cs="Arial"/>
          <w:bCs/>
          <w:sz w:val="22"/>
          <w:szCs w:val="22"/>
        </w:rPr>
        <w:t xml:space="preserve"> Booked means that you were taken into custody and processed by the police or someone connected with the courts, even if you were released.</w:t>
      </w:r>
    </w:p>
    <w:p w14:paraId="77EC3EC4" w14:textId="502C3FCC"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w:t>
      </w:r>
      <w:r w:rsidR="007235EA" w:rsidRPr="00B64636">
        <w:rPr>
          <w:rFonts w:ascii="Arial" w:hAnsi="Arial" w:cs="Arial"/>
          <w:sz w:val="22"/>
          <w:szCs w:val="22"/>
        </w:rPr>
        <w:t xml:space="preserve"> (skip 14b)</w:t>
      </w:r>
    </w:p>
    <w:p w14:paraId="3D30D4C6" w14:textId="4C986427"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Yes</w:t>
      </w:r>
      <w:r w:rsidR="008F6246" w:rsidRPr="00B64636">
        <w:rPr>
          <w:rFonts w:ascii="Arial" w:hAnsi="Arial" w:cs="Arial"/>
          <w:sz w:val="22"/>
          <w:szCs w:val="22"/>
        </w:rPr>
        <w:t>,</w:t>
      </w:r>
      <w:r w:rsidR="00636F72" w:rsidRPr="00B64636">
        <w:rPr>
          <w:rFonts w:ascii="Arial" w:hAnsi="Arial" w:cs="Arial"/>
          <w:sz w:val="22"/>
          <w:szCs w:val="22"/>
        </w:rPr>
        <w:t xml:space="preserve"> in Dallas County</w:t>
      </w:r>
    </w:p>
    <w:p w14:paraId="118A59FA" w14:textId="0D470D5A" w:rsidR="00636F72" w:rsidRPr="00B64636" w:rsidRDefault="00636F72" w:rsidP="00E432FA">
      <w:pPr>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Yes, but not in Dallas County</w:t>
      </w:r>
    </w:p>
    <w:p w14:paraId="203F4589" w14:textId="77777777" w:rsidR="00CC28DE" w:rsidRPr="00B64636" w:rsidRDefault="00CC28DE" w:rsidP="00E432FA">
      <w:pPr>
        <w:pStyle w:val="ListParagraph"/>
        <w:rPr>
          <w:rFonts w:ascii="Arial" w:hAnsi="Arial" w:cs="Arial"/>
          <w:bCs/>
          <w:sz w:val="22"/>
          <w:szCs w:val="22"/>
        </w:rPr>
      </w:pPr>
    </w:p>
    <w:p w14:paraId="0D689103" w14:textId="60FD2C46" w:rsidR="00CC28DE" w:rsidRPr="00B64636" w:rsidRDefault="00CC28DE" w:rsidP="00E432FA">
      <w:pPr>
        <w:pStyle w:val="ListParagraph"/>
        <w:rPr>
          <w:rFonts w:ascii="Arial" w:hAnsi="Arial" w:cs="Arial"/>
          <w:sz w:val="22"/>
          <w:szCs w:val="22"/>
          <w:lang w:eastAsia="ar-SA"/>
        </w:rPr>
      </w:pPr>
      <w:r w:rsidRPr="00B64636">
        <w:rPr>
          <w:rFonts w:ascii="Arial" w:hAnsi="Arial" w:cs="Arial"/>
          <w:sz w:val="22"/>
          <w:szCs w:val="22"/>
        </w:rPr>
        <w:t xml:space="preserve">*14b. </w:t>
      </w:r>
      <w:r w:rsidRPr="00B64636">
        <w:rPr>
          <w:rFonts w:ascii="Arial" w:hAnsi="Arial" w:cs="Arial"/>
          <w:sz w:val="22"/>
          <w:szCs w:val="22"/>
          <w:lang w:eastAsia="ar-SA"/>
        </w:rPr>
        <w:t xml:space="preserve">During your most recent incarceration, how long were you in jail? </w:t>
      </w:r>
    </w:p>
    <w:p w14:paraId="7F8FE9AA" w14:textId="77777777" w:rsidR="00CC28DE" w:rsidRPr="00B64636" w:rsidRDefault="00CC28DE" w:rsidP="00CC28DE">
      <w:pPr>
        <w:ind w:left="180" w:firstLine="720"/>
        <w:rPr>
          <w:rFonts w:ascii="Arial" w:hAnsi="Arial" w:cs="Arial"/>
          <w:sz w:val="22"/>
          <w:szCs w:val="22"/>
        </w:rPr>
      </w:pPr>
      <w:r w:rsidRPr="00B64636">
        <w:rPr>
          <w:rFonts w:ascii="Arial" w:hAnsi="Arial" w:cs="Arial"/>
          <w:sz w:val="22"/>
          <w:szCs w:val="22"/>
        </w:rPr>
        <w:t>___________days    ____________ months  ____________years</w:t>
      </w:r>
    </w:p>
    <w:p w14:paraId="3D3BDBB1" w14:textId="77777777" w:rsidR="007647E4" w:rsidRPr="00B64636" w:rsidRDefault="007647E4" w:rsidP="00E432FA">
      <w:pPr>
        <w:rPr>
          <w:rFonts w:ascii="Arial" w:hAnsi="Arial" w:cs="Arial"/>
          <w:sz w:val="22"/>
          <w:szCs w:val="22"/>
        </w:rPr>
      </w:pPr>
    </w:p>
    <w:p w14:paraId="04813250"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During your lifetime, how many separate times have you been to jail or prison?</w:t>
      </w:r>
    </w:p>
    <w:p w14:paraId="6B73EC98" w14:textId="79D7FFB9"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94872A3" w14:textId="6E7A47BA"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B62B4F3" w14:textId="641E9D9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24C4B109" w14:textId="05905671"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8C8692F" w14:textId="0D50E37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B77EB6B" w14:textId="733287AB"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28F3C51" w14:textId="748BA39A"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C09BE1A" w14:textId="2C104E25"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CEBAA5" w14:textId="0892BD62"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1DB258F" w14:textId="0078073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4F3C9BB7" w14:textId="17B9555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2EA13C" w14:textId="3C0BE9B0"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EEC5EE8" w14:textId="77777777" w:rsidR="00823DA5" w:rsidRPr="00B64636" w:rsidRDefault="00823DA5" w:rsidP="00823DA5">
      <w:pPr>
        <w:rPr>
          <w:rFonts w:ascii="Arial" w:hAnsi="Arial" w:cs="Arial"/>
          <w:sz w:val="22"/>
          <w:szCs w:val="22"/>
        </w:rPr>
      </w:pPr>
    </w:p>
    <w:p w14:paraId="1D01912C" w14:textId="77777777" w:rsidR="00823DA5" w:rsidRPr="00B64636" w:rsidRDefault="00823DA5" w:rsidP="007647E4">
      <w:pPr>
        <w:ind w:left="540"/>
        <w:rPr>
          <w:rFonts w:ascii="Arial" w:hAnsi="Arial" w:cs="Arial"/>
          <w:sz w:val="22"/>
          <w:szCs w:val="22"/>
        </w:rPr>
      </w:pPr>
      <w:r w:rsidRPr="00B64636">
        <w:rPr>
          <w:rFonts w:ascii="Arial" w:hAnsi="Arial" w:cs="Arial"/>
          <w:sz w:val="22"/>
          <w:szCs w:val="22"/>
        </w:rPr>
        <w:tab/>
        <w:t xml:space="preserve">15a. How many of these arrests were drug or alcohol related? </w:t>
      </w:r>
    </w:p>
    <w:p w14:paraId="602B02E0" w14:textId="3010C650"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D1A268F" w14:textId="0E94C43B"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F463E54" w14:textId="7C38C4C0"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64D1D216" w14:textId="28E0F83B"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0759153" w14:textId="599FBA49"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54F63F" w14:textId="5FBA6DF7"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B77813C" w14:textId="0E1988B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2A5DD65" w14:textId="049E316B"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02B5C9D" w14:textId="43DA890C"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A8C9C3E" w14:textId="31C86D8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52F2FB" w14:textId="711E7130"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C4055B6" w14:textId="37E93187"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B24E861" w14:textId="77777777" w:rsidR="00823DA5" w:rsidRPr="00B64636" w:rsidRDefault="00823DA5" w:rsidP="00823DA5">
      <w:pPr>
        <w:rPr>
          <w:rFonts w:ascii="Arial" w:hAnsi="Arial" w:cs="Arial"/>
          <w:sz w:val="22"/>
          <w:szCs w:val="22"/>
        </w:rPr>
      </w:pPr>
    </w:p>
    <w:p w14:paraId="01F3B319"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During your lifetime, how many times have you intentionally gotten arrested in order to obtain shelter and/or food in a jail, prison, or detention center? </w:t>
      </w:r>
    </w:p>
    <w:p w14:paraId="7D2A823F" w14:textId="081DE1E3"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2D3A59F" w14:textId="7D6F6CC5"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C85A38B" w14:textId="36ACC152"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5DE00315" w14:textId="1C813517"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5E31292" w14:textId="23DE861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34C51FE" w14:textId="2ACA7520"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1F246EE" w14:textId="33FC078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97E125" w14:textId="66B94A50"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BA50343" w14:textId="6D64C676" w:rsidR="00823DA5" w:rsidRPr="00B64636" w:rsidRDefault="00823DA5" w:rsidP="00F45FEB">
      <w:pPr>
        <w:ind w:left="810" w:firstLine="63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47AEB5E" w14:textId="4E1E902E"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AA460AD" w14:textId="058E238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F1D730F" w14:textId="38F5E4AF" w:rsidR="00823DA5" w:rsidRPr="00B64636" w:rsidRDefault="00823DA5" w:rsidP="00823DA5">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7D3F8B8" w14:textId="77777777" w:rsidR="00823DA5" w:rsidRPr="00B64636" w:rsidRDefault="00823DA5" w:rsidP="00823DA5">
      <w:pPr>
        <w:ind w:left="360"/>
        <w:rPr>
          <w:rFonts w:ascii="Arial" w:hAnsi="Arial" w:cs="Arial"/>
          <w:sz w:val="22"/>
          <w:szCs w:val="22"/>
        </w:rPr>
      </w:pPr>
    </w:p>
    <w:p w14:paraId="69F95E64" w14:textId="4E4ED969" w:rsidR="00823DA5" w:rsidRPr="00B64636" w:rsidRDefault="00823DA5"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lastRenderedPageBreak/>
        <w:t xml:space="preserve">During your lifetime, how much time have you spent in jail or prison? </w:t>
      </w:r>
      <w:r w:rsidR="00E949BB" w:rsidRPr="00B64636">
        <w:rPr>
          <w:rFonts w:ascii="Arial" w:hAnsi="Arial" w:cs="Arial"/>
          <w:sz w:val="22"/>
          <w:szCs w:val="22"/>
        </w:rPr>
        <w:t xml:space="preserve">(3 and a half years would be 3 years, 6 months, and 0 days) </w:t>
      </w:r>
      <w:r w:rsidRPr="00B64636">
        <w:rPr>
          <w:rFonts w:ascii="Arial" w:hAnsi="Arial" w:cs="Arial"/>
          <w:sz w:val="22"/>
          <w:szCs w:val="22"/>
        </w:rPr>
        <w:t>____ (years) ___ (months)  ____(days)</w:t>
      </w:r>
    </w:p>
    <w:p w14:paraId="1EA72155" w14:textId="77777777" w:rsidR="00823DA5" w:rsidRPr="00B64636" w:rsidRDefault="00823DA5" w:rsidP="00CC4DAE">
      <w:pPr>
        <w:shd w:val="clear" w:color="auto" w:fill="FFFFFF" w:themeFill="background1"/>
        <w:rPr>
          <w:rFonts w:ascii="Arial" w:hAnsi="Arial" w:cs="Arial"/>
          <w:sz w:val="22"/>
          <w:szCs w:val="22"/>
        </w:rPr>
      </w:pPr>
    </w:p>
    <w:p w14:paraId="0CB68F27" w14:textId="3D7905A2" w:rsidR="00823DA5" w:rsidRPr="00B64636" w:rsidRDefault="00945620"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 xml:space="preserve">Are you currently under correctional supervision (such as probation, parole, or bail)?  </w:t>
      </w:r>
    </w:p>
    <w:p w14:paraId="2DC6BF10" w14:textId="4C52E3F7"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7647E4" w:rsidRPr="00B64636">
        <w:rPr>
          <w:rFonts w:ascii="Arial" w:hAnsi="Arial" w:cs="Arial"/>
          <w:sz w:val="22"/>
          <w:szCs w:val="22"/>
        </w:rPr>
        <w:t>(skip to 19</w:t>
      </w:r>
      <w:r w:rsidRPr="00B64636">
        <w:rPr>
          <w:rFonts w:ascii="Arial" w:hAnsi="Arial" w:cs="Arial"/>
          <w:sz w:val="22"/>
          <w:szCs w:val="22"/>
        </w:rPr>
        <w:t xml:space="preserve">) </w:t>
      </w:r>
    </w:p>
    <w:p w14:paraId="3C9C935E" w14:textId="23006521"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213E57" w14:textId="77777777" w:rsidR="00823DA5" w:rsidRPr="00B64636" w:rsidRDefault="00823DA5" w:rsidP="00945620">
      <w:pPr>
        <w:rPr>
          <w:rFonts w:ascii="Arial" w:hAnsi="Arial" w:cs="Arial"/>
          <w:sz w:val="22"/>
          <w:szCs w:val="22"/>
        </w:rPr>
      </w:pPr>
    </w:p>
    <w:p w14:paraId="13F5E8A8" w14:textId="5B30B310" w:rsidR="00823DA5" w:rsidRPr="00B64636" w:rsidRDefault="00945620" w:rsidP="007647E4">
      <w:pPr>
        <w:ind w:left="180" w:firstLine="720"/>
        <w:rPr>
          <w:rFonts w:ascii="Arial" w:hAnsi="Arial" w:cs="Arial"/>
          <w:sz w:val="22"/>
          <w:szCs w:val="22"/>
          <w:lang w:eastAsia="ar-SA"/>
        </w:rPr>
      </w:pPr>
      <w:r w:rsidRPr="00B64636">
        <w:rPr>
          <w:rFonts w:ascii="Arial" w:hAnsi="Arial" w:cs="Arial"/>
          <w:sz w:val="22"/>
          <w:szCs w:val="22"/>
          <w:lang w:eastAsia="ar-SA"/>
        </w:rPr>
        <w:t>18b.</w:t>
      </w:r>
      <w:r w:rsidR="00823DA5" w:rsidRPr="00B64636">
        <w:rPr>
          <w:rFonts w:ascii="Arial" w:hAnsi="Arial" w:cs="Arial"/>
          <w:sz w:val="22"/>
          <w:szCs w:val="22"/>
          <w:lang w:eastAsia="ar-SA"/>
        </w:rPr>
        <w:t xml:space="preserve"> </w:t>
      </w:r>
      <w:r w:rsidRPr="00B64636">
        <w:rPr>
          <w:rFonts w:ascii="Arial" w:hAnsi="Arial" w:cs="Arial"/>
          <w:sz w:val="22"/>
          <w:szCs w:val="22"/>
          <w:lang w:eastAsia="ar-SA"/>
        </w:rPr>
        <w:t>*</w:t>
      </w:r>
      <w:r w:rsidR="00823DA5" w:rsidRPr="00B64636">
        <w:rPr>
          <w:rFonts w:ascii="Arial" w:hAnsi="Arial" w:cs="Arial"/>
          <w:sz w:val="22"/>
          <w:szCs w:val="22"/>
          <w:lang w:eastAsia="ar-SA"/>
        </w:rPr>
        <w:t>What type of correctional supervision are you now under? (check all that apply)</w:t>
      </w:r>
    </w:p>
    <w:p w14:paraId="5BEB3997" w14:textId="61347A21"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1</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obation</w:t>
      </w:r>
    </w:p>
    <w:p w14:paraId="6A0D3769" w14:textId="353E2758"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2</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arole</w:t>
      </w:r>
    </w:p>
    <w:p w14:paraId="1813A405" w14:textId="2C782F44"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e-Trial Release (for example, bail bond)</w:t>
      </w:r>
    </w:p>
    <w:p w14:paraId="4488045F" w14:textId="19BA0472"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ay Reporting</w:t>
      </w:r>
    </w:p>
    <w:p w14:paraId="311C7EF6" w14:textId="10493A7F" w:rsidR="00823DA5" w:rsidRPr="00B64636" w:rsidRDefault="00823DA5" w:rsidP="00823DA5">
      <w:pPr>
        <w:ind w:left="720"/>
        <w:rPr>
          <w:rFonts w:ascii="Arial" w:hAnsi="Arial" w:cs="Arial"/>
          <w:sz w:val="22"/>
          <w:szCs w:val="22"/>
          <w:lang w:eastAsia="ar-SA"/>
        </w:rPr>
      </w:pPr>
      <w:r w:rsidRPr="00B64636">
        <w:rPr>
          <w:rFonts w:ascii="Arial" w:hAnsi="Arial" w:cs="Arial"/>
          <w:sz w:val="22"/>
          <w:szCs w:val="22"/>
          <w:lang w:eastAsia="ar-SA"/>
        </w:rPr>
        <w:tab/>
        <w:t>4</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rug Treatment Court</w:t>
      </w:r>
    </w:p>
    <w:p w14:paraId="2D3F8407" w14:textId="6455CCA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5</w:t>
      </w:r>
      <w:r w:rsidR="00914FA9" w:rsidRPr="00B64636">
        <w:rPr>
          <w:rFonts w:ascii="Arial" w:hAnsi="Arial" w:cs="Arial"/>
          <w:sz w:val="22"/>
          <w:szCs w:val="22"/>
          <w:lang w:eastAsia="ar-SA"/>
        </w:rPr>
        <w:t>,</w:t>
      </w:r>
      <w:r w:rsidRPr="00B64636">
        <w:rPr>
          <w:rFonts w:ascii="Arial" w:hAnsi="Arial" w:cs="Arial"/>
          <w:sz w:val="22"/>
          <w:szCs w:val="22"/>
          <w:lang w:eastAsia="ar-SA"/>
        </w:rPr>
        <w:t xml:space="preserve"> Other Specialized Court</w:t>
      </w:r>
    </w:p>
    <w:p w14:paraId="78B8C027" w14:textId="4A98736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6</w:t>
      </w:r>
      <w:r w:rsidR="00914FA9" w:rsidRPr="00B64636">
        <w:rPr>
          <w:rFonts w:ascii="Arial" w:hAnsi="Arial" w:cs="Arial"/>
          <w:sz w:val="22"/>
          <w:szCs w:val="22"/>
          <w:lang w:eastAsia="ar-SA"/>
        </w:rPr>
        <w:t>,</w:t>
      </w:r>
      <w:r w:rsidRPr="00B64636">
        <w:rPr>
          <w:rFonts w:ascii="Arial" w:hAnsi="Arial" w:cs="Arial"/>
          <w:sz w:val="22"/>
          <w:szCs w:val="22"/>
          <w:lang w:eastAsia="ar-SA"/>
        </w:rPr>
        <w:t xml:space="preserve"> Not under any supervision (served sentence)</w:t>
      </w:r>
    </w:p>
    <w:p w14:paraId="62B0A089" w14:textId="558F8590" w:rsidR="00823DA5" w:rsidRPr="00B64636" w:rsidRDefault="00823DA5" w:rsidP="00823DA5">
      <w:pPr>
        <w:ind w:left="720"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Other (Specify: ____________)</w:t>
      </w:r>
    </w:p>
    <w:p w14:paraId="67F0DDCD" w14:textId="77777777" w:rsidR="007B095A" w:rsidRPr="00B64636" w:rsidRDefault="007B095A" w:rsidP="00FB0B2B">
      <w:pPr>
        <w:ind w:left="360"/>
        <w:rPr>
          <w:rFonts w:ascii="Arial" w:hAnsi="Arial" w:cs="Arial"/>
          <w:sz w:val="22"/>
          <w:szCs w:val="22"/>
        </w:rPr>
      </w:pPr>
    </w:p>
    <w:p w14:paraId="1E79EB20" w14:textId="339BEBFC" w:rsidR="007B095A" w:rsidRPr="00B64636" w:rsidRDefault="007B095A" w:rsidP="008C25C5">
      <w:pPr>
        <w:pStyle w:val="ListParagraph"/>
        <w:numPr>
          <w:ilvl w:val="0"/>
          <w:numId w:val="19"/>
        </w:numPr>
        <w:tabs>
          <w:tab w:val="left" w:pos="1710"/>
        </w:tabs>
        <w:ind w:left="720"/>
        <w:rPr>
          <w:rFonts w:ascii="Arial" w:hAnsi="Arial" w:cs="Arial"/>
          <w:sz w:val="22"/>
          <w:szCs w:val="22"/>
        </w:rPr>
      </w:pPr>
      <w:r w:rsidRPr="00B64636">
        <w:rPr>
          <w:rFonts w:ascii="Arial" w:hAnsi="Arial" w:cs="Arial"/>
          <w:sz w:val="22"/>
          <w:szCs w:val="22"/>
        </w:rPr>
        <w:t>Have you ever been convicted of a felony? Convicted means that you either pled guilty or were found guilty by a court.</w:t>
      </w:r>
    </w:p>
    <w:p w14:paraId="3C94D97E" w14:textId="7E03D507"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053A80" w14:textId="74106713"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07899024" w14:textId="77777777" w:rsidR="007B095A" w:rsidRPr="00B64636" w:rsidRDefault="007B095A" w:rsidP="008C25C5">
      <w:pPr>
        <w:pStyle w:val="ListParagraph"/>
        <w:tabs>
          <w:tab w:val="left" w:pos="1440"/>
        </w:tabs>
        <w:rPr>
          <w:rFonts w:ascii="Arial" w:hAnsi="Arial" w:cs="Arial"/>
          <w:sz w:val="22"/>
          <w:szCs w:val="22"/>
        </w:rPr>
      </w:pPr>
    </w:p>
    <w:p w14:paraId="7FB8FC62" w14:textId="4CCE4655" w:rsidR="007B095A" w:rsidRPr="00B64636" w:rsidRDefault="007B095A" w:rsidP="008C25C5">
      <w:pPr>
        <w:pStyle w:val="ListParagraph"/>
        <w:numPr>
          <w:ilvl w:val="0"/>
          <w:numId w:val="19"/>
        </w:numPr>
        <w:tabs>
          <w:tab w:val="left" w:pos="1440"/>
        </w:tabs>
        <w:ind w:left="720"/>
        <w:rPr>
          <w:rFonts w:ascii="Arial" w:hAnsi="Arial" w:cs="Arial"/>
          <w:sz w:val="22"/>
          <w:szCs w:val="22"/>
        </w:rPr>
      </w:pPr>
      <w:r w:rsidRPr="00B64636">
        <w:rPr>
          <w:rFonts w:ascii="Arial" w:hAnsi="Arial" w:cs="Arial"/>
          <w:sz w:val="22"/>
          <w:szCs w:val="22"/>
        </w:rPr>
        <w:t>Have you ever been convicted of a crime that you did not commit?</w:t>
      </w:r>
    </w:p>
    <w:p w14:paraId="7BFA8FFC" w14:textId="344F35B8"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72A750" w14:textId="5DCCAA62"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103FD5D2" w14:textId="77777777" w:rsidR="007B095A" w:rsidRPr="00B64636" w:rsidRDefault="007B095A" w:rsidP="008C25C5">
      <w:pPr>
        <w:pStyle w:val="ListParagraph"/>
        <w:tabs>
          <w:tab w:val="left" w:pos="1440"/>
        </w:tabs>
        <w:rPr>
          <w:rFonts w:ascii="Arial" w:hAnsi="Arial" w:cs="Arial"/>
          <w:sz w:val="22"/>
          <w:szCs w:val="22"/>
        </w:rPr>
      </w:pPr>
    </w:p>
    <w:p w14:paraId="1EF7B48D" w14:textId="77777777" w:rsidR="00AC5652" w:rsidRPr="00B64636" w:rsidRDefault="00AC5652" w:rsidP="00945620">
      <w:pPr>
        <w:tabs>
          <w:tab w:val="left" w:pos="1440"/>
        </w:tabs>
        <w:rPr>
          <w:rFonts w:ascii="Arial" w:hAnsi="Arial" w:cs="Arial"/>
          <w:sz w:val="22"/>
          <w:szCs w:val="22"/>
        </w:rPr>
      </w:pPr>
    </w:p>
    <w:p w14:paraId="4A30EF78" w14:textId="77777777" w:rsidR="0058289B" w:rsidRPr="00B64636" w:rsidRDefault="0058289B" w:rsidP="0058289B">
      <w:pPr>
        <w:pStyle w:val="ListParagraph"/>
        <w:rPr>
          <w:rFonts w:ascii="Arial" w:hAnsi="Arial" w:cs="Arial"/>
          <w:bCs/>
          <w:iCs/>
          <w:sz w:val="22"/>
          <w:szCs w:val="22"/>
        </w:rPr>
      </w:pPr>
    </w:p>
    <w:p w14:paraId="1C28EE59" w14:textId="366B5EDB" w:rsidR="0027536D" w:rsidRPr="00B64636" w:rsidRDefault="0027536D" w:rsidP="0027536D">
      <w:pPr>
        <w:ind w:left="1080"/>
        <w:rPr>
          <w:rFonts w:ascii="Arial" w:hAnsi="Arial" w:cs="Arial"/>
          <w:bCs/>
          <w:iCs/>
          <w:sz w:val="22"/>
          <w:szCs w:val="22"/>
        </w:rPr>
      </w:pPr>
      <w:r w:rsidRPr="00B64636">
        <w:rPr>
          <w:rFonts w:ascii="Arial" w:hAnsi="Arial" w:cs="Arial"/>
          <w:bCs/>
          <w:iCs/>
          <w:sz w:val="22"/>
          <w:szCs w:val="22"/>
        </w:rPr>
        <w:tab/>
      </w:r>
    </w:p>
    <w:p w14:paraId="52F98D54" w14:textId="094B21CD" w:rsidR="0027536D" w:rsidRPr="00B64636" w:rsidRDefault="0027536D" w:rsidP="0027536D">
      <w:pPr>
        <w:rPr>
          <w:rFonts w:ascii="Arial" w:hAnsi="Arial" w:cs="Arial"/>
          <w:bCs/>
          <w:iCs/>
          <w:sz w:val="22"/>
          <w:szCs w:val="22"/>
        </w:rPr>
      </w:pPr>
    </w:p>
    <w:p w14:paraId="051F2951" w14:textId="07407F02" w:rsidR="000C1FE7" w:rsidRPr="00B64636" w:rsidRDefault="00CE6AE9" w:rsidP="0015473F">
      <w:pPr>
        <w:rPr>
          <w:rFonts w:ascii="Arial" w:hAnsi="Arial" w:cs="Arial"/>
          <w:bCs/>
          <w:iCs/>
          <w:sz w:val="22"/>
          <w:szCs w:val="22"/>
        </w:rPr>
      </w:pPr>
      <w:r w:rsidRPr="00B64636">
        <w:rPr>
          <w:rFonts w:ascii="Arial" w:hAnsi="Arial" w:cs="Arial"/>
          <w:bCs/>
          <w:iCs/>
          <w:sz w:val="22"/>
          <w:szCs w:val="22"/>
        </w:rPr>
        <w:t xml:space="preserve"> </w:t>
      </w:r>
    </w:p>
    <w:p w14:paraId="5F62FFDE" w14:textId="5AC3341E" w:rsidR="00CE6AE9" w:rsidRPr="00B64636" w:rsidRDefault="00CE6AE9" w:rsidP="0015473F">
      <w:pPr>
        <w:rPr>
          <w:rFonts w:ascii="Arial" w:hAnsi="Arial" w:cs="Arial"/>
          <w:bCs/>
          <w:iCs/>
          <w:sz w:val="22"/>
          <w:szCs w:val="22"/>
        </w:rPr>
      </w:pPr>
    </w:p>
    <w:p w14:paraId="02D2C3DD" w14:textId="0E93F9EA" w:rsidR="00BA7F36" w:rsidRPr="00B64636" w:rsidRDefault="00BA7F36">
      <w:pPr>
        <w:widowControl/>
        <w:autoSpaceDE/>
        <w:autoSpaceDN/>
        <w:adjustRightInd/>
        <w:spacing w:after="200" w:line="276" w:lineRule="auto"/>
      </w:pPr>
      <w:r w:rsidRPr="00B64636">
        <w:br w:type="page"/>
      </w:r>
    </w:p>
    <w:p w14:paraId="725B3B18" w14:textId="6D243B11" w:rsidR="005F7BB7" w:rsidRPr="00F21B4B" w:rsidRDefault="005F7BB7" w:rsidP="00AF2F37">
      <w:pPr>
        <w:pStyle w:val="Heading2"/>
        <w:jc w:val="center"/>
        <w:rPr>
          <w:i/>
          <w:iCs/>
        </w:rPr>
      </w:pPr>
      <w:bookmarkStart w:id="16" w:name="_Toc367104055"/>
      <w:bookmarkStart w:id="17" w:name="_Toc49423561"/>
      <w:r w:rsidRPr="00F21B4B">
        <w:rPr>
          <w:i/>
        </w:rPr>
        <w:lastRenderedPageBreak/>
        <w:t>MacArthur Scale of Subjective Social Status</w:t>
      </w:r>
      <w:bookmarkEnd w:id="16"/>
      <w:bookmarkEnd w:id="17"/>
    </w:p>
    <w:p w14:paraId="30F6FDF5" w14:textId="77777777" w:rsidR="005F7BB7" w:rsidRPr="00F21B4B" w:rsidRDefault="005F7BB7" w:rsidP="003F794E">
      <w:pPr>
        <w:rPr>
          <w:rFonts w:ascii="Arial" w:hAnsi="Arial" w:cs="Arial"/>
          <w:i/>
          <w:iCs/>
          <w:sz w:val="22"/>
          <w:szCs w:val="22"/>
        </w:rPr>
      </w:pPr>
    </w:p>
    <w:p w14:paraId="0E796BC2" w14:textId="70ABD062" w:rsidR="00AE49C5" w:rsidRPr="00F21B4B" w:rsidRDefault="00AE49C5" w:rsidP="003B70A4">
      <w:pPr>
        <w:ind w:left="360"/>
        <w:jc w:val="both"/>
        <w:rPr>
          <w:rFonts w:ascii="Arial" w:hAnsi="Arial" w:cs="Arial"/>
          <w:iCs/>
          <w:sz w:val="22"/>
          <w:szCs w:val="22"/>
        </w:rPr>
      </w:pPr>
      <w:r w:rsidRPr="00F21B4B">
        <w:rPr>
          <w:rFonts w:ascii="Arial" w:hAnsi="Arial" w:cs="Arial"/>
          <w:sz w:val="22"/>
          <w:szCs w:val="22"/>
        </w:rPr>
        <w:t>The MacArthur Scale of Subjective Social Status</w:t>
      </w:r>
      <w:r w:rsidRPr="00F21B4B">
        <w:rPr>
          <w:rFonts w:ascii="Arial" w:hAnsi="Arial" w:cs="Arial"/>
          <w:i/>
          <w:iCs/>
          <w:sz w:val="22"/>
          <w:szCs w:val="22"/>
        </w:rPr>
        <w:t xml:space="preserve"> </w:t>
      </w:r>
      <w:r w:rsidRPr="00F21B4B">
        <w:rPr>
          <w:rFonts w:ascii="Arial" w:hAnsi="Arial" w:cs="Arial"/>
          <w:iCs/>
          <w:sz w:val="22"/>
          <w:szCs w:val="22"/>
        </w:rPr>
        <w:t xml:space="preserve">is a self-rating scale on which a person indicates where they believe they fall on a 10-rung ladder that represents the levels that a person may occupy within society </w:t>
      </w:r>
      <w:r w:rsidR="00132FA6" w:rsidRPr="00F21B4B">
        <w:rPr>
          <w:rFonts w:ascii="Arial" w:hAnsi="Arial" w:cs="Arial"/>
          <w:iCs/>
          <w:sz w:val="22"/>
          <w:szCs w:val="22"/>
        </w:rPr>
        <w:fldChar w:fldCharType="begin"/>
      </w:r>
      <w:r w:rsidR="0048254D" w:rsidRPr="00F21B4B">
        <w:rPr>
          <w:rFonts w:ascii="Arial" w:hAnsi="Arial" w:cs="Arial"/>
          <w:iCs/>
          <w:sz w:val="22"/>
          <w:szCs w:val="22"/>
        </w:rPr>
        <w:instrText xml:space="preserve"> ADDIN EN.CITE &lt;EndNote&gt;&lt;Cite&gt;&lt;Author&gt;Adler&lt;/Author&gt;&lt;Year&gt;2007&lt;/Year&gt;&lt;RecNum&gt;227&lt;/RecNum&gt;&lt;DisplayText&gt;(Adler &amp;amp; Stewart, 2007)&lt;/DisplayText&gt;&lt;record&gt;&lt;rec-number&gt;227&lt;/rec-number&gt;&lt;foreign-keys&gt;&lt;key app="EN" db-id="aaw0zdp5f5f554ezevkpasw2rxdtdd5efwwt"&gt;227&lt;/key&gt;&lt;/foreign-keys&gt;&lt;ref-type name="Web Page"&gt;12&lt;/ref-type&gt;&lt;contributors&gt;&lt;authors&gt;&lt;author&gt;Adler, N.&lt;/author&gt;&lt;author&gt;Stewart, J.&lt;/author&gt;&lt;/authors&gt;&lt;/contributors&gt;&lt;titles&gt;&lt;title&gt;The MacAthrur Scale of Subjective Social Status&lt;/title&gt;&lt;secondary-title&gt;Research Network on SES &amp;amp; Health&lt;/secondary-title&gt;&lt;/titles&gt;&lt;number&gt;March 1, 2011&lt;/number&gt;&lt;dates&gt;&lt;year&gt;2007&lt;/year&gt;&lt;/dates&gt;&lt;publisher&gt;John D. and Katherine T. MacArthur Foundation&lt;/publisher&gt;&lt;urls&gt;&lt;related-urls&gt;&lt;url&gt;http://www.macses.ucsf.edu/Research/Psychosocial/subjective.php&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1" w:tooltip="Adler, 2007 #227" w:history="1">
        <w:r w:rsidR="007B095A" w:rsidRPr="00F21B4B">
          <w:rPr>
            <w:rFonts w:ascii="Arial" w:hAnsi="Arial" w:cs="Arial"/>
            <w:iCs/>
            <w:noProof/>
            <w:sz w:val="22"/>
            <w:szCs w:val="22"/>
          </w:rPr>
          <w:t>Adler &amp; Stewart, 2007</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 xml:space="preserve">. Two versions of the ladder will be included, one linked to traditional SES indicators (the </w:t>
      </w:r>
      <w:r w:rsidRPr="00F21B4B">
        <w:rPr>
          <w:rFonts w:ascii="Arial" w:hAnsi="Arial" w:cs="Arial"/>
          <w:bCs/>
          <w:iCs/>
          <w:sz w:val="22"/>
          <w:szCs w:val="22"/>
        </w:rPr>
        <w:t>SES ladder</w:t>
      </w:r>
      <w:r w:rsidRPr="00F21B4B">
        <w:rPr>
          <w:rFonts w:ascii="Arial" w:hAnsi="Arial" w:cs="Arial"/>
          <w:iCs/>
          <w:sz w:val="22"/>
          <w:szCs w:val="22"/>
        </w:rPr>
        <w:t xml:space="preserve">) and the second linked to standing in one's community (the </w:t>
      </w:r>
      <w:r w:rsidRPr="00F21B4B">
        <w:rPr>
          <w:rFonts w:ascii="Arial" w:hAnsi="Arial" w:cs="Arial"/>
          <w:bCs/>
          <w:iCs/>
          <w:sz w:val="22"/>
          <w:szCs w:val="22"/>
        </w:rPr>
        <w:t>community ladder</w:t>
      </w:r>
      <w:r w:rsidRPr="00F21B4B">
        <w:rPr>
          <w:rFonts w:ascii="Arial" w:hAnsi="Arial" w:cs="Arial"/>
          <w:iCs/>
          <w:sz w:val="22"/>
          <w:szCs w:val="22"/>
        </w:rPr>
        <w:t xml:space="preserve">). </w:t>
      </w:r>
    </w:p>
    <w:p w14:paraId="6327BD74" w14:textId="77777777" w:rsidR="00AE49C5" w:rsidRPr="00F21B4B" w:rsidRDefault="00AE49C5" w:rsidP="003F794E">
      <w:pPr>
        <w:rPr>
          <w:rFonts w:ascii="Arial" w:hAnsi="Arial" w:cs="Arial"/>
          <w:iCs/>
          <w:sz w:val="22"/>
          <w:szCs w:val="22"/>
        </w:rPr>
      </w:pPr>
    </w:p>
    <w:p w14:paraId="069BEC07" w14:textId="77777777" w:rsidR="00AE49C5" w:rsidRPr="00F21B4B" w:rsidRDefault="00AE49C5" w:rsidP="003F794E">
      <w:pPr>
        <w:rPr>
          <w:rFonts w:ascii="Arial" w:hAnsi="Arial" w:cs="Arial"/>
          <w:bCs/>
          <w:sz w:val="22"/>
          <w:szCs w:val="22"/>
        </w:rPr>
      </w:pPr>
    </w:p>
    <w:p w14:paraId="26BA76B3" w14:textId="65524E0F"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 xml:space="preserve">Think of this ladder as representing where people stand in their communities. People define community in different ways; please define it in whatever </w:t>
      </w:r>
      <w:r w:rsidR="00E949BB" w:rsidRPr="00F21B4B">
        <w:rPr>
          <w:rFonts w:ascii="Arial" w:hAnsi="Arial" w:cs="Arial"/>
          <w:bCs/>
          <w:sz w:val="22"/>
          <w:szCs w:val="22"/>
        </w:rPr>
        <w:t xml:space="preserve">way </w:t>
      </w:r>
      <w:r w:rsidRPr="00F21B4B">
        <w:rPr>
          <w:rFonts w:ascii="Arial" w:hAnsi="Arial" w:cs="Arial"/>
          <w:bCs/>
          <w:sz w:val="22"/>
          <w:szCs w:val="22"/>
        </w:rPr>
        <w:t>is most meaningful to you.  At the top of the ladder are the people who have the highest standing in their community. At the bottom are the people who have the lowest standing in their community. Where would you place yourself on this ladder? Indicate the step where you think you stand at this time in your life, relative to other people in your community.</w:t>
      </w:r>
    </w:p>
    <w:p w14:paraId="5A6886AB" w14:textId="77777777" w:rsidR="00AE49C5" w:rsidRPr="00F21B4B" w:rsidRDefault="00AE49C5" w:rsidP="003F794E">
      <w:pPr>
        <w:rPr>
          <w:rFonts w:ascii="Arial" w:hAnsi="Arial" w:cs="Arial"/>
          <w:sz w:val="22"/>
          <w:szCs w:val="22"/>
        </w:rPr>
      </w:pPr>
    </w:p>
    <w:p w14:paraId="77033F8F" w14:textId="012F2862" w:rsidR="00AE49C5" w:rsidRPr="00F21B4B" w:rsidRDefault="00AE49C5" w:rsidP="003B70A4">
      <w:pPr>
        <w:ind w:left="2880"/>
        <w:rPr>
          <w:rFonts w:ascii="Arial" w:hAnsi="Arial" w:cs="Arial"/>
          <w:sz w:val="22"/>
          <w:szCs w:val="22"/>
        </w:rPr>
      </w:pPr>
      <w:r w:rsidRPr="00F21B4B">
        <w:rPr>
          <w:rFonts w:ascii="Arial" w:hAnsi="Arial" w:cs="Arial"/>
          <w:noProof/>
          <w:sz w:val="22"/>
          <w:szCs w:val="22"/>
        </w:rPr>
        <w:drawing>
          <wp:anchor distT="0" distB="0" distL="114300" distR="114300" simplePos="0" relativeHeight="251660288" behindDoc="0" locked="0" layoutInCell="1" allowOverlap="1" wp14:anchorId="5508D038" wp14:editId="4E28CE8F">
            <wp:simplePos x="0" y="0"/>
            <wp:positionH relativeFrom="column">
              <wp:posOffset>3152140</wp:posOffset>
            </wp:positionH>
            <wp:positionV relativeFrom="paragraph">
              <wp:posOffset>24130</wp:posOffset>
            </wp:positionV>
            <wp:extent cx="497840" cy="146812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52AA514D" w14:textId="77777777" w:rsidR="00AE49C5" w:rsidRPr="001C313E" w:rsidRDefault="00AE49C5" w:rsidP="003F794E">
      <w:pPr>
        <w:rPr>
          <w:rFonts w:ascii="Arial" w:hAnsi="Arial" w:cs="Arial"/>
          <w:bCs/>
          <w:sz w:val="22"/>
          <w:szCs w:val="22"/>
          <w:highlight w:val="magenta"/>
        </w:rPr>
      </w:pPr>
    </w:p>
    <w:p w14:paraId="6AFDD6A7" w14:textId="77777777" w:rsidR="00AE49C5" w:rsidRPr="001C313E" w:rsidRDefault="00AE49C5" w:rsidP="003F794E">
      <w:pPr>
        <w:rPr>
          <w:rFonts w:ascii="Arial" w:hAnsi="Arial" w:cs="Arial"/>
          <w:bCs/>
          <w:sz w:val="22"/>
          <w:szCs w:val="22"/>
          <w:highlight w:val="magenta"/>
        </w:rPr>
      </w:pPr>
    </w:p>
    <w:p w14:paraId="2720C326" w14:textId="77777777" w:rsidR="00AE49C5" w:rsidRPr="001C313E" w:rsidRDefault="00AE49C5" w:rsidP="003F794E">
      <w:pPr>
        <w:rPr>
          <w:rFonts w:ascii="Arial" w:hAnsi="Arial" w:cs="Arial"/>
          <w:bCs/>
          <w:sz w:val="22"/>
          <w:szCs w:val="22"/>
          <w:highlight w:val="magenta"/>
        </w:rPr>
      </w:pPr>
    </w:p>
    <w:p w14:paraId="2EEB53A9" w14:textId="77777777" w:rsidR="00AE49C5" w:rsidRPr="001C313E" w:rsidRDefault="00AE49C5" w:rsidP="003F794E">
      <w:pPr>
        <w:rPr>
          <w:rFonts w:ascii="Arial" w:hAnsi="Arial" w:cs="Arial"/>
          <w:bCs/>
          <w:sz w:val="22"/>
          <w:szCs w:val="22"/>
          <w:highlight w:val="magenta"/>
        </w:rPr>
      </w:pPr>
    </w:p>
    <w:p w14:paraId="14F53F7B" w14:textId="77777777" w:rsidR="00AE49C5" w:rsidRPr="001C313E" w:rsidRDefault="00AE49C5" w:rsidP="003F794E">
      <w:pPr>
        <w:rPr>
          <w:rFonts w:ascii="Arial" w:hAnsi="Arial" w:cs="Arial"/>
          <w:bCs/>
          <w:sz w:val="22"/>
          <w:szCs w:val="22"/>
          <w:highlight w:val="magenta"/>
        </w:rPr>
      </w:pPr>
    </w:p>
    <w:p w14:paraId="1F91174B" w14:textId="77777777" w:rsidR="00AE49C5" w:rsidRPr="001C313E" w:rsidRDefault="00AE49C5" w:rsidP="003F794E">
      <w:pPr>
        <w:rPr>
          <w:rFonts w:ascii="Arial" w:hAnsi="Arial" w:cs="Arial"/>
          <w:bCs/>
          <w:sz w:val="22"/>
          <w:szCs w:val="22"/>
          <w:highlight w:val="magenta"/>
        </w:rPr>
      </w:pPr>
    </w:p>
    <w:p w14:paraId="1C376846" w14:textId="77777777" w:rsidR="00AE49C5" w:rsidRPr="001C313E" w:rsidRDefault="00AE49C5" w:rsidP="003F794E">
      <w:pPr>
        <w:rPr>
          <w:rFonts w:ascii="Arial" w:hAnsi="Arial" w:cs="Arial"/>
          <w:bCs/>
          <w:sz w:val="22"/>
          <w:szCs w:val="22"/>
          <w:highlight w:val="magenta"/>
        </w:rPr>
      </w:pPr>
    </w:p>
    <w:p w14:paraId="14A7F89C" w14:textId="092CE636" w:rsidR="00AE49C5" w:rsidRPr="00F21B4B" w:rsidRDefault="00AE49C5" w:rsidP="003B70A4">
      <w:pPr>
        <w:ind w:left="144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0AF92E79" w14:textId="77777777" w:rsidR="00AE49C5" w:rsidRPr="001C313E" w:rsidRDefault="00AE49C5" w:rsidP="003F794E">
      <w:pPr>
        <w:rPr>
          <w:rFonts w:ascii="Arial" w:hAnsi="Arial" w:cs="Arial"/>
          <w:sz w:val="22"/>
          <w:szCs w:val="22"/>
          <w:highlight w:val="magenta"/>
        </w:rPr>
      </w:pPr>
    </w:p>
    <w:p w14:paraId="14789B78" w14:textId="77777777" w:rsidR="00AE49C5" w:rsidRPr="001C313E" w:rsidRDefault="00AE49C5" w:rsidP="003F794E">
      <w:pPr>
        <w:rPr>
          <w:rFonts w:ascii="Arial" w:hAnsi="Arial" w:cs="Arial"/>
          <w:sz w:val="22"/>
          <w:szCs w:val="22"/>
          <w:highlight w:val="magenta"/>
        </w:rPr>
      </w:pPr>
    </w:p>
    <w:p w14:paraId="71F11751" w14:textId="77777777" w:rsidR="00AE49C5" w:rsidRPr="001C313E" w:rsidRDefault="00AE49C5" w:rsidP="003F794E">
      <w:pPr>
        <w:rPr>
          <w:rFonts w:ascii="Arial" w:hAnsi="Arial" w:cs="Arial"/>
          <w:sz w:val="22"/>
          <w:szCs w:val="22"/>
          <w:highlight w:val="magenta"/>
        </w:rPr>
      </w:pPr>
    </w:p>
    <w:p w14:paraId="49187EA1" w14:textId="77777777"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Think of this ladder as representing where people stand in the United States. At the top of the ladder are the people who are the best off- those who have the most money, the most education and the most respected jobs. At the bottom are the people who are the worst off- who have the least money, least education and the least respected jobs or no job. The higher up you are on this ladder, the closer you are to the people at the very top; the lower you are, the closer you are to the people at the very bottom. Where would you place yourself on this ladder? Indicate the step where you think you stand at this time in your life, relative to other people in the United States.</w:t>
      </w:r>
    </w:p>
    <w:p w14:paraId="4BBEB83C" w14:textId="77777777" w:rsidR="00AE49C5" w:rsidRPr="001C313E" w:rsidRDefault="00AE49C5" w:rsidP="003F794E">
      <w:pPr>
        <w:rPr>
          <w:rFonts w:ascii="Arial" w:hAnsi="Arial" w:cs="Arial"/>
          <w:bCs/>
          <w:sz w:val="22"/>
          <w:szCs w:val="22"/>
          <w:highlight w:val="magenta"/>
        </w:rPr>
      </w:pPr>
    </w:p>
    <w:p w14:paraId="6EAEB627" w14:textId="1A885859" w:rsidR="00AE49C5" w:rsidRPr="00F21B4B" w:rsidRDefault="00AE49C5" w:rsidP="003B70A4">
      <w:pPr>
        <w:ind w:left="2160" w:firstLine="720"/>
        <w:rPr>
          <w:rFonts w:ascii="Arial" w:hAnsi="Arial" w:cs="Arial"/>
          <w:sz w:val="22"/>
          <w:szCs w:val="22"/>
        </w:rPr>
      </w:pPr>
      <w:r w:rsidRPr="00F21B4B">
        <w:rPr>
          <w:rFonts w:ascii="Arial" w:hAnsi="Arial" w:cs="Arial"/>
          <w:noProof/>
          <w:sz w:val="22"/>
          <w:szCs w:val="22"/>
        </w:rPr>
        <w:drawing>
          <wp:anchor distT="0" distB="0" distL="114300" distR="114300" simplePos="0" relativeHeight="251661312" behindDoc="0" locked="0" layoutInCell="1" allowOverlap="1" wp14:anchorId="0E89121A" wp14:editId="3B88343B">
            <wp:simplePos x="0" y="0"/>
            <wp:positionH relativeFrom="column">
              <wp:posOffset>3267075</wp:posOffset>
            </wp:positionH>
            <wp:positionV relativeFrom="paragraph">
              <wp:posOffset>8890</wp:posOffset>
            </wp:positionV>
            <wp:extent cx="497840" cy="1468120"/>
            <wp:effectExtent l="1905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3F8EE6A3" w14:textId="77777777" w:rsidR="00AE49C5" w:rsidRPr="001C313E" w:rsidRDefault="00AE49C5" w:rsidP="003F794E">
      <w:pPr>
        <w:rPr>
          <w:rFonts w:ascii="Arial" w:hAnsi="Arial" w:cs="Arial"/>
          <w:bCs/>
          <w:sz w:val="22"/>
          <w:szCs w:val="22"/>
          <w:highlight w:val="magenta"/>
        </w:rPr>
      </w:pPr>
    </w:p>
    <w:p w14:paraId="6832C76A" w14:textId="77777777" w:rsidR="00AE49C5" w:rsidRPr="001C313E" w:rsidRDefault="00AE49C5" w:rsidP="003F794E">
      <w:pPr>
        <w:rPr>
          <w:rFonts w:ascii="Arial" w:hAnsi="Arial" w:cs="Arial"/>
          <w:bCs/>
          <w:sz w:val="22"/>
          <w:szCs w:val="22"/>
          <w:highlight w:val="magenta"/>
        </w:rPr>
      </w:pPr>
    </w:p>
    <w:p w14:paraId="7F19234B" w14:textId="77777777" w:rsidR="00AE49C5" w:rsidRPr="001C313E" w:rsidRDefault="00AE49C5" w:rsidP="003F794E">
      <w:pPr>
        <w:rPr>
          <w:rFonts w:ascii="Arial" w:hAnsi="Arial" w:cs="Arial"/>
          <w:bCs/>
          <w:sz w:val="22"/>
          <w:szCs w:val="22"/>
          <w:highlight w:val="magenta"/>
        </w:rPr>
      </w:pPr>
    </w:p>
    <w:p w14:paraId="026BE2C5" w14:textId="77777777" w:rsidR="00AE49C5" w:rsidRPr="001C313E" w:rsidRDefault="00AE49C5" w:rsidP="003F794E">
      <w:pPr>
        <w:rPr>
          <w:rFonts w:ascii="Arial" w:hAnsi="Arial" w:cs="Arial"/>
          <w:bCs/>
          <w:sz w:val="22"/>
          <w:szCs w:val="22"/>
          <w:highlight w:val="magenta"/>
        </w:rPr>
      </w:pPr>
    </w:p>
    <w:p w14:paraId="7FE7500B" w14:textId="77777777" w:rsidR="00AE49C5" w:rsidRPr="001C313E" w:rsidRDefault="00AE49C5" w:rsidP="003F794E">
      <w:pPr>
        <w:rPr>
          <w:rFonts w:ascii="Arial" w:hAnsi="Arial" w:cs="Arial"/>
          <w:bCs/>
          <w:sz w:val="22"/>
          <w:szCs w:val="22"/>
          <w:highlight w:val="magenta"/>
        </w:rPr>
      </w:pPr>
    </w:p>
    <w:p w14:paraId="67F6A3D7" w14:textId="77777777" w:rsidR="00AE49C5" w:rsidRPr="001C313E" w:rsidRDefault="00AE49C5" w:rsidP="003F794E">
      <w:pPr>
        <w:rPr>
          <w:rFonts w:ascii="Arial" w:hAnsi="Arial" w:cs="Arial"/>
          <w:bCs/>
          <w:sz w:val="22"/>
          <w:szCs w:val="22"/>
          <w:highlight w:val="magenta"/>
        </w:rPr>
      </w:pPr>
    </w:p>
    <w:p w14:paraId="7BF86AF5" w14:textId="77777777" w:rsidR="00AE49C5" w:rsidRPr="001C313E" w:rsidRDefault="00AE49C5" w:rsidP="003F794E">
      <w:pPr>
        <w:rPr>
          <w:rFonts w:ascii="Arial" w:hAnsi="Arial" w:cs="Arial"/>
          <w:bCs/>
          <w:sz w:val="22"/>
          <w:szCs w:val="22"/>
          <w:highlight w:val="magenta"/>
        </w:rPr>
      </w:pPr>
    </w:p>
    <w:p w14:paraId="4CE8C346" w14:textId="77777777" w:rsidR="00046BA6" w:rsidRPr="001C313E" w:rsidRDefault="00046BA6" w:rsidP="003F794E">
      <w:pPr>
        <w:rPr>
          <w:rFonts w:ascii="Arial" w:hAnsi="Arial" w:cs="Arial"/>
          <w:bCs/>
          <w:sz w:val="22"/>
          <w:szCs w:val="22"/>
          <w:highlight w:val="magenta"/>
        </w:rPr>
      </w:pPr>
    </w:p>
    <w:p w14:paraId="18984559" w14:textId="77777777" w:rsidR="00046BA6" w:rsidRPr="00F21B4B" w:rsidRDefault="00046BA6" w:rsidP="003F794E">
      <w:pPr>
        <w:rPr>
          <w:rFonts w:ascii="Arial" w:hAnsi="Arial" w:cs="Arial"/>
          <w:bCs/>
          <w:sz w:val="22"/>
          <w:szCs w:val="22"/>
        </w:rPr>
      </w:pPr>
    </w:p>
    <w:p w14:paraId="042C42E0" w14:textId="7BB20C2F" w:rsidR="00AE49C5" w:rsidRPr="00F21B4B" w:rsidRDefault="00AE49C5" w:rsidP="004F157E">
      <w:pPr>
        <w:ind w:left="216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571C970D" w14:textId="77777777" w:rsidR="00046BA6" w:rsidRPr="001C313E" w:rsidRDefault="00046BA6" w:rsidP="003B70A4">
      <w:pPr>
        <w:ind w:left="1440" w:firstLine="720"/>
        <w:rPr>
          <w:rFonts w:ascii="Arial" w:hAnsi="Arial" w:cs="Arial"/>
          <w:sz w:val="22"/>
          <w:szCs w:val="22"/>
          <w:highlight w:val="magenta"/>
        </w:rPr>
      </w:pPr>
    </w:p>
    <w:p w14:paraId="7EDBAF80" w14:textId="77777777" w:rsidR="00046BA6" w:rsidRPr="001C313E" w:rsidRDefault="00046BA6" w:rsidP="003B70A4">
      <w:pPr>
        <w:ind w:left="1440" w:firstLine="720"/>
        <w:rPr>
          <w:rFonts w:ascii="Arial" w:hAnsi="Arial" w:cs="Arial"/>
          <w:sz w:val="22"/>
          <w:szCs w:val="22"/>
          <w:highlight w:val="magenta"/>
        </w:rPr>
      </w:pPr>
    </w:p>
    <w:p w14:paraId="310E473E" w14:textId="77777777" w:rsidR="00AE49C5" w:rsidRPr="001C313E" w:rsidRDefault="00AE49C5" w:rsidP="003F794E">
      <w:pPr>
        <w:rPr>
          <w:rFonts w:ascii="Arial" w:hAnsi="Arial" w:cs="Arial"/>
          <w:sz w:val="22"/>
          <w:szCs w:val="22"/>
          <w:highlight w:val="magenta"/>
        </w:rPr>
      </w:pPr>
    </w:p>
    <w:p w14:paraId="0BCFF463" w14:textId="77777777" w:rsidR="00AE49C5" w:rsidRPr="001C313E" w:rsidRDefault="00AE49C5" w:rsidP="003F794E">
      <w:pPr>
        <w:rPr>
          <w:rFonts w:ascii="Arial" w:hAnsi="Arial" w:cs="Arial"/>
          <w:sz w:val="22"/>
          <w:szCs w:val="22"/>
          <w:highlight w:val="magenta"/>
        </w:rPr>
      </w:pPr>
    </w:p>
    <w:p w14:paraId="43DF2BCB" w14:textId="77777777" w:rsidR="00AE49C5" w:rsidRPr="001C313E" w:rsidRDefault="00AE49C5" w:rsidP="003F794E">
      <w:pPr>
        <w:rPr>
          <w:rFonts w:ascii="Arial" w:hAnsi="Arial" w:cs="Arial"/>
          <w:sz w:val="22"/>
          <w:szCs w:val="22"/>
          <w:highlight w:val="magenta"/>
        </w:rPr>
      </w:pPr>
    </w:p>
    <w:p w14:paraId="30535E8D" w14:textId="77777777" w:rsidR="0071061B" w:rsidRPr="001C313E" w:rsidRDefault="00AE49C5" w:rsidP="0071061B">
      <w:pPr>
        <w:pStyle w:val="Heading2"/>
        <w:jc w:val="center"/>
        <w:rPr>
          <w:iCs/>
          <w:highlight w:val="magenta"/>
        </w:rPr>
      </w:pPr>
      <w:r w:rsidRPr="001C313E">
        <w:rPr>
          <w:iCs/>
          <w:highlight w:val="magenta"/>
        </w:rPr>
        <w:br w:type="page"/>
      </w:r>
      <w:bookmarkStart w:id="18" w:name="_Toc367104056"/>
    </w:p>
    <w:p w14:paraId="1E2B9B07" w14:textId="02CAE94F" w:rsidR="0071061B" w:rsidRPr="00F21B4B" w:rsidRDefault="0071061B" w:rsidP="0071061B">
      <w:pPr>
        <w:pStyle w:val="Heading1"/>
        <w:jc w:val="center"/>
      </w:pPr>
      <w:bookmarkStart w:id="19" w:name="_Toc49423562"/>
      <w:r w:rsidRPr="00F21B4B">
        <w:rPr>
          <w:bCs/>
        </w:rPr>
        <w:lastRenderedPageBreak/>
        <w:t>HEALTH, MENTAL HEALTH, &amp; HEALTH BEHAVIOR</w:t>
      </w:r>
      <w:bookmarkEnd w:id="19"/>
    </w:p>
    <w:p w14:paraId="419E5CD6" w14:textId="095F0ABD" w:rsidR="005F7BB7" w:rsidRPr="00F21B4B" w:rsidRDefault="005F7BB7" w:rsidP="0071061B">
      <w:pPr>
        <w:pStyle w:val="Heading2"/>
        <w:jc w:val="center"/>
        <w:rPr>
          <w:i/>
          <w:iCs/>
        </w:rPr>
      </w:pPr>
      <w:bookmarkStart w:id="20" w:name="_Toc49423563"/>
      <w:r w:rsidRPr="00F21B4B">
        <w:rPr>
          <w:i/>
        </w:rPr>
        <w:t>Patient Health Questionnaire</w:t>
      </w:r>
      <w:bookmarkEnd w:id="18"/>
      <w:bookmarkEnd w:id="20"/>
    </w:p>
    <w:p w14:paraId="735C42C0" w14:textId="77777777" w:rsidR="005F7BB7" w:rsidRPr="00F21B4B" w:rsidRDefault="005F7BB7" w:rsidP="003F794E">
      <w:pPr>
        <w:rPr>
          <w:rFonts w:ascii="Arial" w:hAnsi="Arial" w:cs="Arial"/>
          <w:i/>
          <w:iCs/>
          <w:sz w:val="22"/>
          <w:szCs w:val="22"/>
        </w:rPr>
      </w:pPr>
    </w:p>
    <w:p w14:paraId="3579A4C1" w14:textId="76988E43" w:rsidR="00AE49C5" w:rsidRPr="00F21B4B" w:rsidRDefault="00AE49C5" w:rsidP="004C503D">
      <w:pPr>
        <w:ind w:left="360"/>
        <w:rPr>
          <w:rFonts w:ascii="Arial" w:hAnsi="Arial" w:cs="Arial"/>
          <w:sz w:val="22"/>
          <w:szCs w:val="22"/>
        </w:rPr>
      </w:pPr>
      <w:r w:rsidRPr="00F21B4B">
        <w:rPr>
          <w:rFonts w:ascii="Arial" w:hAnsi="Arial" w:cs="Arial"/>
          <w:iCs/>
          <w:sz w:val="22"/>
          <w:szCs w:val="22"/>
        </w:rPr>
        <w:t>The</w:t>
      </w:r>
      <w:r w:rsidRPr="00F21B4B">
        <w:rPr>
          <w:rFonts w:ascii="Arial" w:hAnsi="Arial" w:cs="Arial"/>
          <w:i/>
          <w:iCs/>
          <w:sz w:val="22"/>
          <w:szCs w:val="22"/>
        </w:rPr>
        <w:t xml:space="preserve"> </w:t>
      </w:r>
      <w:r w:rsidRPr="00F21B4B">
        <w:rPr>
          <w:rFonts w:ascii="Arial" w:hAnsi="Arial" w:cs="Arial"/>
          <w:sz w:val="22"/>
          <w:szCs w:val="22"/>
        </w:rPr>
        <w:t>Patient Health Questionnaire</w:t>
      </w:r>
      <w:r w:rsidRPr="00F21B4B">
        <w:rPr>
          <w:rFonts w:ascii="Arial" w:hAnsi="Arial" w:cs="Arial"/>
          <w:i/>
          <w:iCs/>
          <w:sz w:val="22"/>
          <w:szCs w:val="22"/>
        </w:rPr>
        <w:t xml:space="preserve"> </w:t>
      </w:r>
      <w:r w:rsidRPr="00F21B4B">
        <w:rPr>
          <w:rFonts w:ascii="Arial" w:hAnsi="Arial" w:cs="Arial"/>
          <w:iCs/>
          <w:sz w:val="22"/>
          <w:szCs w:val="22"/>
        </w:rPr>
        <w:t>(PHQ)</w:t>
      </w:r>
      <w:r w:rsidR="00985749" w:rsidRPr="00F21B4B">
        <w:rPr>
          <w:rFonts w:ascii="Arial" w:hAnsi="Arial" w:cs="Arial"/>
          <w:iCs/>
          <w:sz w:val="22"/>
          <w:szCs w:val="22"/>
        </w:rPr>
        <w:t xml:space="preserve"> and GAD-7 are</w:t>
      </w:r>
      <w:r w:rsidRPr="00F21B4B">
        <w:rPr>
          <w:rFonts w:ascii="Arial" w:hAnsi="Arial" w:cs="Arial"/>
          <w:iCs/>
          <w:sz w:val="22"/>
          <w:szCs w:val="22"/>
        </w:rPr>
        <w:t xml:space="preserve"> self-administered diagnostic instrument</w:t>
      </w:r>
      <w:r w:rsidR="00985749" w:rsidRPr="00F21B4B">
        <w:rPr>
          <w:rFonts w:ascii="Arial" w:hAnsi="Arial" w:cs="Arial"/>
          <w:iCs/>
          <w:sz w:val="22"/>
          <w:szCs w:val="22"/>
        </w:rPr>
        <w:t>s</w:t>
      </w:r>
      <w:r w:rsidRPr="00F21B4B">
        <w:rPr>
          <w:rFonts w:ascii="Arial" w:hAnsi="Arial" w:cs="Arial"/>
          <w:iCs/>
          <w:sz w:val="22"/>
          <w:szCs w:val="22"/>
        </w:rPr>
        <w:t xml:space="preserve"> that use diagnostic criteria from the DSM-IV and assesses mood, anxiety, and recent psychosocial stressors </w:t>
      </w:r>
      <w:r w:rsidR="00132FA6" w:rsidRPr="00F21B4B">
        <w:rPr>
          <w:rFonts w:ascii="Arial" w:hAnsi="Arial" w:cs="Arial"/>
          <w:iCs/>
          <w:sz w:val="22"/>
          <w:szCs w:val="22"/>
        </w:rPr>
        <w:fldChar w:fldCharType="begin"/>
      </w:r>
      <w:r w:rsidR="008D08C2" w:rsidRPr="00F21B4B">
        <w:rPr>
          <w:rFonts w:ascii="Arial" w:hAnsi="Arial" w:cs="Arial"/>
          <w:iCs/>
          <w:sz w:val="22"/>
          <w:szCs w:val="22"/>
        </w:rPr>
        <w:instrText xml:space="preserve"> ADDIN EN.CITE &lt;EndNote&gt;&lt;Cite&gt;&lt;Author&gt;Spitzer&lt;/Author&gt;&lt;Year&gt;1999&lt;/Year&gt;&lt;RecNum&gt;1198&lt;/RecNum&gt;&lt;DisplayText&gt;(Spitzer, Kroenke, &amp;amp; Williams, 1999)&lt;/DisplayText&gt;&lt;record&gt;&lt;rec-number&gt;1198&lt;/rec-number&gt;&lt;foreign-keys&gt;&lt;key app="EN" db-id="2trpde5v9e95efe20fm5d0dcfd5fp2ve92rd"&gt;1198&lt;/key&gt;&lt;/foreign-keys&gt;&lt;ref-type name="Journal Article"&gt;17&lt;/ref-type&gt;&lt;contributors&gt;&lt;authors&gt;&lt;author&gt;Spitzer, R. L.&lt;/author&gt;&lt;author&gt;Kroenke, K.&lt;/author&gt;&lt;author&gt;Williams, J. B. W.&lt;/author&gt;&lt;/authors&gt;&lt;/contributors&gt;&lt;titles&gt;&lt;title&gt;Validation and utility of a self-report version of PRIME-MD: The PHQ Primary Care Study&lt;/title&gt;&lt;secondary-title&gt;Journal of the American Medical Association&lt;/secondary-title&gt;&lt;/titles&gt;&lt;periodical&gt;&lt;full-title&gt;Journal of the American Medical Association&lt;/full-title&gt;&lt;abbr-1&gt;J. Am. Med. Assoc.&lt;/abbr-1&gt;&lt;abbr-2&gt;J Am Med Assoc&lt;/abbr-2&gt;&lt;/periodical&gt;&lt;pages&gt;1737-1744&lt;/pages&gt;&lt;volume&gt;282&lt;/volume&gt;&lt;number&gt;18&lt;/number&gt;&lt;dates&gt;&lt;year&gt;1999&lt;/year&gt;&lt;/dates&gt;&lt;urls&gt;&lt;related-urls&gt;&lt;url&gt;http://www.scopus.com/inward/record.url?eid=2-s2.0-0033544340&amp;amp;partnerID=40&amp;amp;md5=07d722b9683eea760c997617b9c5d9c3&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23" w:tooltip="Spitzer, 1999 #1198" w:history="1">
        <w:r w:rsidR="007B095A" w:rsidRPr="00F21B4B">
          <w:rPr>
            <w:rFonts w:ascii="Arial" w:hAnsi="Arial" w:cs="Arial"/>
            <w:iCs/>
            <w:noProof/>
            <w:sz w:val="22"/>
            <w:szCs w:val="22"/>
          </w:rPr>
          <w:t>Spitzer, Kroenke, &amp; Williams, 1999</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w:t>
      </w:r>
      <w:r w:rsidR="004C503D" w:rsidRPr="00F21B4B">
        <w:rPr>
          <w:rFonts w:ascii="Arial" w:hAnsi="Arial" w:cs="Arial"/>
          <w:iCs/>
          <w:sz w:val="22"/>
          <w:szCs w:val="22"/>
        </w:rPr>
        <w:t xml:space="preserve"> </w:t>
      </w:r>
    </w:p>
    <w:p w14:paraId="16B25443" w14:textId="77777777" w:rsidR="00AE49C5" w:rsidRPr="00F21B4B" w:rsidRDefault="00AE49C5" w:rsidP="004C503D">
      <w:pPr>
        <w:rPr>
          <w:rFonts w:ascii="Arial" w:hAnsi="Arial" w:cs="Arial"/>
          <w:sz w:val="22"/>
          <w:szCs w:val="22"/>
        </w:rPr>
      </w:pPr>
    </w:p>
    <w:p w14:paraId="286BC6EB" w14:textId="779DE864" w:rsidR="00AE49C5" w:rsidRPr="00F21B4B" w:rsidRDefault="00B31AE3" w:rsidP="000819DC">
      <w:pPr>
        <w:ind w:firstLine="360"/>
        <w:rPr>
          <w:rFonts w:ascii="Arial" w:hAnsi="Arial" w:cs="Arial"/>
          <w:b/>
          <w:bCs/>
          <w:iCs/>
          <w:sz w:val="22"/>
          <w:szCs w:val="22"/>
        </w:rPr>
      </w:pPr>
      <w:r w:rsidRPr="00F21B4B">
        <w:rPr>
          <w:rFonts w:ascii="Arial" w:hAnsi="Arial" w:cs="Arial"/>
          <w:b/>
          <w:bCs/>
          <w:iCs/>
          <w:sz w:val="22"/>
          <w:szCs w:val="22"/>
        </w:rPr>
        <w:t>*</w:t>
      </w:r>
      <w:r w:rsidR="00AE49C5" w:rsidRPr="00F21B4B">
        <w:rPr>
          <w:rFonts w:ascii="Arial" w:hAnsi="Arial" w:cs="Arial"/>
          <w:b/>
          <w:bCs/>
          <w:iCs/>
          <w:sz w:val="22"/>
          <w:szCs w:val="22"/>
        </w:rPr>
        <w:t>PHQ Depression</w:t>
      </w:r>
    </w:p>
    <w:p w14:paraId="49BAE669" w14:textId="77777777" w:rsidR="00AE49C5" w:rsidRPr="00F21B4B" w:rsidRDefault="00AE49C5" w:rsidP="003F794E">
      <w:pPr>
        <w:rPr>
          <w:rFonts w:ascii="Arial" w:hAnsi="Arial" w:cs="Arial"/>
          <w:bCs/>
          <w:iCs/>
          <w:sz w:val="22"/>
          <w:szCs w:val="22"/>
        </w:rPr>
      </w:pPr>
    </w:p>
    <w:p w14:paraId="22261719" w14:textId="1FF4B5BE"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little interest or pleasure in doing things</w:t>
      </w:r>
      <w:r w:rsidR="00FC23C9" w:rsidRPr="00F21B4B">
        <w:rPr>
          <w:rFonts w:ascii="Arial" w:hAnsi="Arial" w:cs="Arial"/>
          <w:bCs/>
          <w:iCs/>
          <w:sz w:val="22"/>
          <w:szCs w:val="22"/>
        </w:rPr>
        <w:t>?</w:t>
      </w:r>
    </w:p>
    <w:p w14:paraId="2A50E277" w14:textId="548C044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t at all</w:t>
      </w:r>
    </w:p>
    <w:p w14:paraId="7C0CB489" w14:textId="1A8D300D"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Several days</w:t>
      </w:r>
    </w:p>
    <w:p w14:paraId="0E76ECA6" w14:textId="357919C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More than half the days</w:t>
      </w:r>
    </w:p>
    <w:p w14:paraId="03615FF8" w14:textId="01DF6DF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Nearly every day </w:t>
      </w:r>
    </w:p>
    <w:p w14:paraId="49AB6165" w14:textId="77777777" w:rsidR="00AE49C5" w:rsidRPr="001C313E" w:rsidRDefault="00AE49C5" w:rsidP="003F794E">
      <w:pPr>
        <w:rPr>
          <w:rFonts w:ascii="Arial" w:hAnsi="Arial" w:cs="Arial"/>
          <w:bCs/>
          <w:iCs/>
          <w:sz w:val="22"/>
          <w:szCs w:val="22"/>
          <w:highlight w:val="magenta"/>
        </w:rPr>
      </w:pPr>
    </w:p>
    <w:p w14:paraId="4EC4314A" w14:textId="09ECF3CC"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down, depressed, or hopeless</w:t>
      </w:r>
      <w:r w:rsidR="00FC23C9" w:rsidRPr="00F21B4B">
        <w:rPr>
          <w:rFonts w:ascii="Arial" w:hAnsi="Arial" w:cs="Arial"/>
          <w:bCs/>
          <w:iCs/>
          <w:sz w:val="22"/>
          <w:szCs w:val="22"/>
        </w:rPr>
        <w:t>?</w:t>
      </w:r>
    </w:p>
    <w:p w14:paraId="57A3B64E" w14:textId="738B7CAA"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r w:rsidR="003718F5" w:rsidRPr="00F21B4B">
        <w:rPr>
          <w:rFonts w:ascii="Arial" w:hAnsi="Arial" w:cs="Arial"/>
          <w:bCs/>
          <w:iCs/>
          <w:sz w:val="22"/>
          <w:szCs w:val="22"/>
        </w:rPr>
        <w:t>.</w:t>
      </w:r>
    </w:p>
    <w:p w14:paraId="3E95A0AF" w14:textId="493A8C5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0D4224F5" w14:textId="66266C1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D907424" w14:textId="6B0ED9E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69C45833" w14:textId="77777777" w:rsidR="00AE49C5" w:rsidRPr="00F21B4B" w:rsidRDefault="00AE49C5" w:rsidP="003F794E">
      <w:pPr>
        <w:rPr>
          <w:rFonts w:ascii="Arial" w:hAnsi="Arial" w:cs="Arial"/>
          <w:bCs/>
          <w:iCs/>
          <w:sz w:val="22"/>
          <w:szCs w:val="22"/>
        </w:rPr>
      </w:pPr>
    </w:p>
    <w:p w14:paraId="2C78958A" w14:textId="6DCD4530"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trouble falling or staying asleep, or sleeping too much</w:t>
      </w:r>
      <w:r w:rsidR="00FC23C9" w:rsidRPr="00F21B4B">
        <w:rPr>
          <w:rFonts w:ascii="Arial" w:hAnsi="Arial" w:cs="Arial"/>
          <w:bCs/>
          <w:iCs/>
          <w:sz w:val="22"/>
          <w:szCs w:val="22"/>
        </w:rPr>
        <w:t>?</w:t>
      </w:r>
    </w:p>
    <w:p w14:paraId="290D9006" w14:textId="33CA10F7"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85AF533" w14:textId="69F9A76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247D4FCA" w14:textId="2998D651"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66ABCF0" w14:textId="6762B37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77DF4B1B" w14:textId="77777777" w:rsidR="00AE49C5" w:rsidRPr="00F21B4B" w:rsidRDefault="00AE49C5" w:rsidP="003F794E">
      <w:pPr>
        <w:rPr>
          <w:rFonts w:ascii="Arial" w:hAnsi="Arial" w:cs="Arial"/>
          <w:bCs/>
          <w:iCs/>
          <w:sz w:val="22"/>
          <w:szCs w:val="22"/>
        </w:rPr>
      </w:pPr>
    </w:p>
    <w:p w14:paraId="4C5137D4" w14:textId="2B175F32"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tired or having little energy</w:t>
      </w:r>
      <w:r w:rsidR="00FC23C9" w:rsidRPr="00F21B4B">
        <w:rPr>
          <w:rFonts w:ascii="Arial" w:hAnsi="Arial" w:cs="Arial"/>
          <w:bCs/>
          <w:iCs/>
          <w:sz w:val="22"/>
          <w:szCs w:val="22"/>
        </w:rPr>
        <w:t>?</w:t>
      </w:r>
    </w:p>
    <w:p w14:paraId="62D7A4F1" w14:textId="508BFED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5DFA518" w14:textId="25BBC4A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6FCD40A3" w14:textId="2F736ED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035B2E3" w14:textId="7A700E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71C8A1B" w14:textId="77777777" w:rsidR="00AE49C5" w:rsidRPr="00F21B4B" w:rsidRDefault="00AE49C5" w:rsidP="003F794E">
      <w:pPr>
        <w:rPr>
          <w:rFonts w:ascii="Arial" w:hAnsi="Arial" w:cs="Arial"/>
          <w:bCs/>
          <w:iCs/>
          <w:sz w:val="22"/>
          <w:szCs w:val="22"/>
        </w:rPr>
      </w:pPr>
    </w:p>
    <w:p w14:paraId="3CEAE6E8" w14:textId="6B402697"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poor appetite or overeating</w:t>
      </w:r>
      <w:r w:rsidR="00FC23C9" w:rsidRPr="00F21B4B">
        <w:rPr>
          <w:rFonts w:ascii="Arial" w:hAnsi="Arial" w:cs="Arial"/>
          <w:bCs/>
          <w:iCs/>
          <w:sz w:val="22"/>
          <w:szCs w:val="22"/>
        </w:rPr>
        <w:t>?</w:t>
      </w:r>
    </w:p>
    <w:p w14:paraId="1AA9157F" w14:textId="37F614B0"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63AA59FD" w14:textId="768481F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194B293C" w14:textId="547B05B9"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379B2F8" w14:textId="0E97632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ED3BB92" w14:textId="77777777" w:rsidR="00AE49C5" w:rsidRPr="00F21B4B" w:rsidRDefault="00AE49C5" w:rsidP="003F794E">
      <w:pPr>
        <w:rPr>
          <w:rFonts w:ascii="Arial" w:hAnsi="Arial" w:cs="Arial"/>
          <w:bCs/>
          <w:iCs/>
          <w:sz w:val="22"/>
          <w:szCs w:val="22"/>
        </w:rPr>
      </w:pPr>
    </w:p>
    <w:p w14:paraId="3BCFA409" w14:textId="6BC715A6"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feeling bad about yourself- or that you are a failure or have let yourself or your family down</w:t>
      </w:r>
      <w:r w:rsidR="00FC23C9" w:rsidRPr="00F21B4B">
        <w:rPr>
          <w:rFonts w:ascii="Arial" w:hAnsi="Arial" w:cs="Arial"/>
          <w:bCs/>
          <w:sz w:val="22"/>
          <w:szCs w:val="22"/>
        </w:rPr>
        <w:t>?</w:t>
      </w:r>
    </w:p>
    <w:p w14:paraId="27D4B880" w14:textId="60C37395"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6B6C810" w14:textId="4535FF9C"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4D25E52E" w14:textId="439BCD67"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1D5E79C" w14:textId="4B23B811"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4623139A" w14:textId="77777777" w:rsidR="00AE49C5" w:rsidRPr="00F21B4B" w:rsidRDefault="00AE49C5" w:rsidP="003F794E">
      <w:pPr>
        <w:rPr>
          <w:rFonts w:ascii="Arial" w:hAnsi="Arial" w:cs="Arial"/>
          <w:bCs/>
          <w:sz w:val="22"/>
          <w:szCs w:val="22"/>
        </w:rPr>
      </w:pPr>
    </w:p>
    <w:p w14:paraId="4AB3E32C" w14:textId="40592D0A"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trouble concentrating on things, such as reading the newspaper or watching television</w:t>
      </w:r>
      <w:r w:rsidR="00FC23C9" w:rsidRPr="00F21B4B">
        <w:rPr>
          <w:rFonts w:ascii="Arial" w:hAnsi="Arial" w:cs="Arial"/>
          <w:bCs/>
          <w:sz w:val="22"/>
          <w:szCs w:val="22"/>
        </w:rPr>
        <w:t>?</w:t>
      </w:r>
    </w:p>
    <w:p w14:paraId="721EDBDC" w14:textId="3459413D"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4E56EB3" w14:textId="5F288B90"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10D49289" w14:textId="317EFB50"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6064C83" w14:textId="6F7C0A65"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7AB22703" w14:textId="77777777" w:rsidR="00EA2D18" w:rsidRPr="00F21B4B" w:rsidRDefault="00EA2D18" w:rsidP="003F794E">
      <w:pPr>
        <w:rPr>
          <w:rFonts w:ascii="Arial" w:hAnsi="Arial" w:cs="Arial"/>
          <w:bCs/>
          <w:sz w:val="22"/>
          <w:szCs w:val="22"/>
        </w:rPr>
      </w:pPr>
    </w:p>
    <w:p w14:paraId="1F8F8DBC" w14:textId="27225408"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 xml:space="preserve">Over the last 2 weeks, how often have you been bothered by, moving or speaking so slowly that other </w:t>
      </w:r>
      <w:r w:rsidRPr="00F21B4B">
        <w:rPr>
          <w:rFonts w:ascii="Arial" w:hAnsi="Arial" w:cs="Arial"/>
          <w:bCs/>
          <w:sz w:val="22"/>
          <w:szCs w:val="22"/>
        </w:rPr>
        <w:lastRenderedPageBreak/>
        <w:t>people could have noticed? Or the opposite- being so fidgety or restless that you have been moving around a lot more than usual</w:t>
      </w:r>
      <w:r w:rsidR="00FC23C9" w:rsidRPr="00F21B4B">
        <w:rPr>
          <w:rFonts w:ascii="Arial" w:hAnsi="Arial" w:cs="Arial"/>
          <w:bCs/>
          <w:sz w:val="22"/>
          <w:szCs w:val="22"/>
        </w:rPr>
        <w:t>?</w:t>
      </w:r>
    </w:p>
    <w:p w14:paraId="613D31A6" w14:textId="04A7B8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sz w:val="22"/>
          <w:szCs w:val="22"/>
        </w:rPr>
        <w:t xml:space="preserve"> Not at all</w:t>
      </w:r>
    </w:p>
    <w:p w14:paraId="03A68AAB" w14:textId="316A8BD6"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27228209" w14:textId="5F835D05"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71E36AC8" w14:textId="4D945F35" w:rsidR="00AE49C5" w:rsidRPr="00B64636"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3C8480DA" w14:textId="77777777" w:rsidR="00AE49C5" w:rsidRPr="00B64636" w:rsidRDefault="00AE49C5" w:rsidP="003F794E">
      <w:pPr>
        <w:rPr>
          <w:rFonts w:ascii="Arial" w:hAnsi="Arial" w:cs="Arial"/>
          <w:bCs/>
          <w:iCs/>
          <w:sz w:val="22"/>
          <w:szCs w:val="22"/>
        </w:rPr>
      </w:pPr>
    </w:p>
    <w:p w14:paraId="42501153" w14:textId="3821B34C" w:rsidR="00AE49C5" w:rsidRPr="00B64636" w:rsidRDefault="00B31AE3" w:rsidP="000819DC">
      <w:pPr>
        <w:ind w:firstLine="360"/>
        <w:rPr>
          <w:rFonts w:ascii="Arial" w:hAnsi="Arial" w:cs="Arial"/>
          <w:b/>
          <w:bCs/>
          <w:iCs/>
          <w:sz w:val="22"/>
          <w:szCs w:val="22"/>
        </w:rPr>
      </w:pPr>
      <w:r w:rsidRPr="00B64636">
        <w:rPr>
          <w:rFonts w:ascii="Arial" w:hAnsi="Arial" w:cs="Arial"/>
          <w:b/>
          <w:bCs/>
          <w:iCs/>
          <w:sz w:val="22"/>
          <w:szCs w:val="22"/>
        </w:rPr>
        <w:t>*</w:t>
      </w:r>
      <w:r w:rsidR="00985749" w:rsidRPr="00B64636">
        <w:rPr>
          <w:rFonts w:ascii="Arial" w:hAnsi="Arial" w:cs="Arial"/>
          <w:b/>
          <w:bCs/>
          <w:iCs/>
          <w:sz w:val="22"/>
          <w:szCs w:val="22"/>
        </w:rPr>
        <w:t>GAD-7</w:t>
      </w:r>
    </w:p>
    <w:p w14:paraId="14B566BC" w14:textId="77777777" w:rsidR="00AE49C5" w:rsidRPr="00B64636" w:rsidRDefault="00AE49C5" w:rsidP="003F794E">
      <w:pPr>
        <w:rPr>
          <w:rFonts w:ascii="Arial" w:hAnsi="Arial" w:cs="Arial"/>
          <w:bCs/>
          <w:iCs/>
          <w:sz w:val="22"/>
          <w:szCs w:val="22"/>
        </w:rPr>
      </w:pPr>
    </w:p>
    <w:p w14:paraId="0E32FC03" w14:textId="0B5A8FAE"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w:t>
      </w:r>
      <w:r w:rsidRPr="00B64636">
        <w:rPr>
          <w:rFonts w:ascii="Arial" w:hAnsi="Arial" w:cs="Arial"/>
          <w:bCs/>
          <w:iCs/>
          <w:sz w:val="22"/>
          <w:szCs w:val="22"/>
        </w:rPr>
        <w:t xml:space="preserve">feeling nervous, anxious, </w:t>
      </w:r>
      <w:r w:rsidR="00985749" w:rsidRPr="00B64636">
        <w:rPr>
          <w:rFonts w:ascii="Arial" w:hAnsi="Arial" w:cs="Arial"/>
          <w:bCs/>
          <w:iCs/>
          <w:sz w:val="22"/>
          <w:szCs w:val="22"/>
        </w:rPr>
        <w:t xml:space="preserve">or </w:t>
      </w:r>
      <w:r w:rsidRPr="00B64636">
        <w:rPr>
          <w:rFonts w:ascii="Arial" w:hAnsi="Arial" w:cs="Arial"/>
          <w:bCs/>
          <w:iCs/>
          <w:sz w:val="22"/>
          <w:szCs w:val="22"/>
        </w:rPr>
        <w:t>on edge?</w:t>
      </w:r>
    </w:p>
    <w:p w14:paraId="54FABE07" w14:textId="50155EA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32590290" w14:textId="5EDD03CF"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1BC416FF" w14:textId="5FE7FF8D"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757EE0FA" w14:textId="6243BEE1"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4CB2EF74" w14:textId="77777777" w:rsidR="00AE49C5" w:rsidRPr="00B64636" w:rsidRDefault="00AE49C5" w:rsidP="003F794E">
      <w:pPr>
        <w:rPr>
          <w:rFonts w:ascii="Arial" w:hAnsi="Arial" w:cs="Arial"/>
          <w:bCs/>
          <w:iCs/>
          <w:sz w:val="22"/>
          <w:szCs w:val="22"/>
        </w:rPr>
      </w:pPr>
    </w:p>
    <w:p w14:paraId="07992589" w14:textId="2F2EF38B"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not being able to stop or control </w:t>
      </w:r>
      <w:r w:rsidR="00FC23C9" w:rsidRPr="00B64636">
        <w:rPr>
          <w:rFonts w:ascii="Arial" w:hAnsi="Arial" w:cs="Arial"/>
          <w:bCs/>
          <w:iCs/>
          <w:sz w:val="22"/>
          <w:szCs w:val="22"/>
        </w:rPr>
        <w:t>worrying</w:t>
      </w:r>
      <w:r w:rsidRPr="00B64636">
        <w:rPr>
          <w:rFonts w:ascii="Arial" w:hAnsi="Arial" w:cs="Arial"/>
          <w:bCs/>
          <w:iCs/>
          <w:sz w:val="22"/>
          <w:szCs w:val="22"/>
        </w:rPr>
        <w:t>?</w:t>
      </w:r>
    </w:p>
    <w:p w14:paraId="1941BDEE" w14:textId="5BFEA4D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0A20200B" w14:textId="5306A38C"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0D79EB8A" w14:textId="40BD0ABA"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509A7130" w14:textId="2F514562" w:rsidR="00C43B23" w:rsidRPr="00B64636" w:rsidRDefault="00C43B23" w:rsidP="00EA2D18">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Nearly every day</w:t>
      </w:r>
    </w:p>
    <w:p w14:paraId="4FF52191" w14:textId="77777777" w:rsidR="00C43B23" w:rsidRPr="00B64636" w:rsidRDefault="00C43B23" w:rsidP="00EA2D18">
      <w:pPr>
        <w:ind w:left="1440"/>
        <w:rPr>
          <w:rFonts w:ascii="Arial" w:hAnsi="Arial" w:cs="Arial"/>
          <w:bCs/>
          <w:iCs/>
          <w:sz w:val="22"/>
          <w:szCs w:val="22"/>
        </w:rPr>
      </w:pPr>
    </w:p>
    <w:p w14:paraId="56E5D237" w14:textId="2D3267E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been </w:t>
      </w:r>
      <w:r w:rsidR="00985749" w:rsidRPr="00B64636">
        <w:rPr>
          <w:rFonts w:ascii="Arial" w:hAnsi="Arial" w:cs="Arial"/>
          <w:bCs/>
          <w:iCs/>
          <w:sz w:val="22"/>
          <w:szCs w:val="22"/>
        </w:rPr>
        <w:t>bothered by worrying too much about different things</w:t>
      </w:r>
      <w:r w:rsidRPr="00B64636">
        <w:rPr>
          <w:rFonts w:ascii="Arial" w:hAnsi="Arial" w:cs="Arial"/>
          <w:bCs/>
          <w:sz w:val="22"/>
          <w:szCs w:val="22"/>
        </w:rPr>
        <w:t>?</w:t>
      </w:r>
    </w:p>
    <w:p w14:paraId="49BE5D40" w14:textId="5BDF82D6"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270C2EDA" w14:textId="28AB3B7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96E296E" w14:textId="4C14F10A"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E669066" w14:textId="5A6FD7EF"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32381856" w14:textId="794F9DD3" w:rsidR="00AE49C5" w:rsidRPr="00B64636" w:rsidRDefault="00AE49C5" w:rsidP="003F794E">
      <w:pPr>
        <w:rPr>
          <w:rFonts w:ascii="Arial" w:hAnsi="Arial" w:cs="Arial"/>
          <w:sz w:val="22"/>
          <w:szCs w:val="22"/>
        </w:rPr>
      </w:pPr>
    </w:p>
    <w:p w14:paraId="2D0A57A3" w14:textId="01C98C8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 xml:space="preserve">bothered by </w:t>
      </w:r>
      <w:r w:rsidR="00985749" w:rsidRPr="00B64636">
        <w:rPr>
          <w:rFonts w:ascii="Arial" w:hAnsi="Arial" w:cs="Arial"/>
          <w:bCs/>
          <w:sz w:val="22"/>
          <w:szCs w:val="22"/>
        </w:rPr>
        <w:t>trouble relaxing</w:t>
      </w:r>
      <w:r w:rsidRPr="00B64636">
        <w:rPr>
          <w:rFonts w:ascii="Arial" w:hAnsi="Arial" w:cs="Arial"/>
          <w:bCs/>
          <w:sz w:val="22"/>
          <w:szCs w:val="22"/>
        </w:rPr>
        <w:t>?</w:t>
      </w:r>
    </w:p>
    <w:p w14:paraId="00D0CB21" w14:textId="0FBBDAB9" w:rsidR="00AE49C5" w:rsidRPr="00B64636" w:rsidRDefault="00AE49C5" w:rsidP="00EA2D18">
      <w:pPr>
        <w:ind w:left="1440"/>
        <w:rPr>
          <w:rFonts w:ascii="Arial" w:hAnsi="Arial" w:cs="Arial"/>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sz w:val="22"/>
          <w:szCs w:val="22"/>
        </w:rPr>
        <w:t xml:space="preserve"> Not at all</w:t>
      </w:r>
    </w:p>
    <w:p w14:paraId="650D6C54" w14:textId="34C2981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4F01CD53" w14:textId="28517CA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13080098" w14:textId="5926F0E6"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2EC34B" w14:textId="6028C3B5" w:rsidR="00AE49C5" w:rsidRPr="00B64636" w:rsidRDefault="00AE49C5" w:rsidP="003F794E">
      <w:pPr>
        <w:rPr>
          <w:rFonts w:ascii="Arial" w:hAnsi="Arial" w:cs="Arial"/>
          <w:sz w:val="22"/>
          <w:szCs w:val="22"/>
        </w:rPr>
      </w:pPr>
    </w:p>
    <w:p w14:paraId="0406DB6F" w14:textId="2C219919"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ing so restless that it is hard to sit still</w:t>
      </w:r>
      <w:r w:rsidRPr="00B64636">
        <w:rPr>
          <w:rFonts w:ascii="Arial" w:hAnsi="Arial" w:cs="Arial"/>
          <w:bCs/>
          <w:sz w:val="22"/>
          <w:szCs w:val="22"/>
        </w:rPr>
        <w:t>?</w:t>
      </w:r>
    </w:p>
    <w:p w14:paraId="161CD3DE" w14:textId="45F47B2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AF8BB5F" w14:textId="4F263C19"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63390F8A" w14:textId="08DC614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3AEB3C09" w14:textId="098BA9BF"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F160DDB" w14:textId="77777777" w:rsidR="00AE49C5" w:rsidRPr="00B64636" w:rsidRDefault="00AE49C5" w:rsidP="003F794E">
      <w:pPr>
        <w:rPr>
          <w:rFonts w:ascii="Arial" w:hAnsi="Arial" w:cs="Arial"/>
          <w:bCs/>
          <w:sz w:val="22"/>
          <w:szCs w:val="22"/>
        </w:rPr>
      </w:pPr>
    </w:p>
    <w:p w14:paraId="2C1E538A" w14:textId="1FFB1D71"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coming easily annoyed or irritable</w:t>
      </w:r>
      <w:r w:rsidRPr="00B64636">
        <w:rPr>
          <w:rFonts w:ascii="Arial" w:hAnsi="Arial" w:cs="Arial"/>
          <w:bCs/>
          <w:sz w:val="22"/>
          <w:szCs w:val="22"/>
        </w:rPr>
        <w:t>?</w:t>
      </w:r>
    </w:p>
    <w:p w14:paraId="2277ABD4" w14:textId="4DFBC187"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4079D8F" w14:textId="4E3C3A4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33463F9" w14:textId="77946E49"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46120C7" w14:textId="1457E514"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5BEC05F2" w14:textId="77777777" w:rsidR="00AE49C5" w:rsidRPr="00B64636" w:rsidRDefault="00AE49C5" w:rsidP="003F794E">
      <w:pPr>
        <w:rPr>
          <w:rFonts w:ascii="Arial" w:hAnsi="Arial" w:cs="Arial"/>
          <w:bCs/>
          <w:sz w:val="22"/>
          <w:szCs w:val="22"/>
        </w:rPr>
      </w:pPr>
    </w:p>
    <w:p w14:paraId="08AD017D" w14:textId="7FA53BDB"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feeling afraid as if something awful might happen</w:t>
      </w:r>
      <w:r w:rsidRPr="00B64636">
        <w:rPr>
          <w:rFonts w:ascii="Arial" w:hAnsi="Arial" w:cs="Arial"/>
          <w:bCs/>
          <w:sz w:val="22"/>
          <w:szCs w:val="22"/>
        </w:rPr>
        <w:t>?</w:t>
      </w:r>
    </w:p>
    <w:p w14:paraId="701ED373" w14:textId="0AFBDBC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9A2E813" w14:textId="7B2C0F6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29AE0023" w14:textId="6457CAA4"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4D3362AF" w14:textId="1705E8E5"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481363" w14:textId="77777777" w:rsidR="00AE49C5" w:rsidRPr="00B64636" w:rsidRDefault="00AE49C5" w:rsidP="003F794E">
      <w:pPr>
        <w:rPr>
          <w:rFonts w:ascii="Arial" w:hAnsi="Arial" w:cs="Arial"/>
          <w:bCs/>
          <w:sz w:val="22"/>
          <w:szCs w:val="22"/>
        </w:rPr>
      </w:pPr>
    </w:p>
    <w:p w14:paraId="1B872796" w14:textId="303373F3" w:rsidR="005833BB" w:rsidRPr="00B64636" w:rsidRDefault="00B31AE3">
      <w:pPr>
        <w:widowControl/>
        <w:autoSpaceDE/>
        <w:autoSpaceDN/>
        <w:adjustRightInd/>
        <w:spacing w:after="200" w:line="276" w:lineRule="auto"/>
      </w:pPr>
      <w:r w:rsidRPr="00B64636">
        <w:rPr>
          <w:rFonts w:ascii="Arial" w:hAnsi="Arial" w:cs="Arial"/>
          <w:b/>
          <w:bCs/>
          <w:iCs/>
          <w:sz w:val="22"/>
          <w:szCs w:val="22"/>
        </w:rPr>
        <w:t>*Complete at Baseline, 1, 3, and 6 month follow ups</w:t>
      </w:r>
      <w:r w:rsidR="00AE49C5" w:rsidRPr="00B64636">
        <w:br w:type="page"/>
      </w:r>
      <w:bookmarkStart w:id="21" w:name="_Toc367104057"/>
    </w:p>
    <w:p w14:paraId="57021EF1" w14:textId="37C9D4DF" w:rsidR="005833BB" w:rsidRPr="00B64636" w:rsidRDefault="005833BB" w:rsidP="006D685A">
      <w:pPr>
        <w:pStyle w:val="Heading2"/>
        <w:jc w:val="center"/>
        <w:rPr>
          <w:i/>
        </w:rPr>
      </w:pPr>
      <w:bookmarkStart w:id="22" w:name="_Toc49423564"/>
      <w:r w:rsidRPr="00B64636">
        <w:rPr>
          <w:i/>
        </w:rPr>
        <w:lastRenderedPageBreak/>
        <w:t>SF 12</w:t>
      </w:r>
      <w:r w:rsidR="006C63F0" w:rsidRPr="00B64636">
        <w:rPr>
          <w:i/>
        </w:rPr>
        <w:t xml:space="preserve"> Health Survey</w:t>
      </w:r>
      <w:bookmarkEnd w:id="22"/>
    </w:p>
    <w:p w14:paraId="7A26297F" w14:textId="77777777" w:rsidR="00D16A89" w:rsidRPr="00B64636" w:rsidRDefault="00D16A89" w:rsidP="00625C92">
      <w:pPr>
        <w:rPr>
          <w:rFonts w:ascii="Arial" w:hAnsi="Arial" w:cs="Arial"/>
          <w:sz w:val="22"/>
          <w:szCs w:val="22"/>
        </w:rPr>
      </w:pPr>
    </w:p>
    <w:p w14:paraId="6FEE6A2E" w14:textId="3419C2FE" w:rsidR="005833BB" w:rsidRPr="00B64636" w:rsidRDefault="006D685A" w:rsidP="00625C92">
      <w:pPr>
        <w:rPr>
          <w:rFonts w:ascii="Arial" w:hAnsi="Arial" w:cs="Arial"/>
          <w:iCs/>
          <w:sz w:val="22"/>
          <w:szCs w:val="22"/>
        </w:rPr>
      </w:pPr>
      <w:r w:rsidRPr="00B64636">
        <w:rPr>
          <w:rFonts w:ascii="Arial" w:hAnsi="Arial" w:cs="Arial"/>
          <w:sz w:val="22"/>
          <w:szCs w:val="22"/>
        </w:rPr>
        <w:t xml:space="preserve">The </w:t>
      </w:r>
      <w:r w:rsidR="005833BB" w:rsidRPr="00B64636">
        <w:rPr>
          <w:rFonts w:ascii="Arial" w:hAnsi="Arial" w:cs="Arial"/>
          <w:sz w:val="22"/>
          <w:szCs w:val="22"/>
        </w:rPr>
        <w:t xml:space="preserve">12-item Short-Form Health Survey </w:t>
      </w:r>
      <w:r w:rsidR="005833BB" w:rsidRPr="00B64636">
        <w:rPr>
          <w:rFonts w:ascii="Arial" w:hAnsi="Arial" w:cs="Arial"/>
          <w:sz w:val="22"/>
          <w:szCs w:val="22"/>
        </w:rPr>
        <w:fldChar w:fldCharType="begin"/>
      </w:r>
      <w:r w:rsidR="005833BB" w:rsidRPr="00B64636">
        <w:rPr>
          <w:rFonts w:ascii="Arial" w:hAnsi="Arial" w:cs="Arial"/>
          <w:sz w:val="22"/>
          <w:szCs w:val="22"/>
        </w:rPr>
        <w:instrText xml:space="preserve"> ADDIN EN.CITE &lt;EndNote&gt;&lt;Cite&gt;&lt;Author&gt;Ware Jr&lt;/Author&gt;&lt;Year&gt;1996&lt;/Year&gt;&lt;RecNum&gt;509&lt;/RecNum&gt;&lt;DisplayText&gt;(Ware Jr, Kosinski, &amp;amp; Keller, 1996)&lt;/DisplayText&gt;&lt;record&gt;&lt;rec-number&gt;509&lt;/rec-number&gt;&lt;foreign-keys&gt;&lt;key app="EN" db-id="dfsxdxz5pp5xvsefrwpxevxxe0sfpwsf5es5" timestamp="1412288116"&gt;509&lt;/key&gt;&lt;/foreign-keys&gt;&lt;ref-type name="Journal Article"&gt;17&lt;/ref-type&gt;&lt;contributors&gt;&lt;authors&gt;&lt;author&gt;Ware Jr,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dates&gt;&lt;year&gt;1996&lt;/year&gt;&lt;/dates&gt;&lt;isbn&gt;0025-7079&lt;/isbn&gt;&lt;urls&gt;&lt;/urls&gt;&lt;/record&gt;&lt;/Cite&gt;&lt;/EndNote&gt;</w:instrText>
      </w:r>
      <w:r w:rsidR="005833BB" w:rsidRPr="00B64636">
        <w:rPr>
          <w:rFonts w:ascii="Arial" w:hAnsi="Arial" w:cs="Arial"/>
          <w:sz w:val="22"/>
          <w:szCs w:val="22"/>
        </w:rPr>
        <w:fldChar w:fldCharType="separate"/>
      </w:r>
      <w:r w:rsidR="005833BB" w:rsidRPr="00B64636">
        <w:rPr>
          <w:rFonts w:ascii="Arial" w:hAnsi="Arial" w:cs="Arial"/>
          <w:noProof/>
          <w:sz w:val="22"/>
          <w:szCs w:val="22"/>
        </w:rPr>
        <w:t>(</w:t>
      </w:r>
      <w:hyperlink w:anchor="_ENREF_28" w:tooltip="Ware Jr, 1996 #509" w:history="1">
        <w:r w:rsidR="007B095A" w:rsidRPr="00B64636">
          <w:rPr>
            <w:rFonts w:ascii="Arial" w:hAnsi="Arial" w:cs="Arial"/>
            <w:noProof/>
            <w:sz w:val="22"/>
            <w:szCs w:val="22"/>
          </w:rPr>
          <w:t>Ware Jr, Kosinski, &amp; Keller, 1996</w:t>
        </w:r>
      </w:hyperlink>
      <w:r w:rsidR="005833BB" w:rsidRPr="00B64636">
        <w:rPr>
          <w:rFonts w:ascii="Arial" w:hAnsi="Arial" w:cs="Arial"/>
          <w:noProof/>
          <w:sz w:val="22"/>
          <w:szCs w:val="22"/>
        </w:rPr>
        <w:t>)</w:t>
      </w:r>
      <w:r w:rsidR="005833BB" w:rsidRPr="00B64636">
        <w:rPr>
          <w:rFonts w:ascii="Arial" w:hAnsi="Arial" w:cs="Arial"/>
          <w:sz w:val="22"/>
          <w:szCs w:val="22"/>
        </w:rPr>
        <w:fldChar w:fldCharType="end"/>
      </w:r>
      <w:r w:rsidRPr="00B64636">
        <w:rPr>
          <w:rFonts w:ascii="Arial" w:hAnsi="Arial" w:cs="Arial"/>
          <w:sz w:val="22"/>
          <w:szCs w:val="22"/>
        </w:rPr>
        <w:t xml:space="preserve"> will be administered to </w:t>
      </w:r>
      <w:r w:rsidR="00DF3EC7" w:rsidRPr="00B64636">
        <w:rPr>
          <w:rFonts w:ascii="Arial" w:hAnsi="Arial" w:cs="Arial"/>
          <w:sz w:val="22"/>
          <w:szCs w:val="22"/>
        </w:rPr>
        <w:t>all participants at the baseline</w:t>
      </w:r>
      <w:r w:rsidR="00DF3EC7" w:rsidRPr="00B64636">
        <w:rPr>
          <w:rFonts w:ascii="Arial" w:hAnsi="Arial" w:cs="Arial"/>
          <w:iCs/>
          <w:sz w:val="22"/>
          <w:szCs w:val="22"/>
        </w:rPr>
        <w:t xml:space="preserve"> assessment, and the 1 month, 3 month, and 6 month follow-up assessments. </w:t>
      </w:r>
    </w:p>
    <w:p w14:paraId="13ACB91D" w14:textId="77777777" w:rsidR="00A012C5" w:rsidRPr="00B64636" w:rsidRDefault="00A012C5" w:rsidP="00625C92">
      <w:pPr>
        <w:rPr>
          <w:rFonts w:ascii="Arial" w:hAnsi="Arial" w:cs="Arial"/>
          <w:iCs/>
          <w:sz w:val="22"/>
          <w:szCs w:val="22"/>
        </w:rPr>
      </w:pPr>
    </w:p>
    <w:p w14:paraId="740EA36A" w14:textId="367BDCE7" w:rsidR="006C63F0" w:rsidRPr="00B64636" w:rsidRDefault="006C63F0" w:rsidP="006C63F0">
      <w:pPr>
        <w:rPr>
          <w:rFonts w:ascii="Arial" w:hAnsi="Arial" w:cs="Arial"/>
          <w:b/>
          <w:sz w:val="22"/>
          <w:szCs w:val="22"/>
        </w:rPr>
      </w:pPr>
      <w:r w:rsidRPr="00B64636">
        <w:rPr>
          <w:rFonts w:ascii="Arial" w:hAnsi="Arial" w:cs="Arial"/>
          <w:b/>
          <w:sz w:val="22"/>
          <w:szCs w:val="22"/>
        </w:rPr>
        <w:t>This survey asks for your views about your health.  This information will help keep track of how you feel and how well you are able to do your usual activities.  If you are unsure about how to answer, please give the best answer you can.</w:t>
      </w:r>
    </w:p>
    <w:p w14:paraId="517D627B" w14:textId="230496D1" w:rsidR="006C63F0" w:rsidRPr="00B64636" w:rsidRDefault="006C63F0" w:rsidP="00A91D01">
      <w:pPr>
        <w:ind w:left="720" w:hanging="720"/>
        <w:rPr>
          <w:rFonts w:ascii="Arial" w:hAnsi="Arial" w:cs="Arial"/>
          <w:sz w:val="22"/>
          <w:szCs w:val="22"/>
        </w:rPr>
      </w:pPr>
    </w:p>
    <w:tbl>
      <w:tblPr>
        <w:tblStyle w:val="TableGrid"/>
        <w:tblW w:w="0" w:type="auto"/>
        <w:tblLook w:val="04A0" w:firstRow="1" w:lastRow="0" w:firstColumn="1" w:lastColumn="0" w:noHBand="0" w:noVBand="1"/>
      </w:tblPr>
      <w:tblGrid>
        <w:gridCol w:w="1188"/>
        <w:gridCol w:w="90"/>
        <w:gridCol w:w="2643"/>
        <w:gridCol w:w="1203"/>
        <w:gridCol w:w="1209"/>
        <w:gridCol w:w="856"/>
        <w:gridCol w:w="270"/>
        <w:gridCol w:w="353"/>
        <w:gridCol w:w="515"/>
        <w:gridCol w:w="356"/>
        <w:gridCol w:w="611"/>
        <w:gridCol w:w="260"/>
        <w:gridCol w:w="246"/>
        <w:gridCol w:w="990"/>
      </w:tblGrid>
      <w:tr w:rsidR="00E96158" w:rsidRPr="00B64636" w14:paraId="6341A0CF" w14:textId="77777777" w:rsidTr="003F6F2D">
        <w:tc>
          <w:tcPr>
            <w:tcW w:w="1278" w:type="dxa"/>
            <w:gridSpan w:val="2"/>
          </w:tcPr>
          <w:p w14:paraId="18E1FEEE" w14:textId="21C1AE55" w:rsidR="00E96158" w:rsidRPr="00B64636" w:rsidRDefault="00E96158" w:rsidP="0004534A">
            <w:pPr>
              <w:ind w:left="720" w:hanging="720"/>
              <w:rPr>
                <w:rFonts w:ascii="Arial" w:hAnsi="Arial" w:cs="Arial"/>
                <w:sz w:val="22"/>
                <w:szCs w:val="22"/>
              </w:rPr>
            </w:pPr>
            <w:r w:rsidRPr="00B64636">
              <w:rPr>
                <w:rFonts w:ascii="Arial" w:hAnsi="Arial" w:cs="Arial"/>
                <w:sz w:val="22"/>
                <w:szCs w:val="22"/>
              </w:rPr>
              <w:t>SF1</w:t>
            </w:r>
            <w:r w:rsidRPr="00B64636">
              <w:rPr>
                <w:rFonts w:ascii="Arial" w:hAnsi="Arial" w:cs="Arial"/>
                <w:sz w:val="22"/>
                <w:szCs w:val="22"/>
              </w:rPr>
              <w:tab/>
            </w:r>
          </w:p>
        </w:tc>
        <w:tc>
          <w:tcPr>
            <w:tcW w:w="9512" w:type="dxa"/>
            <w:gridSpan w:val="12"/>
          </w:tcPr>
          <w:p w14:paraId="69F6AC48" w14:textId="22531B3C" w:rsidR="00E96158" w:rsidRPr="00B64636" w:rsidRDefault="00E96158" w:rsidP="00625C92">
            <w:pPr>
              <w:ind w:left="720" w:hanging="720"/>
              <w:rPr>
                <w:rFonts w:ascii="Arial" w:hAnsi="Arial" w:cs="Arial"/>
                <w:sz w:val="22"/>
                <w:szCs w:val="22"/>
              </w:rPr>
            </w:pPr>
            <w:r w:rsidRPr="00B64636">
              <w:rPr>
                <w:rFonts w:ascii="Arial" w:hAnsi="Arial" w:cs="Arial"/>
                <w:sz w:val="22"/>
                <w:szCs w:val="22"/>
              </w:rPr>
              <w:t>In general, would you say your health is:</w:t>
            </w:r>
          </w:p>
          <w:p w14:paraId="373C356D" w14:textId="58C4619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cellent</w:t>
            </w:r>
          </w:p>
          <w:p w14:paraId="1E49C5FA" w14:textId="00E009B7"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Very Good </w:t>
            </w:r>
          </w:p>
          <w:p w14:paraId="1B2AC52B" w14:textId="2DE165A2"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Good</w:t>
            </w:r>
          </w:p>
          <w:p w14:paraId="52DAD3D8" w14:textId="3B04BB83"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Fair</w:t>
            </w:r>
          </w:p>
          <w:p w14:paraId="433BABFB" w14:textId="3F9A76C1" w:rsidR="00E96158" w:rsidRPr="00B64636" w:rsidRDefault="00E96158" w:rsidP="00D31E44">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or</w:t>
            </w:r>
          </w:p>
        </w:tc>
      </w:tr>
      <w:tr w:rsidR="0095672D" w:rsidRPr="00B64636" w14:paraId="496481E8" w14:textId="77777777" w:rsidTr="003F6F2D">
        <w:tc>
          <w:tcPr>
            <w:tcW w:w="7189" w:type="dxa"/>
            <w:gridSpan w:val="6"/>
          </w:tcPr>
          <w:p w14:paraId="62828A79" w14:textId="3B8D62AB" w:rsidR="0095672D" w:rsidRPr="00B64636" w:rsidRDefault="00E96158" w:rsidP="0095672D">
            <w:pPr>
              <w:tabs>
                <w:tab w:val="left" w:pos="960"/>
              </w:tabs>
              <w:rPr>
                <w:rFonts w:ascii="Arial" w:hAnsi="Arial" w:cs="Arial"/>
                <w:sz w:val="22"/>
                <w:szCs w:val="22"/>
              </w:rPr>
            </w:pPr>
            <w:r w:rsidRPr="00B64636">
              <w:rPr>
                <w:rFonts w:ascii="Arial" w:hAnsi="Arial" w:cs="Arial"/>
                <w:sz w:val="22"/>
                <w:szCs w:val="22"/>
              </w:rPr>
              <w:t xml:space="preserve">The following questions are about activities you might do during a typical day. Does </w:t>
            </w:r>
            <w:r w:rsidRPr="00B64636">
              <w:rPr>
                <w:rFonts w:ascii="Arial" w:hAnsi="Arial" w:cs="Arial"/>
                <w:sz w:val="22"/>
                <w:szCs w:val="22"/>
                <w:u w:val="single"/>
              </w:rPr>
              <w:t>your health now limit you</w:t>
            </w:r>
            <w:r w:rsidRPr="00B64636">
              <w:rPr>
                <w:rFonts w:ascii="Arial" w:hAnsi="Arial" w:cs="Arial"/>
                <w:sz w:val="22"/>
                <w:szCs w:val="22"/>
              </w:rPr>
              <w:t xml:space="preserve"> in these activities? If so, how much?</w:t>
            </w:r>
          </w:p>
        </w:tc>
        <w:tc>
          <w:tcPr>
            <w:tcW w:w="1138" w:type="dxa"/>
            <w:gridSpan w:val="3"/>
          </w:tcPr>
          <w:p w14:paraId="450734E0" w14:textId="22F50E10" w:rsidR="0095672D" w:rsidRPr="00B64636" w:rsidRDefault="0095672D" w:rsidP="0004534A">
            <w:pPr>
              <w:tabs>
                <w:tab w:val="left" w:pos="960"/>
              </w:tabs>
              <w:jc w:val="center"/>
              <w:rPr>
                <w:rFonts w:ascii="Arial" w:hAnsi="Arial" w:cs="Arial"/>
              </w:rPr>
            </w:pPr>
            <w:r w:rsidRPr="00B64636">
              <w:rPr>
                <w:rFonts w:ascii="Arial" w:hAnsi="Arial" w:cs="Arial"/>
                <w:b/>
              </w:rPr>
              <w:t>Yes, limited a lot</w:t>
            </w:r>
          </w:p>
        </w:tc>
        <w:tc>
          <w:tcPr>
            <w:tcW w:w="1227" w:type="dxa"/>
            <w:gridSpan w:val="3"/>
          </w:tcPr>
          <w:p w14:paraId="408444F3" w14:textId="2E293E0D" w:rsidR="0095672D" w:rsidRPr="00B64636" w:rsidRDefault="0095672D" w:rsidP="0004534A">
            <w:pPr>
              <w:tabs>
                <w:tab w:val="left" w:pos="960"/>
              </w:tabs>
              <w:jc w:val="center"/>
              <w:rPr>
                <w:rFonts w:ascii="Arial" w:hAnsi="Arial" w:cs="Arial"/>
              </w:rPr>
            </w:pPr>
            <w:r w:rsidRPr="00B64636">
              <w:rPr>
                <w:rFonts w:ascii="Arial" w:hAnsi="Arial" w:cs="Arial"/>
                <w:b/>
              </w:rPr>
              <w:t>Yes, limited a little</w:t>
            </w:r>
          </w:p>
        </w:tc>
        <w:tc>
          <w:tcPr>
            <w:tcW w:w="1236" w:type="dxa"/>
            <w:gridSpan w:val="2"/>
          </w:tcPr>
          <w:p w14:paraId="12B874C6" w14:textId="7F3E4213" w:rsidR="0095672D" w:rsidRPr="00B64636" w:rsidRDefault="0095672D" w:rsidP="0004534A">
            <w:pPr>
              <w:tabs>
                <w:tab w:val="left" w:pos="960"/>
              </w:tabs>
              <w:jc w:val="center"/>
              <w:rPr>
                <w:rFonts w:ascii="Arial" w:hAnsi="Arial" w:cs="Arial"/>
              </w:rPr>
            </w:pPr>
            <w:r w:rsidRPr="00B64636">
              <w:rPr>
                <w:rFonts w:ascii="Arial" w:hAnsi="Arial" w:cs="Arial"/>
                <w:b/>
              </w:rPr>
              <w:t>No, not limited at all</w:t>
            </w:r>
          </w:p>
        </w:tc>
      </w:tr>
      <w:tr w:rsidR="0095672D" w:rsidRPr="00B64636" w14:paraId="534755B1" w14:textId="77777777" w:rsidTr="003F6F2D">
        <w:trPr>
          <w:trHeight w:val="656"/>
        </w:trPr>
        <w:tc>
          <w:tcPr>
            <w:tcW w:w="1278" w:type="dxa"/>
            <w:gridSpan w:val="2"/>
          </w:tcPr>
          <w:p w14:paraId="383E9BF0" w14:textId="63660941" w:rsidR="0095672D" w:rsidRPr="00B64636" w:rsidRDefault="0095672D" w:rsidP="00D31E44">
            <w:pPr>
              <w:keepNext/>
              <w:keepLines/>
              <w:tabs>
                <w:tab w:val="left" w:pos="960"/>
              </w:tabs>
              <w:spacing w:before="200"/>
              <w:ind w:left="960" w:hanging="960"/>
              <w:outlineLvl w:val="7"/>
              <w:rPr>
                <w:rFonts w:ascii="Arial" w:hAnsi="Arial" w:cs="Arial"/>
                <w:sz w:val="22"/>
                <w:szCs w:val="22"/>
              </w:rPr>
            </w:pPr>
            <w:r w:rsidRPr="00B64636">
              <w:rPr>
                <w:rFonts w:ascii="Arial" w:hAnsi="Arial" w:cs="Arial"/>
                <w:sz w:val="22"/>
                <w:szCs w:val="22"/>
              </w:rPr>
              <w:t>SF2</w:t>
            </w:r>
          </w:p>
        </w:tc>
        <w:tc>
          <w:tcPr>
            <w:tcW w:w="5911" w:type="dxa"/>
            <w:gridSpan w:val="4"/>
          </w:tcPr>
          <w:p w14:paraId="54F11F0D" w14:textId="144C173A" w:rsidR="0095672D" w:rsidRPr="00B64636" w:rsidRDefault="0095672D" w:rsidP="0095672D">
            <w:pPr>
              <w:tabs>
                <w:tab w:val="left" w:pos="960"/>
              </w:tabs>
              <w:rPr>
                <w:rFonts w:ascii="Arial" w:hAnsi="Arial" w:cs="Arial"/>
                <w:sz w:val="22"/>
                <w:szCs w:val="22"/>
                <w:u w:val="single"/>
              </w:rPr>
            </w:pPr>
            <w:r w:rsidRPr="00B64636">
              <w:rPr>
                <w:rFonts w:ascii="Arial" w:hAnsi="Arial" w:cs="Arial"/>
                <w:sz w:val="22"/>
                <w:szCs w:val="22"/>
                <w:u w:val="single"/>
              </w:rPr>
              <w:t>Moderate activities</w:t>
            </w:r>
            <w:r w:rsidRPr="00B64636">
              <w:rPr>
                <w:rFonts w:ascii="Arial" w:hAnsi="Arial" w:cs="Arial"/>
                <w:sz w:val="22"/>
                <w:szCs w:val="22"/>
              </w:rPr>
              <w:t>, such as moving a table, pushing a vacuum cleaner, bowling, or playing golf</w:t>
            </w:r>
          </w:p>
        </w:tc>
        <w:tc>
          <w:tcPr>
            <w:tcW w:w="1138" w:type="dxa"/>
            <w:gridSpan w:val="3"/>
            <w:vAlign w:val="center"/>
          </w:tcPr>
          <w:p w14:paraId="41411FE5" w14:textId="4623CF2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7A717CCA" w14:textId="66CE14A1"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6ECD4119" w14:textId="0AFA570F"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389961CF" w14:textId="77777777" w:rsidTr="003F6F2D">
        <w:tc>
          <w:tcPr>
            <w:tcW w:w="1278" w:type="dxa"/>
            <w:gridSpan w:val="2"/>
          </w:tcPr>
          <w:p w14:paraId="0BF5E890" w14:textId="34C36A37"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SF3</w:t>
            </w:r>
          </w:p>
        </w:tc>
        <w:tc>
          <w:tcPr>
            <w:tcW w:w="5911" w:type="dxa"/>
            <w:gridSpan w:val="4"/>
          </w:tcPr>
          <w:p w14:paraId="73E78718" w14:textId="47CE7EFF"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 xml:space="preserve">Climbing </w:t>
            </w:r>
            <w:r w:rsidRPr="00B64636">
              <w:rPr>
                <w:rFonts w:ascii="Arial" w:hAnsi="Arial" w:cs="Arial"/>
                <w:sz w:val="22"/>
                <w:szCs w:val="22"/>
                <w:u w:val="single"/>
              </w:rPr>
              <w:t>several</w:t>
            </w:r>
            <w:r w:rsidRPr="00B64636">
              <w:rPr>
                <w:rFonts w:ascii="Arial" w:hAnsi="Arial" w:cs="Arial"/>
                <w:sz w:val="22"/>
                <w:szCs w:val="22"/>
              </w:rPr>
              <w:t xml:space="preserve"> flights of stairs</w:t>
            </w:r>
          </w:p>
        </w:tc>
        <w:tc>
          <w:tcPr>
            <w:tcW w:w="1138" w:type="dxa"/>
            <w:gridSpan w:val="3"/>
            <w:vAlign w:val="center"/>
          </w:tcPr>
          <w:p w14:paraId="1436990F" w14:textId="57EACD4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0D9A9929" w14:textId="65D147E6"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7EF28305" w14:textId="28C0241D"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22D9E317" w14:textId="77777777" w:rsidTr="003F6F2D">
        <w:tc>
          <w:tcPr>
            <w:tcW w:w="7812" w:type="dxa"/>
            <w:gridSpan w:val="8"/>
          </w:tcPr>
          <w:p w14:paraId="442B55D7" w14:textId="05C83573" w:rsidR="00E96158" w:rsidRPr="00B64636" w:rsidRDefault="00E96158" w:rsidP="00E96158">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activities </w:t>
            </w:r>
            <w:r w:rsidRPr="00B64636">
              <w:rPr>
                <w:rFonts w:ascii="Arial" w:hAnsi="Arial" w:cs="Arial"/>
                <w:sz w:val="22"/>
                <w:szCs w:val="22"/>
                <w:u w:val="single"/>
              </w:rPr>
              <w:t>as a result of your physical health</w:t>
            </w:r>
            <w:r w:rsidRPr="00B64636">
              <w:rPr>
                <w:rFonts w:ascii="Arial" w:hAnsi="Arial" w:cs="Arial"/>
                <w:sz w:val="22"/>
                <w:szCs w:val="22"/>
              </w:rPr>
              <w:t>?</w:t>
            </w:r>
          </w:p>
        </w:tc>
        <w:tc>
          <w:tcPr>
            <w:tcW w:w="1482" w:type="dxa"/>
            <w:gridSpan w:val="3"/>
          </w:tcPr>
          <w:p w14:paraId="03D7DB71" w14:textId="77777777" w:rsidR="00E96158" w:rsidRPr="00B64636" w:rsidRDefault="00E96158" w:rsidP="0004534A">
            <w:pPr>
              <w:tabs>
                <w:tab w:val="left" w:pos="960"/>
              </w:tabs>
              <w:jc w:val="center"/>
              <w:rPr>
                <w:rFonts w:ascii="Arial" w:hAnsi="Arial" w:cs="Arial"/>
                <w:b/>
              </w:rPr>
            </w:pPr>
          </w:p>
          <w:p w14:paraId="4D88F6EA" w14:textId="667F69B5" w:rsidR="0095672D" w:rsidRPr="00B64636" w:rsidRDefault="0095672D" w:rsidP="0004534A">
            <w:pPr>
              <w:tabs>
                <w:tab w:val="left" w:pos="960"/>
              </w:tabs>
              <w:jc w:val="center"/>
              <w:rPr>
                <w:rFonts w:ascii="Arial" w:hAnsi="Arial" w:cs="Arial"/>
                <w:b/>
              </w:rPr>
            </w:pPr>
            <w:r w:rsidRPr="00B64636">
              <w:rPr>
                <w:rFonts w:ascii="Arial" w:hAnsi="Arial" w:cs="Arial"/>
                <w:b/>
              </w:rPr>
              <w:t>Yes</w:t>
            </w:r>
          </w:p>
        </w:tc>
        <w:tc>
          <w:tcPr>
            <w:tcW w:w="1496" w:type="dxa"/>
            <w:gridSpan w:val="3"/>
          </w:tcPr>
          <w:p w14:paraId="0B0A4217" w14:textId="77777777" w:rsidR="00E96158" w:rsidRPr="00B64636" w:rsidRDefault="00E96158" w:rsidP="0004534A">
            <w:pPr>
              <w:tabs>
                <w:tab w:val="left" w:pos="960"/>
              </w:tabs>
              <w:jc w:val="center"/>
              <w:rPr>
                <w:rFonts w:ascii="Arial" w:hAnsi="Arial" w:cs="Arial"/>
                <w:b/>
              </w:rPr>
            </w:pPr>
          </w:p>
          <w:p w14:paraId="1A7558BC" w14:textId="410721F7" w:rsidR="0095672D" w:rsidRPr="00B64636" w:rsidRDefault="0095672D" w:rsidP="0004534A">
            <w:pPr>
              <w:tabs>
                <w:tab w:val="left" w:pos="960"/>
              </w:tabs>
              <w:jc w:val="center"/>
              <w:rPr>
                <w:rFonts w:ascii="Arial" w:hAnsi="Arial" w:cs="Arial"/>
                <w:b/>
              </w:rPr>
            </w:pPr>
            <w:r w:rsidRPr="00B64636">
              <w:rPr>
                <w:rFonts w:ascii="Arial" w:hAnsi="Arial" w:cs="Arial"/>
                <w:b/>
              </w:rPr>
              <w:t>No</w:t>
            </w:r>
          </w:p>
        </w:tc>
      </w:tr>
      <w:tr w:rsidR="0095672D" w:rsidRPr="00B64636" w14:paraId="31BBFD21" w14:textId="77777777" w:rsidTr="003F6F2D">
        <w:tc>
          <w:tcPr>
            <w:tcW w:w="1278" w:type="dxa"/>
            <w:gridSpan w:val="2"/>
          </w:tcPr>
          <w:p w14:paraId="7BCBBBCB" w14:textId="2FA1B9EB"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SF4</w:t>
            </w:r>
          </w:p>
        </w:tc>
        <w:tc>
          <w:tcPr>
            <w:tcW w:w="6534" w:type="dxa"/>
            <w:gridSpan w:val="6"/>
          </w:tcPr>
          <w:p w14:paraId="51F04A3D" w14:textId="6A6648AE"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tcPr>
          <w:p w14:paraId="0A5CEACB" w14:textId="70FF3305"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tcPr>
          <w:p w14:paraId="29A81F0D" w14:textId="095531AB"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95672D" w:rsidRPr="00B64636" w14:paraId="157FD256" w14:textId="77777777" w:rsidTr="003F6F2D">
        <w:trPr>
          <w:trHeight w:val="269"/>
        </w:trPr>
        <w:tc>
          <w:tcPr>
            <w:tcW w:w="1278" w:type="dxa"/>
            <w:gridSpan w:val="2"/>
          </w:tcPr>
          <w:p w14:paraId="13EAB8CD" w14:textId="245F2159" w:rsidR="0095672D" w:rsidRPr="00B64636" w:rsidRDefault="0095672D" w:rsidP="0004534A">
            <w:pPr>
              <w:tabs>
                <w:tab w:val="left" w:pos="960"/>
              </w:tabs>
              <w:ind w:left="960" w:hanging="960"/>
              <w:outlineLvl w:val="7"/>
              <w:rPr>
                <w:rFonts w:ascii="Arial" w:hAnsi="Arial" w:cs="Arial"/>
                <w:sz w:val="22"/>
                <w:szCs w:val="22"/>
              </w:rPr>
            </w:pPr>
            <w:r w:rsidRPr="00B64636">
              <w:rPr>
                <w:rFonts w:ascii="Arial" w:hAnsi="Arial" w:cs="Arial"/>
                <w:sz w:val="22"/>
                <w:szCs w:val="22"/>
              </w:rPr>
              <w:t>SF5</w:t>
            </w:r>
          </w:p>
        </w:tc>
        <w:tc>
          <w:tcPr>
            <w:tcW w:w="6534" w:type="dxa"/>
            <w:gridSpan w:val="6"/>
          </w:tcPr>
          <w:p w14:paraId="2EC053D6" w14:textId="2EAC5A90"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 xml:space="preserve">Were limited in the </w:t>
            </w:r>
            <w:r w:rsidRPr="00B64636">
              <w:rPr>
                <w:rFonts w:ascii="Arial" w:hAnsi="Arial" w:cs="Arial"/>
                <w:sz w:val="22"/>
                <w:szCs w:val="22"/>
                <w:u w:val="single"/>
              </w:rPr>
              <w:t>kind</w:t>
            </w:r>
            <w:r w:rsidRPr="00B64636">
              <w:rPr>
                <w:rFonts w:ascii="Arial" w:hAnsi="Arial" w:cs="Arial"/>
                <w:sz w:val="22"/>
                <w:szCs w:val="22"/>
              </w:rPr>
              <w:t xml:space="preserve"> of work or other activities</w:t>
            </w:r>
          </w:p>
        </w:tc>
        <w:tc>
          <w:tcPr>
            <w:tcW w:w="1482" w:type="dxa"/>
            <w:gridSpan w:val="3"/>
            <w:vAlign w:val="center"/>
          </w:tcPr>
          <w:p w14:paraId="235CF789" w14:textId="251B240D" w:rsidR="0095672D" w:rsidRPr="00B64636" w:rsidRDefault="0095672D"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4090FE7D" w14:textId="1D42C31E"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3F6F2D" w:rsidRPr="00B64636" w14:paraId="3880A1E4" w14:textId="77777777" w:rsidTr="003F6F2D">
        <w:trPr>
          <w:trHeight w:val="269"/>
        </w:trPr>
        <w:tc>
          <w:tcPr>
            <w:tcW w:w="7812" w:type="dxa"/>
            <w:gridSpan w:val="8"/>
          </w:tcPr>
          <w:p w14:paraId="709FF947" w14:textId="7E91D60D" w:rsidR="003F6F2D" w:rsidRPr="00B64636" w:rsidRDefault="003F6F2D" w:rsidP="003F6F2D">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daily activities </w:t>
            </w:r>
            <w:r w:rsidRPr="00B64636">
              <w:rPr>
                <w:rFonts w:ascii="Arial" w:hAnsi="Arial" w:cs="Arial"/>
                <w:sz w:val="22"/>
                <w:szCs w:val="22"/>
                <w:u w:val="single"/>
              </w:rPr>
              <w:t>as a result of any emotional problems</w:t>
            </w:r>
            <w:r w:rsidRPr="00B64636">
              <w:rPr>
                <w:rFonts w:ascii="Arial" w:hAnsi="Arial" w:cs="Arial"/>
                <w:sz w:val="22"/>
                <w:szCs w:val="22"/>
              </w:rPr>
              <w:t xml:space="preserve"> (such as feeling depressed or anxious)?</w:t>
            </w:r>
          </w:p>
        </w:tc>
        <w:tc>
          <w:tcPr>
            <w:tcW w:w="1482" w:type="dxa"/>
            <w:gridSpan w:val="3"/>
          </w:tcPr>
          <w:p w14:paraId="62DA277F" w14:textId="77777777" w:rsidR="003F6F2D" w:rsidRPr="00B64636" w:rsidRDefault="003F6F2D" w:rsidP="003F6F2D">
            <w:pPr>
              <w:tabs>
                <w:tab w:val="left" w:pos="960"/>
              </w:tabs>
              <w:jc w:val="center"/>
              <w:rPr>
                <w:rFonts w:ascii="Arial" w:hAnsi="Arial" w:cs="Arial"/>
                <w:b/>
              </w:rPr>
            </w:pPr>
          </w:p>
          <w:p w14:paraId="442B0E48" w14:textId="662A3150"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Yes</w:t>
            </w:r>
          </w:p>
        </w:tc>
        <w:tc>
          <w:tcPr>
            <w:tcW w:w="1496" w:type="dxa"/>
            <w:gridSpan w:val="3"/>
          </w:tcPr>
          <w:p w14:paraId="7BB2C5C4" w14:textId="77777777" w:rsidR="003F6F2D" w:rsidRPr="00B64636" w:rsidRDefault="003F6F2D" w:rsidP="003F6F2D">
            <w:pPr>
              <w:tabs>
                <w:tab w:val="left" w:pos="960"/>
              </w:tabs>
              <w:jc w:val="center"/>
              <w:rPr>
                <w:rFonts w:ascii="Arial" w:hAnsi="Arial" w:cs="Arial"/>
                <w:b/>
              </w:rPr>
            </w:pPr>
          </w:p>
          <w:p w14:paraId="42CFC9E1" w14:textId="1459EC23"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No</w:t>
            </w:r>
          </w:p>
        </w:tc>
      </w:tr>
      <w:tr w:rsidR="00F04BB0" w:rsidRPr="00B64636" w14:paraId="38B05834" w14:textId="77777777" w:rsidTr="003F6F2D">
        <w:trPr>
          <w:trHeight w:val="269"/>
        </w:trPr>
        <w:tc>
          <w:tcPr>
            <w:tcW w:w="1278" w:type="dxa"/>
            <w:gridSpan w:val="2"/>
          </w:tcPr>
          <w:p w14:paraId="4B910C43" w14:textId="41A42267"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6</w:t>
            </w:r>
          </w:p>
        </w:tc>
        <w:tc>
          <w:tcPr>
            <w:tcW w:w="6534" w:type="dxa"/>
            <w:gridSpan w:val="6"/>
          </w:tcPr>
          <w:p w14:paraId="169032C5" w14:textId="50C8A581"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vAlign w:val="center"/>
          </w:tcPr>
          <w:p w14:paraId="34F86D88" w14:textId="3C8228C5"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398EDC90" w14:textId="6862DE69" w:rsidR="00F04BB0" w:rsidRPr="00B64636" w:rsidRDefault="00F04BB0" w:rsidP="0004534A">
            <w:pPr>
              <w:tabs>
                <w:tab w:val="left" w:pos="960"/>
              </w:tabs>
              <w:jc w:val="center"/>
              <w:rPr>
                <w:rFonts w:ascii="Arial" w:hAnsi="Arial" w:cs="Arial"/>
                <w:sz w:val="22"/>
                <w:szCs w:val="22"/>
              </w:rPr>
            </w:pPr>
            <w:r w:rsidRPr="00B64636">
              <w:rPr>
                <w:rFonts w:ascii="Arial" w:hAnsi="Arial" w:cs="Arial"/>
                <w:sz w:val="22"/>
                <w:szCs w:val="22"/>
              </w:rPr>
              <w:t>0</w:t>
            </w:r>
          </w:p>
        </w:tc>
      </w:tr>
      <w:tr w:rsidR="00F04BB0" w:rsidRPr="00B64636" w14:paraId="1EF5DB3F" w14:textId="77777777" w:rsidTr="003F6F2D">
        <w:trPr>
          <w:trHeight w:val="269"/>
        </w:trPr>
        <w:tc>
          <w:tcPr>
            <w:tcW w:w="1278" w:type="dxa"/>
            <w:gridSpan w:val="2"/>
          </w:tcPr>
          <w:p w14:paraId="3FA81B49" w14:textId="33FB61F9"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7</w:t>
            </w:r>
          </w:p>
        </w:tc>
        <w:tc>
          <w:tcPr>
            <w:tcW w:w="6534" w:type="dxa"/>
            <w:gridSpan w:val="6"/>
          </w:tcPr>
          <w:p w14:paraId="2F2BA580" w14:textId="4DEA62A6"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rPr>
              <w:t xml:space="preserve">Did work or other activities </w:t>
            </w:r>
            <w:r w:rsidRPr="00B64636">
              <w:rPr>
                <w:rFonts w:ascii="Arial" w:hAnsi="Arial" w:cs="Arial"/>
                <w:sz w:val="22"/>
                <w:szCs w:val="22"/>
                <w:u w:val="single"/>
              </w:rPr>
              <w:t>less carefully than usual</w:t>
            </w:r>
          </w:p>
        </w:tc>
        <w:tc>
          <w:tcPr>
            <w:tcW w:w="1482" w:type="dxa"/>
            <w:gridSpan w:val="3"/>
            <w:vAlign w:val="center"/>
          </w:tcPr>
          <w:p w14:paraId="3878DB25" w14:textId="33D7684D"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0F7BE466" w14:textId="69C91E53"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0</w:t>
            </w:r>
          </w:p>
        </w:tc>
      </w:tr>
      <w:tr w:rsidR="00E96158" w:rsidRPr="00B64636" w14:paraId="1A3DBD14" w14:textId="77777777" w:rsidTr="003F6F2D">
        <w:trPr>
          <w:trHeight w:val="269"/>
        </w:trPr>
        <w:tc>
          <w:tcPr>
            <w:tcW w:w="1278" w:type="dxa"/>
            <w:gridSpan w:val="2"/>
          </w:tcPr>
          <w:p w14:paraId="57FB784A" w14:textId="06E9983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8</w:t>
            </w:r>
          </w:p>
        </w:tc>
        <w:tc>
          <w:tcPr>
            <w:tcW w:w="9512" w:type="dxa"/>
            <w:gridSpan w:val="12"/>
          </w:tcPr>
          <w:p w14:paraId="62D36E81" w14:textId="0B37B182" w:rsidR="00E96158" w:rsidRPr="00B64636" w:rsidRDefault="00E96158" w:rsidP="00625C92">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did </w:t>
            </w:r>
            <w:r w:rsidRPr="00B64636">
              <w:rPr>
                <w:rFonts w:ascii="Arial" w:hAnsi="Arial" w:cs="Arial"/>
                <w:sz w:val="22"/>
                <w:szCs w:val="22"/>
                <w:u w:val="single"/>
              </w:rPr>
              <w:t>pain</w:t>
            </w:r>
            <w:r w:rsidRPr="00B64636">
              <w:rPr>
                <w:rFonts w:ascii="Arial" w:hAnsi="Arial" w:cs="Arial"/>
                <w:sz w:val="22"/>
                <w:szCs w:val="22"/>
              </w:rPr>
              <w:t xml:space="preserve"> interfere with your normal work (including both work outside the home and housework)?</w:t>
            </w:r>
          </w:p>
          <w:p w14:paraId="181C8792" w14:textId="23CAAA53"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w:t>
            </w:r>
          </w:p>
          <w:p w14:paraId="1989A6CA" w14:textId="30F4EE5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 little bit</w:t>
            </w:r>
          </w:p>
          <w:p w14:paraId="50D04715" w14:textId="3F679429"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w:t>
            </w:r>
          </w:p>
          <w:p w14:paraId="6143D734" w14:textId="03ABB09B"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Quite a bit</w:t>
            </w:r>
          </w:p>
          <w:p w14:paraId="7EA85124" w14:textId="6CA2D743" w:rsidR="00E96158" w:rsidRPr="00B64636" w:rsidRDefault="00E96158" w:rsidP="00625C92">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w:t>
            </w:r>
          </w:p>
        </w:tc>
      </w:tr>
      <w:tr w:rsidR="00E96158" w:rsidRPr="00B64636" w14:paraId="14B43838" w14:textId="77777777" w:rsidTr="003F6F2D">
        <w:trPr>
          <w:trHeight w:val="269"/>
        </w:trPr>
        <w:tc>
          <w:tcPr>
            <w:tcW w:w="3921" w:type="dxa"/>
            <w:gridSpan w:val="3"/>
          </w:tcPr>
          <w:p w14:paraId="55158F5A" w14:textId="4ACF710C" w:rsidR="00E96158" w:rsidRPr="00B64636" w:rsidRDefault="00E96158" w:rsidP="0004534A">
            <w:pPr>
              <w:tabs>
                <w:tab w:val="left" w:pos="0"/>
              </w:tabs>
              <w:outlineLvl w:val="7"/>
              <w:rPr>
                <w:rFonts w:ascii="Arial" w:hAnsi="Arial" w:cs="Arial"/>
                <w:sz w:val="22"/>
                <w:szCs w:val="22"/>
              </w:rPr>
            </w:pPr>
            <w:r w:rsidRPr="00B64636">
              <w:rPr>
                <w:rFonts w:ascii="Arial" w:hAnsi="Arial" w:cs="Arial"/>
                <w:sz w:val="22"/>
                <w:szCs w:val="22"/>
              </w:rPr>
              <w:t xml:space="preserve">How much time during </w:t>
            </w:r>
            <w:r w:rsidRPr="00B64636">
              <w:rPr>
                <w:rFonts w:ascii="Arial" w:hAnsi="Arial" w:cs="Arial"/>
                <w:sz w:val="22"/>
                <w:szCs w:val="22"/>
                <w:u w:val="single"/>
              </w:rPr>
              <w:t>the past 4 weeks</w:t>
            </w:r>
          </w:p>
        </w:tc>
        <w:tc>
          <w:tcPr>
            <w:tcW w:w="1203" w:type="dxa"/>
          </w:tcPr>
          <w:p w14:paraId="117F2637" w14:textId="09D70F90" w:rsidR="00E96158" w:rsidRPr="00B64636" w:rsidRDefault="00E96158" w:rsidP="00625C92">
            <w:pPr>
              <w:jc w:val="center"/>
              <w:rPr>
                <w:rFonts w:ascii="Arial" w:hAnsi="Arial" w:cs="Arial"/>
                <w:sz w:val="22"/>
                <w:szCs w:val="22"/>
              </w:rPr>
            </w:pPr>
            <w:r w:rsidRPr="00B64636">
              <w:rPr>
                <w:rFonts w:ascii="Arial" w:hAnsi="Arial" w:cs="Arial"/>
                <w:b/>
                <w:sz w:val="22"/>
                <w:szCs w:val="22"/>
              </w:rPr>
              <w:t>All of the time</w:t>
            </w:r>
          </w:p>
        </w:tc>
        <w:tc>
          <w:tcPr>
            <w:tcW w:w="1209" w:type="dxa"/>
          </w:tcPr>
          <w:p w14:paraId="0677C094" w14:textId="1A7CAC1B" w:rsidR="00E96158" w:rsidRPr="00B64636" w:rsidRDefault="00E96158" w:rsidP="00625C92">
            <w:pPr>
              <w:jc w:val="center"/>
              <w:rPr>
                <w:rFonts w:ascii="Arial" w:hAnsi="Arial" w:cs="Arial"/>
                <w:sz w:val="22"/>
                <w:szCs w:val="22"/>
              </w:rPr>
            </w:pPr>
            <w:r w:rsidRPr="00B64636">
              <w:rPr>
                <w:rFonts w:ascii="Arial" w:hAnsi="Arial" w:cs="Arial"/>
                <w:b/>
                <w:sz w:val="22"/>
                <w:szCs w:val="22"/>
              </w:rPr>
              <w:t>Most of the time</w:t>
            </w:r>
          </w:p>
        </w:tc>
        <w:tc>
          <w:tcPr>
            <w:tcW w:w="1126" w:type="dxa"/>
            <w:gridSpan w:val="2"/>
          </w:tcPr>
          <w:p w14:paraId="55E9B51D" w14:textId="3BE34267" w:rsidR="00E96158" w:rsidRPr="00B64636" w:rsidRDefault="00E96158" w:rsidP="00625C92">
            <w:pPr>
              <w:jc w:val="center"/>
              <w:rPr>
                <w:rFonts w:ascii="Arial" w:hAnsi="Arial" w:cs="Arial"/>
                <w:sz w:val="22"/>
                <w:szCs w:val="22"/>
              </w:rPr>
            </w:pPr>
            <w:r w:rsidRPr="00B64636">
              <w:rPr>
                <w:rFonts w:ascii="Arial" w:hAnsi="Arial" w:cs="Arial"/>
                <w:b/>
                <w:sz w:val="22"/>
                <w:szCs w:val="22"/>
              </w:rPr>
              <w:t>A good bit of the time</w:t>
            </w:r>
          </w:p>
        </w:tc>
        <w:tc>
          <w:tcPr>
            <w:tcW w:w="1224" w:type="dxa"/>
            <w:gridSpan w:val="3"/>
          </w:tcPr>
          <w:p w14:paraId="37296303" w14:textId="187744E8" w:rsidR="00E96158" w:rsidRPr="00B64636" w:rsidRDefault="00E96158" w:rsidP="00625C92">
            <w:pPr>
              <w:jc w:val="center"/>
              <w:rPr>
                <w:rFonts w:ascii="Arial" w:hAnsi="Arial" w:cs="Arial"/>
                <w:sz w:val="22"/>
                <w:szCs w:val="22"/>
              </w:rPr>
            </w:pPr>
            <w:r w:rsidRPr="00B64636">
              <w:rPr>
                <w:rFonts w:ascii="Arial" w:hAnsi="Arial" w:cs="Arial"/>
                <w:b/>
                <w:sz w:val="22"/>
                <w:szCs w:val="22"/>
              </w:rPr>
              <w:t>Some of the time</w:t>
            </w:r>
          </w:p>
        </w:tc>
        <w:tc>
          <w:tcPr>
            <w:tcW w:w="1117" w:type="dxa"/>
            <w:gridSpan w:val="3"/>
          </w:tcPr>
          <w:p w14:paraId="49C83278" w14:textId="0B48D985"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A little of the time</w:t>
            </w:r>
          </w:p>
        </w:tc>
        <w:tc>
          <w:tcPr>
            <w:tcW w:w="990" w:type="dxa"/>
          </w:tcPr>
          <w:p w14:paraId="20451145" w14:textId="0A6B2F4B"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None of the time</w:t>
            </w:r>
          </w:p>
        </w:tc>
      </w:tr>
      <w:tr w:rsidR="00E96158" w:rsidRPr="00B64636" w14:paraId="710F1DFF" w14:textId="77777777" w:rsidTr="003F6F2D">
        <w:trPr>
          <w:trHeight w:val="269"/>
        </w:trPr>
        <w:tc>
          <w:tcPr>
            <w:tcW w:w="1188" w:type="dxa"/>
          </w:tcPr>
          <w:p w14:paraId="534BD694" w14:textId="77777777"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9</w:t>
            </w:r>
          </w:p>
          <w:p w14:paraId="67CF66AF" w14:textId="77777777" w:rsidR="00E96158" w:rsidRPr="00B64636" w:rsidRDefault="00E96158" w:rsidP="0004534A">
            <w:pPr>
              <w:tabs>
                <w:tab w:val="left" w:pos="960"/>
              </w:tabs>
              <w:ind w:left="960" w:hanging="960"/>
              <w:outlineLvl w:val="7"/>
              <w:rPr>
                <w:rFonts w:ascii="Arial" w:hAnsi="Arial" w:cs="Arial"/>
                <w:sz w:val="22"/>
                <w:szCs w:val="22"/>
              </w:rPr>
            </w:pPr>
          </w:p>
        </w:tc>
        <w:tc>
          <w:tcPr>
            <w:tcW w:w="2733" w:type="dxa"/>
            <w:gridSpan w:val="2"/>
          </w:tcPr>
          <w:p w14:paraId="1AA33619" w14:textId="1F73DEDC"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calm and peaceful?</w:t>
            </w:r>
          </w:p>
        </w:tc>
        <w:tc>
          <w:tcPr>
            <w:tcW w:w="1203" w:type="dxa"/>
            <w:vAlign w:val="center"/>
          </w:tcPr>
          <w:p w14:paraId="025F0D7D" w14:textId="3B395166"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39534ED" w14:textId="20F487BB"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5E1C2AA3" w14:textId="6007C3F5"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799C8514" w14:textId="24F58298"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04AA569E" w14:textId="799FCCF8"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15C992BD" w14:textId="02873870"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1C8E0F6C" w14:textId="77777777" w:rsidTr="003F6F2D">
        <w:trPr>
          <w:trHeight w:val="269"/>
        </w:trPr>
        <w:tc>
          <w:tcPr>
            <w:tcW w:w="1188" w:type="dxa"/>
          </w:tcPr>
          <w:p w14:paraId="31E597DB" w14:textId="188CDB36"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0</w:t>
            </w:r>
          </w:p>
        </w:tc>
        <w:tc>
          <w:tcPr>
            <w:tcW w:w="2733" w:type="dxa"/>
            <w:gridSpan w:val="2"/>
          </w:tcPr>
          <w:p w14:paraId="4FFF6CEC" w14:textId="6EC254C6"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Did you have a lot of energy?</w:t>
            </w:r>
          </w:p>
        </w:tc>
        <w:tc>
          <w:tcPr>
            <w:tcW w:w="1203" w:type="dxa"/>
            <w:vAlign w:val="center"/>
          </w:tcPr>
          <w:p w14:paraId="150274B3" w14:textId="303B1C94"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A43BE23" w14:textId="66C41BC7"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33E206A7" w14:textId="0C6A7C1C"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01260884" w14:textId="6C27F757"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2B216D3F" w14:textId="5448B526"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3C68D3B1" w14:textId="045A45E7"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48B2D24D" w14:textId="77777777" w:rsidTr="003F6F2D">
        <w:trPr>
          <w:trHeight w:val="269"/>
        </w:trPr>
        <w:tc>
          <w:tcPr>
            <w:tcW w:w="1188" w:type="dxa"/>
          </w:tcPr>
          <w:p w14:paraId="573F29A0" w14:textId="16387341"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1</w:t>
            </w:r>
          </w:p>
        </w:tc>
        <w:tc>
          <w:tcPr>
            <w:tcW w:w="2733" w:type="dxa"/>
            <w:gridSpan w:val="2"/>
          </w:tcPr>
          <w:p w14:paraId="2D2CC03C" w14:textId="0EAA5145"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downhearted and blue?</w:t>
            </w:r>
          </w:p>
        </w:tc>
        <w:tc>
          <w:tcPr>
            <w:tcW w:w="1203" w:type="dxa"/>
            <w:vAlign w:val="center"/>
          </w:tcPr>
          <w:p w14:paraId="28D780DC" w14:textId="36FC7093"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6E774133" w14:textId="0D778D33"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700D3417" w14:textId="3E70902E"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45944C38" w14:textId="7F580674"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653CCF8A" w14:textId="6EFC96DC"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68F2E11C" w14:textId="6B346663"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66FAF49D" w14:textId="77777777" w:rsidTr="003F6F2D">
        <w:trPr>
          <w:trHeight w:val="269"/>
        </w:trPr>
        <w:tc>
          <w:tcPr>
            <w:tcW w:w="1188" w:type="dxa"/>
          </w:tcPr>
          <w:p w14:paraId="4E8A78F1" w14:textId="3D51824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2</w:t>
            </w:r>
          </w:p>
        </w:tc>
        <w:tc>
          <w:tcPr>
            <w:tcW w:w="9602" w:type="dxa"/>
            <w:gridSpan w:val="13"/>
          </w:tcPr>
          <w:p w14:paraId="67A52028" w14:textId="04CD7419" w:rsidR="00E96158" w:rsidRPr="00B64636" w:rsidRDefault="00E96158" w:rsidP="00207605">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of the time has your </w:t>
            </w:r>
            <w:r w:rsidRPr="00B64636">
              <w:rPr>
                <w:rFonts w:ascii="Arial" w:hAnsi="Arial" w:cs="Arial"/>
                <w:sz w:val="22"/>
                <w:szCs w:val="22"/>
                <w:u w:val="single"/>
              </w:rPr>
              <w:t>physical health or emotional problems</w:t>
            </w:r>
            <w:r w:rsidRPr="00B64636">
              <w:rPr>
                <w:rFonts w:ascii="Arial" w:hAnsi="Arial" w:cs="Arial"/>
                <w:sz w:val="22"/>
                <w:szCs w:val="22"/>
              </w:rPr>
              <w:t xml:space="preserve"> interfered with your social activities (like visiting with friends, relatives, etc.)?</w:t>
            </w:r>
          </w:p>
          <w:p w14:paraId="44CF9F42" w14:textId="3E2924F1" w:rsidR="00E96158" w:rsidRPr="00B64636" w:rsidRDefault="00E96158" w:rsidP="0004534A">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l of the time</w:t>
            </w:r>
          </w:p>
          <w:p w14:paraId="6C1D8310" w14:textId="4B7B1847"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Most of the time</w:t>
            </w:r>
          </w:p>
          <w:p w14:paraId="4339DFB8" w14:textId="4C5F36C1"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good bit of the time</w:t>
            </w:r>
          </w:p>
          <w:p w14:paraId="1E4866B2" w14:textId="7BC47795"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 of the time</w:t>
            </w:r>
          </w:p>
          <w:p w14:paraId="5A986DC4" w14:textId="3B2C776E"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A little of the time</w:t>
            </w:r>
          </w:p>
          <w:p w14:paraId="40A7231D" w14:textId="33EE8ACF" w:rsidR="00E96158" w:rsidRPr="00B64636" w:rsidRDefault="00E96158" w:rsidP="00207605">
            <w:pPr>
              <w:tabs>
                <w:tab w:val="left" w:pos="960"/>
              </w:tabs>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time</w:t>
            </w:r>
          </w:p>
        </w:tc>
      </w:tr>
    </w:tbl>
    <w:p w14:paraId="3F44F559" w14:textId="7C3D474B" w:rsidR="005F7BB7" w:rsidRPr="00B64636" w:rsidRDefault="00250B63" w:rsidP="003B15B6">
      <w:pPr>
        <w:pStyle w:val="Heading2"/>
        <w:jc w:val="center"/>
        <w:rPr>
          <w:i/>
          <w:iCs/>
        </w:rPr>
      </w:pPr>
      <w:bookmarkStart w:id="23" w:name="_Toc49423565"/>
      <w:bookmarkEnd w:id="21"/>
      <w:r w:rsidRPr="00B64636">
        <w:rPr>
          <w:i/>
        </w:rPr>
        <w:lastRenderedPageBreak/>
        <w:t>Health Related Quality of Life</w:t>
      </w:r>
      <w:bookmarkEnd w:id="23"/>
    </w:p>
    <w:p w14:paraId="5385390A" w14:textId="77777777" w:rsidR="005F7BB7" w:rsidRPr="00B64636" w:rsidRDefault="005F7BB7" w:rsidP="003F794E">
      <w:pPr>
        <w:rPr>
          <w:rFonts w:ascii="Arial" w:hAnsi="Arial" w:cs="Arial"/>
          <w:i/>
          <w:iCs/>
          <w:sz w:val="22"/>
          <w:szCs w:val="22"/>
        </w:rPr>
      </w:pPr>
    </w:p>
    <w:p w14:paraId="38EA0914" w14:textId="2B556388" w:rsidR="00AE49C5" w:rsidRPr="00B64636" w:rsidRDefault="003C1E94" w:rsidP="004C503D">
      <w:pPr>
        <w:ind w:left="360"/>
        <w:rPr>
          <w:rFonts w:ascii="Arial" w:hAnsi="Arial" w:cs="Arial"/>
          <w:iCs/>
          <w:sz w:val="22"/>
          <w:szCs w:val="22"/>
        </w:rPr>
      </w:pPr>
      <w:r w:rsidRPr="00B64636">
        <w:rPr>
          <w:rFonts w:ascii="Arial" w:hAnsi="Arial" w:cs="Arial"/>
          <w:iCs/>
          <w:sz w:val="22"/>
          <w:szCs w:val="22"/>
        </w:rPr>
        <w:t>The</w:t>
      </w:r>
      <w:r w:rsidR="00AE49C5" w:rsidRPr="00B64636">
        <w:rPr>
          <w:rFonts w:ascii="Arial" w:hAnsi="Arial" w:cs="Arial"/>
          <w:iCs/>
          <w:sz w:val="22"/>
          <w:szCs w:val="22"/>
        </w:rPr>
        <w:t xml:space="preserve"> </w:t>
      </w:r>
      <w:r w:rsidRPr="00B64636">
        <w:rPr>
          <w:rFonts w:ascii="Arial" w:hAnsi="Arial" w:cs="Arial"/>
          <w:iCs/>
          <w:sz w:val="22"/>
          <w:szCs w:val="22"/>
        </w:rPr>
        <w:t xml:space="preserve">Health Related Quality of Life </w:t>
      </w:r>
      <w:r w:rsidRPr="00B64636">
        <w:rPr>
          <w:rFonts w:ascii="Arial" w:hAnsi="Arial" w:cs="Arial"/>
          <w:sz w:val="22"/>
          <w:szCs w:val="22"/>
        </w:rPr>
        <w:t>measure</w:t>
      </w:r>
      <w:r w:rsidR="00AE49C5" w:rsidRPr="00B64636">
        <w:rPr>
          <w:rFonts w:ascii="Arial" w:hAnsi="Arial" w:cs="Arial"/>
          <w:i/>
          <w:iCs/>
          <w:sz w:val="22"/>
          <w:szCs w:val="22"/>
        </w:rPr>
        <w:t xml:space="preserve"> (</w:t>
      </w:r>
      <w:r w:rsidRPr="00B64636">
        <w:rPr>
          <w:rFonts w:ascii="Arial" w:hAnsi="Arial" w:cs="Arial"/>
          <w:i/>
          <w:iCs/>
          <w:sz w:val="22"/>
          <w:szCs w:val="22"/>
        </w:rPr>
        <w:t>HRQOL</w:t>
      </w:r>
      <w:r w:rsidR="00AE49C5" w:rsidRPr="00B64636">
        <w:rPr>
          <w:rFonts w:ascii="Arial" w:hAnsi="Arial" w:cs="Arial"/>
          <w:i/>
          <w:iCs/>
          <w:sz w:val="22"/>
          <w:szCs w:val="22"/>
        </w:rPr>
        <w:t>)</w:t>
      </w:r>
      <w:r w:rsidR="00AE49C5" w:rsidRPr="00B64636">
        <w:rPr>
          <w:rFonts w:ascii="Arial" w:hAnsi="Arial" w:cs="Arial"/>
          <w:iCs/>
          <w:sz w:val="22"/>
          <w:szCs w:val="22"/>
        </w:rPr>
        <w:t xml:space="preserve"> will be used to assess physical and mental health </w:t>
      </w:r>
      <w:r w:rsidR="00132FA6" w:rsidRPr="00B64636">
        <w:rPr>
          <w:rFonts w:ascii="Arial" w:hAnsi="Arial" w:cs="Arial"/>
          <w:iCs/>
          <w:sz w:val="22"/>
          <w:szCs w:val="22"/>
        </w:rPr>
        <w:fldChar w:fldCharType="begin"/>
      </w:r>
      <w:r w:rsidR="008D08C2" w:rsidRPr="00B64636">
        <w:rPr>
          <w:rFonts w:ascii="Arial" w:hAnsi="Arial" w:cs="Arial"/>
          <w:iCs/>
          <w:sz w:val="22"/>
          <w:szCs w:val="22"/>
        </w:rPr>
        <w:instrText xml:space="preserve"> ADDIN EN.CITE &lt;EndNote&gt;&lt;Cite&gt;&lt;Author&gt;Centers for Disease Control and Prevention&lt;/Author&gt;&lt;Year&gt;2009&lt;/Year&gt;&lt;RecNum&gt;674&lt;/RecNum&gt;&lt;DisplayText&gt;(Centers for Disease Control and Prevention, 2009)&lt;/DisplayText&gt;&lt;record&gt;&lt;rec-number&gt;674&lt;/rec-number&gt;&lt;foreign-keys&gt;&lt;key app="EN" db-id="2trpde5v9e95efe20fm5d0dcfd5fp2ve92rd"&gt;674&lt;/key&gt;&lt;/foreign-keys&gt;&lt;ref-type name="Book"&gt;6&lt;/ref-type&gt;&lt;contributors&gt;&lt;authors&gt;&lt;author&gt;Centers for Disease Control and Prevention,&lt;/author&gt;&lt;/authors&gt;&lt;/contributors&gt;&lt;titles&gt;&lt;title&gt;Behavioral Risk Factor Surveillance System Survey Data&lt;/title&gt;&lt;/titles&gt;&lt;dates&gt;&lt;year&gt;2009&lt;/year&gt;&lt;/dates&gt;&lt;pub-location&gt;Atlanta, Georgia&lt;/pub-location&gt;&lt;publisher&gt;U.S. Department of Health and Human Services&lt;/publisher&gt;&lt;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5" w:tooltip="Centers for Disease Control and Prevention, 2009 #674" w:history="1">
        <w:r w:rsidR="007B095A" w:rsidRPr="00B64636">
          <w:rPr>
            <w:rFonts w:ascii="Arial" w:hAnsi="Arial" w:cs="Arial"/>
            <w:iCs/>
            <w:noProof/>
            <w:sz w:val="22"/>
            <w:szCs w:val="22"/>
          </w:rPr>
          <w:t>Centers for Disease Control and Prevention, 2009</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00AE49C5" w:rsidRPr="00B64636">
        <w:rPr>
          <w:rFonts w:ascii="Arial" w:hAnsi="Arial" w:cs="Arial"/>
          <w:iCs/>
          <w:sz w:val="22"/>
          <w:szCs w:val="22"/>
        </w:rPr>
        <w:t>.</w:t>
      </w:r>
    </w:p>
    <w:p w14:paraId="056B12F2" w14:textId="77777777" w:rsidR="00AE49C5" w:rsidRPr="00B64636" w:rsidRDefault="00AE49C5" w:rsidP="003F794E">
      <w:pPr>
        <w:rPr>
          <w:rFonts w:ascii="Arial" w:hAnsi="Arial" w:cs="Arial"/>
          <w:sz w:val="22"/>
          <w:szCs w:val="22"/>
        </w:rPr>
      </w:pPr>
    </w:p>
    <w:p w14:paraId="4CC192E6" w14:textId="77777777" w:rsidR="00715A10" w:rsidRPr="00B64636" w:rsidRDefault="00715A10" w:rsidP="00715A10">
      <w:pPr>
        <w:rPr>
          <w:rFonts w:ascii="Arial" w:hAnsi="Arial" w:cs="Arial"/>
          <w:bCs/>
          <w:sz w:val="22"/>
          <w:szCs w:val="22"/>
        </w:rPr>
      </w:pPr>
    </w:p>
    <w:p w14:paraId="392D4FEE"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 xml:space="preserve">Now thinking about your physical health, which includes physical illness and injury, for how many days during the past 30 days was your physical health not good?   </w:t>
      </w:r>
    </w:p>
    <w:p w14:paraId="1A603727"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83096E6" w14:textId="77777777" w:rsidR="00AE49C5" w:rsidRPr="00B64636" w:rsidRDefault="00AE49C5" w:rsidP="003F794E">
      <w:pPr>
        <w:rPr>
          <w:rFonts w:ascii="Arial" w:hAnsi="Arial" w:cs="Arial"/>
          <w:bCs/>
          <w:sz w:val="22"/>
          <w:szCs w:val="22"/>
        </w:rPr>
      </w:pPr>
    </w:p>
    <w:p w14:paraId="7B19FD8C"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Now thinking about your mental health, which includes stress, depression, and problems with emotions, for how many days during the past 30 days was your mental health not good? ____________days</w:t>
      </w:r>
    </w:p>
    <w:p w14:paraId="2F20D7C6" w14:textId="77777777" w:rsidR="00AE49C5" w:rsidRPr="00B64636" w:rsidRDefault="00AE49C5" w:rsidP="003F794E">
      <w:pPr>
        <w:rPr>
          <w:rFonts w:ascii="Arial" w:hAnsi="Arial" w:cs="Arial"/>
          <w:bCs/>
          <w:sz w:val="22"/>
          <w:szCs w:val="22"/>
        </w:rPr>
      </w:pPr>
    </w:p>
    <w:p w14:paraId="1A02A0C5"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During the past 30 days, for about how many days did poor physical or mental health keep you from doing your usual activities, such as self-care, work, or recreation?</w:t>
      </w:r>
    </w:p>
    <w:p w14:paraId="71DE773C"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E91388C" w14:textId="77777777" w:rsidR="00AE49C5" w:rsidRPr="00B64636" w:rsidRDefault="00AE49C5" w:rsidP="00DA49F5"/>
    <w:p w14:paraId="36FA5116" w14:textId="77777777" w:rsidR="00AE49C5" w:rsidRPr="00B64636" w:rsidRDefault="00AE49C5" w:rsidP="00DA49F5"/>
    <w:p w14:paraId="21C43AD0" w14:textId="67C52A4C" w:rsidR="003949D3" w:rsidRPr="00B64636" w:rsidRDefault="00AE49C5" w:rsidP="00DA49F5">
      <w:r w:rsidRPr="00B64636">
        <w:br w:type="page"/>
      </w:r>
      <w:bookmarkStart w:id="24" w:name="_Toc303000089"/>
    </w:p>
    <w:p w14:paraId="69390E5C" w14:textId="618182F6" w:rsidR="007C3615" w:rsidRPr="00B64636" w:rsidRDefault="007C3615" w:rsidP="007C3615">
      <w:pPr>
        <w:keepNext/>
        <w:widowControl/>
        <w:jc w:val="center"/>
        <w:outlineLvl w:val="1"/>
        <w:rPr>
          <w:rFonts w:ascii="Arial" w:hAnsi="Arial" w:cs="Times New Roman"/>
          <w:b/>
          <w:i/>
          <w:color w:val="000000"/>
          <w:sz w:val="22"/>
          <w:szCs w:val="22"/>
        </w:rPr>
      </w:pPr>
      <w:bookmarkStart w:id="25" w:name="_Toc489888160"/>
      <w:bookmarkStart w:id="26" w:name="_Toc49423566"/>
      <w:bookmarkStart w:id="27" w:name="_Toc448749628"/>
      <w:r w:rsidRPr="00B64636">
        <w:rPr>
          <w:rFonts w:ascii="Arial" w:hAnsi="Arial" w:cs="Times New Roman"/>
          <w:b/>
          <w:i/>
          <w:color w:val="000000"/>
          <w:sz w:val="22"/>
          <w:szCs w:val="22"/>
        </w:rPr>
        <w:lastRenderedPageBreak/>
        <w:t xml:space="preserve">Self-Rated </w:t>
      </w:r>
      <w:r w:rsidR="00BD501B" w:rsidRPr="00B64636">
        <w:rPr>
          <w:rFonts w:ascii="Arial" w:hAnsi="Arial" w:cs="Times New Roman"/>
          <w:b/>
          <w:i/>
          <w:color w:val="000000"/>
          <w:sz w:val="22"/>
          <w:szCs w:val="22"/>
        </w:rPr>
        <w:t>H</w:t>
      </w:r>
      <w:r w:rsidRPr="00B64636">
        <w:rPr>
          <w:rFonts w:ascii="Arial" w:hAnsi="Arial" w:cs="Times New Roman"/>
          <w:b/>
          <w:i/>
          <w:color w:val="000000"/>
          <w:sz w:val="22"/>
          <w:szCs w:val="22"/>
        </w:rPr>
        <w:t>ealth</w:t>
      </w:r>
      <w:bookmarkEnd w:id="25"/>
      <w:bookmarkEnd w:id="26"/>
    </w:p>
    <w:p w14:paraId="4CE8D954" w14:textId="77777777" w:rsidR="007C3615" w:rsidRPr="00B64636" w:rsidRDefault="007C3615" w:rsidP="007C3615">
      <w:pPr>
        <w:rPr>
          <w:rFonts w:ascii="Arial" w:hAnsi="Arial" w:cs="Arial"/>
          <w:iCs/>
          <w:sz w:val="22"/>
          <w:szCs w:val="22"/>
        </w:rPr>
      </w:pPr>
    </w:p>
    <w:p w14:paraId="1BE659AA" w14:textId="2C52919D" w:rsidR="007C3615" w:rsidRPr="00B64636" w:rsidRDefault="007C3615" w:rsidP="007C3615">
      <w:pPr>
        <w:ind w:left="360"/>
        <w:jc w:val="both"/>
        <w:rPr>
          <w:rFonts w:ascii="Arial" w:hAnsi="Arial" w:cs="Arial"/>
          <w:iCs/>
          <w:sz w:val="22"/>
          <w:szCs w:val="22"/>
        </w:rPr>
      </w:pPr>
      <w:r w:rsidRPr="00B64636">
        <w:rPr>
          <w:rFonts w:ascii="Arial" w:hAnsi="Arial" w:cs="Arial"/>
          <w:bCs/>
          <w:sz w:val="22"/>
        </w:rPr>
        <w:t>The Self-Rated Health Questionnair</w:t>
      </w:r>
      <w:r w:rsidR="00FB1527" w:rsidRPr="00B64636">
        <w:rPr>
          <w:rFonts w:ascii="Arial" w:hAnsi="Arial" w:cs="Arial"/>
          <w:bCs/>
          <w:sz w:val="22"/>
        </w:rPr>
        <w:t>e is a 44</w:t>
      </w:r>
      <w:r w:rsidRPr="00B64636">
        <w:rPr>
          <w:rFonts w:ascii="Arial" w:hAnsi="Arial" w:cs="Arial"/>
          <w:bCs/>
          <w:sz w:val="22"/>
        </w:rPr>
        <w:t xml:space="preserve">-item measure of current health and health behavior. </w:t>
      </w:r>
    </w:p>
    <w:p w14:paraId="7CF64A63" w14:textId="77777777" w:rsidR="007C3615" w:rsidRPr="00B64636" w:rsidRDefault="007C3615" w:rsidP="00E66620">
      <w:pPr>
        <w:keepNext/>
        <w:keepLines/>
        <w:tabs>
          <w:tab w:val="right" w:pos="4702"/>
          <w:tab w:val="right" w:pos="4871"/>
          <w:tab w:val="left" w:pos="5040"/>
        </w:tabs>
        <w:spacing w:before="20"/>
        <w:rPr>
          <w:rFonts w:ascii="Arial" w:hAnsi="Arial" w:cs="Arial"/>
          <w:sz w:val="22"/>
          <w:szCs w:val="22"/>
        </w:rPr>
      </w:pPr>
    </w:p>
    <w:p w14:paraId="0F90B805" w14:textId="77777777" w:rsidR="007C3615" w:rsidRPr="00B64636" w:rsidRDefault="007C3615" w:rsidP="00E66620">
      <w:pPr>
        <w:keepNext/>
        <w:keepLines/>
        <w:numPr>
          <w:ilvl w:val="0"/>
          <w:numId w:val="53"/>
        </w:numPr>
        <w:spacing w:before="60" w:after="60"/>
        <w:rPr>
          <w:rFonts w:ascii="Arial" w:hAnsi="Arial" w:cs="Arial"/>
          <w:bCs/>
          <w:sz w:val="22"/>
        </w:rPr>
      </w:pPr>
      <w:r w:rsidRPr="00B64636">
        <w:rPr>
          <w:rFonts w:ascii="Arial" w:hAnsi="Arial" w:cs="Arial"/>
          <w:bCs/>
          <w:sz w:val="22"/>
        </w:rPr>
        <w:t>*Which of the following apply to you? (Check all that apply)</w:t>
      </w:r>
    </w:p>
    <w:p w14:paraId="3DF05BA1" w14:textId="6E80DD6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1</w:t>
      </w:r>
      <w:r w:rsidR="00914FA9" w:rsidRPr="00B64636">
        <w:rPr>
          <w:rFonts w:ascii="Arial" w:hAnsi="Arial" w:cs="Arial"/>
          <w:sz w:val="22"/>
        </w:rPr>
        <w:t>,</w:t>
      </w:r>
      <w:r w:rsidRPr="00B64636">
        <w:rPr>
          <w:rFonts w:ascii="Arial" w:hAnsi="Arial" w:cs="Arial"/>
          <w:sz w:val="22"/>
        </w:rPr>
        <w:t>I smoke cigarettes</w:t>
      </w:r>
    </w:p>
    <w:p w14:paraId="48F7F1BA" w14:textId="60BA44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2</w:t>
      </w:r>
      <w:r w:rsidR="00914FA9" w:rsidRPr="00B64636">
        <w:rPr>
          <w:rFonts w:ascii="Arial" w:hAnsi="Arial" w:cs="Arial"/>
          <w:sz w:val="22"/>
        </w:rPr>
        <w:t>,</w:t>
      </w:r>
      <w:r w:rsidRPr="00B64636">
        <w:rPr>
          <w:rFonts w:ascii="Arial" w:hAnsi="Arial" w:cs="Arial"/>
          <w:sz w:val="22"/>
        </w:rPr>
        <w:t>I have unsafe or unprotected sex</w:t>
      </w:r>
    </w:p>
    <w:p w14:paraId="6B0135EC" w14:textId="64E7DC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3</w:t>
      </w:r>
      <w:r w:rsidR="00914FA9" w:rsidRPr="00B64636">
        <w:rPr>
          <w:rFonts w:ascii="Arial" w:hAnsi="Arial" w:cs="Arial"/>
          <w:sz w:val="22"/>
        </w:rPr>
        <w:t>,</w:t>
      </w:r>
      <w:r w:rsidRPr="00B64636">
        <w:rPr>
          <w:rFonts w:ascii="Arial" w:hAnsi="Arial" w:cs="Arial"/>
          <w:sz w:val="22"/>
        </w:rPr>
        <w:t>I drink alcohol</w:t>
      </w:r>
      <w:r w:rsidR="00AF2909" w:rsidRPr="00B64636">
        <w:rPr>
          <w:rFonts w:ascii="Arial" w:hAnsi="Arial" w:cs="Arial"/>
          <w:sz w:val="22"/>
        </w:rPr>
        <w:t xml:space="preserve"> or use illegal drugs</w:t>
      </w:r>
      <w:r w:rsidRPr="00B64636">
        <w:rPr>
          <w:rFonts w:ascii="Arial" w:hAnsi="Arial" w:cs="Arial"/>
          <w:sz w:val="22"/>
        </w:rPr>
        <w:tab/>
      </w:r>
    </w:p>
    <w:p w14:paraId="287E9845" w14:textId="2E080E4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4</w:t>
      </w:r>
      <w:r w:rsidR="00914FA9" w:rsidRPr="00B64636">
        <w:rPr>
          <w:rFonts w:ascii="Arial" w:hAnsi="Arial" w:cs="Arial"/>
          <w:sz w:val="22"/>
        </w:rPr>
        <w:t>,</w:t>
      </w:r>
      <w:r w:rsidRPr="00B64636">
        <w:rPr>
          <w:rFonts w:ascii="Arial" w:hAnsi="Arial" w:cs="Arial"/>
          <w:sz w:val="22"/>
        </w:rPr>
        <w:t>I don’t eat enough fruit and vegetables</w:t>
      </w:r>
      <w:r w:rsidRPr="00B64636">
        <w:rPr>
          <w:rFonts w:ascii="Arial" w:hAnsi="Arial" w:cs="Arial"/>
          <w:sz w:val="22"/>
        </w:rPr>
        <w:tab/>
      </w:r>
    </w:p>
    <w:p w14:paraId="1BA45A86" w14:textId="06181143"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5</w:t>
      </w:r>
      <w:r w:rsidR="00914FA9" w:rsidRPr="00B64636">
        <w:rPr>
          <w:rFonts w:ascii="Arial" w:hAnsi="Arial" w:cs="Arial"/>
          <w:sz w:val="22"/>
        </w:rPr>
        <w:t>,</w:t>
      </w:r>
      <w:r w:rsidRPr="00B64636">
        <w:rPr>
          <w:rFonts w:ascii="Arial" w:hAnsi="Arial" w:cs="Arial"/>
          <w:sz w:val="22"/>
        </w:rPr>
        <w:t>I am unhappy with my weight</w:t>
      </w:r>
      <w:r w:rsidRPr="00B64636">
        <w:rPr>
          <w:rFonts w:ascii="Arial" w:hAnsi="Arial" w:cs="Arial"/>
          <w:sz w:val="22"/>
        </w:rPr>
        <w:tab/>
      </w:r>
    </w:p>
    <w:p w14:paraId="0B3176CA" w14:textId="645AE08C"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I do not get enough physical activity</w:t>
      </w:r>
    </w:p>
    <w:p w14:paraId="03A6C807" w14:textId="0D65575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7</w:t>
      </w:r>
      <w:r w:rsidR="00914FA9" w:rsidRPr="00B64636">
        <w:rPr>
          <w:rFonts w:ascii="Arial" w:hAnsi="Arial" w:cs="Arial"/>
          <w:sz w:val="22"/>
        </w:rPr>
        <w:t>,</w:t>
      </w:r>
      <w:r w:rsidRPr="00B64636">
        <w:rPr>
          <w:rFonts w:ascii="Arial" w:hAnsi="Arial" w:cs="Arial"/>
          <w:sz w:val="22"/>
        </w:rPr>
        <w:t>I do not get enough sleep</w:t>
      </w:r>
    </w:p>
    <w:p w14:paraId="30546134" w14:textId="03D38CF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8</w:t>
      </w:r>
      <w:r w:rsidR="00914FA9" w:rsidRPr="00B64636">
        <w:rPr>
          <w:rFonts w:ascii="Arial" w:hAnsi="Arial" w:cs="Arial"/>
          <w:sz w:val="22"/>
        </w:rPr>
        <w:t>,</w:t>
      </w:r>
      <w:r w:rsidRPr="00B64636">
        <w:rPr>
          <w:rFonts w:ascii="Arial" w:hAnsi="Arial" w:cs="Arial"/>
          <w:sz w:val="22"/>
        </w:rPr>
        <w:t>None of these apply to me.</w:t>
      </w:r>
    </w:p>
    <w:p w14:paraId="3021C542" w14:textId="77777777" w:rsidR="007C3615" w:rsidRPr="00B64636" w:rsidRDefault="007C3615" w:rsidP="007C3615">
      <w:pPr>
        <w:keepNext/>
        <w:keepLines/>
        <w:tabs>
          <w:tab w:val="right" w:pos="10080"/>
        </w:tabs>
        <w:spacing w:before="60" w:after="60"/>
        <w:ind w:left="2793" w:hanging="1353"/>
        <w:rPr>
          <w:rFonts w:ascii="Arial" w:hAnsi="Arial" w:cs="Arial"/>
          <w:sz w:val="22"/>
        </w:rPr>
      </w:pPr>
    </w:p>
    <w:p w14:paraId="1A9945C0" w14:textId="408A0D9B" w:rsidR="007C3615" w:rsidRPr="00B64636" w:rsidRDefault="007C3615" w:rsidP="00E66620">
      <w:pPr>
        <w:keepNext/>
        <w:keepLines/>
        <w:numPr>
          <w:ilvl w:val="0"/>
          <w:numId w:val="53"/>
        </w:numPr>
        <w:tabs>
          <w:tab w:val="right" w:pos="10080"/>
        </w:tabs>
        <w:spacing w:before="60" w:after="60"/>
        <w:rPr>
          <w:rFonts w:ascii="Arial" w:hAnsi="Arial" w:cs="Arial"/>
          <w:sz w:val="22"/>
        </w:rPr>
      </w:pPr>
      <w:r w:rsidRPr="00B64636">
        <w:rPr>
          <w:rFonts w:ascii="Arial" w:hAnsi="Arial" w:cs="Arial"/>
          <w:b/>
          <w:sz w:val="22"/>
          <w:u w:val="single"/>
        </w:rPr>
        <w:t>*Readiness to Change Ladders</w:t>
      </w:r>
      <w:r w:rsidRPr="00B64636">
        <w:rPr>
          <w:rFonts w:ascii="Arial" w:hAnsi="Arial" w:cs="Arial"/>
          <w:sz w:val="22"/>
        </w:rPr>
        <w:t xml:space="preserve"> (present ladders for each item endorsed in #</w:t>
      </w:r>
      <w:r w:rsidR="00EA07E8" w:rsidRPr="00B64636">
        <w:rPr>
          <w:rFonts w:ascii="Arial" w:hAnsi="Arial" w:cs="Arial"/>
          <w:sz w:val="22"/>
        </w:rPr>
        <w:t>1</w:t>
      </w:r>
      <w:r w:rsidRPr="00B64636">
        <w:rPr>
          <w:rFonts w:ascii="Arial" w:hAnsi="Arial" w:cs="Arial"/>
          <w:sz w:val="22"/>
        </w:rPr>
        <w:t>)</w:t>
      </w:r>
    </w:p>
    <w:p w14:paraId="0515A940" w14:textId="77777777" w:rsidR="007C3615" w:rsidRPr="00B64636" w:rsidRDefault="007C3615" w:rsidP="007C3615">
      <w:pPr>
        <w:keepNext/>
        <w:keepLines/>
        <w:tabs>
          <w:tab w:val="right" w:pos="10080"/>
        </w:tabs>
        <w:ind w:left="720"/>
        <w:rPr>
          <w:rFonts w:ascii="Arial" w:hAnsi="Arial" w:cs="Arial"/>
          <w:b/>
          <w:sz w:val="22"/>
        </w:rPr>
      </w:pPr>
    </w:p>
    <w:p w14:paraId="2B0AAF34" w14:textId="77777777" w:rsidR="007C3615" w:rsidRPr="00B64636" w:rsidRDefault="007C3615" w:rsidP="007C3615">
      <w:pPr>
        <w:keepNext/>
        <w:keepLines/>
        <w:tabs>
          <w:tab w:val="right" w:pos="10080"/>
        </w:tabs>
        <w:rPr>
          <w:rFonts w:ascii="Arial" w:hAnsi="Arial" w:cs="Arial"/>
          <w:b/>
          <w:sz w:val="22"/>
          <w:u w:val="single"/>
        </w:rPr>
      </w:pPr>
      <w:r w:rsidRPr="00B64636">
        <w:rPr>
          <w:rFonts w:ascii="Arial" w:hAnsi="Arial" w:cs="Arial"/>
          <w:b/>
          <w:sz w:val="22"/>
        </w:rPr>
        <w:t>Smoking</w:t>
      </w:r>
      <w:r w:rsidRPr="00B64636">
        <w:rPr>
          <w:rFonts w:ascii="Arial" w:hAnsi="Arial" w:cs="Arial"/>
          <w:b/>
          <w:sz w:val="22"/>
        </w:rPr>
        <w:tab/>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7DE3C8CF" w14:textId="77777777" w:rsidTr="00435E76">
        <w:trPr>
          <w:trHeight w:val="295"/>
        </w:trPr>
        <w:tc>
          <w:tcPr>
            <w:tcW w:w="1368" w:type="dxa"/>
            <w:tcBorders>
              <w:top w:val="single" w:sz="8" w:space="0" w:color="000000"/>
              <w:bottom w:val="single" w:sz="8" w:space="0" w:color="000000"/>
              <w:right w:val="single" w:sz="8" w:space="0" w:color="000000"/>
            </w:tcBorders>
          </w:tcPr>
          <w:p w14:paraId="53F0252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tcPr>
          <w:p w14:paraId="3ECDF2A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till smoke, but I have begun to change, like cutting back on the number of cigarettes I smoke. I am ready to set a quit date. </w:t>
            </w:r>
          </w:p>
        </w:tc>
      </w:tr>
      <w:tr w:rsidR="007C3615" w:rsidRPr="00B64636" w14:paraId="34B61054" w14:textId="77777777" w:rsidTr="00435E76">
        <w:trPr>
          <w:trHeight w:val="157"/>
        </w:trPr>
        <w:tc>
          <w:tcPr>
            <w:tcW w:w="1368" w:type="dxa"/>
            <w:tcBorders>
              <w:top w:val="single" w:sz="8" w:space="0" w:color="000000"/>
              <w:bottom w:val="single" w:sz="8" w:space="0" w:color="000000"/>
              <w:right w:val="single" w:sz="8" w:space="0" w:color="000000"/>
            </w:tcBorders>
          </w:tcPr>
          <w:p w14:paraId="269BB7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tcPr>
          <w:p w14:paraId="3EED67D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30 days. </w:t>
            </w:r>
          </w:p>
        </w:tc>
      </w:tr>
      <w:tr w:rsidR="007C3615" w:rsidRPr="00B64636" w14:paraId="5227FB2B" w14:textId="77777777" w:rsidTr="00435E76">
        <w:trPr>
          <w:trHeight w:val="157"/>
        </w:trPr>
        <w:tc>
          <w:tcPr>
            <w:tcW w:w="1368" w:type="dxa"/>
            <w:tcBorders>
              <w:top w:val="single" w:sz="8" w:space="0" w:color="000000"/>
              <w:bottom w:val="single" w:sz="8" w:space="0" w:color="000000"/>
              <w:right w:val="single" w:sz="8" w:space="0" w:color="000000"/>
            </w:tcBorders>
          </w:tcPr>
          <w:p w14:paraId="479D433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tcPr>
          <w:p w14:paraId="7727EF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6 months. </w:t>
            </w:r>
          </w:p>
        </w:tc>
      </w:tr>
      <w:tr w:rsidR="007C3615" w:rsidRPr="00B64636" w14:paraId="2B81B596" w14:textId="77777777" w:rsidTr="00435E76">
        <w:trPr>
          <w:trHeight w:val="157"/>
        </w:trPr>
        <w:tc>
          <w:tcPr>
            <w:tcW w:w="1368" w:type="dxa"/>
            <w:tcBorders>
              <w:top w:val="single" w:sz="8" w:space="0" w:color="000000"/>
              <w:bottom w:val="single" w:sz="8" w:space="0" w:color="000000"/>
              <w:right w:val="single" w:sz="8" w:space="0" w:color="000000"/>
            </w:tcBorders>
          </w:tcPr>
          <w:p w14:paraId="62DB7D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tcPr>
          <w:p w14:paraId="195D4DE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quitting smoking, but I have no plans to quit. </w:t>
            </w:r>
          </w:p>
        </w:tc>
      </w:tr>
      <w:tr w:rsidR="007C3615" w:rsidRPr="00B64636" w14:paraId="711064E0" w14:textId="77777777" w:rsidTr="00435E76">
        <w:trPr>
          <w:trHeight w:val="157"/>
        </w:trPr>
        <w:tc>
          <w:tcPr>
            <w:tcW w:w="1368" w:type="dxa"/>
            <w:tcBorders>
              <w:top w:val="single" w:sz="8" w:space="0" w:color="000000"/>
              <w:bottom w:val="single" w:sz="8" w:space="0" w:color="000000"/>
              <w:right w:val="single" w:sz="8" w:space="0" w:color="000000"/>
            </w:tcBorders>
          </w:tcPr>
          <w:p w14:paraId="2A20173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2C270C5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quitting smoking, but I have no plans to quit. </w:t>
            </w:r>
          </w:p>
        </w:tc>
      </w:tr>
      <w:tr w:rsidR="007C3615" w:rsidRPr="00B64636" w14:paraId="137F893B" w14:textId="77777777" w:rsidTr="00435E76">
        <w:trPr>
          <w:trHeight w:val="157"/>
        </w:trPr>
        <w:tc>
          <w:tcPr>
            <w:tcW w:w="1368" w:type="dxa"/>
            <w:tcBorders>
              <w:top w:val="single" w:sz="8" w:space="0" w:color="000000"/>
              <w:bottom w:val="single" w:sz="8" w:space="0" w:color="000000"/>
              <w:right w:val="single" w:sz="8" w:space="0" w:color="000000"/>
            </w:tcBorders>
          </w:tcPr>
          <w:p w14:paraId="1CFAE35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FEFF46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quitting smoking, and I have no plans to quit. </w:t>
            </w:r>
          </w:p>
        </w:tc>
      </w:tr>
      <w:tr w:rsidR="007C3615" w:rsidRPr="00B64636" w14:paraId="1B782F33" w14:textId="77777777" w:rsidTr="00435E76">
        <w:trPr>
          <w:trHeight w:val="157"/>
        </w:trPr>
        <w:tc>
          <w:tcPr>
            <w:tcW w:w="1368" w:type="dxa"/>
            <w:tcBorders>
              <w:top w:val="single" w:sz="8" w:space="0" w:color="000000"/>
              <w:bottom w:val="single" w:sz="8" w:space="0" w:color="000000"/>
              <w:right w:val="single" w:sz="8" w:space="0" w:color="000000"/>
            </w:tcBorders>
          </w:tcPr>
          <w:p w14:paraId="1EC05B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547B5BA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quitting smoking, and I have no plans to quit. </w:t>
            </w:r>
          </w:p>
        </w:tc>
      </w:tr>
      <w:tr w:rsidR="007C3615" w:rsidRPr="00B64636" w14:paraId="062AC592" w14:textId="77777777" w:rsidTr="00435E76">
        <w:trPr>
          <w:trHeight w:val="157"/>
        </w:trPr>
        <w:tc>
          <w:tcPr>
            <w:tcW w:w="1368" w:type="dxa"/>
            <w:tcBorders>
              <w:top w:val="single" w:sz="8" w:space="0" w:color="000000"/>
              <w:bottom w:val="single" w:sz="8" w:space="0" w:color="000000"/>
              <w:right w:val="single" w:sz="8" w:space="0" w:color="000000"/>
            </w:tcBorders>
          </w:tcPr>
          <w:p w14:paraId="6CB771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left w:val="single" w:sz="6" w:space="0" w:color="000000"/>
              <w:bottom w:val="single" w:sz="6" w:space="0" w:color="000000"/>
              <w:right w:val="single" w:sz="6" w:space="0" w:color="000000"/>
            </w:tcBorders>
          </w:tcPr>
          <w:p w14:paraId="549C2B0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smoking and have decided not to quit smoking for my lifetime. I have no interest in quitting. </w:t>
            </w:r>
          </w:p>
        </w:tc>
      </w:tr>
    </w:tbl>
    <w:p w14:paraId="31EA1D59" w14:textId="77777777" w:rsidR="007C3615" w:rsidRPr="00B64636" w:rsidRDefault="007C3615" w:rsidP="007C3615">
      <w:pPr>
        <w:tabs>
          <w:tab w:val="right" w:pos="10080"/>
        </w:tabs>
        <w:spacing w:before="60" w:after="60"/>
        <w:rPr>
          <w:rFonts w:ascii="Arial" w:hAnsi="Arial" w:cs="Arial"/>
          <w:b/>
          <w:sz w:val="22"/>
        </w:rPr>
      </w:pPr>
    </w:p>
    <w:p w14:paraId="7D74B8B8" w14:textId="77777777" w:rsidR="007C3615" w:rsidRPr="00B64636" w:rsidRDefault="007C3615" w:rsidP="007C3615">
      <w:pPr>
        <w:tabs>
          <w:tab w:val="right" w:pos="10080"/>
        </w:tabs>
        <w:spacing w:before="60" w:after="60"/>
        <w:rPr>
          <w:rFonts w:ascii="Arial" w:hAnsi="Arial" w:cs="Arial"/>
          <w:b/>
          <w:sz w:val="22"/>
        </w:rPr>
      </w:pPr>
      <w:r w:rsidRPr="00B64636">
        <w:rPr>
          <w:rFonts w:ascii="Arial" w:hAnsi="Arial" w:cs="Arial"/>
          <w:b/>
          <w:sz w:val="22"/>
        </w:rPr>
        <w:t>Unsafe Sexual Behaviors*</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5995840" w14:textId="77777777" w:rsidTr="00435E76">
        <w:trPr>
          <w:trHeight w:val="295"/>
        </w:trPr>
        <w:tc>
          <w:tcPr>
            <w:tcW w:w="1368" w:type="dxa"/>
            <w:tcBorders>
              <w:top w:val="single" w:sz="8" w:space="0" w:color="000000"/>
              <w:bottom w:val="single" w:sz="8" w:space="0" w:color="000000"/>
              <w:right w:val="single" w:sz="8" w:space="0" w:color="000000"/>
            </w:tcBorders>
            <w:vAlign w:val="center"/>
          </w:tcPr>
          <w:p w14:paraId="01DF5F7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vAlign w:val="center"/>
          </w:tcPr>
          <w:p w14:paraId="715CF11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already begun to use condoms more often when I have sex.</w:t>
            </w:r>
          </w:p>
        </w:tc>
      </w:tr>
      <w:tr w:rsidR="007C3615" w:rsidRPr="00B64636" w14:paraId="50C3C2F0"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36DB3A7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vAlign w:val="center"/>
          </w:tcPr>
          <w:p w14:paraId="135F79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30 days, I definitely plan to start using condoms more often when I have sex.</w:t>
            </w:r>
          </w:p>
        </w:tc>
      </w:tr>
      <w:tr w:rsidR="007C3615" w:rsidRPr="00B64636" w14:paraId="23D4937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11A62E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vAlign w:val="center"/>
          </w:tcPr>
          <w:p w14:paraId="6C5213F5"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6 months, I definitely plan to start using condoms more often when I have sex.</w:t>
            </w:r>
          </w:p>
        </w:tc>
      </w:tr>
      <w:tr w:rsidR="007C3615" w:rsidRPr="00B64636" w14:paraId="0557A0C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2D2B26F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vAlign w:val="center"/>
          </w:tcPr>
          <w:p w14:paraId="6B826B3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using condoms more often when I have sex, but I have no plans to use condoms more often.</w:t>
            </w:r>
          </w:p>
        </w:tc>
      </w:tr>
      <w:tr w:rsidR="007C3615" w:rsidRPr="00B64636" w14:paraId="14DDDED2"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DC0BC8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360C672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using condoms more often when I have sex, but I have no plans to use condoms more often.</w:t>
            </w:r>
          </w:p>
        </w:tc>
      </w:tr>
      <w:tr w:rsidR="007C3615" w:rsidRPr="00B64636" w14:paraId="14675459"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EB9D2BE"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lastRenderedPageBreak/>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9D67C31"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using condoms more often when I have sex, and I have no plans to use condoms more often.</w:t>
            </w:r>
          </w:p>
        </w:tc>
      </w:tr>
      <w:tr w:rsidR="007C3615" w:rsidRPr="00B64636" w14:paraId="49D87D3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5B1B871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4A195B8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using condoms when I have sex, and I have no plans to use condoms more often.</w:t>
            </w:r>
          </w:p>
        </w:tc>
      </w:tr>
      <w:tr w:rsidR="007C3615" w:rsidRPr="00B64636" w14:paraId="6FC0BC0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149866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vAlign w:val="center"/>
          </w:tcPr>
          <w:p w14:paraId="4CB5A67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There is no need for me to think about changing my sexual behaviors.</w:t>
            </w:r>
          </w:p>
        </w:tc>
      </w:tr>
    </w:tbl>
    <w:p w14:paraId="4FFB83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7EF2E561" w14:textId="77777777" w:rsidR="007C3615" w:rsidRPr="00B64636" w:rsidRDefault="007C3615" w:rsidP="007C3615">
      <w:pPr>
        <w:tabs>
          <w:tab w:val="right" w:pos="10080"/>
        </w:tabs>
        <w:rPr>
          <w:rFonts w:ascii="Arial" w:hAnsi="Arial" w:cs="Arial"/>
          <w:sz w:val="22"/>
        </w:rPr>
      </w:pPr>
    </w:p>
    <w:p w14:paraId="4756B1AD" w14:textId="620740A9" w:rsidR="007C3615" w:rsidRPr="00B64636" w:rsidRDefault="007C3615" w:rsidP="007C3615">
      <w:pPr>
        <w:tabs>
          <w:tab w:val="right" w:pos="10080"/>
        </w:tabs>
        <w:rPr>
          <w:rFonts w:ascii="Arial" w:hAnsi="Arial" w:cs="Arial"/>
          <w:b/>
          <w:sz w:val="22"/>
        </w:rPr>
      </w:pPr>
      <w:r w:rsidRPr="00B64636">
        <w:rPr>
          <w:rFonts w:ascii="Arial" w:hAnsi="Arial" w:cs="Arial"/>
          <w:b/>
          <w:sz w:val="22"/>
        </w:rPr>
        <w:t>Alcohol</w:t>
      </w:r>
      <w:r w:rsidR="00AF2909" w:rsidRPr="00B64636">
        <w:rPr>
          <w:rFonts w:ascii="Arial" w:hAnsi="Arial" w:cs="Arial"/>
          <w:b/>
          <w:sz w:val="22"/>
        </w:rPr>
        <w:t>/Drugs</w:t>
      </w:r>
      <w:r w:rsidRPr="00B64636">
        <w:rPr>
          <w:rFonts w:ascii="Arial" w:hAnsi="Arial" w:cs="Arial"/>
          <w:b/>
          <w:sz w:val="22"/>
        </w:rPr>
        <w: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E5653DD" w14:textId="77777777" w:rsidTr="00435E76">
        <w:trPr>
          <w:trHeight w:val="295"/>
        </w:trPr>
        <w:tc>
          <w:tcPr>
            <w:tcW w:w="1368" w:type="dxa"/>
            <w:tcBorders>
              <w:top w:val="single" w:sz="8" w:space="0" w:color="000000"/>
              <w:bottom w:val="single" w:sz="8" w:space="0" w:color="000000"/>
              <w:right w:val="single" w:sz="8" w:space="0" w:color="000000"/>
            </w:tcBorders>
          </w:tcPr>
          <w:p w14:paraId="63EB020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bottom w:val="single" w:sz="6" w:space="0" w:color="000000"/>
              <w:right w:val="single" w:sz="6" w:space="0" w:color="000000"/>
            </w:tcBorders>
          </w:tcPr>
          <w:p w14:paraId="49B8B721" w14:textId="1B00D50D" w:rsidR="007C3615" w:rsidRPr="00B64636" w:rsidRDefault="007C3615">
            <w:pPr>
              <w:spacing w:before="120" w:after="120"/>
              <w:rPr>
                <w:rFonts w:ascii="Arial" w:hAnsi="Arial" w:cs="Arial"/>
                <w:color w:val="000000"/>
                <w:sz w:val="22"/>
                <w:szCs w:val="22"/>
              </w:rPr>
            </w:pPr>
            <w:r w:rsidRPr="00B64636">
              <w:rPr>
                <w:rFonts w:ascii="Arial" w:hAnsi="Arial" w:cs="Arial"/>
                <w:color w:val="000000"/>
                <w:sz w:val="22"/>
                <w:szCs w:val="22"/>
              </w:rPr>
              <w:t>I drink alcohol</w:t>
            </w:r>
            <w:r w:rsidR="00AF2909" w:rsidRPr="00B64636">
              <w:rPr>
                <w:rFonts w:ascii="Arial" w:hAnsi="Arial" w:cs="Arial"/>
                <w:color w:val="000000"/>
                <w:sz w:val="22"/>
                <w:szCs w:val="22"/>
              </w:rPr>
              <w:t xml:space="preserve"> and/or use illegal drugs</w:t>
            </w:r>
            <w:r w:rsidRPr="00B64636">
              <w:rPr>
                <w:rFonts w:ascii="Arial" w:hAnsi="Arial" w:cs="Arial"/>
                <w:color w:val="000000"/>
                <w:sz w:val="22"/>
                <w:szCs w:val="22"/>
              </w:rPr>
              <w:t xml:space="preserve">, but I have begun to change, like cutting back on how </w:t>
            </w:r>
            <w:r w:rsidR="00AF2909" w:rsidRPr="00B64636">
              <w:rPr>
                <w:rFonts w:ascii="Arial" w:hAnsi="Arial" w:cs="Arial"/>
                <w:color w:val="000000"/>
                <w:sz w:val="22"/>
                <w:szCs w:val="22"/>
              </w:rPr>
              <w:t xml:space="preserve">much drink or use </w:t>
            </w:r>
            <w:r w:rsidRPr="00B64636">
              <w:rPr>
                <w:rFonts w:ascii="Arial" w:hAnsi="Arial" w:cs="Arial"/>
                <w:color w:val="000000"/>
                <w:sz w:val="22"/>
                <w:szCs w:val="22"/>
              </w:rPr>
              <w:t xml:space="preserve">each day. </w:t>
            </w:r>
          </w:p>
        </w:tc>
      </w:tr>
      <w:tr w:rsidR="007C3615" w:rsidRPr="00B64636" w14:paraId="53CCC105" w14:textId="77777777" w:rsidTr="00435E76">
        <w:trPr>
          <w:trHeight w:val="157"/>
        </w:trPr>
        <w:tc>
          <w:tcPr>
            <w:tcW w:w="1368" w:type="dxa"/>
            <w:tcBorders>
              <w:top w:val="single" w:sz="8" w:space="0" w:color="000000"/>
              <w:bottom w:val="single" w:sz="8" w:space="0" w:color="000000"/>
              <w:right w:val="single" w:sz="8" w:space="0" w:color="000000"/>
            </w:tcBorders>
          </w:tcPr>
          <w:p w14:paraId="60DC2E2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bottom w:val="single" w:sz="6" w:space="0" w:color="000000"/>
              <w:right w:val="single" w:sz="6" w:space="0" w:color="000000"/>
            </w:tcBorders>
          </w:tcPr>
          <w:p w14:paraId="79E4A64D" w14:textId="639CA25B"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within the next 30 days. </w:t>
            </w:r>
          </w:p>
        </w:tc>
      </w:tr>
      <w:tr w:rsidR="007C3615" w:rsidRPr="00B64636" w14:paraId="2C97A1C2" w14:textId="77777777" w:rsidTr="00435E76">
        <w:trPr>
          <w:trHeight w:val="157"/>
        </w:trPr>
        <w:tc>
          <w:tcPr>
            <w:tcW w:w="1368" w:type="dxa"/>
            <w:tcBorders>
              <w:top w:val="single" w:sz="8" w:space="0" w:color="000000"/>
              <w:bottom w:val="single" w:sz="8" w:space="0" w:color="000000"/>
              <w:right w:val="single" w:sz="8" w:space="0" w:color="000000"/>
            </w:tcBorders>
          </w:tcPr>
          <w:p w14:paraId="7115D02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bottom w:val="single" w:sz="6" w:space="0" w:color="000000"/>
              <w:right w:val="single" w:sz="6" w:space="0" w:color="000000"/>
            </w:tcBorders>
          </w:tcPr>
          <w:p w14:paraId="6CDE70BB" w14:textId="5BAB2119"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reduce my drinking </w:t>
            </w:r>
            <w:r w:rsidR="00AF2909" w:rsidRPr="00B64636">
              <w:rPr>
                <w:rFonts w:ascii="Arial" w:hAnsi="Arial" w:cs="Arial"/>
                <w:color w:val="000000"/>
                <w:sz w:val="22"/>
                <w:szCs w:val="22"/>
              </w:rPr>
              <w:t xml:space="preserve">and/or drug use </w:t>
            </w:r>
            <w:r w:rsidRPr="00B64636">
              <w:rPr>
                <w:rFonts w:ascii="Arial" w:hAnsi="Arial" w:cs="Arial"/>
                <w:color w:val="000000"/>
                <w:sz w:val="22"/>
                <w:szCs w:val="22"/>
              </w:rPr>
              <w:t xml:space="preserve">within the next 6 months. </w:t>
            </w:r>
          </w:p>
        </w:tc>
      </w:tr>
      <w:tr w:rsidR="007C3615" w:rsidRPr="00B64636" w14:paraId="6B795505" w14:textId="77777777" w:rsidTr="00435E76">
        <w:trPr>
          <w:trHeight w:val="157"/>
        </w:trPr>
        <w:tc>
          <w:tcPr>
            <w:tcW w:w="1368" w:type="dxa"/>
            <w:tcBorders>
              <w:top w:val="single" w:sz="8" w:space="0" w:color="000000"/>
              <w:bottom w:val="single" w:sz="8" w:space="0" w:color="000000"/>
              <w:right w:val="single" w:sz="8" w:space="0" w:color="000000"/>
            </w:tcBorders>
          </w:tcPr>
          <w:p w14:paraId="502551A3"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bottom w:val="single" w:sz="6" w:space="0" w:color="000000"/>
              <w:right w:val="single" w:sz="6" w:space="0" w:color="000000"/>
            </w:tcBorders>
          </w:tcPr>
          <w:p w14:paraId="42B9C2F7" w14:textId="58335CE0"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51295A8F" w14:textId="77777777" w:rsidTr="00435E76">
        <w:trPr>
          <w:trHeight w:val="157"/>
        </w:trPr>
        <w:tc>
          <w:tcPr>
            <w:tcW w:w="1368" w:type="dxa"/>
            <w:tcBorders>
              <w:top w:val="single" w:sz="8" w:space="0" w:color="000000"/>
              <w:bottom w:val="single" w:sz="8" w:space="0" w:color="000000"/>
              <w:right w:val="single" w:sz="8" w:space="0" w:color="000000"/>
            </w:tcBorders>
          </w:tcPr>
          <w:p w14:paraId="28BF921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bottom w:val="single" w:sz="6" w:space="0" w:color="000000"/>
              <w:right w:val="single" w:sz="6" w:space="0" w:color="000000"/>
            </w:tcBorders>
          </w:tcPr>
          <w:p w14:paraId="58550839" w14:textId="327CD7D4"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3FEBB041" w14:textId="77777777" w:rsidTr="00435E76">
        <w:trPr>
          <w:trHeight w:val="157"/>
        </w:trPr>
        <w:tc>
          <w:tcPr>
            <w:tcW w:w="1368" w:type="dxa"/>
            <w:tcBorders>
              <w:top w:val="single" w:sz="8" w:space="0" w:color="000000"/>
              <w:bottom w:val="single" w:sz="8" w:space="0" w:color="000000"/>
              <w:right w:val="single" w:sz="8" w:space="0" w:color="000000"/>
            </w:tcBorders>
          </w:tcPr>
          <w:p w14:paraId="3A83F05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bottom w:val="single" w:sz="6" w:space="0" w:color="000000"/>
              <w:right w:val="single" w:sz="6" w:space="0" w:color="000000"/>
            </w:tcBorders>
          </w:tcPr>
          <w:p w14:paraId="72A85C59" w14:textId="5046875C"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523808B1" w14:textId="77777777" w:rsidTr="00435E76">
        <w:trPr>
          <w:trHeight w:val="157"/>
        </w:trPr>
        <w:tc>
          <w:tcPr>
            <w:tcW w:w="1368" w:type="dxa"/>
            <w:tcBorders>
              <w:top w:val="single" w:sz="8" w:space="0" w:color="000000"/>
              <w:bottom w:val="single" w:sz="8" w:space="0" w:color="000000"/>
              <w:right w:val="single" w:sz="8" w:space="0" w:color="000000"/>
            </w:tcBorders>
          </w:tcPr>
          <w:p w14:paraId="4FD573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bottom w:val="single" w:sz="6" w:space="0" w:color="000000"/>
              <w:right w:val="single" w:sz="6" w:space="0" w:color="000000"/>
            </w:tcBorders>
          </w:tcPr>
          <w:p w14:paraId="4AAC61FD" w14:textId="3D372D06"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2DB474D8" w14:textId="77777777" w:rsidTr="00435E76">
        <w:trPr>
          <w:trHeight w:val="157"/>
        </w:trPr>
        <w:tc>
          <w:tcPr>
            <w:tcW w:w="1368" w:type="dxa"/>
            <w:tcBorders>
              <w:top w:val="single" w:sz="8" w:space="0" w:color="000000"/>
              <w:bottom w:val="single" w:sz="8" w:space="0" w:color="000000"/>
              <w:right w:val="single" w:sz="8" w:space="0" w:color="000000"/>
            </w:tcBorders>
          </w:tcPr>
          <w:p w14:paraId="4AB249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bottom w:val="single" w:sz="6" w:space="0" w:color="000000"/>
              <w:right w:val="single" w:sz="6" w:space="0" w:color="000000"/>
            </w:tcBorders>
          </w:tcPr>
          <w:p w14:paraId="34C2BC09" w14:textId="3797E5ED"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drinking </w:t>
            </w:r>
            <w:r w:rsidR="00AF2909" w:rsidRPr="00B64636">
              <w:rPr>
                <w:rFonts w:ascii="Arial" w:hAnsi="Arial" w:cs="Arial"/>
                <w:color w:val="000000"/>
                <w:sz w:val="22"/>
                <w:szCs w:val="22"/>
              </w:rPr>
              <w:t xml:space="preserve">and/or using drugs </w:t>
            </w:r>
            <w:r w:rsidRPr="00B64636">
              <w:rPr>
                <w:rFonts w:ascii="Arial" w:hAnsi="Arial" w:cs="Arial"/>
                <w:color w:val="000000"/>
                <w:sz w:val="22"/>
                <w:szCs w:val="22"/>
              </w:rPr>
              <w:t>and have decided not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for my lifetime. I have no interest in cutting down. </w:t>
            </w:r>
          </w:p>
        </w:tc>
      </w:tr>
    </w:tbl>
    <w:p w14:paraId="7EF358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58995AD6" w14:textId="77777777" w:rsidR="007C3615" w:rsidRPr="00B64636" w:rsidRDefault="007C3615" w:rsidP="007C3615">
      <w:pPr>
        <w:tabs>
          <w:tab w:val="right" w:pos="10080"/>
        </w:tabs>
        <w:rPr>
          <w:rFonts w:ascii="Arial" w:hAnsi="Arial" w:cs="Arial"/>
          <w:sz w:val="22"/>
        </w:rPr>
      </w:pPr>
    </w:p>
    <w:p w14:paraId="0E3EAB5F" w14:textId="77777777" w:rsidR="007C3615" w:rsidRPr="00B64636" w:rsidRDefault="007C3615" w:rsidP="007C3615">
      <w:pPr>
        <w:tabs>
          <w:tab w:val="right" w:pos="10080"/>
        </w:tabs>
        <w:rPr>
          <w:rFonts w:ascii="Arial" w:hAnsi="Arial" w:cs="Arial"/>
          <w:b/>
          <w:sz w:val="22"/>
        </w:rPr>
      </w:pPr>
      <w:r w:rsidRPr="00B64636">
        <w:rPr>
          <w:rFonts w:ascii="Arial" w:hAnsi="Arial" w:cs="Arial"/>
          <w:b/>
          <w:sz w:val="22"/>
        </w:rPr>
        <w:t>Fruit and Vegetable Intake*</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52B5CD2" w14:textId="77777777" w:rsidTr="00435E76">
        <w:trPr>
          <w:trHeight w:val="295"/>
        </w:trPr>
        <w:tc>
          <w:tcPr>
            <w:tcW w:w="1368" w:type="dxa"/>
            <w:tcBorders>
              <w:top w:val="single" w:sz="8" w:space="0" w:color="000000"/>
              <w:bottom w:val="single" w:sz="8" w:space="0" w:color="000000"/>
              <w:right w:val="single" w:sz="8" w:space="0" w:color="000000"/>
            </w:tcBorders>
          </w:tcPr>
          <w:p w14:paraId="1541170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7D1C63B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begun to increase the number of fruit and vegetables I eat every day. I am trying to eat 5 or more servings of fruits and vegetables each day.</w:t>
            </w:r>
          </w:p>
        </w:tc>
      </w:tr>
      <w:tr w:rsidR="007C3615" w:rsidRPr="00B64636" w14:paraId="014C9838" w14:textId="77777777" w:rsidTr="00435E76">
        <w:trPr>
          <w:trHeight w:val="295"/>
        </w:trPr>
        <w:tc>
          <w:tcPr>
            <w:tcW w:w="1368" w:type="dxa"/>
            <w:tcBorders>
              <w:top w:val="single" w:sz="8" w:space="0" w:color="000000"/>
              <w:bottom w:val="single" w:sz="8" w:space="0" w:color="000000"/>
              <w:right w:val="single" w:sz="8" w:space="0" w:color="000000"/>
            </w:tcBorders>
          </w:tcPr>
          <w:p w14:paraId="2B94B43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02D35AB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30 days. </w:t>
            </w:r>
          </w:p>
        </w:tc>
      </w:tr>
      <w:tr w:rsidR="007C3615" w:rsidRPr="00B64636" w14:paraId="3BD5F4CF" w14:textId="77777777" w:rsidTr="00435E76">
        <w:trPr>
          <w:trHeight w:val="295"/>
        </w:trPr>
        <w:tc>
          <w:tcPr>
            <w:tcW w:w="1368" w:type="dxa"/>
            <w:tcBorders>
              <w:top w:val="single" w:sz="8" w:space="0" w:color="000000"/>
              <w:bottom w:val="single" w:sz="8" w:space="0" w:color="000000"/>
              <w:right w:val="single" w:sz="8" w:space="0" w:color="000000"/>
            </w:tcBorders>
          </w:tcPr>
          <w:p w14:paraId="72785F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0EF3D8EF"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6 months. </w:t>
            </w:r>
          </w:p>
        </w:tc>
      </w:tr>
      <w:tr w:rsidR="007C3615" w:rsidRPr="00B64636" w14:paraId="741EFCD3" w14:textId="77777777" w:rsidTr="00435E76">
        <w:trPr>
          <w:trHeight w:val="295"/>
        </w:trPr>
        <w:tc>
          <w:tcPr>
            <w:tcW w:w="1368" w:type="dxa"/>
            <w:tcBorders>
              <w:top w:val="single" w:sz="8" w:space="0" w:color="000000"/>
              <w:bottom w:val="single" w:sz="8" w:space="0" w:color="000000"/>
              <w:right w:val="single" w:sz="8" w:space="0" w:color="000000"/>
            </w:tcBorders>
          </w:tcPr>
          <w:p w14:paraId="1A1D749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770E214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needing to eat more fruit and vegetables, but I have no plans to start. </w:t>
            </w:r>
          </w:p>
        </w:tc>
      </w:tr>
      <w:tr w:rsidR="007C3615" w:rsidRPr="00B64636" w14:paraId="3CA00C31" w14:textId="77777777" w:rsidTr="00435E76">
        <w:trPr>
          <w:trHeight w:val="157"/>
        </w:trPr>
        <w:tc>
          <w:tcPr>
            <w:tcW w:w="1368" w:type="dxa"/>
            <w:tcBorders>
              <w:top w:val="single" w:sz="8" w:space="0" w:color="000000"/>
              <w:bottom w:val="single" w:sz="8" w:space="0" w:color="000000"/>
              <w:right w:val="single" w:sz="8" w:space="0" w:color="000000"/>
            </w:tcBorders>
          </w:tcPr>
          <w:p w14:paraId="63D623A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2922F1B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needing to eat more fruit and vegetables, but I have no plans to start. </w:t>
            </w:r>
          </w:p>
        </w:tc>
      </w:tr>
      <w:tr w:rsidR="007C3615" w:rsidRPr="00B64636" w14:paraId="2E3C361A" w14:textId="77777777" w:rsidTr="00435E76">
        <w:trPr>
          <w:trHeight w:val="157"/>
        </w:trPr>
        <w:tc>
          <w:tcPr>
            <w:tcW w:w="1368" w:type="dxa"/>
            <w:tcBorders>
              <w:top w:val="single" w:sz="8" w:space="0" w:color="000000"/>
              <w:bottom w:val="single" w:sz="8" w:space="0" w:color="000000"/>
              <w:right w:val="single" w:sz="8" w:space="0" w:color="000000"/>
            </w:tcBorders>
          </w:tcPr>
          <w:p w14:paraId="630080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546F54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needing to eat more fruit and vegetables, and I have no plans start. </w:t>
            </w:r>
          </w:p>
        </w:tc>
      </w:tr>
      <w:tr w:rsidR="007C3615" w:rsidRPr="00B64636" w14:paraId="7F41007C" w14:textId="77777777" w:rsidTr="00435E76">
        <w:trPr>
          <w:trHeight w:val="157"/>
        </w:trPr>
        <w:tc>
          <w:tcPr>
            <w:tcW w:w="1368" w:type="dxa"/>
            <w:tcBorders>
              <w:top w:val="single" w:sz="8" w:space="0" w:color="000000"/>
              <w:bottom w:val="single" w:sz="8" w:space="0" w:color="000000"/>
              <w:right w:val="single" w:sz="8" w:space="0" w:color="000000"/>
            </w:tcBorders>
          </w:tcPr>
          <w:p w14:paraId="56F45BB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776F2DE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needing to eat more fruit and vegetables, and I have no plans </w:t>
            </w:r>
            <w:r w:rsidRPr="00B64636">
              <w:rPr>
                <w:rFonts w:ascii="Arial" w:hAnsi="Arial" w:cs="Arial"/>
                <w:color w:val="000000"/>
                <w:sz w:val="22"/>
                <w:szCs w:val="22"/>
              </w:rPr>
              <w:lastRenderedPageBreak/>
              <w:t xml:space="preserve">to start. </w:t>
            </w:r>
          </w:p>
        </w:tc>
      </w:tr>
    </w:tbl>
    <w:p w14:paraId="7BBC81C4" w14:textId="77777777" w:rsidR="007C3615" w:rsidRPr="00B64636" w:rsidRDefault="007C3615" w:rsidP="007C3615">
      <w:pPr>
        <w:rPr>
          <w:rFonts w:ascii="Arial" w:hAnsi="Arial" w:cs="Arial"/>
          <w:sz w:val="22"/>
          <w:szCs w:val="22"/>
        </w:rPr>
      </w:pPr>
      <w:r w:rsidRPr="00B64636">
        <w:rPr>
          <w:rFonts w:ascii="Arial" w:hAnsi="Arial" w:cs="Arial"/>
          <w:sz w:val="22"/>
        </w:rPr>
        <w:lastRenderedPageBreak/>
        <w:t xml:space="preserve">*modified from </w:t>
      </w:r>
      <w:bookmarkStart w:id="28" w:name="_Toc397595237"/>
      <w:r w:rsidRPr="00B64636">
        <w:rPr>
          <w:rFonts w:ascii="Arial" w:hAnsi="Arial" w:cs="Arial"/>
          <w:i/>
          <w:sz w:val="22"/>
          <w:szCs w:val="22"/>
        </w:rPr>
        <w:t>Stages of Change: Fruit &amp; Vegetable Intake</w:t>
      </w:r>
      <w:bookmarkEnd w:id="28"/>
      <w:r w:rsidRPr="00B64636">
        <w:rPr>
          <w:rFonts w:ascii="Arial" w:hAnsi="Arial" w:cs="Arial"/>
          <w:sz w:val="22"/>
          <w:szCs w:val="22"/>
        </w:rPr>
        <w:t xml:space="preserve"> (Darla) &amp; </w:t>
      </w:r>
      <w:r w:rsidRPr="00B64636">
        <w:rPr>
          <w:rFonts w:ascii="Arial" w:hAnsi="Arial" w:cs="Arial"/>
          <w:i/>
          <w:sz w:val="22"/>
          <w:szCs w:val="22"/>
        </w:rPr>
        <w:t>Readiness to Quit Ladder</w:t>
      </w:r>
    </w:p>
    <w:p w14:paraId="09CB2BA0" w14:textId="77777777" w:rsidR="007C3615" w:rsidRPr="00B64636" w:rsidRDefault="007C3615" w:rsidP="007C3615">
      <w:pPr>
        <w:tabs>
          <w:tab w:val="right" w:pos="4702"/>
          <w:tab w:val="right" w:pos="4871"/>
          <w:tab w:val="left" w:pos="5040"/>
        </w:tabs>
        <w:rPr>
          <w:rFonts w:ascii="Arial" w:hAnsi="Arial" w:cs="Arial"/>
          <w:sz w:val="22"/>
        </w:rPr>
      </w:pPr>
    </w:p>
    <w:p w14:paraId="5255507F"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Weigh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C1E5528" w14:textId="77777777" w:rsidTr="00435E76">
        <w:trPr>
          <w:trHeight w:val="157"/>
        </w:trPr>
        <w:tc>
          <w:tcPr>
            <w:tcW w:w="1368" w:type="dxa"/>
            <w:tcBorders>
              <w:top w:val="single" w:sz="8" w:space="0" w:color="000000"/>
              <w:bottom w:val="single" w:sz="8" w:space="0" w:color="000000"/>
              <w:right w:val="single" w:sz="8" w:space="0" w:color="000000"/>
            </w:tcBorders>
          </w:tcPr>
          <w:p w14:paraId="2DFDFAE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8</w:t>
            </w:r>
          </w:p>
        </w:tc>
        <w:tc>
          <w:tcPr>
            <w:tcW w:w="8190" w:type="dxa"/>
            <w:tcBorders>
              <w:top w:val="single" w:sz="6" w:space="0" w:color="000000"/>
              <w:left w:val="single" w:sz="6" w:space="0" w:color="000000"/>
              <w:bottom w:val="single" w:sz="6" w:space="0" w:color="000000"/>
              <w:right w:val="single" w:sz="6" w:space="0" w:color="000000"/>
            </w:tcBorders>
          </w:tcPr>
          <w:p w14:paraId="038EE61B" w14:textId="77777777" w:rsidR="007C3615" w:rsidRPr="00B64636" w:rsidRDefault="007C3615" w:rsidP="007C3615">
            <w:pPr>
              <w:rPr>
                <w:rFonts w:ascii="Arial" w:hAnsi="Arial" w:cs="Arial"/>
              </w:rPr>
            </w:pPr>
            <w:r w:rsidRPr="00B64636">
              <w:rPr>
                <w:rFonts w:ascii="Arial" w:hAnsi="Arial" w:cs="Arial"/>
                <w:sz w:val="22"/>
                <w:szCs w:val="22"/>
              </w:rPr>
              <w:t xml:space="preserve">I have begun to make positive changes in order to lose weight. </w:t>
            </w:r>
          </w:p>
        </w:tc>
      </w:tr>
      <w:tr w:rsidR="007C3615" w:rsidRPr="00B64636" w14:paraId="089DAB52" w14:textId="77777777" w:rsidTr="00435E76">
        <w:trPr>
          <w:trHeight w:val="295"/>
        </w:trPr>
        <w:tc>
          <w:tcPr>
            <w:tcW w:w="1368" w:type="dxa"/>
            <w:tcBorders>
              <w:top w:val="single" w:sz="8" w:space="0" w:color="000000"/>
              <w:bottom w:val="single" w:sz="8" w:space="0" w:color="000000"/>
              <w:right w:val="single" w:sz="8" w:space="0" w:color="000000"/>
            </w:tcBorders>
          </w:tcPr>
          <w:p w14:paraId="52B58D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left w:val="single" w:sz="6" w:space="0" w:color="000000"/>
              <w:bottom w:val="single" w:sz="6" w:space="0" w:color="000000"/>
              <w:right w:val="single" w:sz="6" w:space="0" w:color="000000"/>
            </w:tcBorders>
          </w:tcPr>
          <w:p w14:paraId="1A068EB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30 days.</w:t>
            </w:r>
          </w:p>
        </w:tc>
      </w:tr>
      <w:tr w:rsidR="007C3615" w:rsidRPr="00B64636" w14:paraId="5803B497" w14:textId="77777777" w:rsidTr="00435E76">
        <w:trPr>
          <w:trHeight w:val="157"/>
        </w:trPr>
        <w:tc>
          <w:tcPr>
            <w:tcW w:w="1368" w:type="dxa"/>
            <w:tcBorders>
              <w:top w:val="single" w:sz="8" w:space="0" w:color="000000"/>
              <w:bottom w:val="single" w:sz="8" w:space="0" w:color="000000"/>
              <w:right w:val="single" w:sz="8" w:space="0" w:color="000000"/>
            </w:tcBorders>
          </w:tcPr>
          <w:p w14:paraId="23C21C0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left w:val="single" w:sz="6" w:space="0" w:color="000000"/>
              <w:bottom w:val="single" w:sz="6" w:space="0" w:color="000000"/>
              <w:right w:val="single" w:sz="6" w:space="0" w:color="000000"/>
            </w:tcBorders>
          </w:tcPr>
          <w:p w14:paraId="68BA8EC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6 months.</w:t>
            </w:r>
          </w:p>
        </w:tc>
      </w:tr>
      <w:tr w:rsidR="007C3615" w:rsidRPr="00B64636" w14:paraId="25D7473E" w14:textId="77777777" w:rsidTr="00435E76">
        <w:trPr>
          <w:trHeight w:val="157"/>
        </w:trPr>
        <w:tc>
          <w:tcPr>
            <w:tcW w:w="1368" w:type="dxa"/>
            <w:tcBorders>
              <w:top w:val="single" w:sz="8" w:space="0" w:color="000000"/>
              <w:bottom w:val="single" w:sz="8" w:space="0" w:color="000000"/>
              <w:right w:val="single" w:sz="8" w:space="0" w:color="000000"/>
            </w:tcBorders>
          </w:tcPr>
          <w:p w14:paraId="2133F85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left w:val="single" w:sz="6" w:space="0" w:color="000000"/>
              <w:bottom w:val="single" w:sz="6" w:space="0" w:color="000000"/>
              <w:right w:val="single" w:sz="6" w:space="0" w:color="000000"/>
            </w:tcBorders>
          </w:tcPr>
          <w:p w14:paraId="61CA38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losing weight, but I have no plans to make changes to lose weight.</w:t>
            </w:r>
          </w:p>
        </w:tc>
      </w:tr>
      <w:tr w:rsidR="007C3615" w:rsidRPr="00B64636" w14:paraId="798539CB" w14:textId="77777777" w:rsidTr="00435E76">
        <w:trPr>
          <w:trHeight w:val="157"/>
        </w:trPr>
        <w:tc>
          <w:tcPr>
            <w:tcW w:w="1368" w:type="dxa"/>
            <w:tcBorders>
              <w:top w:val="single" w:sz="8" w:space="0" w:color="000000"/>
              <w:bottom w:val="single" w:sz="8" w:space="0" w:color="000000"/>
              <w:right w:val="single" w:sz="8" w:space="0" w:color="000000"/>
            </w:tcBorders>
          </w:tcPr>
          <w:p w14:paraId="4ED4CA6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left w:val="single" w:sz="6" w:space="0" w:color="000000"/>
              <w:bottom w:val="single" w:sz="6" w:space="0" w:color="000000"/>
              <w:right w:val="single" w:sz="6" w:space="0" w:color="000000"/>
            </w:tcBorders>
          </w:tcPr>
          <w:p w14:paraId="5466743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losing weight, but I have no plans to make changes to lose weight.</w:t>
            </w:r>
          </w:p>
        </w:tc>
      </w:tr>
      <w:tr w:rsidR="007C3615" w:rsidRPr="00B64636" w14:paraId="198FE11A" w14:textId="77777777" w:rsidTr="00435E76">
        <w:trPr>
          <w:trHeight w:val="157"/>
        </w:trPr>
        <w:tc>
          <w:tcPr>
            <w:tcW w:w="1368" w:type="dxa"/>
            <w:tcBorders>
              <w:top w:val="single" w:sz="8" w:space="0" w:color="000000"/>
              <w:bottom w:val="single" w:sz="8" w:space="0" w:color="000000"/>
              <w:right w:val="single" w:sz="8" w:space="0" w:color="000000"/>
            </w:tcBorders>
          </w:tcPr>
          <w:p w14:paraId="07071C7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left w:val="single" w:sz="6" w:space="0" w:color="000000"/>
              <w:bottom w:val="single" w:sz="6" w:space="0" w:color="000000"/>
              <w:right w:val="single" w:sz="6" w:space="0" w:color="000000"/>
            </w:tcBorders>
          </w:tcPr>
          <w:p w14:paraId="36DB63C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losing weight, and I have no plans to make changes to lose weight.</w:t>
            </w:r>
          </w:p>
        </w:tc>
      </w:tr>
      <w:tr w:rsidR="007C3615" w:rsidRPr="00B64636" w14:paraId="41FB12F4" w14:textId="77777777" w:rsidTr="00435E76">
        <w:trPr>
          <w:trHeight w:val="157"/>
        </w:trPr>
        <w:tc>
          <w:tcPr>
            <w:tcW w:w="1368" w:type="dxa"/>
            <w:tcBorders>
              <w:top w:val="single" w:sz="8" w:space="0" w:color="000000"/>
              <w:bottom w:val="single" w:sz="8" w:space="0" w:color="000000"/>
              <w:right w:val="single" w:sz="8" w:space="0" w:color="000000"/>
            </w:tcBorders>
          </w:tcPr>
          <w:p w14:paraId="3FBB56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left w:val="single" w:sz="6" w:space="0" w:color="000000"/>
              <w:bottom w:val="single" w:sz="6" w:space="0" w:color="000000"/>
              <w:right w:val="single" w:sz="6" w:space="0" w:color="000000"/>
            </w:tcBorders>
          </w:tcPr>
          <w:p w14:paraId="10E1D02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losing weight, and I have no plans to make changes to lose weight. </w:t>
            </w:r>
          </w:p>
        </w:tc>
      </w:tr>
      <w:tr w:rsidR="007C3615" w:rsidRPr="00B64636" w14:paraId="5418564D" w14:textId="77777777" w:rsidTr="00435E76">
        <w:trPr>
          <w:trHeight w:val="157"/>
        </w:trPr>
        <w:tc>
          <w:tcPr>
            <w:tcW w:w="1368" w:type="dxa"/>
            <w:tcBorders>
              <w:top w:val="single" w:sz="8" w:space="0" w:color="000000"/>
              <w:bottom w:val="single" w:sz="8" w:space="0" w:color="000000"/>
              <w:right w:val="single" w:sz="8" w:space="0" w:color="000000"/>
            </w:tcBorders>
          </w:tcPr>
          <w:p w14:paraId="5812E9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tcPr>
          <w:p w14:paraId="689917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decided not to try to lose weight for my lifetime. </w:t>
            </w:r>
          </w:p>
        </w:tc>
      </w:tr>
    </w:tbl>
    <w:p w14:paraId="44B3AC9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3BF1679D" w14:textId="77777777" w:rsidR="007C3615" w:rsidRPr="00B64636" w:rsidRDefault="007C3615" w:rsidP="007C3615">
      <w:pPr>
        <w:tabs>
          <w:tab w:val="right" w:pos="4702"/>
          <w:tab w:val="right" w:pos="4871"/>
          <w:tab w:val="left" w:pos="5040"/>
        </w:tabs>
        <w:rPr>
          <w:rFonts w:ascii="Arial" w:hAnsi="Arial" w:cs="Arial"/>
          <w:sz w:val="22"/>
        </w:rPr>
      </w:pPr>
    </w:p>
    <w:p w14:paraId="3720B971"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Physical Activity*</w:t>
      </w:r>
    </w:p>
    <w:p w14:paraId="7D7701DC" w14:textId="77777777" w:rsidR="007C3615" w:rsidRPr="00B64636" w:rsidRDefault="007C3615" w:rsidP="007C3615">
      <w:pPr>
        <w:tabs>
          <w:tab w:val="right" w:pos="4702"/>
          <w:tab w:val="right" w:pos="4871"/>
          <w:tab w:val="left" w:pos="5040"/>
        </w:tabs>
        <w:rPr>
          <w:rFonts w:ascii="Arial" w:hAnsi="Arial" w:cs="Arial"/>
          <w:b/>
          <w:sz w:val="22"/>
        </w:rPr>
      </w:pP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6195CBAB" w14:textId="77777777" w:rsidTr="00435E76">
        <w:trPr>
          <w:trHeight w:val="157"/>
        </w:trPr>
        <w:tc>
          <w:tcPr>
            <w:tcW w:w="1368" w:type="dxa"/>
            <w:tcBorders>
              <w:top w:val="single" w:sz="8" w:space="0" w:color="000000"/>
              <w:bottom w:val="single" w:sz="8" w:space="0" w:color="000000"/>
              <w:right w:val="single" w:sz="8" w:space="0" w:color="000000"/>
            </w:tcBorders>
          </w:tcPr>
          <w:p w14:paraId="598F3EA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6763252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already begun to increase my level of exercise. </w:t>
            </w:r>
          </w:p>
        </w:tc>
      </w:tr>
      <w:tr w:rsidR="007C3615" w:rsidRPr="00B64636" w14:paraId="341BB311" w14:textId="77777777" w:rsidTr="00435E76">
        <w:trPr>
          <w:trHeight w:val="157"/>
        </w:trPr>
        <w:tc>
          <w:tcPr>
            <w:tcW w:w="1368" w:type="dxa"/>
            <w:tcBorders>
              <w:top w:val="single" w:sz="8" w:space="0" w:color="000000"/>
              <w:bottom w:val="single" w:sz="8" w:space="0" w:color="000000"/>
              <w:right w:val="single" w:sz="8" w:space="0" w:color="000000"/>
            </w:tcBorders>
          </w:tcPr>
          <w:p w14:paraId="4AB3524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5C689B5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30 days.</w:t>
            </w:r>
          </w:p>
        </w:tc>
      </w:tr>
      <w:tr w:rsidR="007C3615" w:rsidRPr="00B64636" w14:paraId="6754AF1F" w14:textId="77777777" w:rsidTr="00435E76">
        <w:trPr>
          <w:trHeight w:val="157"/>
        </w:trPr>
        <w:tc>
          <w:tcPr>
            <w:tcW w:w="1368" w:type="dxa"/>
            <w:tcBorders>
              <w:top w:val="single" w:sz="8" w:space="0" w:color="000000"/>
              <w:bottom w:val="single" w:sz="8" w:space="0" w:color="000000"/>
              <w:right w:val="single" w:sz="8" w:space="0" w:color="000000"/>
            </w:tcBorders>
          </w:tcPr>
          <w:p w14:paraId="25B16CF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22AD244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6 months.</w:t>
            </w:r>
          </w:p>
        </w:tc>
      </w:tr>
      <w:tr w:rsidR="007C3615" w:rsidRPr="00B64636" w14:paraId="62FE8ECD" w14:textId="77777777" w:rsidTr="00435E76">
        <w:trPr>
          <w:trHeight w:val="157"/>
        </w:trPr>
        <w:tc>
          <w:tcPr>
            <w:tcW w:w="1368" w:type="dxa"/>
            <w:tcBorders>
              <w:top w:val="single" w:sz="8" w:space="0" w:color="000000"/>
              <w:bottom w:val="single" w:sz="8" w:space="0" w:color="000000"/>
              <w:right w:val="single" w:sz="8" w:space="0" w:color="000000"/>
            </w:tcBorders>
          </w:tcPr>
          <w:p w14:paraId="36CF2C7A"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44EA139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exercising more, but I do not currently have plans to increase my level of exercise.</w:t>
            </w:r>
          </w:p>
        </w:tc>
      </w:tr>
      <w:tr w:rsidR="007C3615" w:rsidRPr="00B64636" w14:paraId="20A2CE25" w14:textId="77777777" w:rsidTr="00435E76">
        <w:trPr>
          <w:trHeight w:val="157"/>
        </w:trPr>
        <w:tc>
          <w:tcPr>
            <w:tcW w:w="1368" w:type="dxa"/>
            <w:tcBorders>
              <w:top w:val="single" w:sz="8" w:space="0" w:color="000000"/>
              <w:bottom w:val="single" w:sz="8" w:space="0" w:color="000000"/>
              <w:right w:val="single" w:sz="8" w:space="0" w:color="000000"/>
            </w:tcBorders>
          </w:tcPr>
          <w:p w14:paraId="5AB92D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0D12AD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exercising more, but I do not currently have plans to increase my level of exercise.</w:t>
            </w:r>
          </w:p>
        </w:tc>
      </w:tr>
      <w:tr w:rsidR="007C3615" w:rsidRPr="00B64636" w14:paraId="0E510F9D" w14:textId="77777777" w:rsidTr="00435E76">
        <w:trPr>
          <w:trHeight w:val="157"/>
        </w:trPr>
        <w:tc>
          <w:tcPr>
            <w:tcW w:w="1368" w:type="dxa"/>
            <w:tcBorders>
              <w:top w:val="single" w:sz="8" w:space="0" w:color="000000"/>
              <w:bottom w:val="single" w:sz="8" w:space="0" w:color="000000"/>
              <w:right w:val="single" w:sz="8" w:space="0" w:color="000000"/>
            </w:tcBorders>
          </w:tcPr>
          <w:p w14:paraId="20CB23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C1074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exercising more, and I do not have plans to increase my level of exercise.</w:t>
            </w:r>
          </w:p>
        </w:tc>
      </w:tr>
      <w:tr w:rsidR="007C3615" w:rsidRPr="00B64636" w14:paraId="7B5A8EC9" w14:textId="77777777" w:rsidTr="00435E76">
        <w:trPr>
          <w:trHeight w:val="157"/>
        </w:trPr>
        <w:tc>
          <w:tcPr>
            <w:tcW w:w="1368" w:type="dxa"/>
            <w:tcBorders>
              <w:top w:val="single" w:sz="8" w:space="0" w:color="000000"/>
              <w:bottom w:val="single" w:sz="8" w:space="0" w:color="000000"/>
              <w:right w:val="single" w:sz="8" w:space="0" w:color="000000"/>
            </w:tcBorders>
          </w:tcPr>
          <w:p w14:paraId="56D0C2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21CAC7AA"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exercising more, and I do not have plans to increase my level of exercise.</w:t>
            </w:r>
          </w:p>
        </w:tc>
      </w:tr>
    </w:tbl>
    <w:p w14:paraId="5C24A08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042FC127" w14:textId="77777777" w:rsidR="007C3615" w:rsidRPr="00B64636" w:rsidRDefault="007C3615" w:rsidP="007C3615">
      <w:pPr>
        <w:tabs>
          <w:tab w:val="right" w:pos="4702"/>
          <w:tab w:val="right" w:pos="4871"/>
          <w:tab w:val="left" w:pos="5040"/>
        </w:tabs>
        <w:rPr>
          <w:rFonts w:ascii="Arial" w:hAnsi="Arial" w:cs="Arial"/>
          <w:sz w:val="22"/>
          <w:szCs w:val="22"/>
        </w:rPr>
      </w:pPr>
    </w:p>
    <w:p w14:paraId="3711A1AD" w14:textId="77777777" w:rsidR="007C3615" w:rsidRPr="00B64636" w:rsidRDefault="007C3615" w:rsidP="00E66620">
      <w:pPr>
        <w:numPr>
          <w:ilvl w:val="0"/>
          <w:numId w:val="53"/>
        </w:numPr>
        <w:rPr>
          <w:rFonts w:ascii="Arial" w:hAnsi="Arial" w:cs="Arial"/>
          <w:sz w:val="22"/>
        </w:rPr>
      </w:pPr>
      <w:r w:rsidRPr="00B64636">
        <w:rPr>
          <w:rFonts w:ascii="Arial" w:hAnsi="Arial" w:cs="Arial"/>
          <w:bCs/>
          <w:sz w:val="22"/>
        </w:rPr>
        <w:t>Have you ever had an alcohol or drug problem (other than tobacco)?</w:t>
      </w:r>
      <w:r w:rsidRPr="00B64636">
        <w:rPr>
          <w:rFonts w:ascii="Arial" w:hAnsi="Arial" w:cs="Arial"/>
          <w:sz w:val="22"/>
        </w:rPr>
        <w:tab/>
      </w:r>
    </w:p>
    <w:p w14:paraId="3A743FA4" w14:textId="65D32DE7"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 xml:space="preserve">No </w:t>
      </w:r>
      <w:r w:rsidR="00565511" w:rsidRPr="00B64636">
        <w:rPr>
          <w:rFonts w:ascii="Arial" w:hAnsi="Arial" w:cs="Arial"/>
          <w:sz w:val="22"/>
        </w:rPr>
        <w:t>(skip to 5)</w:t>
      </w:r>
    </w:p>
    <w:p w14:paraId="18BA4F98" w14:textId="7194D8C6"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3E8C4BF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0A6D245A" w14:textId="1CC68D25" w:rsidR="0002288D" w:rsidRPr="00B64636" w:rsidRDefault="00722A40" w:rsidP="0002288D">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w:t>
      </w:r>
      <w:r w:rsidR="0002288D" w:rsidRPr="00B64636">
        <w:rPr>
          <w:rFonts w:ascii="Arial" w:hAnsi="Arial" w:cs="Arial"/>
          <w:sz w:val="22"/>
          <w:szCs w:val="22"/>
        </w:rPr>
        <w:t xml:space="preserve">hich </w:t>
      </w:r>
      <w:r w:rsidRPr="00B64636">
        <w:rPr>
          <w:rFonts w:ascii="Arial" w:hAnsi="Arial" w:cs="Arial"/>
          <w:sz w:val="22"/>
          <w:szCs w:val="22"/>
        </w:rPr>
        <w:t>substances have caused you significant problems</w:t>
      </w:r>
      <w:r w:rsidR="0002288D" w:rsidRPr="00B64636">
        <w:rPr>
          <w:rFonts w:ascii="Arial" w:hAnsi="Arial" w:cs="Arial"/>
          <w:bCs/>
          <w:sz w:val="22"/>
          <w:szCs w:val="22"/>
        </w:rPr>
        <w:t>? (check all that apply)</w:t>
      </w:r>
    </w:p>
    <w:p w14:paraId="18184E97" w14:textId="03F7F193" w:rsidR="0002288D" w:rsidRPr="00B64636" w:rsidRDefault="0002288D" w:rsidP="0002288D">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Alcohol </w:t>
      </w:r>
    </w:p>
    <w:p w14:paraId="778BABAD" w14:textId="17941954" w:rsidR="0002288D" w:rsidRPr="00B64636" w:rsidRDefault="0002288D" w:rsidP="0002288D">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g., marijuana)</w:t>
      </w:r>
    </w:p>
    <w:p w14:paraId="44460E39" w14:textId="355C834A" w:rsidR="0002288D" w:rsidRPr="00B64636" w:rsidRDefault="0002288D" w:rsidP="0002288D">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g., crack, powder, freebase)</w:t>
      </w:r>
    </w:p>
    <w:p w14:paraId="0C9333E0" w14:textId="39258C5E" w:rsidR="00565511" w:rsidRPr="00B64636" w:rsidRDefault="00565511" w:rsidP="0002288D">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K2</w:t>
      </w:r>
    </w:p>
    <w:p w14:paraId="4E9C7CA5" w14:textId="1BE7D6DD" w:rsidR="0002288D" w:rsidRPr="00B64636" w:rsidRDefault="00565511" w:rsidP="0002288D">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02288D" w:rsidRPr="00B64636">
        <w:rPr>
          <w:rFonts w:ascii="Arial" w:hAnsi="Arial" w:cs="Arial"/>
          <w:sz w:val="22"/>
          <w:szCs w:val="22"/>
        </w:rPr>
        <w:t xml:space="preserve">Opiate (e.g., heroin, oxycontin, pain pills) </w:t>
      </w:r>
    </w:p>
    <w:p w14:paraId="64669AE8" w14:textId="6E79DCFB" w:rsidR="0002288D" w:rsidRPr="00B64636" w:rsidRDefault="00565511" w:rsidP="0002288D">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02288D" w:rsidRPr="00B64636">
        <w:rPr>
          <w:rFonts w:ascii="Arial" w:hAnsi="Arial" w:cs="Arial"/>
          <w:sz w:val="22"/>
          <w:szCs w:val="22"/>
        </w:rPr>
        <w:t>Amphetamine (e.g., crystal meth, speed)</w:t>
      </w:r>
    </w:p>
    <w:p w14:paraId="4F51B5BC" w14:textId="2170FA8C" w:rsidR="0002288D" w:rsidRPr="00B64636" w:rsidRDefault="00565511" w:rsidP="0002288D">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02288D" w:rsidRPr="00B64636">
        <w:rPr>
          <w:rFonts w:ascii="Arial" w:hAnsi="Arial" w:cs="Arial"/>
          <w:sz w:val="22"/>
          <w:szCs w:val="22"/>
        </w:rPr>
        <w:t xml:space="preserve">Sedative, Hypnotic, or Anxiolytic (e.g., valium, </w:t>
      </w:r>
      <w:proofErr w:type="spellStart"/>
      <w:r w:rsidR="0002288D" w:rsidRPr="00B64636">
        <w:rPr>
          <w:rFonts w:ascii="Arial" w:hAnsi="Arial" w:cs="Arial"/>
          <w:sz w:val="22"/>
          <w:szCs w:val="22"/>
        </w:rPr>
        <w:t>xanax</w:t>
      </w:r>
      <w:proofErr w:type="spellEnd"/>
      <w:r w:rsidR="0002288D" w:rsidRPr="00B64636">
        <w:rPr>
          <w:rFonts w:ascii="Arial" w:hAnsi="Arial" w:cs="Arial"/>
          <w:sz w:val="22"/>
          <w:szCs w:val="22"/>
        </w:rPr>
        <w:t xml:space="preserve">) </w:t>
      </w:r>
    </w:p>
    <w:p w14:paraId="0CB5C604" w14:textId="4920291F" w:rsidR="0002288D" w:rsidRPr="00B64636" w:rsidRDefault="00565511" w:rsidP="0002288D">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02288D" w:rsidRPr="00B64636">
        <w:rPr>
          <w:rFonts w:ascii="Arial" w:hAnsi="Arial" w:cs="Arial"/>
          <w:sz w:val="22"/>
          <w:szCs w:val="22"/>
        </w:rPr>
        <w:t xml:space="preserve">Other Substance </w:t>
      </w:r>
    </w:p>
    <w:p w14:paraId="13CD2346" w14:textId="77777777" w:rsidR="0002288D" w:rsidRPr="00B64636" w:rsidRDefault="0002288D" w:rsidP="0002288D">
      <w:pPr>
        <w:widowControl/>
        <w:autoSpaceDE/>
        <w:autoSpaceDN/>
        <w:adjustRightInd/>
        <w:spacing w:after="200" w:line="276" w:lineRule="auto"/>
        <w:ind w:left="720" w:firstLine="720"/>
        <w:contextualSpacing/>
        <w:rPr>
          <w:rFonts w:ascii="Arial" w:hAnsi="Arial" w:cs="Arial"/>
          <w:sz w:val="22"/>
          <w:szCs w:val="22"/>
        </w:rPr>
      </w:pPr>
    </w:p>
    <w:p w14:paraId="274B2317" w14:textId="09FA167D"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times have you been treated in a hospital emergency room?</w:t>
      </w:r>
    </w:p>
    <w:p w14:paraId="088DF377" w14:textId="71D66D50" w:rsidR="007C3615" w:rsidRPr="00B64636" w:rsidRDefault="007C3615" w:rsidP="007C3615">
      <w:pPr>
        <w:rPr>
          <w:rFonts w:ascii="Arial" w:hAnsi="Arial" w:cs="Arial"/>
          <w:sz w:val="22"/>
          <w:szCs w:val="22"/>
        </w:rPr>
      </w:pPr>
      <w:r w:rsidRPr="00B64636">
        <w:rPr>
          <w:rFonts w:ascii="Arial" w:hAnsi="Arial" w:cs="Arial"/>
          <w:sz w:val="22"/>
          <w:szCs w:val="22"/>
        </w:rPr>
        <w:t xml:space="preserve"> </w:t>
      </w:r>
      <w:r w:rsidRPr="00B64636">
        <w:rPr>
          <w:rFonts w:ascii="Arial" w:hAnsi="Arial" w:cs="Arial"/>
          <w:sz w:val="22"/>
          <w:szCs w:val="22"/>
        </w:rPr>
        <w:tab/>
      </w: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0</w:t>
      </w:r>
    </w:p>
    <w:p w14:paraId="48C1C1FE" w14:textId="4A2C9B36"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C3C1C18" w14:textId="2C4B37EA"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90E90FF" w14:textId="5CACE8E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EDD5D07" w14:textId="7070623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D46BFF2" w14:textId="22742EC6"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E3E57B1" w14:textId="5E33194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8B704A7" w14:textId="695E81BA"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03A757A" w14:textId="69A3A5D8"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B997FE" w14:textId="461E312D"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408E0D7" w14:textId="0F515FCC"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A64B6E" w14:textId="3FD4BD6C"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DA8A50E" w14:textId="77777777" w:rsidR="007C3615" w:rsidRPr="00B64636" w:rsidRDefault="007C3615" w:rsidP="007C3615">
      <w:pPr>
        <w:keepNext/>
        <w:keepLines/>
        <w:tabs>
          <w:tab w:val="right" w:pos="4702"/>
          <w:tab w:val="right" w:pos="4871"/>
          <w:tab w:val="left" w:pos="5040"/>
        </w:tabs>
        <w:spacing w:before="20"/>
        <w:ind w:left="5040" w:hanging="5040"/>
        <w:rPr>
          <w:rFonts w:ascii="Arial" w:hAnsi="Arial" w:cs="Arial"/>
          <w:sz w:val="22"/>
          <w:szCs w:val="22"/>
        </w:rPr>
      </w:pPr>
    </w:p>
    <w:p w14:paraId="49D11215" w14:textId="5A3D66D1"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days have you stayed overnight for treatment in a hospital?</w:t>
      </w:r>
      <w:r w:rsidR="007C3615" w:rsidRPr="00B64636">
        <w:rPr>
          <w:rFonts w:ascii="Arial" w:hAnsi="Arial" w:cs="Arial"/>
          <w:sz w:val="22"/>
          <w:szCs w:val="22"/>
        </w:rPr>
        <w:tab/>
      </w:r>
    </w:p>
    <w:p w14:paraId="74AF7D2D" w14:textId="5F73A76F" w:rsidR="007C3615" w:rsidRPr="00B64636" w:rsidRDefault="007C3615" w:rsidP="007C361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B62277B" w14:textId="72EB26F0"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F913E2C" w14:textId="4241A851"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20B096F" w14:textId="6BE31140"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4C75ACEF" w14:textId="0119BEB0"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9781CD9" w14:textId="53B511EB"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FF78A5E" w14:textId="647D561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843AAD" w14:textId="375D7180"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9CBC283" w14:textId="16D8029C"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38F1CFE4" w14:textId="77E8DC9B"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C12F6D" w14:textId="3B642084"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21453B05" w14:textId="0B404BB0"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7F60129" w14:textId="77777777" w:rsidR="007C3615" w:rsidRPr="00B64636" w:rsidRDefault="007C3615" w:rsidP="007C3615">
      <w:pPr>
        <w:ind w:left="630"/>
        <w:rPr>
          <w:rFonts w:ascii="Arial" w:hAnsi="Arial" w:cs="Arial"/>
          <w:sz w:val="22"/>
          <w:szCs w:val="22"/>
        </w:rPr>
      </w:pPr>
    </w:p>
    <w:p w14:paraId="339773A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rdiovascular Diseases (heart/circulatory disease) that you have been diagnosed with. (Check all that apply) </w:t>
      </w:r>
    </w:p>
    <w:p w14:paraId="543C03DD" w14:textId="3CA44959"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ronary Heart Disease/Coronary Artery Disease</w:t>
      </w:r>
    </w:p>
    <w:p w14:paraId="1D6D1259" w14:textId="059EADD5"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troke</w:t>
      </w:r>
    </w:p>
    <w:p w14:paraId="7C65AABC" w14:textId="337F7755"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Peripheral Artery Disease</w:t>
      </w:r>
    </w:p>
    <w:p w14:paraId="6353D64C" w14:textId="3C11BF2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ortic Aneurysm</w:t>
      </w:r>
    </w:p>
    <w:p w14:paraId="2250FFF2" w14:textId="0FDE7197" w:rsidR="007C3615" w:rsidRPr="00B64636" w:rsidRDefault="007C3615" w:rsidP="007C3615">
      <w:pPr>
        <w:tabs>
          <w:tab w:val="left" w:pos="102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r w:rsidRPr="00B64636">
        <w:rPr>
          <w:rFonts w:ascii="Arial" w:hAnsi="Arial" w:cs="Arial"/>
          <w:sz w:val="22"/>
          <w:szCs w:val="22"/>
        </w:rPr>
        <w:tab/>
      </w:r>
    </w:p>
    <w:p w14:paraId="1877B4B1" w14:textId="63B87975"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435BB29B" w14:textId="371861E9"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2FDFC903" w14:textId="77777777" w:rsidR="007C3615" w:rsidRPr="00B64636" w:rsidRDefault="007C3615" w:rsidP="007C3615">
      <w:pPr>
        <w:ind w:left="1440"/>
        <w:rPr>
          <w:rFonts w:ascii="Arial" w:hAnsi="Arial" w:cs="Arial"/>
          <w:sz w:val="22"/>
          <w:szCs w:val="22"/>
        </w:rPr>
      </w:pPr>
    </w:p>
    <w:p w14:paraId="372F56BA"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Pulmonary Diseases (lung diseases) that you have been diagnosed with. (Check all that apply) </w:t>
      </w:r>
    </w:p>
    <w:p w14:paraId="2E1EE0DB" w14:textId="3D70EA68"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Chronic Bronchitis </w:t>
      </w:r>
    </w:p>
    <w:p w14:paraId="71A50FBE" w14:textId="2FDD6B8D"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hronic Obstructive Pulmonary Disease (COPD)</w:t>
      </w:r>
    </w:p>
    <w:p w14:paraId="6459D239" w14:textId="5C73DCE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Emphysema </w:t>
      </w:r>
    </w:p>
    <w:p w14:paraId="64E2CB9E" w14:textId="63EEA491"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Tuberculosis </w:t>
      </w:r>
    </w:p>
    <w:p w14:paraId="6BAA505A" w14:textId="552C4B48"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p>
    <w:p w14:paraId="7FD9725F" w14:textId="1F50E59F"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54059315" w14:textId="7D85BDC7"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74E86E1C" w14:textId="77777777" w:rsidR="007C3615" w:rsidRPr="00B64636" w:rsidRDefault="007C3615" w:rsidP="007C3615">
      <w:pPr>
        <w:rPr>
          <w:rFonts w:ascii="Arial" w:hAnsi="Arial" w:cs="Arial"/>
          <w:bCs/>
          <w:sz w:val="22"/>
          <w:szCs w:val="22"/>
        </w:rPr>
      </w:pPr>
    </w:p>
    <w:p w14:paraId="13D50E14"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ncers you have been diagnosed with? (Check all that apply) </w:t>
      </w:r>
    </w:p>
    <w:p w14:paraId="6F89C9F0" w14:textId="0ECE8444"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Lung/Bronchial </w:t>
      </w:r>
    </w:p>
    <w:p w14:paraId="1414F0A1" w14:textId="23B4D9AE"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Urinary Bladder </w:t>
      </w:r>
    </w:p>
    <w:p w14:paraId="02600E75" w14:textId="6C0FABC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Kidney/renal pelvis</w:t>
      </w:r>
    </w:p>
    <w:p w14:paraId="3A175A4C" w14:textId="303E84CE"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Pancreas </w:t>
      </w:r>
    </w:p>
    <w:p w14:paraId="2CEFED81" w14:textId="6979A8A0"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ral Cavity/Pharyngeal</w:t>
      </w:r>
    </w:p>
    <w:p w14:paraId="0B773AD1" w14:textId="7B470180"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Prostate</w:t>
      </w:r>
    </w:p>
    <w:p w14:paraId="78182C4E" w14:textId="6E11839C"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Colon/ Rectal</w:t>
      </w:r>
    </w:p>
    <w:p w14:paraId="52689802" w14:textId="30F2D81B"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Cervix</w:t>
      </w:r>
    </w:p>
    <w:p w14:paraId="119C5F51" w14:textId="6F5954F4"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Melanoma of the Skin</w:t>
      </w:r>
    </w:p>
    <w:p w14:paraId="3701710E" w14:textId="511D09FA"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proofErr w:type="gramStart"/>
      <w:r w:rsidRPr="00B64636">
        <w:rPr>
          <w:rFonts w:ascii="Arial" w:hAnsi="Arial" w:cs="Arial"/>
          <w:sz w:val="22"/>
          <w:szCs w:val="22"/>
        </w:rPr>
        <w:t>Non Hodgkin</w:t>
      </w:r>
      <w:proofErr w:type="gramEnd"/>
      <w:r w:rsidRPr="00B64636">
        <w:rPr>
          <w:rFonts w:ascii="Arial" w:hAnsi="Arial" w:cs="Arial"/>
          <w:sz w:val="22"/>
          <w:szCs w:val="22"/>
        </w:rPr>
        <w:t xml:space="preserve"> Lymphoma</w:t>
      </w:r>
    </w:p>
    <w:p w14:paraId="4D5AFCA1" w14:textId="6214A70A"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Leukemia</w:t>
      </w:r>
    </w:p>
    <w:p w14:paraId="369A7E76" w14:textId="4D592810" w:rsidR="007C3615" w:rsidRPr="00B64636" w:rsidRDefault="007C3615" w:rsidP="007C361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Breast</w:t>
      </w:r>
    </w:p>
    <w:p w14:paraId="5FF243C4" w14:textId="7062CA32" w:rsidR="007C3615" w:rsidRPr="00B64636" w:rsidRDefault="007C3615" w:rsidP="007C3615">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Uterine Corpus</w:t>
      </w:r>
    </w:p>
    <w:p w14:paraId="6C1E9A4E" w14:textId="18F3DEF2" w:rsidR="007C3615" w:rsidRPr="00B64636" w:rsidRDefault="007C3615" w:rsidP="007C3615">
      <w:pPr>
        <w:ind w:left="1440"/>
        <w:rPr>
          <w:rFonts w:ascii="Arial" w:hAnsi="Arial" w:cs="Arial"/>
          <w:sz w:val="22"/>
          <w:szCs w:val="22"/>
        </w:rPr>
      </w:pPr>
      <w:r w:rsidRPr="00B64636">
        <w:rPr>
          <w:rFonts w:ascii="Arial" w:hAnsi="Arial" w:cs="Arial"/>
          <w:sz w:val="22"/>
          <w:szCs w:val="22"/>
        </w:rPr>
        <w:t>14</w:t>
      </w:r>
      <w:r w:rsidR="00914FA9" w:rsidRPr="00B64636">
        <w:rPr>
          <w:rFonts w:ascii="Arial" w:hAnsi="Arial" w:cs="Arial"/>
          <w:sz w:val="22"/>
          <w:szCs w:val="22"/>
        </w:rPr>
        <w:t>,</w:t>
      </w:r>
      <w:r w:rsidRPr="00B64636">
        <w:rPr>
          <w:rFonts w:ascii="Arial" w:hAnsi="Arial" w:cs="Arial"/>
          <w:sz w:val="22"/>
          <w:szCs w:val="22"/>
        </w:rPr>
        <w:t>Thyroid</w:t>
      </w:r>
    </w:p>
    <w:p w14:paraId="6D1295F3" w14:textId="5EBCAA47" w:rsidR="007C3615" w:rsidRPr="00B64636" w:rsidRDefault="007C3615" w:rsidP="007C3615">
      <w:pPr>
        <w:ind w:left="1440"/>
        <w:rPr>
          <w:rFonts w:ascii="Arial" w:hAnsi="Arial" w:cs="Arial"/>
          <w:sz w:val="22"/>
          <w:szCs w:val="22"/>
        </w:rPr>
      </w:pPr>
      <w:r w:rsidRPr="00B64636">
        <w:rPr>
          <w:rFonts w:ascii="Arial" w:hAnsi="Arial" w:cs="Arial"/>
          <w:sz w:val="22"/>
          <w:szCs w:val="22"/>
        </w:rPr>
        <w:t>15</w:t>
      </w:r>
      <w:r w:rsidR="00914FA9" w:rsidRPr="00B64636">
        <w:rPr>
          <w:rFonts w:ascii="Arial" w:hAnsi="Arial" w:cs="Arial"/>
          <w:sz w:val="22"/>
          <w:szCs w:val="22"/>
        </w:rPr>
        <w:t>,</w:t>
      </w:r>
      <w:r w:rsidRPr="00B64636">
        <w:rPr>
          <w:rFonts w:ascii="Arial" w:hAnsi="Arial" w:cs="Arial"/>
          <w:sz w:val="22"/>
          <w:szCs w:val="22"/>
        </w:rPr>
        <w:t>Ovary</w:t>
      </w:r>
    </w:p>
    <w:p w14:paraId="7D0F6F9A" w14:textId="06DD40C2" w:rsidR="007C3615" w:rsidRPr="00B64636" w:rsidRDefault="007C3615" w:rsidP="007C3615">
      <w:pPr>
        <w:ind w:left="1440"/>
        <w:rPr>
          <w:rFonts w:ascii="Arial" w:hAnsi="Arial" w:cs="Arial"/>
          <w:sz w:val="22"/>
          <w:szCs w:val="22"/>
        </w:rPr>
      </w:pPr>
      <w:r w:rsidRPr="00B64636">
        <w:rPr>
          <w:rFonts w:ascii="Arial" w:hAnsi="Arial" w:cs="Arial"/>
          <w:sz w:val="22"/>
          <w:szCs w:val="22"/>
        </w:rPr>
        <w:t>16</w:t>
      </w:r>
      <w:r w:rsidR="00914FA9" w:rsidRPr="00B64636">
        <w:rPr>
          <w:rFonts w:ascii="Arial" w:hAnsi="Arial" w:cs="Arial"/>
          <w:sz w:val="22"/>
          <w:szCs w:val="22"/>
        </w:rPr>
        <w:t>,</w:t>
      </w:r>
      <w:r w:rsidRPr="00B64636">
        <w:rPr>
          <w:rFonts w:ascii="Arial" w:hAnsi="Arial" w:cs="Arial"/>
          <w:sz w:val="22"/>
          <w:szCs w:val="22"/>
        </w:rPr>
        <w:t>Other</w:t>
      </w:r>
    </w:p>
    <w:p w14:paraId="54396F8A" w14:textId="710A1995" w:rsidR="007C3615" w:rsidRPr="00B64636" w:rsidRDefault="007C3615" w:rsidP="007C3615">
      <w:pPr>
        <w:ind w:left="1440"/>
        <w:rPr>
          <w:rFonts w:ascii="Arial" w:hAnsi="Arial" w:cs="Arial"/>
          <w:sz w:val="22"/>
          <w:szCs w:val="22"/>
        </w:rPr>
      </w:pPr>
      <w:r w:rsidRPr="00B64636">
        <w:rPr>
          <w:rFonts w:ascii="Arial" w:hAnsi="Arial" w:cs="Arial"/>
          <w:sz w:val="22"/>
          <w:szCs w:val="22"/>
        </w:rPr>
        <w:t>17</w:t>
      </w:r>
      <w:r w:rsidR="00914FA9" w:rsidRPr="00B64636">
        <w:rPr>
          <w:rFonts w:ascii="Arial" w:hAnsi="Arial" w:cs="Arial"/>
          <w:sz w:val="22"/>
          <w:szCs w:val="22"/>
        </w:rPr>
        <w:t>,</w:t>
      </w:r>
      <w:r w:rsidRPr="00B64636">
        <w:rPr>
          <w:rFonts w:ascii="Arial" w:hAnsi="Arial" w:cs="Arial"/>
          <w:sz w:val="22"/>
          <w:szCs w:val="22"/>
        </w:rPr>
        <w:t>Don’t know</w:t>
      </w:r>
    </w:p>
    <w:p w14:paraId="3A78E011" w14:textId="2B84516E" w:rsidR="007C3615" w:rsidRPr="00B64636" w:rsidRDefault="007C3615" w:rsidP="007C3615">
      <w:pPr>
        <w:ind w:left="1440"/>
        <w:rPr>
          <w:rFonts w:ascii="Arial" w:hAnsi="Arial" w:cs="Arial"/>
          <w:sz w:val="22"/>
          <w:szCs w:val="22"/>
        </w:rPr>
      </w:pPr>
      <w:r w:rsidRPr="00B64636">
        <w:rPr>
          <w:rFonts w:ascii="Arial" w:hAnsi="Arial" w:cs="Arial"/>
          <w:sz w:val="22"/>
          <w:szCs w:val="22"/>
        </w:rPr>
        <w:t>18</w:t>
      </w:r>
      <w:r w:rsidR="00914FA9" w:rsidRPr="00B64636">
        <w:rPr>
          <w:rFonts w:ascii="Arial" w:hAnsi="Arial" w:cs="Arial"/>
          <w:sz w:val="22"/>
          <w:szCs w:val="22"/>
        </w:rPr>
        <w:t>,</w:t>
      </w:r>
      <w:r w:rsidRPr="00B64636">
        <w:rPr>
          <w:rFonts w:ascii="Arial" w:hAnsi="Arial" w:cs="Arial"/>
          <w:sz w:val="22"/>
          <w:szCs w:val="22"/>
        </w:rPr>
        <w:t>None of the above</w:t>
      </w:r>
    </w:p>
    <w:p w14:paraId="4A38CB56" w14:textId="77777777" w:rsidR="007C3615" w:rsidRPr="00B64636" w:rsidRDefault="007C3615" w:rsidP="007C3615">
      <w:pPr>
        <w:ind w:left="720"/>
        <w:rPr>
          <w:rFonts w:ascii="Arial" w:hAnsi="Arial" w:cs="Arial"/>
          <w:bCs/>
          <w:sz w:val="22"/>
          <w:szCs w:val="22"/>
        </w:rPr>
      </w:pPr>
    </w:p>
    <w:p w14:paraId="7FDD6FF0"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sz w:val="22"/>
          <w:szCs w:val="22"/>
        </w:rPr>
        <w:t>Have you ever been diagnosed with High Blood Pressure?</w:t>
      </w:r>
    </w:p>
    <w:p w14:paraId="6D1C5840" w14:textId="0E34BCCF"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73727812" w14:textId="183C0E7E"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09754F3E" w14:textId="77777777" w:rsidR="007C3615" w:rsidRPr="00B64636" w:rsidRDefault="007C3615" w:rsidP="007C3615">
      <w:pPr>
        <w:ind w:left="1440"/>
        <w:rPr>
          <w:rFonts w:ascii="Arial" w:hAnsi="Arial" w:cs="Arial"/>
          <w:bCs/>
          <w:sz w:val="22"/>
          <w:szCs w:val="22"/>
        </w:rPr>
      </w:pPr>
    </w:p>
    <w:p w14:paraId="746DA502"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Diabetes?</w:t>
      </w:r>
    </w:p>
    <w:p w14:paraId="2D60335E" w14:textId="5304C194"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9F5784" w14:textId="78832161"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21ED4FE7" w14:textId="77777777" w:rsidR="007C3615" w:rsidRPr="00B64636" w:rsidRDefault="007C3615" w:rsidP="007C3615">
      <w:pPr>
        <w:ind w:left="1440"/>
        <w:rPr>
          <w:rFonts w:ascii="Arial" w:hAnsi="Arial" w:cs="Arial"/>
          <w:bCs/>
          <w:sz w:val="22"/>
          <w:szCs w:val="22"/>
        </w:rPr>
      </w:pPr>
    </w:p>
    <w:p w14:paraId="281F0871"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high Cholesterol?</w:t>
      </w:r>
    </w:p>
    <w:p w14:paraId="4993A161" w14:textId="59A4858A"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3FA2E745" w14:textId="17A3F05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78F2485" w14:textId="77777777" w:rsidR="007C3615" w:rsidRPr="00B64636" w:rsidRDefault="007C3615" w:rsidP="007C3615">
      <w:pPr>
        <w:ind w:left="1440"/>
        <w:rPr>
          <w:rFonts w:ascii="Arial" w:hAnsi="Arial" w:cs="Arial"/>
          <w:bCs/>
          <w:sz w:val="22"/>
          <w:szCs w:val="22"/>
        </w:rPr>
      </w:pPr>
    </w:p>
    <w:p w14:paraId="7978F614"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Do you have allergies (food, pollen)?</w:t>
      </w:r>
    </w:p>
    <w:p w14:paraId="30854F75" w14:textId="074871C8"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05460E74" w14:textId="0141CB45"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BA52E89" w14:textId="77777777" w:rsidR="007C3615" w:rsidRPr="00B64636" w:rsidRDefault="007C3615" w:rsidP="007C3615">
      <w:pPr>
        <w:ind w:left="720" w:firstLine="720"/>
        <w:rPr>
          <w:rFonts w:ascii="Arial" w:hAnsi="Arial" w:cs="Arial"/>
          <w:bCs/>
          <w:sz w:val="22"/>
          <w:szCs w:val="22"/>
        </w:rPr>
      </w:pPr>
    </w:p>
    <w:p w14:paraId="3AF73907"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Which of the following have you been diagnosed with? (Check all that apply)</w:t>
      </w:r>
    </w:p>
    <w:p w14:paraId="395393BD" w14:textId="541FBFB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patitis A</w:t>
      </w:r>
    </w:p>
    <w:p w14:paraId="56579D77" w14:textId="610B1C1C"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Hepatitis B</w:t>
      </w:r>
    </w:p>
    <w:p w14:paraId="7A40B5F8" w14:textId="024245CD"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Hepatitis C</w:t>
      </w:r>
    </w:p>
    <w:p w14:paraId="1F91DFD6" w14:textId="437C84F7"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one of the above</w:t>
      </w:r>
    </w:p>
    <w:p w14:paraId="3A44C838" w14:textId="77777777" w:rsidR="007C3615" w:rsidRPr="00B64636" w:rsidRDefault="007C3615" w:rsidP="007C3615">
      <w:pPr>
        <w:ind w:left="1440"/>
        <w:rPr>
          <w:rFonts w:ascii="Arial" w:hAnsi="Arial" w:cs="Arial"/>
          <w:bCs/>
          <w:sz w:val="22"/>
          <w:szCs w:val="22"/>
        </w:rPr>
      </w:pPr>
    </w:p>
    <w:p w14:paraId="7BC1DE0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sz w:val="22"/>
          <w:szCs w:val="22"/>
        </w:rPr>
        <w:t>Have you ever been diagnosed with Arthritis?</w:t>
      </w:r>
    </w:p>
    <w:p w14:paraId="576F18D7" w14:textId="1B05DA1E"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C18E4C4" w14:textId="4A8D67F8"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420D2C4A" w14:textId="77777777" w:rsidR="007C3615" w:rsidRPr="00B64636" w:rsidRDefault="007C3615" w:rsidP="00E66620">
      <w:pPr>
        <w:rPr>
          <w:rFonts w:ascii="Arial" w:hAnsi="Arial" w:cs="Arial"/>
          <w:sz w:val="22"/>
          <w:szCs w:val="22"/>
        </w:rPr>
      </w:pPr>
    </w:p>
    <w:p w14:paraId="73D14436" w14:textId="3B3E2601"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t>Have you ever been diagnosed with HIV or AIDS?</w:t>
      </w:r>
    </w:p>
    <w:p w14:paraId="108F2512" w14:textId="2DDA8257"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8DF0A4" w14:textId="32C71700"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Yes </w:t>
      </w:r>
      <w:r w:rsidR="00BA64E8" w:rsidRPr="00B64636">
        <w:rPr>
          <w:rFonts w:ascii="Arial" w:hAnsi="Arial" w:cs="Arial"/>
          <w:bCs/>
          <w:sz w:val="22"/>
          <w:szCs w:val="22"/>
        </w:rPr>
        <w:t>(skip to 18</w:t>
      </w:r>
      <w:r w:rsidRPr="00B64636">
        <w:rPr>
          <w:rFonts w:ascii="Arial" w:hAnsi="Arial" w:cs="Arial"/>
          <w:bCs/>
          <w:sz w:val="22"/>
          <w:szCs w:val="22"/>
        </w:rPr>
        <w:t>)</w:t>
      </w:r>
    </w:p>
    <w:p w14:paraId="1DFD832D" w14:textId="77777777" w:rsidR="00D9491A" w:rsidRPr="00B64636" w:rsidRDefault="00D9491A" w:rsidP="00B75CF7">
      <w:pPr>
        <w:ind w:left="720"/>
        <w:rPr>
          <w:rFonts w:ascii="Arial" w:hAnsi="Arial" w:cs="Arial"/>
          <w:sz w:val="22"/>
          <w:szCs w:val="22"/>
        </w:rPr>
      </w:pPr>
    </w:p>
    <w:p w14:paraId="3E32BB09" w14:textId="5A44D71E"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lastRenderedPageBreak/>
        <w:t>How at risk do you think you are for getting HIV?</w:t>
      </w:r>
    </w:p>
    <w:p w14:paraId="217ED925" w14:textId="1ACA3B36"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risk</w:t>
      </w:r>
    </w:p>
    <w:p w14:paraId="1A5D28E6" w14:textId="5B4E42C9"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ow risk</w:t>
      </w:r>
    </w:p>
    <w:p w14:paraId="02F6CBD6" w14:textId="6464ED63"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what at risk</w:t>
      </w:r>
    </w:p>
    <w:p w14:paraId="50F680C5" w14:textId="0EF3DD0A"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 risk</w:t>
      </w:r>
    </w:p>
    <w:p w14:paraId="065599E6" w14:textId="3C737597" w:rsidR="00D9491A" w:rsidRPr="00B64636" w:rsidRDefault="00D9491A" w:rsidP="00524359">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High risk</w:t>
      </w:r>
    </w:p>
    <w:p w14:paraId="5420C4E0" w14:textId="77777777" w:rsidR="00D9491A" w:rsidRPr="00B64636" w:rsidRDefault="00D9491A" w:rsidP="00B75CF7">
      <w:pPr>
        <w:ind w:left="720"/>
        <w:rPr>
          <w:rFonts w:ascii="Arial" w:hAnsi="Arial" w:cs="Arial"/>
          <w:sz w:val="22"/>
          <w:szCs w:val="22"/>
        </w:rPr>
      </w:pPr>
    </w:p>
    <w:p w14:paraId="0E68DABE" w14:textId="565C3806" w:rsidR="007C3615" w:rsidRPr="00B64636" w:rsidRDefault="00524359" w:rsidP="00B75CF7">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I am currently taking medication for: (check all </w:t>
      </w:r>
      <w:r w:rsidR="00D658E3" w:rsidRPr="00B64636">
        <w:rPr>
          <w:rFonts w:ascii="Arial" w:hAnsi="Arial" w:cs="Arial"/>
          <w:sz w:val="22"/>
          <w:szCs w:val="22"/>
        </w:rPr>
        <w:t xml:space="preserve">conditions </w:t>
      </w:r>
      <w:r w:rsidR="007C3615" w:rsidRPr="00B64636">
        <w:rPr>
          <w:rFonts w:ascii="Arial" w:hAnsi="Arial" w:cs="Arial"/>
          <w:sz w:val="22"/>
          <w:szCs w:val="22"/>
        </w:rPr>
        <w:t>for which you ARE taking medication)</w:t>
      </w:r>
    </w:p>
    <w:p w14:paraId="679C65EA" w14:textId="3472FB19"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art Disease</w:t>
      </w:r>
    </w:p>
    <w:p w14:paraId="75FEB95E" w14:textId="3A17AE5F"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Lung or Pulmonary Disease</w:t>
      </w:r>
    </w:p>
    <w:p w14:paraId="481A328D" w14:textId="39894682"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Cancer</w:t>
      </w:r>
    </w:p>
    <w:p w14:paraId="3012182D" w14:textId="6262B474"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High Blood Pressure</w:t>
      </w:r>
    </w:p>
    <w:p w14:paraId="41363EBB" w14:textId="7FB1AE10" w:rsidR="007C3615" w:rsidRPr="00B64636" w:rsidRDefault="007C3615" w:rsidP="007C3615">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Diabetes</w:t>
      </w:r>
    </w:p>
    <w:p w14:paraId="5911513E" w14:textId="5E6F998A" w:rsidR="007C3615" w:rsidRPr="00B64636" w:rsidRDefault="007C3615" w:rsidP="007C3615">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High Cholesterol</w:t>
      </w:r>
    </w:p>
    <w:p w14:paraId="0866920A" w14:textId="7A623B8A" w:rsidR="007C3615" w:rsidRPr="00B64636" w:rsidRDefault="007C3615" w:rsidP="007C3615">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Allergies</w:t>
      </w:r>
    </w:p>
    <w:p w14:paraId="61FD4D4B" w14:textId="2593195E" w:rsidR="007C3615" w:rsidRPr="00B64636" w:rsidRDefault="007C3615" w:rsidP="007C3615">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Hepatitis </w:t>
      </w:r>
    </w:p>
    <w:p w14:paraId="4D8B10E9" w14:textId="1740E4EC" w:rsidR="007C3615" w:rsidRPr="00B64636" w:rsidRDefault="007C3615" w:rsidP="007C3615">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Arthritis</w:t>
      </w:r>
    </w:p>
    <w:p w14:paraId="6B148C3D" w14:textId="2F9AE6EF" w:rsidR="007C3615" w:rsidRPr="00B64636" w:rsidRDefault="007C3615" w:rsidP="007C3615">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I am not taking medications for any of these problems</w:t>
      </w:r>
    </w:p>
    <w:p w14:paraId="0E54F8F3" w14:textId="77777777" w:rsidR="007C3615" w:rsidRPr="00B64636" w:rsidRDefault="007C3615" w:rsidP="007C3615">
      <w:pPr>
        <w:ind w:left="1440"/>
        <w:rPr>
          <w:rFonts w:ascii="Arial" w:hAnsi="Arial" w:cs="Arial"/>
          <w:bCs/>
          <w:sz w:val="22"/>
          <w:szCs w:val="22"/>
        </w:rPr>
      </w:pPr>
    </w:p>
    <w:p w14:paraId="6CDF2E42"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Depression?</w:t>
      </w:r>
    </w:p>
    <w:p w14:paraId="48FE8BB8" w14:textId="649A3750"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6842E17E" w14:textId="0B48E5C3"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68D17BD5" w14:textId="77777777" w:rsidR="007C3615" w:rsidRPr="00B64636" w:rsidRDefault="007C3615" w:rsidP="007C3615">
      <w:pPr>
        <w:rPr>
          <w:rFonts w:ascii="Arial" w:hAnsi="Arial" w:cs="Arial"/>
          <w:sz w:val="22"/>
          <w:szCs w:val="22"/>
        </w:rPr>
      </w:pPr>
    </w:p>
    <w:p w14:paraId="47888B25"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Schizophrenia or Schizoaffective disorder?</w:t>
      </w:r>
    </w:p>
    <w:p w14:paraId="5C4EF271" w14:textId="06A31A53"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5BB7B762" w14:textId="3A358345"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32031EBE" w14:textId="77777777" w:rsidR="007C3615" w:rsidRPr="00B64636" w:rsidRDefault="007C3615" w:rsidP="007C3615">
      <w:pPr>
        <w:ind w:left="1440"/>
        <w:rPr>
          <w:rFonts w:ascii="Arial" w:hAnsi="Arial" w:cs="Arial"/>
          <w:sz w:val="22"/>
          <w:szCs w:val="22"/>
        </w:rPr>
      </w:pPr>
    </w:p>
    <w:p w14:paraId="3CBF2754"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Bipolar disorder?</w:t>
      </w:r>
    </w:p>
    <w:p w14:paraId="0C54A639" w14:textId="31F9D2D9"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67990FB" w14:textId="581A8E12" w:rsidR="007C3615" w:rsidRPr="00B64636" w:rsidRDefault="007C3615" w:rsidP="007C3615">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20BBB079" w14:textId="77777777" w:rsidR="007C3615" w:rsidRPr="00B64636" w:rsidRDefault="007C3615" w:rsidP="007C3615">
      <w:pPr>
        <w:rPr>
          <w:rFonts w:ascii="Arial" w:hAnsi="Arial" w:cs="Arial"/>
          <w:sz w:val="22"/>
          <w:szCs w:val="22"/>
        </w:rPr>
      </w:pPr>
    </w:p>
    <w:p w14:paraId="5B6DC9C7"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Post Traumatic Stress Disorder (PTSD)?</w:t>
      </w:r>
    </w:p>
    <w:p w14:paraId="1DE2BD7F" w14:textId="0DC92E12"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1E8C81B0" w14:textId="79F920BB"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0F57FA88" w14:textId="77777777" w:rsidR="007C3615" w:rsidRPr="00B64636" w:rsidRDefault="007C3615" w:rsidP="007C3615">
      <w:pPr>
        <w:rPr>
          <w:rFonts w:ascii="Arial" w:hAnsi="Arial" w:cs="Arial"/>
          <w:sz w:val="22"/>
          <w:szCs w:val="22"/>
        </w:rPr>
      </w:pPr>
    </w:p>
    <w:p w14:paraId="3D32F2B9"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an Anxiety Disorder besides PTSD? (examples: Panic Disorder, Generalized Anxiety Disorder, Obsessive Compulsive Disorder)</w:t>
      </w:r>
    </w:p>
    <w:p w14:paraId="66966956" w14:textId="6569AEFA"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3354090C" w14:textId="226A8F34"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EBCE0D" w14:textId="77777777" w:rsidR="007C3615" w:rsidRPr="00B64636" w:rsidRDefault="007C3615" w:rsidP="007C3615">
      <w:pPr>
        <w:rPr>
          <w:rFonts w:ascii="Arial" w:hAnsi="Arial" w:cs="Arial"/>
          <w:sz w:val="22"/>
          <w:szCs w:val="22"/>
        </w:rPr>
      </w:pPr>
    </w:p>
    <w:p w14:paraId="264CA782" w14:textId="05CC38B2"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I have a prescription for the following disorders: (check all that apply)</w:t>
      </w:r>
    </w:p>
    <w:p w14:paraId="65C2F772" w14:textId="6D048452"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Depression</w:t>
      </w:r>
    </w:p>
    <w:p w14:paraId="039BCCB9" w14:textId="61553419"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chizophrenia or Schizoaffective disorder</w:t>
      </w:r>
    </w:p>
    <w:p w14:paraId="0B0995CC" w14:textId="1CBC9C1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Bipolar Disorder</w:t>
      </w:r>
    </w:p>
    <w:p w14:paraId="09C47C9E" w14:textId="0ABD059C"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nxiety Disorder</w:t>
      </w:r>
    </w:p>
    <w:p w14:paraId="51ED7424" w14:textId="108CF0B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st Traumatic Stress Disorder (PTSD)</w:t>
      </w:r>
    </w:p>
    <w:p w14:paraId="1D8D7281" w14:textId="09FA6090" w:rsidR="007C3615" w:rsidRPr="00B64636" w:rsidRDefault="007C3615" w:rsidP="007C3615">
      <w:pPr>
        <w:ind w:left="720" w:firstLine="720"/>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 xml:space="preserve"> None of the above </w:t>
      </w:r>
      <w:r w:rsidR="00BA64E8" w:rsidRPr="00B64636">
        <w:rPr>
          <w:rFonts w:ascii="Arial" w:hAnsi="Arial" w:cs="Arial"/>
          <w:sz w:val="22"/>
        </w:rPr>
        <w:t>(skip to 27</w:t>
      </w:r>
      <w:r w:rsidRPr="00B64636">
        <w:rPr>
          <w:rFonts w:ascii="Arial" w:hAnsi="Arial" w:cs="Arial"/>
          <w:sz w:val="22"/>
        </w:rPr>
        <w:t>)</w:t>
      </w:r>
    </w:p>
    <w:p w14:paraId="566E8824" w14:textId="77777777" w:rsidR="007C3615" w:rsidRPr="00B64636" w:rsidRDefault="007C3615" w:rsidP="007C3615">
      <w:pPr>
        <w:rPr>
          <w:rFonts w:ascii="Arial" w:hAnsi="Arial" w:cs="Arial"/>
          <w:sz w:val="22"/>
          <w:szCs w:val="22"/>
        </w:rPr>
      </w:pPr>
    </w:p>
    <w:p w14:paraId="6969BFA4" w14:textId="6797F08B"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id you take your_______ medication yesterday? – </w:t>
      </w:r>
      <w:r w:rsidR="00BA64E8" w:rsidRPr="00B64636">
        <w:rPr>
          <w:rFonts w:ascii="Arial" w:hAnsi="Arial" w:cs="Arial"/>
          <w:sz w:val="22"/>
          <w:szCs w:val="22"/>
        </w:rPr>
        <w:t>Ask 25</w:t>
      </w:r>
      <w:r w:rsidR="007C3615" w:rsidRPr="00B64636">
        <w:rPr>
          <w:rFonts w:ascii="Arial" w:hAnsi="Arial" w:cs="Arial"/>
          <w:sz w:val="22"/>
          <w:szCs w:val="22"/>
        </w:rPr>
        <w:t xml:space="preserve"> fo</w:t>
      </w:r>
      <w:r w:rsidR="00BA64E8" w:rsidRPr="00B64636">
        <w:rPr>
          <w:rFonts w:ascii="Arial" w:hAnsi="Arial" w:cs="Arial"/>
          <w:sz w:val="22"/>
          <w:szCs w:val="22"/>
        </w:rPr>
        <w:t>r each medication selected in 24</w:t>
      </w:r>
    </w:p>
    <w:p w14:paraId="18E9EC5E" w14:textId="655738DF"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BA64E8" w:rsidRPr="00B64636">
        <w:rPr>
          <w:rFonts w:ascii="Arial" w:hAnsi="Arial" w:cs="Arial"/>
          <w:sz w:val="22"/>
          <w:szCs w:val="22"/>
        </w:rPr>
        <w:t>(ask 26</w:t>
      </w:r>
      <w:r w:rsidRPr="00B64636">
        <w:rPr>
          <w:rFonts w:ascii="Arial" w:hAnsi="Arial" w:cs="Arial"/>
          <w:sz w:val="22"/>
          <w:szCs w:val="22"/>
        </w:rPr>
        <w:t xml:space="preserve"> for each medication not taken)</w:t>
      </w:r>
    </w:p>
    <w:p w14:paraId="611D9A4D" w14:textId="5E2DA491"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r w:rsidR="00BA64E8" w:rsidRPr="00B64636">
        <w:rPr>
          <w:rFonts w:ascii="Arial" w:hAnsi="Arial" w:cs="Arial"/>
          <w:sz w:val="22"/>
          <w:szCs w:val="22"/>
        </w:rPr>
        <w:t>(skip 26</w:t>
      </w:r>
      <w:r w:rsidRPr="00B64636">
        <w:rPr>
          <w:rFonts w:ascii="Arial" w:hAnsi="Arial" w:cs="Arial"/>
          <w:sz w:val="22"/>
          <w:szCs w:val="22"/>
        </w:rPr>
        <w:t xml:space="preserve"> for each medication that was taken)</w:t>
      </w:r>
    </w:p>
    <w:p w14:paraId="47B5791A" w14:textId="77777777" w:rsidR="007C3615" w:rsidRPr="00B64636" w:rsidRDefault="007C3615" w:rsidP="007C3615">
      <w:pPr>
        <w:ind w:left="720"/>
        <w:rPr>
          <w:rFonts w:ascii="Arial" w:hAnsi="Arial" w:cs="Arial"/>
          <w:sz w:val="22"/>
          <w:szCs w:val="22"/>
        </w:rPr>
      </w:pPr>
    </w:p>
    <w:p w14:paraId="17F3C153" w14:textId="687E8F35"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were the reasons that you did not take your ______________ medication yesterday? (check all that apply) </w:t>
      </w:r>
    </w:p>
    <w:p w14:paraId="7D4C4FAF" w14:textId="180F3B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ide effects</w:t>
      </w:r>
    </w:p>
    <w:p w14:paraId="7399F82A" w14:textId="1B6C40C7"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Forgot</w:t>
      </w:r>
    </w:p>
    <w:p w14:paraId="74D24C61" w14:textId="22FDE0BF"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The medication is not working</w:t>
      </w:r>
    </w:p>
    <w:p w14:paraId="42C91F72" w14:textId="00A3B9AF"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I do not need the medication anymore</w:t>
      </w:r>
    </w:p>
    <w:p w14:paraId="38C83C25" w14:textId="24172E3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I have not picked up the medication from the pharmacy</w:t>
      </w:r>
    </w:p>
    <w:p w14:paraId="74B82836" w14:textId="2853C972"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 cannot get the medication refilled</w:t>
      </w:r>
    </w:p>
    <w:p w14:paraId="57EB987A" w14:textId="3163EFDF"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reasons</w:t>
      </w:r>
    </w:p>
    <w:p w14:paraId="044559B7" w14:textId="77777777" w:rsidR="007C3615" w:rsidRPr="00B64636" w:rsidRDefault="007C3615" w:rsidP="007C3615">
      <w:pPr>
        <w:ind w:left="720"/>
        <w:rPr>
          <w:rFonts w:ascii="Arial" w:hAnsi="Arial" w:cs="Arial"/>
          <w:sz w:val="22"/>
          <w:szCs w:val="22"/>
        </w:rPr>
      </w:pPr>
    </w:p>
    <w:p w14:paraId="738F6957" w14:textId="5A48E295" w:rsidR="007C3615" w:rsidRPr="00B64636" w:rsidRDefault="00524359" w:rsidP="00524359">
      <w:pPr>
        <w:numPr>
          <w:ilvl w:val="0"/>
          <w:numId w:val="53"/>
        </w:numPr>
        <w:jc w:val="both"/>
        <w:rPr>
          <w:rFonts w:ascii="Arial" w:hAnsi="Arial" w:cs="Arial"/>
          <w:iCs/>
          <w:sz w:val="22"/>
          <w:szCs w:val="22"/>
        </w:rPr>
      </w:pPr>
      <w:r w:rsidRPr="00B64636">
        <w:rPr>
          <w:rFonts w:ascii="Arial" w:hAnsi="Arial" w:cs="Arial"/>
          <w:iCs/>
          <w:sz w:val="22"/>
          <w:szCs w:val="22"/>
        </w:rPr>
        <w:t>*</w:t>
      </w:r>
      <w:r w:rsidR="007C3615" w:rsidRPr="00B64636">
        <w:rPr>
          <w:rFonts w:ascii="Arial" w:hAnsi="Arial" w:cs="Arial"/>
          <w:iCs/>
          <w:sz w:val="22"/>
          <w:szCs w:val="22"/>
        </w:rPr>
        <w:t>What percent of your friends consume alcohol on a regular basis?</w:t>
      </w:r>
      <w:r w:rsidR="007C3615" w:rsidRPr="00B64636">
        <w:rPr>
          <w:rFonts w:ascii="Arial" w:hAnsi="Arial" w:cs="Arial"/>
          <w:iCs/>
          <w:sz w:val="22"/>
          <w:szCs w:val="22"/>
        </w:rPr>
        <w:tab/>
      </w:r>
    </w:p>
    <w:p w14:paraId="5FC920B8" w14:textId="61F60AD9"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None of my friends drink alcohol on a regular basis</w:t>
      </w:r>
    </w:p>
    <w:p w14:paraId="41F92542" w14:textId="370B1E4E"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25% (1 out of 4) of my friends drink alcohol</w:t>
      </w:r>
    </w:p>
    <w:p w14:paraId="0E173CD5" w14:textId="4096750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50% (half) of my friends drink alcohol</w:t>
      </w:r>
    </w:p>
    <w:p w14:paraId="2C85616A" w14:textId="6715179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75% (3 out of 4) of my friends drink alcohol</w:t>
      </w:r>
    </w:p>
    <w:p w14:paraId="13F6F587" w14:textId="2F37BC1A"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100% (all) of my friends drink alcohol</w:t>
      </w:r>
    </w:p>
    <w:p w14:paraId="0436039A" w14:textId="77777777" w:rsidR="007C3615" w:rsidRPr="00B64636" w:rsidRDefault="007C3615" w:rsidP="007C3615">
      <w:pPr>
        <w:ind w:left="720"/>
        <w:rPr>
          <w:rFonts w:ascii="Arial" w:hAnsi="Arial" w:cs="Arial"/>
          <w:bCs/>
          <w:sz w:val="22"/>
          <w:szCs w:val="22"/>
        </w:rPr>
      </w:pPr>
    </w:p>
    <w:p w14:paraId="4A5BCECD" w14:textId="39295169" w:rsidR="009170FB" w:rsidRPr="00B64636" w:rsidRDefault="00524359" w:rsidP="00524359">
      <w:pPr>
        <w:numPr>
          <w:ilvl w:val="0"/>
          <w:numId w:val="53"/>
        </w:numPr>
        <w:rPr>
          <w:rFonts w:ascii="Arial" w:hAnsi="Arial" w:cs="Arial"/>
          <w:bCs/>
          <w:sz w:val="22"/>
          <w:szCs w:val="22"/>
        </w:rPr>
      </w:pPr>
      <w:r w:rsidRPr="00B64636">
        <w:rPr>
          <w:rFonts w:ascii="Arial" w:hAnsi="Arial" w:cs="Arial"/>
          <w:bCs/>
          <w:sz w:val="22"/>
          <w:szCs w:val="22"/>
        </w:rPr>
        <w:t>*</w:t>
      </w:r>
      <w:r w:rsidR="009170FB" w:rsidRPr="00B64636">
        <w:rPr>
          <w:rFonts w:ascii="Arial" w:hAnsi="Arial" w:cs="Arial"/>
          <w:bCs/>
          <w:sz w:val="22"/>
          <w:szCs w:val="22"/>
        </w:rPr>
        <w:t xml:space="preserve">What percent of your friends use an illegal drug or substance on a regular basis? </w:t>
      </w:r>
    </w:p>
    <w:p w14:paraId="18B0D15B" w14:textId="0837F1AA"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 xml:space="preserve">None of my friends </w:t>
      </w:r>
      <w:r w:rsidRPr="00B64636">
        <w:rPr>
          <w:rFonts w:ascii="Arial" w:hAnsi="Arial" w:cs="Arial"/>
          <w:bCs/>
          <w:sz w:val="22"/>
          <w:szCs w:val="22"/>
        </w:rPr>
        <w:t>use illegal drugs</w:t>
      </w:r>
      <w:r w:rsidRPr="00B64636">
        <w:rPr>
          <w:rFonts w:ascii="Arial" w:hAnsi="Arial" w:cs="Arial"/>
          <w:iCs/>
          <w:sz w:val="22"/>
          <w:szCs w:val="22"/>
        </w:rPr>
        <w:t xml:space="preserve"> on a regular basis</w:t>
      </w:r>
    </w:p>
    <w:p w14:paraId="525C4050" w14:textId="653EAD6B"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 xml:space="preserve">25% (1 out of 4) of my friends </w:t>
      </w:r>
      <w:r w:rsidRPr="00B64636">
        <w:rPr>
          <w:rFonts w:ascii="Arial" w:hAnsi="Arial" w:cs="Arial"/>
          <w:bCs/>
          <w:sz w:val="22"/>
          <w:szCs w:val="22"/>
        </w:rPr>
        <w:t>use illegal drugs</w:t>
      </w:r>
    </w:p>
    <w:p w14:paraId="381C1601" w14:textId="308FD796"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 xml:space="preserve">50% (half) of my friends </w:t>
      </w:r>
      <w:r w:rsidRPr="00B64636">
        <w:rPr>
          <w:rFonts w:ascii="Arial" w:hAnsi="Arial" w:cs="Arial"/>
          <w:bCs/>
          <w:sz w:val="22"/>
          <w:szCs w:val="22"/>
        </w:rPr>
        <w:t>use illegal drugs</w:t>
      </w:r>
    </w:p>
    <w:p w14:paraId="2884EF25" w14:textId="194E56AF"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 xml:space="preserve">75% (3 out of 4) of my friends </w:t>
      </w:r>
      <w:r w:rsidRPr="00B64636">
        <w:rPr>
          <w:rFonts w:ascii="Arial" w:hAnsi="Arial" w:cs="Arial"/>
          <w:bCs/>
          <w:sz w:val="22"/>
          <w:szCs w:val="22"/>
        </w:rPr>
        <w:t>use illegal drugs</w:t>
      </w:r>
    </w:p>
    <w:p w14:paraId="0ED71C8F" w14:textId="6D602C19"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 xml:space="preserve">100% (all) of my friends </w:t>
      </w:r>
      <w:r w:rsidRPr="00B64636">
        <w:rPr>
          <w:rFonts w:ascii="Arial" w:hAnsi="Arial" w:cs="Arial"/>
          <w:bCs/>
          <w:sz w:val="22"/>
          <w:szCs w:val="22"/>
        </w:rPr>
        <w:t>use illegal drugs</w:t>
      </w:r>
    </w:p>
    <w:p w14:paraId="728A7BF9" w14:textId="77777777" w:rsidR="009170FB" w:rsidRPr="00B64636" w:rsidRDefault="009170FB" w:rsidP="00524359">
      <w:pPr>
        <w:rPr>
          <w:rFonts w:ascii="Arial" w:hAnsi="Arial" w:cs="Arial"/>
          <w:bCs/>
          <w:sz w:val="22"/>
          <w:szCs w:val="22"/>
        </w:rPr>
      </w:pPr>
    </w:p>
    <w:p w14:paraId="2734F055" w14:textId="021044D2"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an Alcohol or Substance Use Disorder (other than tobacco)?</w:t>
      </w:r>
    </w:p>
    <w:p w14:paraId="34F4A800" w14:textId="1D88A196"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EA07E8" w:rsidRPr="00B64636">
        <w:rPr>
          <w:rFonts w:ascii="Arial" w:hAnsi="Arial" w:cs="Arial"/>
          <w:sz w:val="22"/>
          <w:szCs w:val="22"/>
        </w:rPr>
        <w:t xml:space="preserve">(skip </w:t>
      </w:r>
      <w:r w:rsidR="006A0119" w:rsidRPr="00B64636">
        <w:rPr>
          <w:rFonts w:ascii="Arial" w:hAnsi="Arial" w:cs="Arial"/>
          <w:sz w:val="22"/>
          <w:szCs w:val="22"/>
        </w:rPr>
        <w:t>30</w:t>
      </w:r>
      <w:r w:rsidR="00EA07E8" w:rsidRPr="00B64636">
        <w:rPr>
          <w:rFonts w:ascii="Arial" w:hAnsi="Arial" w:cs="Arial"/>
          <w:sz w:val="22"/>
          <w:szCs w:val="22"/>
        </w:rPr>
        <w:t>)</w:t>
      </w:r>
    </w:p>
    <w:p w14:paraId="28DDC78A" w14:textId="1DABBD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3CD42B" w14:textId="77777777" w:rsidR="007C3615" w:rsidRPr="00B64636" w:rsidRDefault="007C3615" w:rsidP="007C3615">
      <w:pPr>
        <w:ind w:left="1440"/>
        <w:rPr>
          <w:rFonts w:ascii="Arial" w:hAnsi="Arial" w:cs="Arial"/>
          <w:sz w:val="22"/>
          <w:szCs w:val="22"/>
        </w:rPr>
      </w:pPr>
    </w:p>
    <w:p w14:paraId="4C0B1A47" w14:textId="60FBE165" w:rsidR="000B6AF2" w:rsidRPr="00B64636" w:rsidRDefault="000B6AF2" w:rsidP="000B6AF2">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hich Substance Use</w:t>
      </w:r>
      <w:r w:rsidRPr="00B64636">
        <w:rPr>
          <w:rFonts w:ascii="Arial" w:hAnsi="Arial" w:cs="Arial"/>
          <w:bCs/>
          <w:sz w:val="22"/>
          <w:szCs w:val="22"/>
        </w:rPr>
        <w:t xml:space="preserve"> Disorder have you been diagnosed with? (check all that apply)</w:t>
      </w:r>
    </w:p>
    <w:p w14:paraId="3C8658DA" w14:textId="60939DB1" w:rsidR="000B6AF2" w:rsidRPr="00B64636" w:rsidRDefault="000B6AF2" w:rsidP="000B6AF2">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 Use Disorder</w:t>
      </w:r>
    </w:p>
    <w:p w14:paraId="090B88A7" w14:textId="1A15767B" w:rsidR="000B6AF2" w:rsidRPr="00B64636" w:rsidRDefault="000B6AF2" w:rsidP="000B6AF2">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Use Disorder (e.g., marijuana)</w:t>
      </w:r>
    </w:p>
    <w:p w14:paraId="1A861FE6" w14:textId="446F04BB" w:rsidR="000B6AF2" w:rsidRPr="00B64636" w:rsidRDefault="000B6AF2" w:rsidP="000B6AF2">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Use Disorder (e.g., crack, powder, freebase)</w:t>
      </w:r>
    </w:p>
    <w:p w14:paraId="26827AFF" w14:textId="72154EAD" w:rsidR="000B6AF2" w:rsidRPr="00B64636" w:rsidRDefault="000B6AF2" w:rsidP="000B6AF2">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Opiate Use Disorder (e.g., heroin, oxycontin, pain pills) </w:t>
      </w:r>
    </w:p>
    <w:p w14:paraId="76B54434" w14:textId="36782D66" w:rsidR="000B6AF2" w:rsidRPr="00B64636" w:rsidRDefault="000B6AF2" w:rsidP="000B6AF2">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Amphetamine Use Disorder (e.g., crystal meth, speed)</w:t>
      </w:r>
    </w:p>
    <w:p w14:paraId="2306683E" w14:textId="3B7260EC" w:rsidR="000B6AF2" w:rsidRPr="00B64636" w:rsidRDefault="000B6AF2" w:rsidP="000B6AF2">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Sedative, Hypnotic, or Anxiolytic Use Disorder (e.g., valium, </w:t>
      </w:r>
      <w:proofErr w:type="spellStart"/>
      <w:r w:rsidRPr="00B64636">
        <w:rPr>
          <w:rFonts w:ascii="Arial" w:hAnsi="Arial" w:cs="Arial"/>
          <w:sz w:val="22"/>
          <w:szCs w:val="22"/>
        </w:rPr>
        <w:t>xanax</w:t>
      </w:r>
      <w:proofErr w:type="spellEnd"/>
      <w:r w:rsidRPr="00B64636">
        <w:rPr>
          <w:rFonts w:ascii="Arial" w:hAnsi="Arial" w:cs="Arial"/>
          <w:sz w:val="22"/>
          <w:szCs w:val="22"/>
        </w:rPr>
        <w:t xml:space="preserve">) </w:t>
      </w:r>
    </w:p>
    <w:p w14:paraId="44E4184F" w14:textId="2DFD006C" w:rsidR="000B6AF2" w:rsidRPr="00B64636" w:rsidRDefault="000B6AF2"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Substance Use Disorder</w:t>
      </w:r>
    </w:p>
    <w:p w14:paraId="0ACCA5CF" w14:textId="77777777" w:rsidR="000B6AF2" w:rsidRPr="00B64636" w:rsidRDefault="000B6AF2" w:rsidP="00524359">
      <w:pPr>
        <w:widowControl/>
        <w:autoSpaceDE/>
        <w:autoSpaceDN/>
        <w:adjustRightInd/>
        <w:spacing w:after="200" w:line="276" w:lineRule="auto"/>
        <w:ind w:left="720"/>
        <w:contextualSpacing/>
        <w:rPr>
          <w:rFonts w:ascii="Arial" w:hAnsi="Arial" w:cs="Arial"/>
          <w:sz w:val="22"/>
          <w:szCs w:val="22"/>
        </w:rPr>
      </w:pPr>
    </w:p>
    <w:p w14:paraId="04A049EF" w14:textId="53B32FAF" w:rsidR="000B6AF2" w:rsidRPr="00B64636" w:rsidRDefault="00844D1E"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Have you used</w:t>
      </w:r>
      <w:r w:rsidR="00FE27DF" w:rsidRPr="00B64636">
        <w:rPr>
          <w:rFonts w:ascii="Arial" w:hAnsi="Arial" w:cs="Arial"/>
          <w:sz w:val="22"/>
          <w:szCs w:val="22"/>
        </w:rPr>
        <w:t xml:space="preserve"> needles to inject drugs in the past 6 months?</w:t>
      </w:r>
    </w:p>
    <w:p w14:paraId="37D21CBD" w14:textId="5E05FC09" w:rsidR="00FE27DF" w:rsidRPr="00B64636" w:rsidRDefault="00FE27DF" w:rsidP="00FE27DF">
      <w:pPr>
        <w:pStyle w:val="ListParagraph"/>
        <w:widowControl/>
        <w:autoSpaceDE/>
        <w:autoSpaceDN/>
        <w:adjustRightInd/>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0A520C7C" w14:textId="26A2C614" w:rsidR="00FE27DF" w:rsidRPr="00B64636" w:rsidRDefault="00FE27DF"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99BF9A1" w14:textId="77777777" w:rsidR="00FE27DF" w:rsidRPr="00B64636" w:rsidRDefault="00FE27DF" w:rsidP="00624394">
      <w:pPr>
        <w:widowControl/>
        <w:autoSpaceDE/>
        <w:autoSpaceDN/>
        <w:adjustRightInd/>
        <w:spacing w:after="200" w:line="276" w:lineRule="auto"/>
        <w:contextualSpacing/>
        <w:rPr>
          <w:rFonts w:ascii="Arial" w:hAnsi="Arial" w:cs="Arial"/>
          <w:sz w:val="22"/>
          <w:szCs w:val="22"/>
        </w:rPr>
      </w:pPr>
    </w:p>
    <w:p w14:paraId="7A01C45A" w14:textId="039A8016" w:rsidR="000B6AF2"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 xml:space="preserve">Please select </w:t>
      </w:r>
      <w:r w:rsidR="00FE27DF" w:rsidRPr="00B64636">
        <w:rPr>
          <w:rFonts w:ascii="Arial" w:hAnsi="Arial" w:cs="Arial"/>
          <w:sz w:val="22"/>
          <w:szCs w:val="22"/>
        </w:rPr>
        <w:t>all the substances that you used in the past 30 days. (check all that apply)</w:t>
      </w:r>
    </w:p>
    <w:p w14:paraId="5AEF032D" w14:textId="4D95BAD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w:t>
      </w:r>
    </w:p>
    <w:p w14:paraId="1E59CB70" w14:textId="042CBDB2"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xample: marijuana)</w:t>
      </w:r>
    </w:p>
    <w:p w14:paraId="75DE455A" w14:textId="4375FA0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xample: crack, powder, freebase)</w:t>
      </w:r>
      <w:r w:rsidRPr="00B64636">
        <w:rPr>
          <w:rFonts w:ascii="Arial" w:hAnsi="Arial" w:cs="Arial"/>
          <w:sz w:val="22"/>
          <w:szCs w:val="22"/>
        </w:rPr>
        <w:tab/>
      </w:r>
    </w:p>
    <w:p w14:paraId="6B177A57" w14:textId="2004D5E0"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K2 (synthetic marijuana, spice)</w:t>
      </w:r>
    </w:p>
    <w:p w14:paraId="7EBD4420" w14:textId="748DC039"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piate (example: heroin, oxycontin, pain pills)</w:t>
      </w:r>
    </w:p>
    <w:p w14:paraId="3DEB8ED0" w14:textId="7D144057"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mphetamine (example: crystal meth, speed)</w:t>
      </w:r>
      <w:r w:rsidRPr="00B64636">
        <w:rPr>
          <w:rFonts w:ascii="Arial" w:hAnsi="Arial" w:cs="Arial"/>
          <w:sz w:val="22"/>
          <w:szCs w:val="22"/>
        </w:rPr>
        <w:tab/>
      </w:r>
    </w:p>
    <w:p w14:paraId="10D29FE7" w14:textId="0CF550B4"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Sedative, Hypnotic, or Anxiolytic (example: valium, </w:t>
      </w:r>
      <w:proofErr w:type="spellStart"/>
      <w:r w:rsidRPr="00B64636">
        <w:rPr>
          <w:rFonts w:ascii="Arial" w:hAnsi="Arial" w:cs="Arial"/>
          <w:sz w:val="22"/>
          <w:szCs w:val="22"/>
        </w:rPr>
        <w:t>xanax</w:t>
      </w:r>
      <w:proofErr w:type="spellEnd"/>
      <w:r w:rsidRPr="00B64636">
        <w:rPr>
          <w:rFonts w:ascii="Arial" w:hAnsi="Arial" w:cs="Arial"/>
          <w:sz w:val="22"/>
          <w:szCs w:val="22"/>
        </w:rPr>
        <w:t>)</w:t>
      </w:r>
      <w:r w:rsidRPr="00B64636">
        <w:rPr>
          <w:rFonts w:ascii="Arial" w:hAnsi="Arial" w:cs="Arial"/>
          <w:sz w:val="22"/>
          <w:szCs w:val="22"/>
        </w:rPr>
        <w:tab/>
      </w:r>
    </w:p>
    <w:p w14:paraId="7B4D0854" w14:textId="3A25D00C"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Other Substance</w:t>
      </w:r>
    </w:p>
    <w:p w14:paraId="55456D2F" w14:textId="57AB4136"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I did not use a</w:t>
      </w:r>
      <w:r w:rsidR="00BA64E8" w:rsidRPr="00B64636">
        <w:rPr>
          <w:rFonts w:ascii="Arial" w:hAnsi="Arial" w:cs="Arial"/>
          <w:sz w:val="22"/>
          <w:szCs w:val="22"/>
        </w:rPr>
        <w:t>ny of these substances in the past 30 days</w:t>
      </w:r>
    </w:p>
    <w:p w14:paraId="2C1D8F4B"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028A8F5E" w14:textId="59308D1B" w:rsidR="00FE27DF"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FE27DF" w:rsidRPr="00B64636">
        <w:rPr>
          <w:rFonts w:ascii="Arial" w:hAnsi="Arial" w:cs="Arial"/>
          <w:sz w:val="22"/>
          <w:szCs w:val="22"/>
        </w:rPr>
        <w:t>How often do you brush your teeth?</w:t>
      </w:r>
    </w:p>
    <w:p w14:paraId="4FEF5D80" w14:textId="5FF1A130"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2CE2C979" w14:textId="53C18FD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ess than 1 time per week</w:t>
      </w:r>
    </w:p>
    <w:p w14:paraId="1357F5DC" w14:textId="43B83067"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1 to 3 times per week</w:t>
      </w:r>
    </w:p>
    <w:p w14:paraId="307FB6AA" w14:textId="0C25BE95"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lastRenderedPageBreak/>
        <w:t>3</w:t>
      </w:r>
      <w:r w:rsidR="00914FA9" w:rsidRPr="00B64636">
        <w:rPr>
          <w:rFonts w:ascii="Arial" w:hAnsi="Arial" w:cs="Arial"/>
          <w:sz w:val="22"/>
          <w:szCs w:val="22"/>
        </w:rPr>
        <w:t>,</w:t>
      </w:r>
      <w:r w:rsidRPr="00B64636">
        <w:rPr>
          <w:rFonts w:ascii="Arial" w:hAnsi="Arial" w:cs="Arial"/>
          <w:sz w:val="22"/>
          <w:szCs w:val="22"/>
        </w:rPr>
        <w:t>4 to 6 times per week</w:t>
      </w:r>
    </w:p>
    <w:p w14:paraId="2E8F6503" w14:textId="1F0D017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Every day</w:t>
      </w:r>
    </w:p>
    <w:p w14:paraId="18AAB5A9"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72C05985" w14:textId="5B769371" w:rsidR="00FE27DF" w:rsidRPr="00B64636" w:rsidRDefault="00FE27DF"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How many teeth are you missing?</w:t>
      </w:r>
    </w:p>
    <w:p w14:paraId="229CBA6C" w14:textId="50FE19EE" w:rsidR="00FE27DF" w:rsidRPr="00B64636" w:rsidRDefault="00FE27DF" w:rsidP="00FE27DF">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 (I have all my teeth) (excluding wisdoms)</w:t>
      </w:r>
    </w:p>
    <w:p w14:paraId="71A877B4" w14:textId="3F35A849" w:rsidR="00FE27DF" w:rsidRPr="00B64636" w:rsidRDefault="00FE27DF" w:rsidP="00FE27DF">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705369D" w14:textId="0885D6C8" w:rsidR="00FE27DF" w:rsidRPr="00B64636" w:rsidRDefault="00FE27DF" w:rsidP="00FE27DF">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E0D198C" w14:textId="118D7D77" w:rsidR="00FE27DF" w:rsidRPr="00B64636" w:rsidRDefault="00FE27DF" w:rsidP="00FE27DF">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799FB01" w14:textId="7C130AA7" w:rsidR="00FE27DF" w:rsidRPr="00B64636" w:rsidRDefault="00FE27DF" w:rsidP="00FE27DF">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3F4BD4" w14:textId="018CB35D" w:rsidR="00FE27DF" w:rsidRPr="00B64636" w:rsidRDefault="00FE27DF" w:rsidP="00FE27DF">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4CBE29" w14:textId="0DC9B2A8" w:rsidR="00FE27DF" w:rsidRPr="00B64636" w:rsidRDefault="00FE27DF" w:rsidP="00FE27DF">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172802F0" w14:textId="0DD78F88" w:rsidR="00FE27DF" w:rsidRPr="00B64636" w:rsidRDefault="00FE27DF" w:rsidP="00FE27DF">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5057512" w14:textId="21AA11BD" w:rsidR="00FE27DF" w:rsidRPr="00B64636" w:rsidRDefault="00FE27DF" w:rsidP="00FE27DF">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69231B" w14:textId="147739C5" w:rsidR="00FE27DF" w:rsidRPr="00B64636" w:rsidRDefault="00FE27DF" w:rsidP="00FE27DF">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574AE7A" w14:textId="3CEFFBF1" w:rsidR="00FE27DF" w:rsidRPr="00B64636" w:rsidRDefault="00FE27DF" w:rsidP="00FE27DF">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8567F46" w14:textId="5DA125AD"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5837459E"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495D6B22" w14:textId="507F4CBD" w:rsidR="00FE27DF" w:rsidRPr="00B64636" w:rsidRDefault="00BA64E8" w:rsidP="00524359">
      <w:pPr>
        <w:numPr>
          <w:ilvl w:val="0"/>
          <w:numId w:val="53"/>
        </w:numPr>
        <w:rPr>
          <w:rFonts w:ascii="Arial" w:hAnsi="Arial" w:cs="Arial"/>
          <w:sz w:val="22"/>
          <w:szCs w:val="22"/>
        </w:rPr>
      </w:pPr>
      <w:r w:rsidRPr="00B64636">
        <w:rPr>
          <w:rFonts w:ascii="Arial" w:hAnsi="Arial" w:cs="Arial"/>
          <w:sz w:val="22"/>
          <w:szCs w:val="22"/>
        </w:rPr>
        <w:t>Have you ever</w:t>
      </w:r>
      <w:r w:rsidR="00FE27DF" w:rsidRPr="00B64636">
        <w:rPr>
          <w:rFonts w:ascii="Arial" w:hAnsi="Arial" w:cs="Arial"/>
          <w:sz w:val="22"/>
          <w:szCs w:val="22"/>
        </w:rPr>
        <w:t xml:space="preserve"> had a blow to the head that caused a concussion (symptoms of a concussion can include head ache, memory loss, confusion, blurred vision, dizziness, nausea, vomiting, loss of balance, ringing in the ears)?</w:t>
      </w:r>
    </w:p>
    <w:p w14:paraId="63837FF2" w14:textId="0A2F4D32"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w:t>
      </w:r>
      <w:r w:rsidR="00BA64E8" w:rsidRPr="00B64636">
        <w:rPr>
          <w:rFonts w:ascii="Arial" w:hAnsi="Arial" w:cs="Arial"/>
          <w:sz w:val="22"/>
          <w:szCs w:val="22"/>
        </w:rPr>
        <w:t>kip to 3</w:t>
      </w:r>
      <w:r w:rsidR="00524359" w:rsidRPr="00B64636">
        <w:rPr>
          <w:rFonts w:ascii="Arial" w:hAnsi="Arial" w:cs="Arial"/>
          <w:sz w:val="22"/>
          <w:szCs w:val="22"/>
        </w:rPr>
        <w:t>7</w:t>
      </w:r>
      <w:r w:rsidRPr="00B64636">
        <w:rPr>
          <w:rFonts w:ascii="Arial" w:hAnsi="Arial" w:cs="Arial"/>
          <w:sz w:val="22"/>
          <w:szCs w:val="22"/>
        </w:rPr>
        <w:t>)</w:t>
      </w:r>
    </w:p>
    <w:p w14:paraId="46D063D2" w14:textId="53B1277E"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2D612CC" w14:textId="77777777" w:rsidR="00522EF2" w:rsidRPr="00B64636" w:rsidRDefault="00522EF2" w:rsidP="00524359">
      <w:pPr>
        <w:widowControl/>
        <w:autoSpaceDE/>
        <w:autoSpaceDN/>
        <w:adjustRightInd/>
        <w:spacing w:after="200" w:line="276" w:lineRule="auto"/>
        <w:ind w:left="720"/>
        <w:contextualSpacing/>
        <w:rPr>
          <w:rFonts w:ascii="Arial" w:hAnsi="Arial" w:cs="Arial"/>
          <w:sz w:val="22"/>
          <w:szCs w:val="22"/>
        </w:rPr>
      </w:pPr>
    </w:p>
    <w:p w14:paraId="7F7E21E4" w14:textId="549B39C5" w:rsidR="00522EF2" w:rsidRPr="00B64636" w:rsidRDefault="00522EF2"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 xml:space="preserve">How long were you unconscious? </w:t>
      </w:r>
    </w:p>
    <w:p w14:paraId="6656DD7D" w14:textId="4E44ECAE" w:rsidR="00522EF2" w:rsidRPr="00B64636" w:rsidRDefault="00522EF2" w:rsidP="00522EF2">
      <w:pPr>
        <w:widowControl/>
        <w:autoSpaceDE/>
        <w:autoSpaceDN/>
        <w:adjustRightInd/>
        <w:spacing w:line="276" w:lineRule="auto"/>
        <w:ind w:left="720"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minutes – I did not lose consciousness </w:t>
      </w:r>
    </w:p>
    <w:p w14:paraId="2D7BEDD6" w14:textId="4538BC3B" w:rsidR="00522EF2" w:rsidRPr="00B64636" w:rsidRDefault="00522EF2" w:rsidP="00522EF2">
      <w:pPr>
        <w:pStyle w:val="ListParagraph"/>
        <w:widowControl/>
        <w:autoSpaceDE/>
        <w:autoSpaceDN/>
        <w:adjustRightInd/>
        <w:spacing w:line="276" w:lineRule="auto"/>
        <w:contextualSpacing/>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1 to 5 minutes</w:t>
      </w:r>
    </w:p>
    <w:p w14:paraId="065FF407" w14:textId="2C9A084A"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6 to 15 minutes</w:t>
      </w:r>
    </w:p>
    <w:p w14:paraId="2A215662" w14:textId="2C3CC518"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6 to 30 minutes</w:t>
      </w:r>
    </w:p>
    <w:p w14:paraId="5BFBBD06" w14:textId="3261E4C3"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31 minutes to 24 hours</w:t>
      </w:r>
    </w:p>
    <w:p w14:paraId="638F7DB2" w14:textId="7091EBC5"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ore than 24 hours</w:t>
      </w:r>
    </w:p>
    <w:p w14:paraId="24E732F9" w14:textId="77777777" w:rsidR="00522EF2" w:rsidRPr="00B64636" w:rsidRDefault="00522EF2" w:rsidP="00524359">
      <w:pPr>
        <w:widowControl/>
        <w:autoSpaceDE/>
        <w:autoSpaceDN/>
        <w:adjustRightInd/>
        <w:spacing w:after="200" w:line="276" w:lineRule="auto"/>
        <w:contextualSpacing/>
        <w:rPr>
          <w:rFonts w:ascii="Arial" w:hAnsi="Arial" w:cs="Arial"/>
          <w:sz w:val="22"/>
          <w:szCs w:val="22"/>
        </w:rPr>
      </w:pPr>
    </w:p>
    <w:p w14:paraId="3BA46A0F" w14:textId="7FDE7DD8" w:rsidR="007C3615" w:rsidRPr="00B64636" w:rsidRDefault="00524359"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uring the past 7 days, how many times did you drink a </w:t>
      </w:r>
      <w:r w:rsidR="007C3615" w:rsidRPr="00B64636">
        <w:rPr>
          <w:rFonts w:ascii="Arial" w:hAnsi="Arial" w:cs="Arial"/>
          <w:b/>
          <w:sz w:val="22"/>
          <w:szCs w:val="22"/>
        </w:rPr>
        <w:t>can, bottle, or glass of soda or pop</w:t>
      </w:r>
      <w:r w:rsidR="007C3615" w:rsidRPr="00B64636">
        <w:rPr>
          <w:rFonts w:ascii="Arial" w:hAnsi="Arial" w:cs="Arial"/>
          <w:sz w:val="22"/>
          <w:szCs w:val="22"/>
        </w:rPr>
        <w:t xml:space="preserve">, such as Coke, Pepsi, or Sprite? (Do </w:t>
      </w:r>
      <w:r w:rsidR="007C3615" w:rsidRPr="00B64636">
        <w:rPr>
          <w:rFonts w:ascii="Arial" w:hAnsi="Arial" w:cs="Arial"/>
          <w:b/>
          <w:sz w:val="22"/>
          <w:szCs w:val="22"/>
        </w:rPr>
        <w:t xml:space="preserve">not </w:t>
      </w:r>
      <w:r w:rsidR="007C3615" w:rsidRPr="00B64636">
        <w:rPr>
          <w:rFonts w:ascii="Arial" w:hAnsi="Arial" w:cs="Arial"/>
          <w:sz w:val="22"/>
          <w:szCs w:val="22"/>
        </w:rPr>
        <w:t>count diet soda or diet pop)</w:t>
      </w:r>
    </w:p>
    <w:p w14:paraId="2D85A5A1" w14:textId="290EEA17"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I did not drink soda or pop during the past 7 days</w:t>
      </w:r>
    </w:p>
    <w:p w14:paraId="7B2FE5B4" w14:textId="3C374235"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 to 3 times during the past 7 days</w:t>
      </w:r>
    </w:p>
    <w:p w14:paraId="778C30E2" w14:textId="2EF3BA88"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4 to 6 times during the past 7 days</w:t>
      </w:r>
    </w:p>
    <w:p w14:paraId="583C501A" w14:textId="5747ADA0"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 time per day</w:t>
      </w:r>
    </w:p>
    <w:p w14:paraId="1CD9D4FB" w14:textId="73DCB22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2 times per day</w:t>
      </w:r>
    </w:p>
    <w:p w14:paraId="6BCC6B5C" w14:textId="74AAA87A"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3 times per day</w:t>
      </w:r>
    </w:p>
    <w:p w14:paraId="1C3FA1E2" w14:textId="520E405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4 or more times per day</w:t>
      </w:r>
    </w:p>
    <w:p w14:paraId="50321F83" w14:textId="77777777" w:rsidR="007C3615" w:rsidRPr="00B64636" w:rsidRDefault="007C3615" w:rsidP="007C3615">
      <w:pPr>
        <w:widowControl/>
        <w:autoSpaceDE/>
        <w:autoSpaceDN/>
        <w:adjustRightInd/>
        <w:spacing w:line="276" w:lineRule="auto"/>
        <w:ind w:left="720" w:firstLine="720"/>
        <w:contextualSpacing/>
        <w:rPr>
          <w:rFonts w:ascii="Arial" w:hAnsi="Arial" w:cs="Arial"/>
          <w:sz w:val="22"/>
          <w:szCs w:val="22"/>
        </w:rPr>
      </w:pPr>
    </w:p>
    <w:p w14:paraId="2DEFB836" w14:textId="77777777" w:rsidR="007C3615" w:rsidRPr="00B64636" w:rsidRDefault="007C3615"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confident are you filling out medical forms by yourself?</w:t>
      </w:r>
    </w:p>
    <w:p w14:paraId="607ABE5D" w14:textId="07C7125D"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Extremely</w:t>
      </w:r>
    </w:p>
    <w:p w14:paraId="5FE5F250" w14:textId="7B183B9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Quite a bit</w:t>
      </w:r>
    </w:p>
    <w:p w14:paraId="138DE2EC" w14:textId="6BB23C4F"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Somewhat</w:t>
      </w:r>
    </w:p>
    <w:p w14:paraId="454734E0" w14:textId="2FC08EAC"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 little bit</w:t>
      </w:r>
    </w:p>
    <w:p w14:paraId="57C4579B" w14:textId="092E2C9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Not at all</w:t>
      </w:r>
    </w:p>
    <w:p w14:paraId="2261B42C" w14:textId="77777777" w:rsidR="007C3615" w:rsidRPr="00B64636" w:rsidRDefault="007C3615" w:rsidP="007C3615">
      <w:pPr>
        <w:rPr>
          <w:rFonts w:ascii="Arial" w:hAnsi="Arial" w:cs="Arial"/>
          <w:sz w:val="22"/>
          <w:szCs w:val="22"/>
        </w:rPr>
      </w:pPr>
    </w:p>
    <w:p w14:paraId="1949ADD0" w14:textId="158EC4D4" w:rsidR="007C3615" w:rsidRPr="00B64636" w:rsidRDefault="007C3615" w:rsidP="00524359">
      <w:pPr>
        <w:keepNext/>
        <w:keepLines/>
        <w:numPr>
          <w:ilvl w:val="0"/>
          <w:numId w:val="53"/>
        </w:numPr>
        <w:spacing w:before="60" w:after="60"/>
        <w:rPr>
          <w:rFonts w:ascii="Arial" w:hAnsi="Arial" w:cs="Arial"/>
          <w:sz w:val="22"/>
          <w:szCs w:val="22"/>
        </w:rPr>
      </w:pPr>
      <w:r w:rsidRPr="00B64636">
        <w:rPr>
          <w:rFonts w:ascii="Arial" w:hAnsi="Arial" w:cs="Arial"/>
          <w:bCs/>
          <w:sz w:val="22"/>
        </w:rPr>
        <w:lastRenderedPageBreak/>
        <w:t xml:space="preserve">a. </w:t>
      </w:r>
      <w:r w:rsidR="00524359" w:rsidRPr="00B64636">
        <w:rPr>
          <w:rFonts w:ascii="Arial" w:hAnsi="Arial" w:cs="Arial"/>
          <w:bCs/>
          <w:sz w:val="22"/>
        </w:rPr>
        <w:t>*</w:t>
      </w:r>
      <w:r w:rsidRPr="00B64636">
        <w:rPr>
          <w:rFonts w:ascii="Arial" w:hAnsi="Arial" w:cs="Arial"/>
          <w:bCs/>
          <w:sz w:val="22"/>
        </w:rPr>
        <w:t>Are you limited in any way in any activities because of physical, mental, or emotional problems?</w:t>
      </w:r>
    </w:p>
    <w:p w14:paraId="3A9DD663" w14:textId="4B7130A3"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543654ED" w14:textId="5063B541" w:rsidR="007C3615" w:rsidRPr="00B64636" w:rsidRDefault="007C3615" w:rsidP="007C3615">
      <w:pPr>
        <w:keepNext/>
        <w:keepLines/>
        <w:spacing w:before="60" w:after="60"/>
        <w:ind w:left="720" w:firstLine="720"/>
        <w:rPr>
          <w:rFonts w:ascii="Arial" w:hAnsi="Arial" w:cs="Arial"/>
          <w:bCs/>
          <w:sz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r w:rsidRPr="00B64636">
        <w:rPr>
          <w:rFonts w:ascii="Arial" w:hAnsi="Arial" w:cs="Arial"/>
          <w:bCs/>
          <w:sz w:val="22"/>
        </w:rPr>
        <w:t xml:space="preserve"> </w:t>
      </w:r>
    </w:p>
    <w:p w14:paraId="4364F472" w14:textId="77777777" w:rsidR="007C3615" w:rsidRPr="00B64636" w:rsidRDefault="007C3615" w:rsidP="007C3615">
      <w:pPr>
        <w:keepNext/>
        <w:keepLines/>
        <w:spacing w:before="60" w:after="60"/>
        <w:ind w:left="720"/>
        <w:rPr>
          <w:rFonts w:ascii="Arial" w:hAnsi="Arial" w:cs="Arial"/>
          <w:sz w:val="22"/>
          <w:szCs w:val="22"/>
        </w:rPr>
      </w:pPr>
    </w:p>
    <w:p w14:paraId="130285EB" w14:textId="009E3C9E" w:rsidR="007C3615" w:rsidRPr="00B64636" w:rsidRDefault="007C3615" w:rsidP="007C3615">
      <w:pPr>
        <w:keepNext/>
        <w:keepLines/>
        <w:spacing w:before="60" w:after="60"/>
        <w:ind w:left="990" w:hanging="270"/>
        <w:rPr>
          <w:rFonts w:ascii="Arial" w:hAnsi="Arial" w:cs="Arial"/>
          <w:sz w:val="22"/>
          <w:szCs w:val="22"/>
        </w:rPr>
      </w:pPr>
      <w:r w:rsidRPr="00B64636">
        <w:rPr>
          <w:rFonts w:ascii="Arial" w:hAnsi="Arial" w:cs="Arial"/>
          <w:bCs/>
          <w:sz w:val="22"/>
        </w:rPr>
        <w:t xml:space="preserve">b. </w:t>
      </w:r>
      <w:r w:rsidR="00524359" w:rsidRPr="00B64636">
        <w:rPr>
          <w:rFonts w:ascii="Arial" w:hAnsi="Arial" w:cs="Arial"/>
          <w:bCs/>
          <w:sz w:val="22"/>
        </w:rPr>
        <w:t>*</w:t>
      </w:r>
      <w:r w:rsidRPr="00B64636">
        <w:rPr>
          <w:rFonts w:ascii="Arial" w:hAnsi="Arial" w:cs="Arial"/>
          <w:bCs/>
          <w:sz w:val="22"/>
        </w:rPr>
        <w:t xml:space="preserve">Do you receive government benefits (example, social security) </w:t>
      </w:r>
      <w:r w:rsidR="006C1748" w:rsidRPr="00B64636">
        <w:rPr>
          <w:rFonts w:ascii="Arial" w:hAnsi="Arial" w:cs="Arial"/>
          <w:bCs/>
          <w:sz w:val="22"/>
        </w:rPr>
        <w:t>because you have</w:t>
      </w:r>
      <w:r w:rsidRPr="00B64636">
        <w:rPr>
          <w:rFonts w:ascii="Arial" w:hAnsi="Arial" w:cs="Arial"/>
          <w:bCs/>
          <w:sz w:val="22"/>
        </w:rPr>
        <w:t xml:space="preserve"> a physical, mental, or emotional disability?</w:t>
      </w:r>
      <w:r w:rsidRPr="00B64636">
        <w:rPr>
          <w:rFonts w:ascii="Arial" w:hAnsi="Arial" w:cs="Arial"/>
          <w:sz w:val="22"/>
          <w:szCs w:val="22"/>
        </w:rPr>
        <w:tab/>
      </w:r>
    </w:p>
    <w:p w14:paraId="62D84D4E" w14:textId="1C2D68DD"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1F1A8760" w14:textId="151CAF7E"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7C81FC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3377EE16" w14:textId="233C76F3"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How much bodily pain have you had during the past four weeks?</w:t>
      </w:r>
    </w:p>
    <w:p w14:paraId="1AF57ED6" w14:textId="08853A03"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70F9E19" w14:textId="7A0F3245"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Very mild</w:t>
      </w:r>
    </w:p>
    <w:p w14:paraId="0D31146E" w14:textId="34086F36"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ild</w:t>
      </w:r>
    </w:p>
    <w:p w14:paraId="2EE9704B" w14:textId="429F450E"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w:t>
      </w:r>
    </w:p>
    <w:p w14:paraId="4C85A6CA" w14:textId="73290D23" w:rsidR="007C3615" w:rsidRPr="00B64636" w:rsidRDefault="007C3615" w:rsidP="007C3615">
      <w:pPr>
        <w:widowControl/>
        <w:autoSpaceDE/>
        <w:autoSpaceDN/>
        <w:adjustRightInd/>
        <w:spacing w:line="276" w:lineRule="auto"/>
        <w:ind w:left="720" w:firstLine="720"/>
        <w:rPr>
          <w:rFonts w:ascii="Arial" w:hAnsi="Arial" w:cs="Times New Roman"/>
          <w:b/>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evere</w:t>
      </w:r>
    </w:p>
    <w:p w14:paraId="3E5C8067" w14:textId="77777777" w:rsidR="007C3615" w:rsidRPr="00B64636" w:rsidRDefault="007C3615" w:rsidP="007C3615">
      <w:pPr>
        <w:widowControl/>
        <w:autoSpaceDE/>
        <w:autoSpaceDN/>
        <w:adjustRightInd/>
        <w:spacing w:line="276" w:lineRule="auto"/>
        <w:rPr>
          <w:rFonts w:ascii="Arial" w:hAnsi="Arial" w:cs="Arial"/>
          <w:b/>
          <w:color w:val="000000"/>
          <w:sz w:val="22"/>
          <w:szCs w:val="22"/>
        </w:rPr>
      </w:pPr>
    </w:p>
    <w:p w14:paraId="7DB6D445" w14:textId="518820F6"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Do you believe that a smartphone app can help you to change your actions</w:t>
      </w:r>
      <w:r w:rsidR="006C1748" w:rsidRPr="00B64636">
        <w:rPr>
          <w:rFonts w:ascii="Arial" w:hAnsi="Arial" w:cs="Arial"/>
          <w:sz w:val="22"/>
          <w:szCs w:val="22"/>
        </w:rPr>
        <w:t xml:space="preserve"> or </w:t>
      </w:r>
      <w:r w:rsidR="007C3615" w:rsidRPr="00B64636">
        <w:rPr>
          <w:rFonts w:ascii="Arial" w:hAnsi="Arial" w:cs="Arial"/>
          <w:sz w:val="22"/>
          <w:szCs w:val="22"/>
        </w:rPr>
        <w:t xml:space="preserve">behavior? </w:t>
      </w:r>
    </w:p>
    <w:p w14:paraId="69FA47A3" w14:textId="08E9FCDE"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1</w:t>
      </w:r>
      <w:r w:rsidR="00914FA9" w:rsidRPr="00B64636">
        <w:rPr>
          <w:rFonts w:ascii="Arial" w:hAnsi="Arial" w:cs="Arial"/>
          <w:color w:val="000000"/>
          <w:sz w:val="22"/>
          <w:szCs w:val="22"/>
        </w:rPr>
        <w:t>,</w:t>
      </w:r>
      <w:r w:rsidRPr="00B64636">
        <w:rPr>
          <w:rFonts w:ascii="Arial" w:hAnsi="Arial" w:cs="Arial"/>
          <w:color w:val="000000"/>
          <w:sz w:val="22"/>
          <w:szCs w:val="22"/>
        </w:rPr>
        <w:t xml:space="preserve"> Yes</w:t>
      </w:r>
    </w:p>
    <w:p w14:paraId="419B19B2" w14:textId="13967B96"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0</w:t>
      </w:r>
      <w:r w:rsidR="00914FA9" w:rsidRPr="00B64636">
        <w:rPr>
          <w:rFonts w:ascii="Arial" w:hAnsi="Arial" w:cs="Arial"/>
          <w:color w:val="000000"/>
          <w:sz w:val="22"/>
          <w:szCs w:val="22"/>
        </w:rPr>
        <w:t>,</w:t>
      </w:r>
      <w:r w:rsidRPr="00B64636">
        <w:rPr>
          <w:rFonts w:ascii="Arial" w:hAnsi="Arial" w:cs="Arial"/>
          <w:color w:val="000000"/>
          <w:sz w:val="22"/>
          <w:szCs w:val="22"/>
        </w:rPr>
        <w:t xml:space="preserve"> No</w:t>
      </w:r>
    </w:p>
    <w:p w14:paraId="7635A790" w14:textId="77777777"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p>
    <w:p w14:paraId="036A40B8" w14:textId="1F27DE4E"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Have you ever used a smartphone app to manage one or more health-related issu</w:t>
      </w:r>
      <w:r w:rsidR="009E013C" w:rsidRPr="00B64636">
        <w:rPr>
          <w:rFonts w:ascii="Arial" w:hAnsi="Arial" w:cs="Arial"/>
          <w:sz w:val="22"/>
          <w:szCs w:val="22"/>
        </w:rPr>
        <w:t>es?</w:t>
      </w:r>
      <w:r w:rsidR="007C3615" w:rsidRPr="00B64636">
        <w:rPr>
          <w:rFonts w:ascii="Arial" w:hAnsi="Arial" w:cs="Arial"/>
          <w:sz w:val="22"/>
          <w:szCs w:val="22"/>
        </w:rPr>
        <w:t xml:space="preserve"> </w:t>
      </w:r>
    </w:p>
    <w:p w14:paraId="1E417AA2" w14:textId="0F0FE00B" w:rsidR="007C3615" w:rsidRPr="00B64636" w:rsidRDefault="007C3615"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10A5DA3" w14:textId="6F12C276" w:rsidR="007C3615" w:rsidRPr="00B64636" w:rsidRDefault="00BA64E8"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r w:rsidR="007C3615" w:rsidRPr="00B64636">
        <w:rPr>
          <w:rFonts w:ascii="Arial" w:hAnsi="Arial" w:cs="Arial"/>
          <w:sz w:val="22"/>
          <w:szCs w:val="22"/>
        </w:rPr>
        <w:t>)</w:t>
      </w:r>
    </w:p>
    <w:p w14:paraId="15B70651" w14:textId="77777777" w:rsidR="007C3615" w:rsidRPr="00B64636" w:rsidRDefault="007C3615" w:rsidP="007C3615">
      <w:pPr>
        <w:widowControl/>
        <w:autoSpaceDE/>
        <w:autoSpaceDN/>
        <w:adjustRightInd/>
        <w:spacing w:line="276" w:lineRule="auto"/>
        <w:ind w:left="720"/>
        <w:rPr>
          <w:rFonts w:ascii="Arial" w:hAnsi="Arial" w:cs="Arial"/>
          <w:sz w:val="22"/>
          <w:szCs w:val="22"/>
        </w:rPr>
      </w:pPr>
    </w:p>
    <w:p w14:paraId="297A0B92" w14:textId="61481EEA"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type of </w:t>
      </w:r>
      <w:proofErr w:type="gramStart"/>
      <w:r w:rsidR="007C3615" w:rsidRPr="00B64636">
        <w:rPr>
          <w:rFonts w:ascii="Arial" w:hAnsi="Arial" w:cs="Arial"/>
          <w:sz w:val="22"/>
          <w:szCs w:val="22"/>
        </w:rPr>
        <w:t>health related</w:t>
      </w:r>
      <w:proofErr w:type="gramEnd"/>
      <w:r w:rsidR="007C3615" w:rsidRPr="00B64636">
        <w:rPr>
          <w:rFonts w:ascii="Arial" w:hAnsi="Arial" w:cs="Arial"/>
          <w:sz w:val="22"/>
          <w:szCs w:val="22"/>
        </w:rPr>
        <w:t xml:space="preserve"> issue? (Check all</w:t>
      </w:r>
      <w:r w:rsidR="00497B93" w:rsidRPr="00B64636">
        <w:rPr>
          <w:rFonts w:ascii="Arial" w:hAnsi="Arial" w:cs="Arial"/>
          <w:sz w:val="22"/>
          <w:szCs w:val="22"/>
        </w:rPr>
        <w:t xml:space="preserve"> types of smartphone apps that you have used</w:t>
      </w:r>
      <w:r w:rsidR="009E013C" w:rsidRPr="00B64636">
        <w:rPr>
          <w:rFonts w:ascii="Arial" w:hAnsi="Arial" w:cs="Arial"/>
          <w:sz w:val="22"/>
          <w:szCs w:val="22"/>
        </w:rPr>
        <w:t xml:space="preserve">) </w:t>
      </w:r>
    </w:p>
    <w:p w14:paraId="7E14C183"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Food/calorie tracking </w:t>
      </w:r>
    </w:p>
    <w:p w14:paraId="1C76C895"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Medication reminders</w:t>
      </w:r>
    </w:p>
    <w:p w14:paraId="015CC9DF"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Mood manager </w:t>
      </w:r>
    </w:p>
    <w:p w14:paraId="4E32996B"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Physical activity</w:t>
      </w:r>
    </w:p>
    <w:p w14:paraId="0C918B9E"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Sleep tracking </w:t>
      </w:r>
    </w:p>
    <w:p w14:paraId="0C212939"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moking cessation</w:t>
      </w:r>
    </w:p>
    <w:p w14:paraId="52C55812" w14:textId="46A5DC5A"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tress reduction</w:t>
      </w:r>
    </w:p>
    <w:p w14:paraId="067E457C" w14:textId="58A7DD63" w:rsidR="007C3615" w:rsidRPr="00B64636" w:rsidRDefault="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Weight loss or tracking</w:t>
      </w:r>
    </w:p>
    <w:p w14:paraId="2772CD48"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Other</w:t>
      </w:r>
    </w:p>
    <w:p w14:paraId="4B3397D5" w14:textId="77777777" w:rsidR="002F58FB" w:rsidRPr="00B64636" w:rsidRDefault="002F58FB" w:rsidP="00524359">
      <w:pPr>
        <w:tabs>
          <w:tab w:val="left" w:pos="360"/>
        </w:tabs>
        <w:autoSpaceDE/>
        <w:autoSpaceDN/>
        <w:adjustRightInd/>
        <w:contextualSpacing/>
        <w:rPr>
          <w:rFonts w:ascii="Arial" w:hAnsi="Arial" w:cs="Arial"/>
          <w:sz w:val="22"/>
          <w:szCs w:val="22"/>
        </w:rPr>
      </w:pPr>
    </w:p>
    <w:p w14:paraId="15549ECC" w14:textId="20F06FC7" w:rsidR="002F58FB" w:rsidRPr="00B64636" w:rsidRDefault="002F58FB"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an * will also be asked at </w:t>
      </w:r>
      <w:proofErr w:type="gramStart"/>
      <w:r w:rsidR="00FB1527" w:rsidRPr="00B64636">
        <w:rPr>
          <w:rFonts w:ascii="Arial" w:hAnsi="Arial" w:cs="Arial"/>
          <w:sz w:val="22"/>
          <w:szCs w:val="22"/>
        </w:rPr>
        <w:t>1 month</w:t>
      </w:r>
      <w:proofErr w:type="gramEnd"/>
      <w:r w:rsidR="00FB1527" w:rsidRPr="00B64636">
        <w:rPr>
          <w:rFonts w:ascii="Arial" w:hAnsi="Arial" w:cs="Arial"/>
          <w:sz w:val="22"/>
          <w:szCs w:val="22"/>
        </w:rPr>
        <w:t xml:space="preserve"> follow-up, 3 month follow-up, and 6 month follow-up.</w:t>
      </w:r>
    </w:p>
    <w:p w14:paraId="42FCDF70" w14:textId="4A7FA4DC" w:rsidR="00EE4AEF" w:rsidRPr="00B64636" w:rsidRDefault="00EE4AEF"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 will be asked at the </w:t>
      </w:r>
      <w:proofErr w:type="gramStart"/>
      <w:r w:rsidRPr="00B64636">
        <w:rPr>
          <w:rFonts w:ascii="Arial" w:hAnsi="Arial" w:cs="Arial"/>
          <w:sz w:val="22"/>
          <w:szCs w:val="22"/>
        </w:rPr>
        <w:t>6 month</w:t>
      </w:r>
      <w:proofErr w:type="gramEnd"/>
      <w:r w:rsidRPr="00B64636">
        <w:rPr>
          <w:rFonts w:ascii="Arial" w:hAnsi="Arial" w:cs="Arial"/>
          <w:sz w:val="22"/>
          <w:szCs w:val="22"/>
        </w:rPr>
        <w:t xml:space="preserve"> follow-up only.</w:t>
      </w:r>
    </w:p>
    <w:p w14:paraId="534EA127" w14:textId="77777777" w:rsidR="002F58FB" w:rsidRPr="00B64636" w:rsidRDefault="002F58FB" w:rsidP="00524359">
      <w:pPr>
        <w:pStyle w:val="Heading2"/>
        <w:rPr>
          <w:rFonts w:cs="Arial"/>
          <w:b w:val="0"/>
          <w:color w:val="auto"/>
        </w:rPr>
      </w:pPr>
    </w:p>
    <w:p w14:paraId="0A89462A" w14:textId="77777777" w:rsidR="002F58FB" w:rsidRPr="00B64636" w:rsidRDefault="002F58FB" w:rsidP="00524359">
      <w:pPr>
        <w:pStyle w:val="Heading2"/>
        <w:rPr>
          <w:rFonts w:cs="Arial"/>
          <w:b w:val="0"/>
          <w:color w:val="auto"/>
        </w:rPr>
      </w:pPr>
    </w:p>
    <w:p w14:paraId="14A1A8B1" w14:textId="00D688A2" w:rsidR="007C3615" w:rsidRPr="00B64636" w:rsidRDefault="007C3615" w:rsidP="00524359">
      <w:pPr>
        <w:pStyle w:val="Heading2"/>
        <w:rPr>
          <w:rFonts w:cs="Arial"/>
          <w:b w:val="0"/>
          <w:color w:val="auto"/>
        </w:rPr>
      </w:pPr>
    </w:p>
    <w:p w14:paraId="283335B9" w14:textId="77777777" w:rsidR="007F77A6" w:rsidRPr="00B64636" w:rsidRDefault="007F77A6" w:rsidP="00524359"/>
    <w:p w14:paraId="4FA0CC2E" w14:textId="77777777" w:rsidR="007F77A6" w:rsidRPr="00B64636" w:rsidRDefault="007F77A6" w:rsidP="00524359"/>
    <w:p w14:paraId="66C5CF9C" w14:textId="77777777" w:rsidR="007F77A6" w:rsidRPr="00B64636" w:rsidRDefault="007F77A6" w:rsidP="00524359"/>
    <w:p w14:paraId="4DBA77C7" w14:textId="77777777" w:rsidR="007F77A6" w:rsidRPr="00B64636" w:rsidRDefault="007F77A6" w:rsidP="00524359"/>
    <w:p w14:paraId="0591DA8C" w14:textId="77777777" w:rsidR="007F77A6" w:rsidRPr="00B64636" w:rsidRDefault="007F77A6" w:rsidP="00524359"/>
    <w:p w14:paraId="4779EAC0" w14:textId="77777777" w:rsidR="007F77A6" w:rsidRPr="00B64636" w:rsidRDefault="007F77A6" w:rsidP="00524359"/>
    <w:p w14:paraId="2B2FA2F0" w14:textId="77777777" w:rsidR="007F77A6" w:rsidRPr="00B64636" w:rsidRDefault="007F77A6" w:rsidP="00524359"/>
    <w:p w14:paraId="5D8AAD33" w14:textId="77777777" w:rsidR="007F77A6" w:rsidRPr="00B64636" w:rsidRDefault="007F77A6" w:rsidP="00524359"/>
    <w:p w14:paraId="2C235977" w14:textId="77777777" w:rsidR="007F77A6" w:rsidRPr="00B64636" w:rsidRDefault="007F77A6" w:rsidP="00524359"/>
    <w:p w14:paraId="632BFF33" w14:textId="77777777" w:rsidR="007F77A6" w:rsidRPr="00B64636" w:rsidRDefault="007F77A6" w:rsidP="00524359"/>
    <w:p w14:paraId="29EA209E" w14:textId="77777777" w:rsidR="007F77A6" w:rsidRPr="00B64636" w:rsidRDefault="007F77A6" w:rsidP="00524359"/>
    <w:p w14:paraId="4398BC79" w14:textId="77777777" w:rsidR="002C604D" w:rsidRPr="00B64636" w:rsidRDefault="002C604D" w:rsidP="00524359"/>
    <w:p w14:paraId="3E4E1D0A" w14:textId="77777777" w:rsidR="002C604D" w:rsidRPr="00B64636" w:rsidRDefault="002C604D" w:rsidP="00524359"/>
    <w:p w14:paraId="638A28A5" w14:textId="418B7A71" w:rsidR="00AF2909" w:rsidRPr="00B64636" w:rsidRDefault="00AF2909" w:rsidP="008C25C5">
      <w:pPr>
        <w:pStyle w:val="Heading2"/>
        <w:jc w:val="center"/>
        <w:rPr>
          <w:i/>
        </w:rPr>
      </w:pPr>
      <w:bookmarkStart w:id="29" w:name="_Toc49423567"/>
      <w:r w:rsidRPr="00B64636">
        <w:rPr>
          <w:i/>
        </w:rPr>
        <w:t>TCU Drug Screen 5</w:t>
      </w:r>
      <w:bookmarkEnd w:id="29"/>
    </w:p>
    <w:p w14:paraId="46463F99"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531A4D5" w14:textId="38F7BB0A"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r w:rsidRPr="00B64636">
        <w:rPr>
          <w:rFonts w:ascii="Arial" w:hAnsi="Arial" w:cs="Arial"/>
          <w:sz w:val="22"/>
          <w:szCs w:val="22"/>
        </w:rPr>
        <w:t xml:space="preserve">The TCU Drug Screen 5 is a </w:t>
      </w:r>
      <w:proofErr w:type="gramStart"/>
      <w:r w:rsidRPr="00B64636">
        <w:rPr>
          <w:rFonts w:ascii="Arial" w:hAnsi="Arial" w:cs="Arial"/>
          <w:sz w:val="22"/>
          <w:szCs w:val="22"/>
        </w:rPr>
        <w:t>13 item</w:t>
      </w:r>
      <w:proofErr w:type="gramEnd"/>
      <w:r w:rsidRPr="00B64636">
        <w:rPr>
          <w:rFonts w:ascii="Arial" w:hAnsi="Arial" w:cs="Arial"/>
          <w:sz w:val="22"/>
          <w:szCs w:val="22"/>
        </w:rPr>
        <w:t xml:space="preserve"> measure that will be used to determine </w:t>
      </w:r>
      <w:r w:rsidR="001C18AD" w:rsidRPr="00B64636">
        <w:rPr>
          <w:rFonts w:ascii="Arial" w:hAnsi="Arial" w:cs="Arial"/>
          <w:sz w:val="22"/>
          <w:szCs w:val="22"/>
        </w:rPr>
        <w:t xml:space="preserve">drug/alcohol </w:t>
      </w:r>
      <w:r w:rsidRPr="00B64636">
        <w:rPr>
          <w:rFonts w:ascii="Arial" w:hAnsi="Arial" w:cs="Arial"/>
          <w:sz w:val="22"/>
          <w:szCs w:val="22"/>
        </w:rPr>
        <w:t>addiction severity. “Yes” responses to items 1-9 receive 1 point</w:t>
      </w:r>
      <w:r w:rsidR="00AC1711" w:rsidRPr="00B64636">
        <w:rPr>
          <w:rFonts w:ascii="Arial" w:hAnsi="Arial" w:cs="Arial"/>
          <w:sz w:val="22"/>
          <w:szCs w:val="22"/>
        </w:rPr>
        <w:t>,</w:t>
      </w:r>
      <w:r w:rsidRPr="00B64636">
        <w:rPr>
          <w:rFonts w:ascii="Arial" w:hAnsi="Arial" w:cs="Arial"/>
          <w:sz w:val="22"/>
          <w:szCs w:val="22"/>
        </w:rPr>
        <w:t xml:space="preserve"> “Yes” response to either 10a or 10b receive 1 point, and “Yes” response to either 11a or 11b receives 1 point.</w:t>
      </w:r>
      <w:r w:rsidR="00AC1711" w:rsidRPr="00B64636">
        <w:rPr>
          <w:rFonts w:ascii="Arial" w:hAnsi="Arial" w:cs="Arial"/>
          <w:sz w:val="22"/>
          <w:szCs w:val="22"/>
        </w:rPr>
        <w:t xml:space="preserve"> Scores of 2-3 </w:t>
      </w:r>
      <w:r w:rsidR="00914FA9" w:rsidRPr="00B64636">
        <w:rPr>
          <w:rFonts w:ascii="Arial" w:hAnsi="Arial" w:cs="Arial"/>
          <w:sz w:val="22"/>
          <w:szCs w:val="22"/>
        </w:rPr>
        <w:t>,</w:t>
      </w:r>
      <w:r w:rsidR="00AC1711" w:rsidRPr="00B64636">
        <w:rPr>
          <w:rFonts w:ascii="Arial" w:hAnsi="Arial" w:cs="Arial"/>
          <w:sz w:val="22"/>
          <w:szCs w:val="22"/>
        </w:rPr>
        <w:t xml:space="preserve"> Mild disorder, scores of 4-5 </w:t>
      </w:r>
      <w:r w:rsidR="00914FA9" w:rsidRPr="00B64636">
        <w:rPr>
          <w:rFonts w:ascii="Arial" w:hAnsi="Arial" w:cs="Arial"/>
          <w:sz w:val="22"/>
          <w:szCs w:val="22"/>
        </w:rPr>
        <w:t>,</w:t>
      </w:r>
      <w:r w:rsidR="00AC1711" w:rsidRPr="00B64636">
        <w:rPr>
          <w:rFonts w:ascii="Arial" w:hAnsi="Arial" w:cs="Arial"/>
          <w:sz w:val="22"/>
          <w:szCs w:val="22"/>
        </w:rPr>
        <w:t xml:space="preserve"> Moderate disorder, and scores &gt;5 </w:t>
      </w:r>
      <w:r w:rsidR="00914FA9" w:rsidRPr="00B64636">
        <w:rPr>
          <w:rFonts w:ascii="Arial" w:hAnsi="Arial" w:cs="Arial"/>
          <w:sz w:val="22"/>
          <w:szCs w:val="22"/>
        </w:rPr>
        <w:t>,</w:t>
      </w:r>
      <w:r w:rsidR="00AC1711" w:rsidRPr="00B64636">
        <w:rPr>
          <w:rFonts w:ascii="Arial" w:hAnsi="Arial" w:cs="Arial"/>
          <w:sz w:val="22"/>
          <w:szCs w:val="22"/>
        </w:rPr>
        <w:t xml:space="preserve"> Severe disorder.</w:t>
      </w:r>
    </w:p>
    <w:p w14:paraId="29000480"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0C32AC7" w14:textId="7DC32336" w:rsidR="00AF2909" w:rsidRPr="00B64636" w:rsidRDefault="00AF2909" w:rsidP="00AC1711">
      <w:pPr>
        <w:tabs>
          <w:tab w:val="left" w:pos="990"/>
          <w:tab w:val="right" w:leader="dot" w:pos="9000"/>
          <w:tab w:val="right" w:pos="9792"/>
        </w:tabs>
        <w:spacing w:line="240" w:lineRule="exact"/>
        <w:ind w:left="630" w:hanging="630"/>
        <w:rPr>
          <w:rFonts w:ascii="Arial" w:hAnsi="Arial" w:cs="Arial"/>
          <w:sz w:val="22"/>
          <w:szCs w:val="22"/>
        </w:rPr>
      </w:pPr>
    </w:p>
    <w:p w14:paraId="169E0D78" w14:textId="6FAD5E94" w:rsidR="00AC1711" w:rsidRPr="00B64636" w:rsidRDefault="00AC1711" w:rsidP="008C25C5">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use larger amounts of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or use them for a longer time</w:t>
      </w:r>
      <w:r w:rsidRPr="00B64636">
        <w:rPr>
          <w:rFonts w:ascii="Arial" w:hAnsi="Arial" w:cs="Arial"/>
          <w:sz w:val="22"/>
          <w:szCs w:val="22"/>
        </w:rPr>
        <w:t xml:space="preserve"> </w:t>
      </w:r>
      <w:r w:rsidR="00AF2909" w:rsidRPr="00B64636">
        <w:rPr>
          <w:rFonts w:ascii="Arial" w:hAnsi="Arial" w:cs="Arial"/>
          <w:sz w:val="22"/>
          <w:szCs w:val="22"/>
        </w:rPr>
        <w:t>than you planned or intended?</w:t>
      </w:r>
    </w:p>
    <w:p w14:paraId="12E69E35" w14:textId="12CF318C"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9EFA236" w14:textId="31AC8334"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B3ACC4"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D84285C" w14:textId="2C26B3A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try to control or cut down on your drug </w:t>
      </w:r>
      <w:r w:rsidR="001C18AD" w:rsidRPr="00B64636">
        <w:rPr>
          <w:rFonts w:ascii="Arial" w:hAnsi="Arial" w:cs="Arial"/>
          <w:sz w:val="22"/>
          <w:szCs w:val="22"/>
        </w:rPr>
        <w:t xml:space="preserve">and/or alcohol </w:t>
      </w:r>
      <w:r w:rsidR="00AF2909" w:rsidRPr="00B64636">
        <w:rPr>
          <w:rFonts w:ascii="Arial" w:hAnsi="Arial" w:cs="Arial"/>
          <w:sz w:val="22"/>
          <w:szCs w:val="22"/>
        </w:rPr>
        <w:t>use but were unable to do it?</w:t>
      </w:r>
      <w:r w:rsidRPr="00B64636">
        <w:rPr>
          <w:rFonts w:ascii="Arial" w:hAnsi="Arial" w:cs="Arial"/>
          <w:sz w:val="22"/>
          <w:szCs w:val="22"/>
        </w:rPr>
        <w:t xml:space="preserve"> </w:t>
      </w:r>
    </w:p>
    <w:p w14:paraId="620D37D9" w14:textId="4232365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0246549" w14:textId="1B5B4FE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6B831C0"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00890DFA" w14:textId="63C6B873"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spend a lot of time getting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using them, </w:t>
      </w:r>
      <w:r w:rsidRPr="00B64636">
        <w:rPr>
          <w:rFonts w:ascii="Arial" w:hAnsi="Arial" w:cs="Arial"/>
          <w:sz w:val="22"/>
          <w:szCs w:val="22"/>
        </w:rPr>
        <w:t xml:space="preserve">or recovering </w:t>
      </w:r>
      <w:r w:rsidR="00AF2909" w:rsidRPr="00B64636">
        <w:rPr>
          <w:rFonts w:ascii="Arial" w:hAnsi="Arial" w:cs="Arial"/>
          <w:sz w:val="22"/>
          <w:szCs w:val="22"/>
        </w:rPr>
        <w:t xml:space="preserve">from their use? </w:t>
      </w:r>
    </w:p>
    <w:p w14:paraId="24E9EB64" w14:textId="1915B99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CF81E51" w14:textId="717CEFA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FF0C54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5AFD73E" w14:textId="599F091D"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have a strong desire or urge to use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15E11E2C" w14:textId="6102BCC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84F3DBF" w14:textId="4111C3F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8DDE25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300B855" w14:textId="7EDE91CC"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get so high or sick from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hat it kept you from working, going to school, or caring for children? </w:t>
      </w:r>
    </w:p>
    <w:p w14:paraId="1DAC56BE" w14:textId="6196A24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78883E6" w14:textId="6ADB902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4484E6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B38F654" w14:textId="10039F3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even when it led to social or interpersonal problems?</w:t>
      </w:r>
      <w:r w:rsidRPr="00B64636">
        <w:rPr>
          <w:rFonts w:ascii="Arial" w:hAnsi="Arial" w:cs="Arial"/>
          <w:sz w:val="22"/>
          <w:szCs w:val="22"/>
        </w:rPr>
        <w:t xml:space="preserve"> </w:t>
      </w:r>
    </w:p>
    <w:p w14:paraId="634EE462" w14:textId="0436CBC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49C64B5" w14:textId="4534DC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4B3BA1"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A9376FD" w14:textId="49847F40"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spend less time at work, school, or with friends because of your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use? </w:t>
      </w:r>
    </w:p>
    <w:p w14:paraId="0648BA7B" w14:textId="17ED860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F26A9D2" w14:textId="0E3A87B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16EA99"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94DAC69" w14:textId="153AABD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use drugs </w:t>
      </w:r>
      <w:r w:rsidR="001C18AD" w:rsidRPr="00B64636">
        <w:rPr>
          <w:rFonts w:ascii="Arial" w:hAnsi="Arial" w:cs="Arial"/>
          <w:sz w:val="22"/>
          <w:szCs w:val="22"/>
        </w:rPr>
        <w:t xml:space="preserve">and/or alcohol </w:t>
      </w:r>
      <w:r w:rsidR="00AF2909" w:rsidRPr="00B64636">
        <w:rPr>
          <w:rFonts w:ascii="Arial" w:hAnsi="Arial" w:cs="Arial"/>
          <w:sz w:val="22"/>
          <w:szCs w:val="22"/>
        </w:rPr>
        <w:t>that put you or others in physical danger?</w:t>
      </w:r>
      <w:r w:rsidRPr="00B64636">
        <w:rPr>
          <w:rFonts w:ascii="Arial" w:hAnsi="Arial" w:cs="Arial"/>
          <w:sz w:val="22"/>
          <w:szCs w:val="22"/>
        </w:rPr>
        <w:t xml:space="preserve"> </w:t>
      </w:r>
    </w:p>
    <w:p w14:paraId="33DC3128" w14:textId="7674550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1568C7F" w14:textId="67EF1BE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8119698"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348333C4" w14:textId="332D644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even when it was causing you </w:t>
      </w:r>
      <w:r w:rsidRPr="00B64636">
        <w:rPr>
          <w:rFonts w:ascii="Arial" w:hAnsi="Arial" w:cs="Arial"/>
          <w:sz w:val="22"/>
          <w:szCs w:val="22"/>
        </w:rPr>
        <w:t>p</w:t>
      </w:r>
      <w:r w:rsidR="00AF2909" w:rsidRPr="00B64636">
        <w:rPr>
          <w:rFonts w:ascii="Arial" w:hAnsi="Arial" w:cs="Arial"/>
          <w:sz w:val="22"/>
          <w:szCs w:val="22"/>
        </w:rPr>
        <w:t xml:space="preserve">hysical or psychological problems? </w:t>
      </w:r>
    </w:p>
    <w:p w14:paraId="2865AB24" w14:textId="5B0E3A7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5F633BC0" w14:textId="4BE5E75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249C91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CF80D03" w14:textId="1806EBE8"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 xml:space="preserve">id you need to increase th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you were taking so that you </w:t>
      </w:r>
      <w:r w:rsidRPr="00B64636">
        <w:rPr>
          <w:rFonts w:ascii="Arial" w:hAnsi="Arial" w:cs="Arial"/>
          <w:sz w:val="22"/>
          <w:szCs w:val="22"/>
        </w:rPr>
        <w:t xml:space="preserve">could </w:t>
      </w:r>
      <w:r w:rsidR="00AF2909" w:rsidRPr="00B64636">
        <w:rPr>
          <w:rFonts w:ascii="Arial" w:hAnsi="Arial" w:cs="Arial"/>
          <w:sz w:val="22"/>
          <w:szCs w:val="22"/>
        </w:rPr>
        <w:t xml:space="preserve">get the same effects as before? </w:t>
      </w:r>
    </w:p>
    <w:p w14:paraId="53182B3E" w14:textId="4DE97F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13FCCCD" w14:textId="11BECC2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503F566" w14:textId="27468C56"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67A0C829" w14:textId="204C717C"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0.  b During the last 3 months, d</w:t>
      </w:r>
      <w:r w:rsidR="00AF2909" w:rsidRPr="00B64636">
        <w:rPr>
          <w:rFonts w:ascii="Arial" w:hAnsi="Arial" w:cs="Arial"/>
          <w:sz w:val="22"/>
          <w:szCs w:val="22"/>
        </w:rPr>
        <w:t xml:space="preserve">id using the sam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lead to it having less of an </w:t>
      </w:r>
      <w:r w:rsidR="00AF2909" w:rsidRPr="00B64636">
        <w:rPr>
          <w:rFonts w:ascii="Arial" w:hAnsi="Arial" w:cs="Arial"/>
          <w:sz w:val="22"/>
          <w:szCs w:val="22"/>
        </w:rPr>
        <w:lastRenderedPageBreak/>
        <w:t>effect as it did before?</w:t>
      </w:r>
      <w:r w:rsidRPr="00B64636">
        <w:rPr>
          <w:rFonts w:ascii="Arial" w:hAnsi="Arial" w:cs="Arial"/>
          <w:sz w:val="22"/>
          <w:szCs w:val="22"/>
        </w:rPr>
        <w:t xml:space="preserve"> </w:t>
      </w:r>
    </w:p>
    <w:p w14:paraId="1E2BB81F" w14:textId="5FAA289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E432DF8" w14:textId="1DE311F4"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952D757" w14:textId="73FFD785" w:rsidR="00AC1711" w:rsidRPr="00B64636" w:rsidRDefault="00AC1711" w:rsidP="008C25C5">
      <w:pPr>
        <w:tabs>
          <w:tab w:val="left" w:leader="dot" w:pos="8910"/>
          <w:tab w:val="left" w:pos="9090"/>
          <w:tab w:val="left" w:pos="9990"/>
        </w:tabs>
        <w:spacing w:line="240" w:lineRule="exact"/>
        <w:ind w:left="360" w:hanging="360"/>
        <w:rPr>
          <w:rFonts w:ascii="Arial" w:hAnsi="Arial" w:cs="Arial"/>
          <w:sz w:val="22"/>
          <w:szCs w:val="22"/>
        </w:rPr>
      </w:pPr>
    </w:p>
    <w:p w14:paraId="41670C50" w14:textId="05C7FED2"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id you get sick or have withdrawal symptoms when you quit or missed</w:t>
      </w:r>
      <w:r w:rsidRPr="00B64636">
        <w:rPr>
          <w:rFonts w:ascii="Arial" w:hAnsi="Arial" w:cs="Arial"/>
          <w:sz w:val="22"/>
          <w:szCs w:val="22"/>
        </w:rPr>
        <w:t xml:space="preserve"> </w:t>
      </w:r>
      <w:r w:rsidR="00AF2909" w:rsidRPr="00B64636">
        <w:rPr>
          <w:rFonts w:ascii="Arial" w:hAnsi="Arial" w:cs="Arial"/>
          <w:sz w:val="22"/>
          <w:szCs w:val="22"/>
        </w:rPr>
        <w:t>taking a drug</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29503FCA" w14:textId="2B3477DD"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6AC0359" w14:textId="16E711E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4B26FC1" w14:textId="559DA143"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10093471" w14:textId="37923ED7"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1. b. During the last 3 months, d</w:t>
      </w:r>
      <w:r w:rsidR="00AF2909" w:rsidRPr="00B64636">
        <w:rPr>
          <w:rFonts w:ascii="Arial" w:hAnsi="Arial" w:cs="Arial"/>
          <w:sz w:val="22"/>
          <w:szCs w:val="22"/>
        </w:rPr>
        <w:t xml:space="preserve">id you ever keep taking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o relieve or avoid getting sick or having withdrawal symptoms? </w:t>
      </w:r>
    </w:p>
    <w:p w14:paraId="4C2D94FD" w14:textId="39A7BD9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BB981C2" w14:textId="7321136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B2DB51F" w14:textId="42717F72" w:rsidR="00AF2909" w:rsidRPr="00B64636" w:rsidRDefault="00AF2909" w:rsidP="008C25C5">
      <w:pPr>
        <w:tabs>
          <w:tab w:val="decimal" w:pos="360"/>
          <w:tab w:val="left" w:leader="dot" w:pos="8910"/>
          <w:tab w:val="left" w:pos="9090"/>
          <w:tab w:val="left" w:pos="9990"/>
        </w:tabs>
        <w:spacing w:line="240" w:lineRule="exact"/>
        <w:ind w:left="360" w:hanging="360"/>
        <w:rPr>
          <w:rFonts w:ascii="Arial" w:hAnsi="Arial" w:cs="Arial"/>
          <w:sz w:val="22"/>
          <w:szCs w:val="22"/>
        </w:rPr>
      </w:pPr>
    </w:p>
    <w:p w14:paraId="55BCDBA7" w14:textId="77777777" w:rsidR="002C604D" w:rsidRPr="00B64636" w:rsidRDefault="002C604D" w:rsidP="00AC1711">
      <w:pPr>
        <w:ind w:left="360" w:hanging="360"/>
        <w:rPr>
          <w:rFonts w:ascii="Arial" w:hAnsi="Arial" w:cs="Arial"/>
          <w:sz w:val="22"/>
          <w:szCs w:val="22"/>
        </w:rPr>
      </w:pPr>
    </w:p>
    <w:p w14:paraId="49437966" w14:textId="77777777" w:rsidR="002C604D" w:rsidRPr="00B64636" w:rsidRDefault="002C604D" w:rsidP="00524359"/>
    <w:p w14:paraId="3C950ED4" w14:textId="77777777" w:rsidR="002C604D" w:rsidRPr="00B64636" w:rsidRDefault="002C604D" w:rsidP="00524359"/>
    <w:p w14:paraId="3D66AD83" w14:textId="77777777" w:rsidR="002C604D" w:rsidRPr="00B64636" w:rsidRDefault="002C604D" w:rsidP="00524359"/>
    <w:p w14:paraId="271B53E8" w14:textId="77777777" w:rsidR="002C604D" w:rsidRPr="00B64636" w:rsidRDefault="002C604D" w:rsidP="00524359"/>
    <w:p w14:paraId="5E6EB289" w14:textId="77777777" w:rsidR="002C604D" w:rsidRPr="00B64636" w:rsidRDefault="002C604D" w:rsidP="00524359"/>
    <w:p w14:paraId="57C42801" w14:textId="77777777" w:rsidR="002C604D" w:rsidRPr="00B64636" w:rsidRDefault="002C604D" w:rsidP="00524359"/>
    <w:p w14:paraId="1B3FA055" w14:textId="77777777" w:rsidR="002C604D" w:rsidRPr="00B64636" w:rsidRDefault="002C604D" w:rsidP="00524359"/>
    <w:p w14:paraId="15F2261E" w14:textId="77777777" w:rsidR="007F77A6" w:rsidRPr="00B64636" w:rsidRDefault="007F77A6" w:rsidP="00524359"/>
    <w:p w14:paraId="05AD02C7" w14:textId="77777777" w:rsidR="007F77A6" w:rsidRPr="00B64636" w:rsidRDefault="007F77A6" w:rsidP="00524359"/>
    <w:p w14:paraId="59503068" w14:textId="77777777" w:rsidR="007F77A6" w:rsidRPr="00B64636" w:rsidRDefault="007F77A6" w:rsidP="00524359"/>
    <w:p w14:paraId="3E5DE1AF" w14:textId="77777777" w:rsidR="007F77A6" w:rsidRPr="00B64636" w:rsidRDefault="007F77A6" w:rsidP="00524359"/>
    <w:bookmarkEnd w:id="27"/>
    <w:p w14:paraId="7EE3DB7A" w14:textId="70F8477C" w:rsidR="00AC1711" w:rsidRPr="00B64636" w:rsidRDefault="00AC1711">
      <w:pPr>
        <w:widowControl/>
        <w:autoSpaceDE/>
        <w:autoSpaceDN/>
        <w:adjustRightInd/>
        <w:spacing w:after="200" w:line="276" w:lineRule="auto"/>
        <w:rPr>
          <w:rFonts w:ascii="Times New Roman" w:hAnsi="Times New Roman" w:cs="Times New Roman"/>
          <w:color w:val="000000"/>
          <w:sz w:val="24"/>
          <w:szCs w:val="24"/>
        </w:rPr>
      </w:pPr>
      <w:r w:rsidRPr="00B64636">
        <w:rPr>
          <w:rFonts w:ascii="Times New Roman" w:hAnsi="Times New Roman"/>
          <w:b/>
          <w:sz w:val="24"/>
          <w:szCs w:val="24"/>
        </w:rPr>
        <w:br w:type="page"/>
      </w:r>
    </w:p>
    <w:p w14:paraId="33830A0B" w14:textId="77777777" w:rsidR="008D7DE0" w:rsidRPr="00B64636" w:rsidRDefault="008D7DE0" w:rsidP="008D7DE0">
      <w:pPr>
        <w:pStyle w:val="Heading2"/>
        <w:jc w:val="center"/>
        <w:rPr>
          <w:rFonts w:eastAsiaTheme="minorHAnsi"/>
        </w:rPr>
      </w:pPr>
      <w:bookmarkStart w:id="30" w:name="_Toc448749633"/>
      <w:bookmarkStart w:id="31" w:name="_Toc49423568"/>
      <w:r w:rsidRPr="00B64636">
        <w:rPr>
          <w:rFonts w:eastAsiaTheme="minorHAnsi"/>
        </w:rPr>
        <w:lastRenderedPageBreak/>
        <w:t>Primary Care PTSD Screen (PC-PTSD)</w:t>
      </w:r>
      <w:bookmarkEnd w:id="30"/>
      <w:bookmarkEnd w:id="31"/>
    </w:p>
    <w:p w14:paraId="4525079C" w14:textId="77777777" w:rsidR="008D7DE0" w:rsidRPr="00B64636" w:rsidRDefault="008D7DE0" w:rsidP="008D7DE0">
      <w:pPr>
        <w:widowControl/>
        <w:rPr>
          <w:rFonts w:ascii="Arial" w:eastAsiaTheme="minorHAnsi" w:hAnsi="Arial" w:cs="Arial"/>
          <w:b/>
          <w:bCs/>
          <w:color w:val="000000"/>
          <w:sz w:val="22"/>
          <w:szCs w:val="22"/>
        </w:rPr>
      </w:pPr>
    </w:p>
    <w:p w14:paraId="38A1CDAE" w14:textId="77777777"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The PC-PTSD (</w:t>
      </w:r>
      <w:proofErr w:type="spellStart"/>
      <w:r w:rsidRPr="00B64636">
        <w:rPr>
          <w:rFonts w:ascii="Arial" w:eastAsiaTheme="minorHAnsi" w:hAnsi="Arial" w:cs="Arial"/>
          <w:color w:val="000000"/>
          <w:sz w:val="22"/>
          <w:szCs w:val="22"/>
        </w:rPr>
        <w:t>Prins</w:t>
      </w:r>
      <w:proofErr w:type="spellEnd"/>
      <w:r w:rsidRPr="00B64636">
        <w:rPr>
          <w:rFonts w:ascii="Arial" w:eastAsiaTheme="minorHAnsi" w:hAnsi="Arial" w:cs="Arial"/>
          <w:color w:val="000000"/>
          <w:sz w:val="22"/>
          <w:szCs w:val="22"/>
        </w:rPr>
        <w:t xml:space="preserve">, </w:t>
      </w:r>
      <w:proofErr w:type="spellStart"/>
      <w:r w:rsidRPr="00B64636">
        <w:rPr>
          <w:rFonts w:ascii="Arial" w:eastAsiaTheme="minorHAnsi" w:hAnsi="Arial" w:cs="Arial"/>
          <w:color w:val="000000"/>
          <w:sz w:val="22"/>
          <w:szCs w:val="22"/>
        </w:rPr>
        <w:t>Ouimette</w:t>
      </w:r>
      <w:proofErr w:type="spellEnd"/>
      <w:r w:rsidRPr="00B64636">
        <w:rPr>
          <w:rFonts w:ascii="Arial" w:eastAsiaTheme="minorHAnsi" w:hAnsi="Arial" w:cs="Arial"/>
          <w:color w:val="000000"/>
          <w:sz w:val="22"/>
          <w:szCs w:val="22"/>
        </w:rPr>
        <w:t xml:space="preserve">, &amp; </w:t>
      </w:r>
      <w:proofErr w:type="spellStart"/>
      <w:r w:rsidRPr="00B64636">
        <w:rPr>
          <w:rFonts w:ascii="Arial" w:eastAsiaTheme="minorHAnsi" w:hAnsi="Arial" w:cs="Arial"/>
          <w:color w:val="000000"/>
          <w:sz w:val="22"/>
          <w:szCs w:val="22"/>
        </w:rPr>
        <w:t>Kimerling</w:t>
      </w:r>
      <w:proofErr w:type="spellEnd"/>
      <w:r w:rsidRPr="00B64636">
        <w:rPr>
          <w:rFonts w:ascii="Arial" w:eastAsiaTheme="minorHAnsi" w:hAnsi="Arial" w:cs="Arial"/>
          <w:color w:val="000000"/>
          <w:sz w:val="22"/>
          <w:szCs w:val="22"/>
        </w:rPr>
        <w:t xml:space="preserve">, 2003) is a 4-item screen that was designed for use in primary care and other medical settings and is currently used to screen for PTSD in veterans at the VA. The screen includes an introductory sentence to cue respondents to traumatic events. The authors suggest that in most circumstances the results of the PC-PTSD should be considered "positive" if a patient answers "yes" to any 3 items. Those screening positive should then be assessed with a structured interview for PTSD. The screen does not include a list of potentially traumatic events. </w:t>
      </w:r>
    </w:p>
    <w:p w14:paraId="325C562B" w14:textId="77777777" w:rsidR="008D7DE0" w:rsidRPr="00B64636" w:rsidRDefault="008D7DE0" w:rsidP="008D7DE0">
      <w:pPr>
        <w:widowControl/>
        <w:spacing w:line="278" w:lineRule="atLeast"/>
        <w:rPr>
          <w:rFonts w:ascii="Arial" w:eastAsiaTheme="minorHAnsi" w:hAnsi="Arial" w:cs="Arial"/>
          <w:b/>
          <w:bCs/>
          <w:iCs/>
          <w:color w:val="000000"/>
          <w:sz w:val="22"/>
          <w:szCs w:val="22"/>
        </w:rPr>
      </w:pPr>
    </w:p>
    <w:p w14:paraId="1B626DD0" w14:textId="627E0B6B"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1.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have had nightmares about it or thought about it when you did not want to?</w:t>
      </w:r>
      <w:r w:rsidRPr="00B64636">
        <w:rPr>
          <w:rFonts w:ascii="Arial" w:eastAsiaTheme="minorHAnsi" w:hAnsi="Arial" w:cs="Arial"/>
          <w:color w:val="000000"/>
          <w:sz w:val="22"/>
          <w:szCs w:val="22"/>
        </w:rPr>
        <w:t xml:space="preserve"> </w:t>
      </w:r>
    </w:p>
    <w:p w14:paraId="2A1B9543" w14:textId="56F3716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7F39F6DD" w14:textId="54523B6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DC08015" w14:textId="77777777" w:rsidR="008D7DE0" w:rsidRPr="00B64636" w:rsidRDefault="008D7DE0" w:rsidP="008D7DE0">
      <w:pPr>
        <w:widowControl/>
        <w:rPr>
          <w:rFonts w:ascii="Arial" w:eastAsiaTheme="minorHAnsi" w:hAnsi="Arial" w:cs="Arial"/>
          <w:color w:val="000000"/>
          <w:sz w:val="22"/>
          <w:szCs w:val="22"/>
        </w:rPr>
      </w:pPr>
    </w:p>
    <w:p w14:paraId="0CFE92F4" w14:textId="02E987FC"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2.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tried hard not to think about it or went out of your way to avoid situations that reminded you of it?</w:t>
      </w:r>
    </w:p>
    <w:p w14:paraId="1D584EB8" w14:textId="71BEE1F2"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FD0A589" w14:textId="42EEEBD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26B578D" w14:textId="77777777" w:rsidR="008D7DE0" w:rsidRPr="00B64636" w:rsidRDefault="008D7DE0" w:rsidP="008D7DE0">
      <w:pPr>
        <w:widowControl/>
        <w:rPr>
          <w:rFonts w:ascii="Arial" w:eastAsiaTheme="minorHAnsi" w:hAnsi="Arial" w:cs="Arial"/>
          <w:color w:val="000000"/>
          <w:sz w:val="22"/>
          <w:szCs w:val="22"/>
        </w:rPr>
      </w:pPr>
    </w:p>
    <w:p w14:paraId="4B0AB3CF" w14:textId="50473D8D"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3.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were constantly on guard, watchful, or easily startled?</w:t>
      </w:r>
    </w:p>
    <w:p w14:paraId="74A0E224" w14:textId="62DA525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B106607" w14:textId="6C96FA59"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1F270A90" w14:textId="77777777" w:rsidR="008D7DE0" w:rsidRPr="00B64636" w:rsidRDefault="008D7DE0" w:rsidP="008D7DE0">
      <w:pPr>
        <w:widowControl/>
        <w:rPr>
          <w:rFonts w:ascii="Arial" w:eastAsiaTheme="minorHAnsi" w:hAnsi="Arial" w:cs="Arial"/>
          <w:color w:val="000000"/>
          <w:sz w:val="22"/>
          <w:szCs w:val="22"/>
        </w:rPr>
      </w:pPr>
    </w:p>
    <w:p w14:paraId="37CCFEFE" w14:textId="73D17C7A" w:rsidR="008D7DE0" w:rsidRPr="00B64636" w:rsidRDefault="008D7DE0" w:rsidP="008D7DE0">
      <w:pPr>
        <w:widowControl/>
        <w:rPr>
          <w:rFonts w:ascii="Arial" w:eastAsiaTheme="minorHAnsi" w:hAnsi="Arial" w:cs="Arial"/>
          <w:sz w:val="18"/>
          <w:szCs w:val="18"/>
        </w:rPr>
      </w:pPr>
      <w:r w:rsidRPr="00B64636">
        <w:rPr>
          <w:rFonts w:ascii="Arial" w:eastAsiaTheme="minorHAnsi" w:hAnsi="Arial" w:cs="Arial"/>
          <w:color w:val="000000"/>
          <w:sz w:val="22"/>
          <w:szCs w:val="22"/>
        </w:rPr>
        <w:t xml:space="preserve">4.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felt numb or detached from others, activities, or your surroundings?</w:t>
      </w:r>
    </w:p>
    <w:p w14:paraId="4E5F3774" w14:textId="770F217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35DF4D89" w14:textId="1A84ADA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45188BA7" w14:textId="77777777" w:rsidR="008D7DE0" w:rsidRPr="00B64636" w:rsidRDefault="008D7DE0" w:rsidP="00DA49F5">
      <w:pPr>
        <w:rPr>
          <w:rFonts w:ascii="Times New Roman" w:hAnsi="Times New Roman"/>
          <w:b/>
          <w:sz w:val="24"/>
          <w:szCs w:val="24"/>
        </w:rPr>
      </w:pPr>
    </w:p>
    <w:p w14:paraId="52AE45ED" w14:textId="77777777" w:rsidR="008D7DE0" w:rsidRPr="00B64636" w:rsidRDefault="008D7DE0" w:rsidP="00DA49F5">
      <w:pPr>
        <w:rPr>
          <w:rFonts w:ascii="Times New Roman" w:hAnsi="Times New Roman"/>
          <w:b/>
          <w:sz w:val="24"/>
          <w:szCs w:val="24"/>
        </w:rPr>
      </w:pPr>
    </w:p>
    <w:p w14:paraId="02BD880B" w14:textId="77777777" w:rsidR="008D7DE0" w:rsidRPr="00B64636" w:rsidRDefault="008D7DE0" w:rsidP="00DA49F5">
      <w:pPr>
        <w:rPr>
          <w:rFonts w:ascii="Times New Roman" w:hAnsi="Times New Roman"/>
          <w:b/>
          <w:sz w:val="24"/>
          <w:szCs w:val="24"/>
        </w:rPr>
      </w:pPr>
    </w:p>
    <w:p w14:paraId="3C18B389" w14:textId="77777777" w:rsidR="008D7DE0" w:rsidRPr="00B64636" w:rsidRDefault="008D7DE0" w:rsidP="00DA49F5">
      <w:pPr>
        <w:rPr>
          <w:rFonts w:ascii="Times New Roman" w:hAnsi="Times New Roman"/>
          <w:b/>
          <w:sz w:val="24"/>
          <w:szCs w:val="24"/>
        </w:rPr>
      </w:pPr>
    </w:p>
    <w:p w14:paraId="1AAC68B0" w14:textId="77777777" w:rsidR="008D7DE0" w:rsidRPr="00B64636" w:rsidRDefault="008D7DE0" w:rsidP="00DA49F5">
      <w:pPr>
        <w:rPr>
          <w:rFonts w:ascii="Times New Roman" w:hAnsi="Times New Roman"/>
          <w:b/>
          <w:sz w:val="24"/>
          <w:szCs w:val="24"/>
        </w:rPr>
      </w:pPr>
    </w:p>
    <w:p w14:paraId="6338F137" w14:textId="77777777" w:rsidR="008D7DE0" w:rsidRPr="00B64636" w:rsidRDefault="008D7DE0" w:rsidP="00DA49F5">
      <w:pPr>
        <w:rPr>
          <w:rFonts w:ascii="Times New Roman" w:hAnsi="Times New Roman"/>
          <w:b/>
          <w:sz w:val="24"/>
          <w:szCs w:val="24"/>
        </w:rPr>
      </w:pPr>
    </w:p>
    <w:p w14:paraId="41D17FAD" w14:textId="77777777" w:rsidR="008D7DE0" w:rsidRPr="00B64636" w:rsidRDefault="008D7DE0" w:rsidP="00DA49F5">
      <w:pPr>
        <w:rPr>
          <w:rFonts w:ascii="Times New Roman" w:hAnsi="Times New Roman"/>
          <w:b/>
          <w:sz w:val="24"/>
          <w:szCs w:val="24"/>
        </w:rPr>
      </w:pPr>
    </w:p>
    <w:p w14:paraId="6D4F028B" w14:textId="77777777" w:rsidR="008D7DE0" w:rsidRPr="00B64636" w:rsidRDefault="008D7DE0" w:rsidP="00DA49F5">
      <w:pPr>
        <w:rPr>
          <w:rFonts w:ascii="Times New Roman" w:hAnsi="Times New Roman"/>
          <w:b/>
          <w:sz w:val="24"/>
          <w:szCs w:val="24"/>
        </w:rPr>
      </w:pPr>
    </w:p>
    <w:p w14:paraId="0B2173BA" w14:textId="77777777" w:rsidR="008D7DE0" w:rsidRPr="00B64636" w:rsidRDefault="008D7DE0" w:rsidP="00DA49F5">
      <w:pPr>
        <w:rPr>
          <w:rFonts w:ascii="Times New Roman" w:hAnsi="Times New Roman"/>
          <w:b/>
          <w:sz w:val="24"/>
          <w:szCs w:val="24"/>
        </w:rPr>
      </w:pPr>
    </w:p>
    <w:p w14:paraId="11CF7DFE" w14:textId="77777777" w:rsidR="008D7DE0" w:rsidRPr="00B64636" w:rsidRDefault="008D7DE0" w:rsidP="00DA49F5">
      <w:pPr>
        <w:rPr>
          <w:rFonts w:ascii="Times New Roman" w:hAnsi="Times New Roman"/>
          <w:b/>
          <w:sz w:val="24"/>
          <w:szCs w:val="24"/>
        </w:rPr>
      </w:pPr>
    </w:p>
    <w:p w14:paraId="60214732" w14:textId="77777777" w:rsidR="008D7DE0" w:rsidRPr="00B64636" w:rsidRDefault="008D7DE0" w:rsidP="00DA49F5">
      <w:pPr>
        <w:rPr>
          <w:rFonts w:ascii="Times New Roman" w:hAnsi="Times New Roman"/>
          <w:b/>
          <w:sz w:val="24"/>
          <w:szCs w:val="24"/>
        </w:rPr>
      </w:pPr>
    </w:p>
    <w:p w14:paraId="1043B314" w14:textId="77777777" w:rsidR="008D7DE0" w:rsidRPr="00B64636" w:rsidRDefault="008D7DE0" w:rsidP="00DA49F5">
      <w:pPr>
        <w:rPr>
          <w:rFonts w:ascii="Times New Roman" w:hAnsi="Times New Roman"/>
          <w:b/>
          <w:sz w:val="24"/>
          <w:szCs w:val="24"/>
        </w:rPr>
      </w:pPr>
    </w:p>
    <w:p w14:paraId="1039D073" w14:textId="77777777" w:rsidR="008D7DE0" w:rsidRPr="00B64636" w:rsidRDefault="008D7DE0" w:rsidP="00DA49F5">
      <w:pPr>
        <w:rPr>
          <w:rFonts w:ascii="Times New Roman" w:hAnsi="Times New Roman"/>
          <w:b/>
          <w:sz w:val="24"/>
          <w:szCs w:val="24"/>
        </w:rPr>
      </w:pPr>
    </w:p>
    <w:p w14:paraId="14FE86E1" w14:textId="77777777" w:rsidR="008D7DE0" w:rsidRPr="00B64636" w:rsidRDefault="008D7DE0" w:rsidP="00DA49F5">
      <w:pPr>
        <w:rPr>
          <w:rFonts w:ascii="Times New Roman" w:hAnsi="Times New Roman"/>
          <w:b/>
          <w:sz w:val="24"/>
          <w:szCs w:val="24"/>
        </w:rPr>
      </w:pPr>
    </w:p>
    <w:p w14:paraId="03892D21" w14:textId="77777777" w:rsidR="008D7DE0" w:rsidRPr="00B64636" w:rsidRDefault="008D7DE0" w:rsidP="00DA49F5">
      <w:pPr>
        <w:rPr>
          <w:rFonts w:ascii="Times New Roman" w:hAnsi="Times New Roman"/>
          <w:b/>
          <w:sz w:val="24"/>
          <w:szCs w:val="24"/>
        </w:rPr>
      </w:pPr>
    </w:p>
    <w:p w14:paraId="40950A49" w14:textId="77777777" w:rsidR="008D7DE0" w:rsidRPr="00B64636" w:rsidRDefault="008D7DE0" w:rsidP="00DA49F5">
      <w:pPr>
        <w:rPr>
          <w:rFonts w:ascii="Times New Roman" w:hAnsi="Times New Roman"/>
          <w:b/>
          <w:sz w:val="24"/>
          <w:szCs w:val="24"/>
        </w:rPr>
      </w:pPr>
    </w:p>
    <w:p w14:paraId="30B86081" w14:textId="77777777" w:rsidR="008D7DE0" w:rsidRPr="00B64636" w:rsidRDefault="008D7DE0" w:rsidP="00DA49F5">
      <w:pPr>
        <w:rPr>
          <w:rFonts w:ascii="Times New Roman" w:hAnsi="Times New Roman"/>
          <w:b/>
          <w:sz w:val="24"/>
          <w:szCs w:val="24"/>
        </w:rPr>
      </w:pPr>
    </w:p>
    <w:p w14:paraId="2C5AF394" w14:textId="77777777" w:rsidR="008D7DE0" w:rsidRPr="00B64636" w:rsidRDefault="008D7DE0" w:rsidP="00DA49F5">
      <w:pPr>
        <w:rPr>
          <w:rFonts w:ascii="Times New Roman" w:hAnsi="Times New Roman"/>
          <w:b/>
          <w:sz w:val="24"/>
          <w:szCs w:val="24"/>
        </w:rPr>
      </w:pPr>
    </w:p>
    <w:p w14:paraId="7E87F024" w14:textId="510E63C4" w:rsidR="004C638C" w:rsidRPr="00B64636" w:rsidRDefault="004C638C" w:rsidP="008C25C5">
      <w:pPr>
        <w:pStyle w:val="Heading2"/>
        <w:jc w:val="center"/>
        <w:rPr>
          <w:rFonts w:eastAsiaTheme="minorHAnsi"/>
        </w:rPr>
      </w:pPr>
      <w:r w:rsidRPr="00B64636">
        <w:rPr>
          <w:i/>
        </w:rPr>
        <w:br w:type="page"/>
      </w:r>
      <w:bookmarkStart w:id="32" w:name="_Toc49423569"/>
      <w:r w:rsidRPr="00B64636">
        <w:rPr>
          <w:rFonts w:eastAsiaTheme="minorHAnsi"/>
        </w:rPr>
        <w:lastRenderedPageBreak/>
        <w:t>BRFSS Adverse Childhood Experience (ACE) Module</w:t>
      </w:r>
      <w:bookmarkEnd w:id="32"/>
    </w:p>
    <w:p w14:paraId="30162A0D" w14:textId="77777777" w:rsidR="004C638C" w:rsidRPr="00B64636" w:rsidRDefault="004C638C" w:rsidP="004C638C">
      <w:pPr>
        <w:widowControl/>
        <w:rPr>
          <w:rFonts w:ascii="Arial" w:eastAsiaTheme="minorHAnsi" w:hAnsi="Arial" w:cs="Arial"/>
          <w:color w:val="000000"/>
          <w:sz w:val="22"/>
          <w:szCs w:val="22"/>
        </w:rPr>
      </w:pPr>
    </w:p>
    <w:p w14:paraId="6726A5CB"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FSS ACE module will be used to assess childhood adverse experiences. </w:t>
      </w:r>
    </w:p>
    <w:p w14:paraId="0B0D52F2" w14:textId="77777777" w:rsidR="004C638C" w:rsidRPr="00B64636" w:rsidRDefault="004C638C" w:rsidP="004C638C">
      <w:pPr>
        <w:widowControl/>
        <w:rPr>
          <w:rFonts w:ascii="Arial" w:eastAsiaTheme="minorHAnsi" w:hAnsi="Arial" w:cs="Arial"/>
          <w:color w:val="000000"/>
          <w:sz w:val="22"/>
          <w:szCs w:val="22"/>
        </w:rPr>
      </w:pPr>
    </w:p>
    <w:p w14:paraId="0944BC17"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structions: This information will allow us to better understand problems that may occur early in life, and may help others in the future. This is a sensitive topic and some people may feel uncomfortable with these questions. All questions refer to the time period before you were 18 years of age. </w:t>
      </w:r>
    </w:p>
    <w:p w14:paraId="21067623" w14:textId="77777777" w:rsidR="004C638C" w:rsidRPr="00B64636" w:rsidRDefault="004C638C" w:rsidP="004C638C">
      <w:pPr>
        <w:widowControl/>
        <w:rPr>
          <w:rFonts w:ascii="Arial" w:eastAsiaTheme="minorHAnsi" w:hAnsi="Arial" w:cs="Arial"/>
          <w:color w:val="000000"/>
          <w:sz w:val="22"/>
          <w:szCs w:val="22"/>
        </w:rPr>
      </w:pPr>
    </w:p>
    <w:p w14:paraId="3939E7F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Now, looking back before you were 18 years of age did you live with anyone who was depressed, mentally ill, or suicidal? </w:t>
      </w:r>
    </w:p>
    <w:p w14:paraId="1892B997" w14:textId="6F0783A9"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17E6075" w14:textId="0E52E4F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3506B921" w14:textId="1D272AF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0ED17AC5" w14:textId="02A7AE3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6AFD893"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87E1469"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was a problem drinker or alcoholic? </w:t>
      </w:r>
    </w:p>
    <w:p w14:paraId="49083D34" w14:textId="75D2D961"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C20C2B7" w14:textId="34EA4BF0"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6FDAC39D" w14:textId="1B6FFDBF"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510B1C15" w14:textId="32664DC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33DA4A99" w14:textId="77777777" w:rsidR="004C638C" w:rsidRPr="00B64636" w:rsidRDefault="004C638C" w:rsidP="008C25C5">
      <w:pPr>
        <w:pStyle w:val="ListParagraph"/>
        <w:widowControl/>
        <w:rPr>
          <w:rFonts w:ascii="Arial" w:eastAsiaTheme="minorHAnsi" w:hAnsi="Arial" w:cs="Arial"/>
          <w:color w:val="000000"/>
          <w:sz w:val="22"/>
          <w:szCs w:val="22"/>
        </w:rPr>
      </w:pPr>
    </w:p>
    <w:p w14:paraId="3BE7373D"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used illegal street drugs or who abused prescription medications? </w:t>
      </w:r>
    </w:p>
    <w:p w14:paraId="12045936" w14:textId="19C2600D"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4BDF25C9" w14:textId="50EB924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4AB98090" w14:textId="7856EF6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4985E768" w14:textId="3A2A2A5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58BE27A9"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10B6B7B" w14:textId="533D15E1"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served time or was sentenced to serve time in a prison, jail, or other correctional facility? </w:t>
      </w:r>
    </w:p>
    <w:p w14:paraId="5D2A281D" w14:textId="7EA6236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551B654" w14:textId="46A8957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1ACC8D88" w14:textId="4C7B8E16"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345E6C27" w14:textId="3B06CC3E"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E271A56"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0CB33B42"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Were your parents separated or divorced? </w:t>
      </w:r>
    </w:p>
    <w:p w14:paraId="77FAA23D" w14:textId="0ED62FB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6BE8915" w14:textId="49F1DE2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01D3B062" w14:textId="5EE4EB2A"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8</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Parents not married</w:t>
      </w:r>
    </w:p>
    <w:p w14:paraId="14BDAAC0" w14:textId="0F1E9868"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1D548D1" w14:textId="23C981B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970224" w14:textId="77777777" w:rsidR="004C638C" w:rsidRPr="00B64636" w:rsidRDefault="004C638C" w:rsidP="008C25C5">
      <w:pPr>
        <w:pStyle w:val="ListParagraph"/>
        <w:widowControl/>
        <w:rPr>
          <w:rFonts w:ascii="Arial" w:eastAsiaTheme="minorHAnsi" w:hAnsi="Arial" w:cs="Arial"/>
          <w:color w:val="000000"/>
          <w:sz w:val="22"/>
          <w:szCs w:val="22"/>
        </w:rPr>
      </w:pPr>
    </w:p>
    <w:p w14:paraId="1E38212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your parents or adults in your home ever slap, hit, kick, punch or beat each other up? </w:t>
      </w:r>
    </w:p>
    <w:p w14:paraId="47D0EF8D" w14:textId="0481D1E0"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582CC1D" w14:textId="035D3F0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5DD50D8" w14:textId="2B48331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3881E0E4" w14:textId="0BDD6FC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8CC11B9" w14:textId="4916A88B"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00820C0F"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Before age 18, how often did a parent or adult in your home ever hit, beat, kick, or physically hurt you in any way? Do not include spanking. Would you say— </w:t>
      </w:r>
    </w:p>
    <w:p w14:paraId="18153F6B" w14:textId="054CC89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22EA68C" w14:textId="6DB9335B"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2B7EA17" w14:textId="74F421B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64085587" w14:textId="54BE6CD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1D837676" w14:textId="2861EAE4"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4251844"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 xml:space="preserve">How often did a parent or adult in your home ever swear at you, insult you, or put you down? </w:t>
      </w:r>
    </w:p>
    <w:p w14:paraId="2E20D80C" w14:textId="4F7CF98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0D1B0D" w14:textId="087E966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3AD3A1A2" w14:textId="7B5DA544"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19B220A3" w14:textId="529A217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E821F37" w14:textId="7E0253CD"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78464BCD"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ever touch you sexually? </w:t>
      </w:r>
    </w:p>
    <w:p w14:paraId="3BD6E193" w14:textId="3A55D88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9896C0" w14:textId="0A61ADC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21DC0F21" w14:textId="6055991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D6885EE" w14:textId="4EDEFEB7"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624D238" w14:textId="5BDE99E1"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3C6105C4" w14:textId="6ADD643C"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try to make you touch sexually? </w:t>
      </w:r>
    </w:p>
    <w:p w14:paraId="71271428" w14:textId="05C2400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33D2837" w14:textId="08202178"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C3C65D3" w14:textId="53B0BDE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7BA84C63" w14:textId="3E72216F"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05C04699" w14:textId="3B7962FC"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8EE9936" w14:textId="72B8BD6B"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force you to have sex? </w:t>
      </w:r>
    </w:p>
    <w:p w14:paraId="5478A254" w14:textId="3AD738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2F85811" w14:textId="6D9441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C575F0F" w14:textId="6B96AD6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42999A0" w14:textId="0E871AC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7AC1C7C" w14:textId="701A9CA7" w:rsidR="004C638C" w:rsidRPr="00B64636" w:rsidRDefault="004C638C" w:rsidP="004C638C">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A7F8CC" w14:textId="08659F6A"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 </w:t>
      </w:r>
    </w:p>
    <w:p w14:paraId="3AB2F53D" w14:textId="77777777" w:rsidR="004C638C" w:rsidRPr="00B64636" w:rsidRDefault="004C638C">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02B183D8" w14:textId="34479F31" w:rsidR="00F62FDA" w:rsidRPr="00B64636" w:rsidRDefault="00F62FDA" w:rsidP="00F62FDA">
      <w:pPr>
        <w:pStyle w:val="Heading2"/>
        <w:jc w:val="center"/>
        <w:rPr>
          <w:i/>
        </w:rPr>
      </w:pPr>
      <w:bookmarkStart w:id="33" w:name="_Toc49423570"/>
      <w:r w:rsidRPr="00B64636">
        <w:rPr>
          <w:i/>
        </w:rPr>
        <w:lastRenderedPageBreak/>
        <w:t>Tobacco History</w:t>
      </w:r>
      <w:bookmarkEnd w:id="33"/>
    </w:p>
    <w:p w14:paraId="37C85140" w14:textId="76870F74" w:rsidR="00F62FDA" w:rsidRPr="00B64636" w:rsidRDefault="00F62FDA" w:rsidP="00F62FDA">
      <w:pPr>
        <w:keepNext/>
        <w:keepLines/>
        <w:spacing w:before="60" w:after="60"/>
        <w:ind w:left="450"/>
        <w:rPr>
          <w:rFonts w:ascii="Arial" w:hAnsi="Arial" w:cs="Arial"/>
          <w:sz w:val="22"/>
          <w:szCs w:val="22"/>
        </w:rPr>
      </w:pPr>
      <w:r w:rsidRPr="00B64636">
        <w:rPr>
          <w:rFonts w:ascii="Arial" w:hAnsi="Arial" w:cs="Arial"/>
          <w:iCs/>
          <w:sz w:val="22"/>
          <w:szCs w:val="22"/>
        </w:rPr>
        <w:t xml:space="preserve">The </w:t>
      </w:r>
      <w:r w:rsidRPr="00B64636">
        <w:rPr>
          <w:rFonts w:ascii="Arial" w:hAnsi="Arial" w:cs="Arial"/>
          <w:sz w:val="22"/>
          <w:szCs w:val="22"/>
        </w:rPr>
        <w:t>Tobacco History Questionnaire</w:t>
      </w:r>
      <w:r w:rsidR="00B25378" w:rsidRPr="00B64636">
        <w:rPr>
          <w:rFonts w:ascii="Arial" w:hAnsi="Arial" w:cs="Arial"/>
          <w:iCs/>
          <w:sz w:val="22"/>
          <w:szCs w:val="22"/>
        </w:rPr>
        <w:t xml:space="preserve"> is a 4</w:t>
      </w:r>
      <w:r w:rsidR="00880FAF" w:rsidRPr="00B64636">
        <w:rPr>
          <w:rFonts w:ascii="Arial" w:hAnsi="Arial" w:cs="Arial"/>
          <w:iCs/>
          <w:sz w:val="22"/>
          <w:szCs w:val="22"/>
        </w:rPr>
        <w:t>0</w:t>
      </w:r>
      <w:r w:rsidRPr="00B64636">
        <w:rPr>
          <w:rFonts w:ascii="Arial" w:hAnsi="Arial" w:cs="Arial"/>
          <w:iCs/>
          <w:sz w:val="22"/>
          <w:szCs w:val="22"/>
        </w:rPr>
        <w:t xml:space="preserve">-item measure of the onset of regular smoking, previous quit attempts, abstinence history, smoking rate, other household smokers, proportion of friends/family who smoke and other tobacco use. </w:t>
      </w:r>
    </w:p>
    <w:p w14:paraId="1AE1DB9E" w14:textId="77777777" w:rsidR="00F62FDA" w:rsidRPr="00B64636" w:rsidRDefault="00F62FDA" w:rsidP="00F62FDA">
      <w:pPr>
        <w:ind w:left="360"/>
        <w:rPr>
          <w:rFonts w:ascii="Arial" w:hAnsi="Arial" w:cs="Arial"/>
          <w:iCs/>
          <w:sz w:val="22"/>
          <w:szCs w:val="22"/>
        </w:rPr>
      </w:pPr>
    </w:p>
    <w:p w14:paraId="65B30E4B" w14:textId="47F8AF80" w:rsidR="00F62FDA" w:rsidRPr="00B64636" w:rsidRDefault="0072606E" w:rsidP="00F62FDA">
      <w:pPr>
        <w:keepNext/>
        <w:keepLines/>
        <w:numPr>
          <w:ilvl w:val="0"/>
          <w:numId w:val="37"/>
        </w:numPr>
        <w:tabs>
          <w:tab w:val="right" w:pos="10080"/>
        </w:tabs>
        <w:spacing w:before="60" w:after="60"/>
        <w:rPr>
          <w:rFonts w:ascii="Arial" w:hAnsi="Arial" w:cs="Arial"/>
          <w:sz w:val="22"/>
          <w:szCs w:val="22"/>
        </w:rPr>
      </w:pPr>
      <w:r w:rsidRPr="00B64636">
        <w:rPr>
          <w:rFonts w:ascii="Arial" w:hAnsi="Arial" w:cs="Arial"/>
          <w:sz w:val="22"/>
          <w:szCs w:val="22"/>
        </w:rPr>
        <w:t>*</w:t>
      </w:r>
      <w:r w:rsidR="00F62FDA" w:rsidRPr="00B64636">
        <w:rPr>
          <w:rFonts w:ascii="Arial" w:hAnsi="Arial" w:cs="Arial"/>
          <w:sz w:val="22"/>
          <w:szCs w:val="22"/>
        </w:rPr>
        <w:t xml:space="preserve">Have you smoked at least 100 cigarettes (or cigarillos) in your entire life? (NOTE: 5 packs </w:t>
      </w:r>
      <w:r w:rsidR="00914FA9" w:rsidRPr="00B64636">
        <w:rPr>
          <w:rFonts w:ascii="Arial" w:hAnsi="Arial" w:cs="Arial"/>
          <w:sz w:val="22"/>
          <w:szCs w:val="22"/>
        </w:rPr>
        <w:t>,</w:t>
      </w:r>
      <w:r w:rsidR="00F62FDA" w:rsidRPr="00B64636">
        <w:rPr>
          <w:rFonts w:ascii="Arial" w:hAnsi="Arial" w:cs="Arial"/>
          <w:sz w:val="22"/>
          <w:szCs w:val="22"/>
        </w:rPr>
        <w:t xml:space="preserve"> 100 cigarettes)</w:t>
      </w:r>
    </w:p>
    <w:p w14:paraId="2138418B" w14:textId="2A718CA8"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w:t>
      </w:r>
      <w:r w:rsidR="00E10017" w:rsidRPr="00B64636">
        <w:rPr>
          <w:rFonts w:ascii="Arial" w:hAnsi="Arial" w:cs="Arial"/>
          <w:sz w:val="22"/>
          <w:szCs w:val="22"/>
        </w:rPr>
        <w:t xml:space="preserve">skip to </w:t>
      </w:r>
      <w:r w:rsidR="008D0A60" w:rsidRPr="00B64636">
        <w:rPr>
          <w:rFonts w:ascii="Arial" w:hAnsi="Arial" w:cs="Arial"/>
          <w:sz w:val="22"/>
          <w:szCs w:val="22"/>
        </w:rPr>
        <w:t>31</w:t>
      </w:r>
      <w:r w:rsidRPr="00B64636">
        <w:rPr>
          <w:rFonts w:ascii="Arial" w:hAnsi="Arial" w:cs="Arial"/>
          <w:sz w:val="22"/>
          <w:szCs w:val="22"/>
        </w:rPr>
        <w:t>; participant is a never smoker)</w:t>
      </w:r>
    </w:p>
    <w:p w14:paraId="0637335D" w14:textId="612DC3A0"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44803990" w14:textId="77777777" w:rsidR="00F62FDA" w:rsidRPr="00B64636" w:rsidRDefault="00F62FDA" w:rsidP="0072606E">
      <w:pPr>
        <w:keepLines/>
        <w:tabs>
          <w:tab w:val="right" w:pos="4702"/>
          <w:tab w:val="right" w:pos="4871"/>
          <w:tab w:val="left" w:pos="5040"/>
        </w:tabs>
        <w:spacing w:before="20"/>
        <w:rPr>
          <w:rFonts w:ascii="Arial" w:hAnsi="Arial" w:cs="Arial"/>
          <w:sz w:val="22"/>
          <w:szCs w:val="22"/>
        </w:rPr>
      </w:pPr>
    </w:p>
    <w:p w14:paraId="062D1239" w14:textId="66C09C41"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ave you smoked cigarettes or cigarillos in the past 30 days?</w:t>
      </w:r>
    </w:p>
    <w:p w14:paraId="0A20BE12" w14:textId="33B6AC9D"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F62FDA" w:rsidRPr="00B64636">
        <w:rPr>
          <w:rFonts w:ascii="Arial" w:hAnsi="Arial" w:cs="Arial"/>
          <w:bCs/>
          <w:sz w:val="22"/>
          <w:szCs w:val="22"/>
        </w:rPr>
        <w:t>o (participant is an ex-smoker)</w:t>
      </w:r>
    </w:p>
    <w:p w14:paraId="25287635" w14:textId="0208D490"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F62FDA" w:rsidRPr="00B64636">
        <w:rPr>
          <w:rFonts w:ascii="Arial" w:hAnsi="Arial" w:cs="Arial"/>
          <w:bCs/>
          <w:sz w:val="22"/>
          <w:szCs w:val="22"/>
        </w:rPr>
        <w:t>es (skip to question 4)</w:t>
      </w:r>
    </w:p>
    <w:p w14:paraId="1C4B958A" w14:textId="77777777" w:rsidR="00F62FDA" w:rsidRPr="00B64636" w:rsidRDefault="00F62FDA" w:rsidP="00F62FDA">
      <w:pPr>
        <w:ind w:left="720" w:firstLine="720"/>
        <w:rPr>
          <w:rFonts w:ascii="Arial" w:hAnsi="Arial" w:cs="Arial"/>
          <w:bCs/>
          <w:sz w:val="22"/>
          <w:szCs w:val="22"/>
        </w:rPr>
      </w:pPr>
    </w:p>
    <w:p w14:paraId="1AB49126" w14:textId="1305C8FD" w:rsidR="00F62FDA" w:rsidRPr="00B64636" w:rsidRDefault="00231105" w:rsidP="00F62FDA">
      <w:pPr>
        <w:numPr>
          <w:ilvl w:val="0"/>
          <w:numId w:val="37"/>
        </w:numPr>
        <w:rPr>
          <w:rFonts w:ascii="Arial" w:hAnsi="Arial" w:cs="Arial"/>
          <w:bCs/>
          <w:sz w:val="22"/>
          <w:szCs w:val="22"/>
        </w:rPr>
      </w:pPr>
      <w:r w:rsidRPr="00B64636">
        <w:rPr>
          <w:rFonts w:ascii="Arial" w:hAnsi="Arial" w:cs="Arial"/>
          <w:bCs/>
          <w:sz w:val="22"/>
          <w:szCs w:val="22"/>
        </w:rPr>
        <w:t xml:space="preserve">3a. </w:t>
      </w:r>
      <w:r w:rsidR="0072606E" w:rsidRPr="00B64636">
        <w:rPr>
          <w:rFonts w:ascii="Arial" w:hAnsi="Arial" w:cs="Arial"/>
          <w:bCs/>
          <w:sz w:val="22"/>
          <w:szCs w:val="22"/>
        </w:rPr>
        <w:t>*</w:t>
      </w:r>
      <w:r w:rsidR="00F62FDA" w:rsidRPr="00B64636">
        <w:rPr>
          <w:rFonts w:ascii="Arial" w:hAnsi="Arial" w:cs="Arial"/>
          <w:bCs/>
          <w:sz w:val="22"/>
          <w:szCs w:val="22"/>
        </w:rPr>
        <w:t xml:space="preserve">How long ago did you quit smoking? (for </w:t>
      </w:r>
      <w:proofErr w:type="gramStart"/>
      <w:r w:rsidR="00F62FDA" w:rsidRPr="00B64636">
        <w:rPr>
          <w:rFonts w:ascii="Arial" w:hAnsi="Arial" w:cs="Arial"/>
          <w:bCs/>
          <w:sz w:val="22"/>
          <w:szCs w:val="22"/>
        </w:rPr>
        <w:t>example</w:t>
      </w:r>
      <w:proofErr w:type="gramEnd"/>
      <w:r w:rsidR="00F62FDA" w:rsidRPr="00B64636">
        <w:rPr>
          <w:rFonts w:ascii="Arial" w:hAnsi="Arial" w:cs="Arial"/>
          <w:bCs/>
          <w:sz w:val="22"/>
          <w:szCs w:val="22"/>
        </w:rPr>
        <w:t xml:space="preserve"> 3 and a half years would be 3 years and 6 months)</w:t>
      </w:r>
    </w:p>
    <w:p w14:paraId="14D5015F" w14:textId="77777777" w:rsidR="00231105" w:rsidRPr="00B64636" w:rsidRDefault="00F62FDA" w:rsidP="00F62FDA">
      <w:pPr>
        <w:ind w:left="1440"/>
        <w:rPr>
          <w:rFonts w:ascii="Arial" w:hAnsi="Arial" w:cs="Arial"/>
          <w:bCs/>
          <w:sz w:val="22"/>
          <w:szCs w:val="22"/>
        </w:rPr>
      </w:pPr>
      <w:r w:rsidRPr="00B64636">
        <w:rPr>
          <w:rFonts w:ascii="Arial" w:hAnsi="Arial" w:cs="Arial"/>
          <w:bCs/>
          <w:sz w:val="22"/>
          <w:szCs w:val="22"/>
        </w:rPr>
        <w:t xml:space="preserve">_______ years   _________ months </w:t>
      </w:r>
    </w:p>
    <w:p w14:paraId="71ABC40F" w14:textId="77777777" w:rsidR="00231105" w:rsidRPr="00B64636" w:rsidRDefault="00231105" w:rsidP="00231105">
      <w:pPr>
        <w:rPr>
          <w:rFonts w:ascii="Arial" w:hAnsi="Arial" w:cs="Arial"/>
          <w:bCs/>
          <w:sz w:val="22"/>
          <w:szCs w:val="22"/>
        </w:rPr>
      </w:pPr>
    </w:p>
    <w:p w14:paraId="1C311342" w14:textId="7E3AA7A6" w:rsidR="00F62FDA" w:rsidRPr="00B64636" w:rsidRDefault="00231105" w:rsidP="00231105">
      <w:pPr>
        <w:ind w:firstLine="720"/>
        <w:rPr>
          <w:rFonts w:ascii="Arial" w:hAnsi="Arial" w:cs="Arial"/>
          <w:bCs/>
          <w:sz w:val="22"/>
          <w:szCs w:val="22"/>
        </w:rPr>
      </w:pPr>
      <w:r w:rsidRPr="00B64636">
        <w:rPr>
          <w:rFonts w:ascii="Arial" w:hAnsi="Arial" w:cs="Arial"/>
          <w:bCs/>
          <w:sz w:val="22"/>
          <w:szCs w:val="22"/>
        </w:rPr>
        <w:t xml:space="preserve">3b. </w:t>
      </w:r>
      <w:r w:rsidR="00390258" w:rsidRPr="00B64636">
        <w:rPr>
          <w:rFonts w:ascii="Arial" w:hAnsi="Arial" w:cs="Arial"/>
          <w:bCs/>
          <w:sz w:val="22"/>
          <w:szCs w:val="22"/>
        </w:rPr>
        <w:t>*</w:t>
      </w:r>
      <w:r w:rsidRPr="00B64636">
        <w:rPr>
          <w:rFonts w:ascii="Arial" w:hAnsi="Arial" w:cs="Arial"/>
          <w:bCs/>
          <w:sz w:val="22"/>
          <w:szCs w:val="22"/>
        </w:rPr>
        <w:t xml:space="preserve">How many years were you a smoker _______. </w:t>
      </w:r>
      <w:r w:rsidR="00E13FED" w:rsidRPr="00B64636">
        <w:rPr>
          <w:rFonts w:ascii="Arial" w:hAnsi="Arial" w:cs="Arial"/>
          <w:bCs/>
          <w:sz w:val="22"/>
          <w:szCs w:val="22"/>
        </w:rPr>
        <w:t>(skip to 9</w:t>
      </w:r>
      <w:r w:rsidR="00F62FDA" w:rsidRPr="00B64636">
        <w:rPr>
          <w:rFonts w:ascii="Arial" w:hAnsi="Arial" w:cs="Arial"/>
          <w:bCs/>
          <w:sz w:val="22"/>
          <w:szCs w:val="22"/>
        </w:rPr>
        <w:t>)</w:t>
      </w:r>
    </w:p>
    <w:p w14:paraId="21BC8426" w14:textId="77777777" w:rsidR="00F62FDA" w:rsidRPr="00B64636" w:rsidRDefault="00F62FDA" w:rsidP="00F62FDA">
      <w:pPr>
        <w:ind w:left="1440"/>
        <w:rPr>
          <w:rFonts w:ascii="Arial" w:hAnsi="Arial" w:cs="Arial"/>
          <w:bCs/>
          <w:sz w:val="22"/>
          <w:szCs w:val="22"/>
        </w:rPr>
      </w:pPr>
    </w:p>
    <w:p w14:paraId="58266FFC"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often do you smoke cigarettes or cigarillos?</w:t>
      </w:r>
    </w:p>
    <w:p w14:paraId="55A2E9A4" w14:textId="27CF3D6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ometimes</w:t>
      </w:r>
    </w:p>
    <w:p w14:paraId="65EA2346" w14:textId="54736EE3"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62582771" w14:textId="77777777" w:rsidR="00F62FDA" w:rsidRPr="00B64636" w:rsidRDefault="00F62FDA" w:rsidP="00F62FDA">
      <w:pPr>
        <w:rPr>
          <w:rFonts w:ascii="Arial" w:hAnsi="Arial" w:cs="Arial"/>
          <w:sz w:val="22"/>
          <w:szCs w:val="22"/>
        </w:rPr>
      </w:pPr>
    </w:p>
    <w:p w14:paraId="6AEE1348" w14:textId="13347305"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last 24 hours, how many cigarettes or cigarillos have you smoked? </w:t>
      </w:r>
    </w:p>
    <w:p w14:paraId="4A66AD50" w14:textId="6B71DC7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 (skip 5a)</w:t>
      </w:r>
    </w:p>
    <w:p w14:paraId="6013AF27" w14:textId="0A23D7EA"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 to 5</w:t>
      </w:r>
    </w:p>
    <w:p w14:paraId="6E3343E1" w14:textId="1C1EEA47"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6 to 10</w:t>
      </w:r>
    </w:p>
    <w:p w14:paraId="3FC01157" w14:textId="690E571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15</w:t>
      </w:r>
    </w:p>
    <w:p w14:paraId="46660129" w14:textId="6630217D"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16 to 20</w:t>
      </w:r>
    </w:p>
    <w:p w14:paraId="52475178" w14:textId="5F81963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21 to 25</w:t>
      </w:r>
    </w:p>
    <w:p w14:paraId="150D3EB0" w14:textId="096CCC12"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more than 25</w:t>
      </w:r>
    </w:p>
    <w:p w14:paraId="382AB477" w14:textId="77777777" w:rsidR="00F62FDA" w:rsidRPr="00B64636" w:rsidRDefault="00F62FDA" w:rsidP="00F62FDA">
      <w:pPr>
        <w:ind w:left="900"/>
        <w:rPr>
          <w:rFonts w:ascii="Arial" w:hAnsi="Arial" w:cs="Arial"/>
          <w:bCs/>
          <w:sz w:val="22"/>
          <w:szCs w:val="22"/>
        </w:rPr>
      </w:pPr>
    </w:p>
    <w:p w14:paraId="5959FA7E" w14:textId="7B98093B"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5a. </w:t>
      </w:r>
      <w:r w:rsidR="00DD533E" w:rsidRPr="00B64636">
        <w:rPr>
          <w:rFonts w:ascii="Arial" w:hAnsi="Arial" w:cs="Arial"/>
          <w:bCs/>
          <w:sz w:val="22"/>
          <w:szCs w:val="22"/>
        </w:rPr>
        <w:t>*</w:t>
      </w:r>
      <w:r w:rsidRPr="00B64636">
        <w:rPr>
          <w:rFonts w:ascii="Arial" w:hAnsi="Arial" w:cs="Arial"/>
          <w:bCs/>
          <w:sz w:val="22"/>
          <w:szCs w:val="22"/>
        </w:rPr>
        <w:t>You reported that you smoked (insert range from 5 above) cigarettes or cigarillos yesterday, how many did you smoke yesterday? (insert single answer options from 1 to 26 or more)</w:t>
      </w:r>
    </w:p>
    <w:p w14:paraId="6BEB95A1" w14:textId="2DDD8D55"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w:t>
      </w:r>
    </w:p>
    <w:p w14:paraId="47D823DE" w14:textId="2783B199"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2</w:t>
      </w:r>
    </w:p>
    <w:p w14:paraId="49E4E885" w14:textId="02410B82"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3</w:t>
      </w:r>
    </w:p>
    <w:p w14:paraId="6DB90D3B" w14:textId="1463344D"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4</w:t>
      </w:r>
    </w:p>
    <w:p w14:paraId="6F3D853F" w14:textId="3CDA18AF" w:rsidR="00F62FDA" w:rsidRPr="00B64636" w:rsidRDefault="00F62FDA" w:rsidP="00F62FDA">
      <w:pPr>
        <w:ind w:left="900"/>
        <w:rPr>
          <w:rFonts w:ascii="Arial" w:hAnsi="Arial" w:cs="Arial"/>
          <w:bCs/>
          <w:sz w:val="22"/>
          <w:szCs w:val="22"/>
        </w:rPr>
      </w:pPr>
      <w:r w:rsidRPr="00B64636">
        <w:rPr>
          <w:rFonts w:ascii="Arial" w:hAnsi="Arial" w:cs="Arial"/>
          <w:bCs/>
          <w:sz w:val="22"/>
          <w:szCs w:val="22"/>
        </w:rPr>
        <w:tab/>
      </w:r>
      <w:r w:rsidRPr="00B64636">
        <w:rPr>
          <w:rFonts w:ascii="Arial" w:hAnsi="Arial" w:cs="Arial"/>
          <w:bCs/>
          <w:sz w:val="22"/>
          <w:szCs w:val="22"/>
        </w:rPr>
        <w:tab/>
        <w:t>5</w:t>
      </w:r>
      <w:r w:rsidR="00914FA9" w:rsidRPr="00B64636">
        <w:rPr>
          <w:rFonts w:ascii="Arial" w:hAnsi="Arial" w:cs="Arial"/>
          <w:bCs/>
          <w:sz w:val="22"/>
          <w:szCs w:val="22"/>
        </w:rPr>
        <w:t>,</w:t>
      </w:r>
      <w:r w:rsidRPr="00B64636">
        <w:rPr>
          <w:rFonts w:ascii="Arial" w:hAnsi="Arial" w:cs="Arial"/>
          <w:bCs/>
          <w:sz w:val="22"/>
          <w:szCs w:val="22"/>
        </w:rPr>
        <w:t>5</w:t>
      </w:r>
    </w:p>
    <w:p w14:paraId="262DA29F" w14:textId="77777777" w:rsidR="00F62FDA" w:rsidRPr="00B64636" w:rsidRDefault="00F62FDA" w:rsidP="00F62FDA">
      <w:pPr>
        <w:ind w:left="720"/>
        <w:rPr>
          <w:rFonts w:ascii="Arial" w:hAnsi="Arial" w:cs="Arial"/>
          <w:bCs/>
          <w:sz w:val="22"/>
          <w:szCs w:val="22"/>
        </w:rPr>
      </w:pPr>
    </w:p>
    <w:p w14:paraId="3FC4746B" w14:textId="12A71033"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ow many cigarettes or cigarillos do you usually smoke in a day?</w:t>
      </w:r>
    </w:p>
    <w:p w14:paraId="6EB311B9" w14:textId="15F1D096" w:rsidR="00F62FDA" w:rsidRPr="00B64636" w:rsidRDefault="00F62FDA" w:rsidP="00F62FDA">
      <w:pPr>
        <w:ind w:left="1440"/>
        <w:rPr>
          <w:rFonts w:ascii="Arial" w:eastAsia="Calibri" w:hAnsi="Arial" w:cs="Arial"/>
          <w:sz w:val="22"/>
          <w:szCs w:val="22"/>
        </w:rPr>
      </w:pPr>
      <w:r w:rsidRPr="00B64636">
        <w:rPr>
          <w:rFonts w:ascii="Arial" w:eastAsia="Calibri" w:hAnsi="Arial" w:cs="Arial"/>
          <w:sz w:val="22"/>
          <w:szCs w:val="22"/>
        </w:rPr>
        <w:t>0</w:t>
      </w:r>
      <w:r w:rsidR="00914FA9" w:rsidRPr="00B64636">
        <w:rPr>
          <w:rFonts w:ascii="Arial" w:eastAsia="Calibri" w:hAnsi="Arial" w:cs="Arial"/>
          <w:sz w:val="22"/>
          <w:szCs w:val="22"/>
        </w:rPr>
        <w:t>,</w:t>
      </w:r>
      <w:r w:rsidRPr="00B64636">
        <w:rPr>
          <w:rFonts w:ascii="Arial" w:eastAsia="Calibri" w:hAnsi="Arial" w:cs="Arial"/>
          <w:sz w:val="22"/>
          <w:szCs w:val="22"/>
        </w:rPr>
        <w:t>0 (skip 6a)</w:t>
      </w:r>
    </w:p>
    <w:p w14:paraId="66BBD2C7" w14:textId="78DBCA4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1</w:t>
      </w:r>
      <w:r w:rsidR="00914FA9" w:rsidRPr="00B64636">
        <w:rPr>
          <w:rFonts w:ascii="Arial" w:eastAsia="Calibri" w:hAnsi="Arial" w:cs="Arial"/>
          <w:sz w:val="22"/>
          <w:szCs w:val="22"/>
        </w:rPr>
        <w:t>,</w:t>
      </w:r>
      <w:r w:rsidRPr="00B64636">
        <w:rPr>
          <w:rFonts w:ascii="Arial" w:eastAsia="Calibri" w:hAnsi="Arial" w:cs="Arial"/>
          <w:sz w:val="22"/>
          <w:szCs w:val="22"/>
        </w:rPr>
        <w:t>1 to 5</w:t>
      </w:r>
    </w:p>
    <w:p w14:paraId="4E91FDC6" w14:textId="22EB0F8F"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2</w:t>
      </w:r>
      <w:r w:rsidR="00914FA9" w:rsidRPr="00B64636">
        <w:rPr>
          <w:rFonts w:ascii="Arial" w:eastAsia="Calibri" w:hAnsi="Arial" w:cs="Arial"/>
          <w:sz w:val="22"/>
          <w:szCs w:val="22"/>
        </w:rPr>
        <w:t>,</w:t>
      </w:r>
      <w:r w:rsidRPr="00B64636">
        <w:rPr>
          <w:rFonts w:ascii="Arial" w:eastAsia="Calibri" w:hAnsi="Arial" w:cs="Arial"/>
          <w:sz w:val="22"/>
          <w:szCs w:val="22"/>
        </w:rPr>
        <w:t>6 to 10</w:t>
      </w:r>
    </w:p>
    <w:p w14:paraId="51C17AD5" w14:textId="2EC0A2D0"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3</w:t>
      </w:r>
      <w:r w:rsidR="00914FA9" w:rsidRPr="00B64636">
        <w:rPr>
          <w:rFonts w:ascii="Arial" w:eastAsia="Calibri" w:hAnsi="Arial" w:cs="Arial"/>
          <w:sz w:val="22"/>
          <w:szCs w:val="22"/>
        </w:rPr>
        <w:t>,</w:t>
      </w:r>
      <w:r w:rsidRPr="00B64636">
        <w:rPr>
          <w:rFonts w:ascii="Arial" w:eastAsia="Calibri" w:hAnsi="Arial" w:cs="Arial"/>
          <w:sz w:val="22"/>
          <w:szCs w:val="22"/>
        </w:rPr>
        <w:t>11 to 15</w:t>
      </w:r>
    </w:p>
    <w:p w14:paraId="0692186C" w14:textId="2F32D27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4</w:t>
      </w:r>
      <w:r w:rsidR="00914FA9" w:rsidRPr="00B64636">
        <w:rPr>
          <w:rFonts w:ascii="Arial" w:eastAsia="Calibri" w:hAnsi="Arial" w:cs="Arial"/>
          <w:sz w:val="22"/>
          <w:szCs w:val="22"/>
        </w:rPr>
        <w:t>,</w:t>
      </w:r>
      <w:r w:rsidRPr="00B64636">
        <w:rPr>
          <w:rFonts w:ascii="Arial" w:eastAsia="Calibri" w:hAnsi="Arial" w:cs="Arial"/>
          <w:sz w:val="22"/>
          <w:szCs w:val="22"/>
        </w:rPr>
        <w:t>16 to 20</w:t>
      </w:r>
    </w:p>
    <w:p w14:paraId="2DBF8EF3" w14:textId="4BBFFA76"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5</w:t>
      </w:r>
      <w:r w:rsidR="00914FA9" w:rsidRPr="00B64636">
        <w:rPr>
          <w:rFonts w:ascii="Arial" w:eastAsia="Calibri" w:hAnsi="Arial" w:cs="Arial"/>
          <w:sz w:val="22"/>
          <w:szCs w:val="22"/>
        </w:rPr>
        <w:t>,</w:t>
      </w:r>
      <w:r w:rsidRPr="00B64636">
        <w:rPr>
          <w:rFonts w:ascii="Arial" w:eastAsia="Calibri" w:hAnsi="Arial" w:cs="Arial"/>
          <w:sz w:val="22"/>
          <w:szCs w:val="22"/>
        </w:rPr>
        <w:t>21 to 25</w:t>
      </w:r>
    </w:p>
    <w:p w14:paraId="28DBBE18" w14:textId="1EF870A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6</w:t>
      </w:r>
      <w:r w:rsidR="00914FA9" w:rsidRPr="00B64636">
        <w:rPr>
          <w:rFonts w:ascii="Arial" w:eastAsia="Calibri" w:hAnsi="Arial" w:cs="Arial"/>
          <w:sz w:val="22"/>
          <w:szCs w:val="22"/>
        </w:rPr>
        <w:t>,</w:t>
      </w:r>
      <w:r w:rsidRPr="00B64636">
        <w:rPr>
          <w:rFonts w:ascii="Arial" w:eastAsia="Calibri" w:hAnsi="Arial" w:cs="Arial"/>
          <w:sz w:val="22"/>
          <w:szCs w:val="22"/>
        </w:rPr>
        <w:t>more than 25</w:t>
      </w:r>
    </w:p>
    <w:p w14:paraId="1DFB517C" w14:textId="77777777" w:rsidR="00F62FDA" w:rsidRPr="00B64636" w:rsidRDefault="00F62FDA" w:rsidP="00F62FDA">
      <w:pPr>
        <w:widowControl/>
        <w:adjustRightInd/>
        <w:ind w:left="1440"/>
        <w:rPr>
          <w:rFonts w:ascii="Arial" w:eastAsia="Calibri" w:hAnsi="Arial" w:cs="Arial"/>
          <w:sz w:val="22"/>
          <w:szCs w:val="22"/>
        </w:rPr>
      </w:pPr>
    </w:p>
    <w:p w14:paraId="72776E86" w14:textId="2E25406E"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xml:space="preserve">6a. </w:t>
      </w:r>
      <w:r w:rsidR="00DD533E" w:rsidRPr="00B64636">
        <w:rPr>
          <w:rFonts w:ascii="Arial" w:eastAsia="Calibri" w:hAnsi="Arial" w:cs="Arial"/>
          <w:sz w:val="22"/>
          <w:szCs w:val="22"/>
        </w:rPr>
        <w:t>*</w:t>
      </w:r>
      <w:r w:rsidRPr="00B64636">
        <w:rPr>
          <w:rFonts w:ascii="Arial" w:eastAsia="Calibri" w:hAnsi="Arial" w:cs="Arial"/>
          <w:sz w:val="22"/>
          <w:szCs w:val="22"/>
        </w:rPr>
        <w:t>You reported that you usually smoke (insert range from 6 above) cigarettes or cigarillos in a day, how many do you usually smoke? (insert single answer options from 1 to 26 or more)</w:t>
      </w:r>
    </w:p>
    <w:p w14:paraId="6AD7F1A1" w14:textId="3C06DD8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1</w:t>
      </w:r>
      <w:r w:rsidR="00914FA9" w:rsidRPr="00B64636">
        <w:rPr>
          <w:rFonts w:ascii="Arial" w:eastAsia="Calibri" w:hAnsi="Arial" w:cs="Arial"/>
          <w:sz w:val="22"/>
          <w:szCs w:val="22"/>
        </w:rPr>
        <w:t>,</w:t>
      </w:r>
      <w:r w:rsidRPr="00B64636">
        <w:rPr>
          <w:rFonts w:ascii="Arial" w:eastAsia="Calibri" w:hAnsi="Arial" w:cs="Arial"/>
          <w:sz w:val="22"/>
          <w:szCs w:val="22"/>
        </w:rPr>
        <w:t>1</w:t>
      </w:r>
    </w:p>
    <w:p w14:paraId="795D9D81" w14:textId="6E6D97F3"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2</w:t>
      </w:r>
      <w:r w:rsidR="00914FA9" w:rsidRPr="00B64636">
        <w:rPr>
          <w:rFonts w:ascii="Arial" w:eastAsia="Calibri" w:hAnsi="Arial" w:cs="Arial"/>
          <w:sz w:val="22"/>
          <w:szCs w:val="22"/>
        </w:rPr>
        <w:t>,</w:t>
      </w:r>
      <w:r w:rsidRPr="00B64636">
        <w:rPr>
          <w:rFonts w:ascii="Arial" w:eastAsia="Calibri" w:hAnsi="Arial" w:cs="Arial"/>
          <w:sz w:val="22"/>
          <w:szCs w:val="22"/>
        </w:rPr>
        <w:t>2</w:t>
      </w:r>
    </w:p>
    <w:p w14:paraId="17704CFC" w14:textId="7D6B348B"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lastRenderedPageBreak/>
        <w:t>                     3</w:t>
      </w:r>
      <w:r w:rsidR="00914FA9" w:rsidRPr="00B64636">
        <w:rPr>
          <w:rFonts w:ascii="Arial" w:eastAsia="Calibri" w:hAnsi="Arial" w:cs="Arial"/>
          <w:sz w:val="22"/>
          <w:szCs w:val="22"/>
        </w:rPr>
        <w:t>,</w:t>
      </w:r>
      <w:r w:rsidRPr="00B64636">
        <w:rPr>
          <w:rFonts w:ascii="Arial" w:eastAsia="Calibri" w:hAnsi="Arial" w:cs="Arial"/>
          <w:sz w:val="22"/>
          <w:szCs w:val="22"/>
        </w:rPr>
        <w:t>3</w:t>
      </w:r>
    </w:p>
    <w:p w14:paraId="4A462169" w14:textId="14CBAEA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4</w:t>
      </w:r>
      <w:r w:rsidR="00914FA9" w:rsidRPr="00B64636">
        <w:rPr>
          <w:rFonts w:ascii="Arial" w:eastAsia="Calibri" w:hAnsi="Arial" w:cs="Arial"/>
          <w:sz w:val="22"/>
          <w:szCs w:val="22"/>
        </w:rPr>
        <w:t>,</w:t>
      </w:r>
      <w:r w:rsidRPr="00B64636">
        <w:rPr>
          <w:rFonts w:ascii="Arial" w:eastAsia="Calibri" w:hAnsi="Arial" w:cs="Arial"/>
          <w:sz w:val="22"/>
          <w:szCs w:val="22"/>
        </w:rPr>
        <w:t>4</w:t>
      </w:r>
    </w:p>
    <w:p w14:paraId="5909D023" w14:textId="64F84E1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5</w:t>
      </w:r>
      <w:r w:rsidR="00914FA9" w:rsidRPr="00B64636">
        <w:rPr>
          <w:rFonts w:ascii="Arial" w:eastAsia="Calibri" w:hAnsi="Arial" w:cs="Arial"/>
          <w:sz w:val="22"/>
          <w:szCs w:val="22"/>
        </w:rPr>
        <w:t>,</w:t>
      </w:r>
      <w:r w:rsidRPr="00B64636">
        <w:rPr>
          <w:rFonts w:ascii="Arial" w:eastAsia="Calibri" w:hAnsi="Arial" w:cs="Arial"/>
          <w:sz w:val="22"/>
          <w:szCs w:val="22"/>
        </w:rPr>
        <w:t>5    </w:t>
      </w:r>
    </w:p>
    <w:p w14:paraId="1446B37D" w14:textId="662595DF"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How much money do you usually spend on cigarettes or cigarillos each week?  </w:t>
      </w:r>
    </w:p>
    <w:p w14:paraId="776075CF" w14:textId="24D92AF1" w:rsidR="00F62FDA" w:rsidRPr="00B64636" w:rsidRDefault="00F62FDA" w:rsidP="00F62FDA">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5 or less</w:t>
      </w:r>
    </w:p>
    <w:p w14:paraId="4A947744" w14:textId="3A511DD1" w:rsidR="00F62FDA" w:rsidRPr="00B64636" w:rsidRDefault="00F62FDA" w:rsidP="00F62FDA">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6 to $10 </w:t>
      </w:r>
    </w:p>
    <w:p w14:paraId="3CB0494A" w14:textId="54F1B297" w:rsidR="00F62FDA" w:rsidRPr="00B64636" w:rsidRDefault="00F62FDA" w:rsidP="00F62FDA">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20</w:t>
      </w:r>
    </w:p>
    <w:p w14:paraId="51F870B3" w14:textId="575D38A0" w:rsidR="00F62FDA" w:rsidRPr="00B64636" w:rsidRDefault="00F62FDA" w:rsidP="00F62FDA">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21 to $30</w:t>
      </w:r>
    </w:p>
    <w:p w14:paraId="4308748B" w14:textId="2E522FF0" w:rsidR="00F62FDA" w:rsidRPr="00B64636" w:rsidRDefault="00F62FDA" w:rsidP="00F62FDA">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31 to $40</w:t>
      </w:r>
    </w:p>
    <w:p w14:paraId="366BD974" w14:textId="2205CD8D" w:rsidR="00F62FDA" w:rsidRPr="00B64636" w:rsidRDefault="00F62FDA" w:rsidP="00F62FDA">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41 to $50</w:t>
      </w:r>
    </w:p>
    <w:p w14:paraId="628212A0" w14:textId="53AB5903" w:rsidR="00F62FDA" w:rsidRPr="00B64636" w:rsidRDefault="00F62FDA" w:rsidP="00F62FDA">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51 to $60</w:t>
      </w:r>
    </w:p>
    <w:p w14:paraId="33117C03" w14:textId="6F82AA2B" w:rsidR="00F62FDA" w:rsidRPr="00B64636" w:rsidRDefault="00F62FDA" w:rsidP="00F62FDA">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61 to $70</w:t>
      </w:r>
    </w:p>
    <w:p w14:paraId="40CF4A8B" w14:textId="02C72AE9" w:rsidR="00F62FDA" w:rsidRPr="00B64636" w:rsidRDefault="00F62FDA" w:rsidP="00F62FDA">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71 or more</w:t>
      </w:r>
    </w:p>
    <w:p w14:paraId="091F75C4" w14:textId="77777777" w:rsidR="00F62FDA" w:rsidRPr="00B64636" w:rsidRDefault="00F62FDA" w:rsidP="00F62FDA">
      <w:pPr>
        <w:ind w:left="720"/>
        <w:rPr>
          <w:rFonts w:ascii="Arial" w:hAnsi="Arial" w:cs="Arial"/>
          <w:bCs/>
          <w:sz w:val="22"/>
          <w:szCs w:val="22"/>
        </w:rPr>
      </w:pPr>
    </w:p>
    <w:p w14:paraId="16F59A33"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many years have you smoked? _________________ years</w:t>
      </w:r>
    </w:p>
    <w:p w14:paraId="672960A1" w14:textId="77777777" w:rsidR="00F62FDA" w:rsidRPr="00B64636" w:rsidRDefault="00F62FDA" w:rsidP="00F62FDA">
      <w:pPr>
        <w:rPr>
          <w:rFonts w:ascii="Arial" w:hAnsi="Arial" w:cs="Arial"/>
          <w:sz w:val="22"/>
          <w:szCs w:val="22"/>
        </w:rPr>
      </w:pPr>
    </w:p>
    <w:p w14:paraId="396CF2FB"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Is or was your regular brand of cigarettes menthol or non-menthol?</w:t>
      </w:r>
    </w:p>
    <w:p w14:paraId="23B24FA4" w14:textId="2DC5E6B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Menthol</w:t>
      </w:r>
    </w:p>
    <w:p w14:paraId="0AA612DC" w14:textId="1C30CB8F"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Menthol</w:t>
      </w:r>
    </w:p>
    <w:p w14:paraId="116B638E" w14:textId="77777777" w:rsidR="00F62FDA" w:rsidRPr="00B64636" w:rsidRDefault="00F62FDA" w:rsidP="00F62FDA">
      <w:pPr>
        <w:ind w:left="720" w:firstLine="720"/>
        <w:rPr>
          <w:rFonts w:ascii="Arial" w:hAnsi="Arial" w:cs="Arial"/>
          <w:sz w:val="22"/>
          <w:szCs w:val="22"/>
        </w:rPr>
      </w:pPr>
    </w:p>
    <w:p w14:paraId="3B76612F" w14:textId="6A850055" w:rsidR="00F62FDA" w:rsidRPr="00B64636" w:rsidRDefault="00340309"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past year, how many times have you successfully quit smoking for at least 24 hours (only include times where you wanted to quit smoking – do not include times when you wanted to smoke but didn’t have money to buy cigarettes)? </w:t>
      </w:r>
      <w:r w:rsidRPr="00B64636">
        <w:rPr>
          <w:rFonts w:ascii="Arial" w:hAnsi="Arial" w:cs="Arial"/>
          <w:bCs/>
          <w:sz w:val="22"/>
          <w:szCs w:val="22"/>
        </w:rPr>
        <w:t>(for 1,3,</w:t>
      </w:r>
      <w:proofErr w:type="gramStart"/>
      <w:r w:rsidRPr="00B64636">
        <w:rPr>
          <w:rFonts w:ascii="Arial" w:hAnsi="Arial" w:cs="Arial"/>
          <w:bCs/>
          <w:sz w:val="22"/>
          <w:szCs w:val="22"/>
        </w:rPr>
        <w:t>6 month</w:t>
      </w:r>
      <w:proofErr w:type="gramEnd"/>
      <w:r w:rsidRPr="00B64636">
        <w:rPr>
          <w:rFonts w:ascii="Arial" w:hAnsi="Arial" w:cs="Arial"/>
          <w:bCs/>
          <w:sz w:val="22"/>
          <w:szCs w:val="22"/>
        </w:rPr>
        <w:t xml:space="preserve"> follow-ups, ask “in the past 30 days”)</w:t>
      </w:r>
    </w:p>
    <w:p w14:paraId="477B09A3" w14:textId="16FDE599" w:rsidR="00F62FDA" w:rsidRPr="00B64636" w:rsidRDefault="00C17798" w:rsidP="00F62FDA">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0</w:t>
      </w:r>
    </w:p>
    <w:p w14:paraId="562D8995" w14:textId="255DDE59" w:rsidR="00F62FDA" w:rsidRPr="00B64636" w:rsidRDefault="00F62FDA" w:rsidP="00F62FDA">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00C17798" w:rsidRPr="00B64636">
        <w:rPr>
          <w:rFonts w:ascii="Arial" w:hAnsi="Arial" w:cs="Arial"/>
          <w:sz w:val="22"/>
          <w:szCs w:val="22"/>
        </w:rPr>
        <w:t xml:space="preserve"> 1</w:t>
      </w:r>
    </w:p>
    <w:p w14:paraId="2C03EB07" w14:textId="1D27C5EA" w:rsidR="00F62FDA" w:rsidRPr="00B64636" w:rsidRDefault="00F62FDA" w:rsidP="00F62FDA">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00C17798" w:rsidRPr="00B64636">
        <w:rPr>
          <w:rFonts w:ascii="Arial" w:hAnsi="Arial" w:cs="Arial"/>
          <w:sz w:val="22"/>
          <w:szCs w:val="22"/>
        </w:rPr>
        <w:t xml:space="preserve"> 2</w:t>
      </w:r>
    </w:p>
    <w:p w14:paraId="2D5C337A" w14:textId="19E063B9" w:rsidR="00F62FDA" w:rsidRPr="00B64636" w:rsidRDefault="00F62FDA" w:rsidP="00F62FDA">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00C17798" w:rsidRPr="00B64636">
        <w:rPr>
          <w:rFonts w:ascii="Arial" w:hAnsi="Arial" w:cs="Arial"/>
          <w:sz w:val="22"/>
          <w:szCs w:val="22"/>
        </w:rPr>
        <w:t xml:space="preserve"> 3</w:t>
      </w:r>
    </w:p>
    <w:p w14:paraId="452F912F" w14:textId="505E6F25" w:rsidR="00F62FDA" w:rsidRPr="00B64636" w:rsidRDefault="00F62FDA" w:rsidP="00F62FDA">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00C17798" w:rsidRPr="00B64636">
        <w:rPr>
          <w:rFonts w:ascii="Arial" w:hAnsi="Arial" w:cs="Arial"/>
          <w:sz w:val="22"/>
          <w:szCs w:val="22"/>
        </w:rPr>
        <w:t xml:space="preserve"> 4</w:t>
      </w:r>
    </w:p>
    <w:p w14:paraId="4CE184F3" w14:textId="51DACE75" w:rsidR="00F62FDA" w:rsidRPr="00B64636" w:rsidRDefault="00F62FDA" w:rsidP="00F62FDA">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C17798" w:rsidRPr="00B64636">
        <w:rPr>
          <w:rFonts w:ascii="Arial" w:hAnsi="Arial" w:cs="Arial"/>
          <w:sz w:val="22"/>
          <w:szCs w:val="22"/>
        </w:rPr>
        <w:t xml:space="preserve"> 5</w:t>
      </w:r>
    </w:p>
    <w:p w14:paraId="02B6460F" w14:textId="522F4D8C" w:rsidR="00F62FDA" w:rsidRPr="00B64636" w:rsidRDefault="00F62FDA" w:rsidP="00F62FDA">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C17798" w:rsidRPr="00B64636">
        <w:rPr>
          <w:rFonts w:ascii="Arial" w:hAnsi="Arial" w:cs="Arial"/>
          <w:sz w:val="22"/>
          <w:szCs w:val="22"/>
        </w:rPr>
        <w:t xml:space="preserve">6 </w:t>
      </w:r>
    </w:p>
    <w:p w14:paraId="25AA5085" w14:textId="7BBED50A" w:rsidR="00F62FDA" w:rsidRPr="00B64636" w:rsidRDefault="00F62FDA" w:rsidP="00F62FDA">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C17798" w:rsidRPr="00B64636">
        <w:rPr>
          <w:rFonts w:ascii="Arial" w:hAnsi="Arial" w:cs="Arial"/>
          <w:sz w:val="22"/>
          <w:szCs w:val="22"/>
        </w:rPr>
        <w:t xml:space="preserve"> 7</w:t>
      </w:r>
    </w:p>
    <w:p w14:paraId="11DFB219" w14:textId="62FFD106" w:rsidR="00F62FDA" w:rsidRPr="00B64636" w:rsidRDefault="00F62FDA" w:rsidP="00F62FDA">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C17798" w:rsidRPr="00B64636">
        <w:rPr>
          <w:rFonts w:ascii="Arial" w:hAnsi="Arial" w:cs="Arial"/>
          <w:sz w:val="22"/>
          <w:szCs w:val="22"/>
        </w:rPr>
        <w:t xml:space="preserve"> 8</w:t>
      </w:r>
    </w:p>
    <w:p w14:paraId="4DC020E7" w14:textId="0B02BEB5" w:rsidR="00F62FDA" w:rsidRPr="00B64636" w:rsidRDefault="00C17798" w:rsidP="00F62FDA">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w:t>
      </w:r>
      <w:r w:rsidR="00F62FDA" w:rsidRPr="00B64636">
        <w:rPr>
          <w:rFonts w:ascii="Arial" w:hAnsi="Arial" w:cs="Arial"/>
          <w:sz w:val="22"/>
          <w:szCs w:val="22"/>
        </w:rPr>
        <w:t>9 or more</w:t>
      </w:r>
    </w:p>
    <w:p w14:paraId="5EBB241E" w14:textId="77777777" w:rsidR="00F62FDA" w:rsidRPr="00B64636" w:rsidRDefault="00F62FDA" w:rsidP="00F62FDA">
      <w:pPr>
        <w:ind w:left="1440"/>
        <w:rPr>
          <w:rFonts w:ascii="Arial" w:hAnsi="Arial" w:cs="Arial"/>
          <w:sz w:val="22"/>
          <w:szCs w:val="22"/>
        </w:rPr>
      </w:pPr>
    </w:p>
    <w:p w14:paraId="5045FB12" w14:textId="327CE51A" w:rsidR="00DF3E54" w:rsidRPr="00B64636" w:rsidRDefault="00F62FDA" w:rsidP="00DF3E54">
      <w:pPr>
        <w:numPr>
          <w:ilvl w:val="0"/>
          <w:numId w:val="37"/>
        </w:numPr>
        <w:rPr>
          <w:rFonts w:ascii="Arial" w:hAnsi="Arial" w:cs="Arial"/>
          <w:bCs/>
          <w:sz w:val="22"/>
          <w:szCs w:val="22"/>
        </w:rPr>
      </w:pPr>
      <w:r w:rsidRPr="00B64636">
        <w:rPr>
          <w:rFonts w:ascii="Arial" w:hAnsi="Arial" w:cs="Arial"/>
          <w:bCs/>
          <w:sz w:val="22"/>
          <w:szCs w:val="22"/>
        </w:rPr>
        <w:t>At what age did you begin smoking cigarettes or cigarillos? __________________ years</w:t>
      </w:r>
    </w:p>
    <w:p w14:paraId="2AC34984" w14:textId="77777777" w:rsidR="00DF3E54" w:rsidRPr="00B64636" w:rsidRDefault="00DF3E54" w:rsidP="00340309">
      <w:pPr>
        <w:pStyle w:val="ListParagraph"/>
        <w:ind w:left="900"/>
        <w:rPr>
          <w:rFonts w:ascii="Arial" w:hAnsi="Arial" w:cs="Arial"/>
          <w:bCs/>
          <w:sz w:val="22"/>
          <w:szCs w:val="22"/>
        </w:rPr>
      </w:pPr>
    </w:p>
    <w:p w14:paraId="1D9AD301" w14:textId="77777777" w:rsidR="00DF3E54" w:rsidRPr="00B64636" w:rsidRDefault="00DF3E54" w:rsidP="00DF3E54">
      <w:pPr>
        <w:pStyle w:val="ListParagraph"/>
        <w:numPr>
          <w:ilvl w:val="0"/>
          <w:numId w:val="37"/>
        </w:numPr>
        <w:rPr>
          <w:rFonts w:ascii="Arial" w:hAnsi="Arial" w:cs="Arial"/>
          <w:bCs/>
          <w:sz w:val="22"/>
          <w:szCs w:val="22"/>
        </w:rPr>
      </w:pPr>
      <w:r w:rsidRPr="00B64636">
        <w:rPr>
          <w:rFonts w:ascii="Arial" w:hAnsi="Arial" w:cs="Arial"/>
          <w:bCs/>
          <w:sz w:val="22"/>
          <w:szCs w:val="22"/>
        </w:rPr>
        <w:t xml:space="preserve">How many times in your whole life have you quit smoking for at least 24 hours? (only include times where you wanted to quit smoking – do not include times when you wanted to smoke but didn’t have money to buy cigarettes) </w:t>
      </w:r>
      <w:r w:rsidRPr="00B64636">
        <w:rPr>
          <w:rFonts w:ascii="Arial" w:hAnsi="Arial" w:cs="Arial"/>
          <w:sz w:val="22"/>
          <w:szCs w:val="22"/>
        </w:rPr>
        <w:t>(Choose one)</w:t>
      </w:r>
    </w:p>
    <w:p w14:paraId="579D9D3C" w14:textId="035ACBF9" w:rsidR="00DF3E54" w:rsidRPr="00B64636" w:rsidRDefault="00DF3E54"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r w:rsidR="004530FB" w:rsidRPr="00B64636">
        <w:rPr>
          <w:rFonts w:ascii="Arial" w:hAnsi="Arial" w:cs="Arial"/>
          <w:sz w:val="22"/>
          <w:szCs w:val="22"/>
        </w:rPr>
        <w:t>(Skip to 13</w:t>
      </w:r>
      <w:r w:rsidRPr="00B64636">
        <w:rPr>
          <w:rFonts w:ascii="Arial" w:hAnsi="Arial" w:cs="Arial"/>
          <w:sz w:val="22"/>
          <w:szCs w:val="22"/>
        </w:rPr>
        <w:t>)</w:t>
      </w:r>
    </w:p>
    <w:p w14:paraId="54A5F8C3" w14:textId="4D4FB4FF" w:rsidR="00DF3E54" w:rsidRPr="00B64636" w:rsidRDefault="00DF3E54" w:rsidP="00DF3E54">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E45353E" w14:textId="05DF748E" w:rsidR="00DF3E54" w:rsidRPr="00B64636" w:rsidRDefault="00DF3E54"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01874A6" w14:textId="68871DDC" w:rsidR="00DF3E54" w:rsidRPr="00B64636" w:rsidRDefault="00DF3E54" w:rsidP="00DF3E54">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53FD827" w14:textId="22917C8E" w:rsidR="00DF3E54" w:rsidRPr="00B64636" w:rsidRDefault="00DF3E54"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D540D75" w14:textId="42642230" w:rsidR="00DF3E54" w:rsidRPr="00B64636" w:rsidRDefault="00DF3E54" w:rsidP="00DF3E54">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C9531AD" w14:textId="168053AC" w:rsidR="00DF3E54" w:rsidRPr="00B64636" w:rsidRDefault="00DF3E54" w:rsidP="00DF3E54">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29F6A2E" w14:textId="5416A4DB" w:rsidR="00DF3E54" w:rsidRPr="00B64636" w:rsidRDefault="00DF3E54" w:rsidP="00DF3E54">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8B92041" w14:textId="03BF4851" w:rsidR="00DF3E54" w:rsidRPr="00B64636" w:rsidRDefault="00DF3E54" w:rsidP="00DF3E54">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1174AA2" w14:textId="5C460E56" w:rsidR="00DF3E54" w:rsidRPr="00B64636" w:rsidRDefault="00DF3E54" w:rsidP="00DF3E54">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5970DB5" w14:textId="06A0DAF4" w:rsidR="00DF3E54" w:rsidRPr="00B64636" w:rsidRDefault="00DF3E54" w:rsidP="00DF3E54">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0EF59EF7" w14:textId="63FC70B8" w:rsidR="00DF3E54" w:rsidRPr="00B64636" w:rsidRDefault="00DF3E54" w:rsidP="00DF3E54">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 11-15 </w:t>
      </w:r>
      <w:r w:rsidR="004530FB" w:rsidRPr="00B64636">
        <w:rPr>
          <w:rFonts w:ascii="Arial" w:hAnsi="Arial" w:cs="Arial"/>
          <w:sz w:val="22"/>
          <w:szCs w:val="22"/>
        </w:rPr>
        <w:t>(Ask 12</w:t>
      </w:r>
      <w:r w:rsidRPr="00B64636">
        <w:rPr>
          <w:rFonts w:ascii="Arial" w:hAnsi="Arial" w:cs="Arial"/>
          <w:sz w:val="22"/>
          <w:szCs w:val="22"/>
        </w:rPr>
        <w:t>a)</w:t>
      </w:r>
    </w:p>
    <w:p w14:paraId="7FE024C5" w14:textId="667D37E1" w:rsidR="00DF3E54" w:rsidRPr="00B64636" w:rsidRDefault="00DF3E54" w:rsidP="00DF3E54">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 xml:space="preserve">16-20 </w:t>
      </w:r>
      <w:r w:rsidR="004530FB" w:rsidRPr="00B64636">
        <w:rPr>
          <w:rFonts w:ascii="Arial" w:hAnsi="Arial" w:cs="Arial"/>
          <w:sz w:val="22"/>
          <w:szCs w:val="22"/>
        </w:rPr>
        <w:t>(Ask 12</w:t>
      </w:r>
      <w:r w:rsidRPr="00B64636">
        <w:rPr>
          <w:rFonts w:ascii="Arial" w:hAnsi="Arial" w:cs="Arial"/>
          <w:sz w:val="22"/>
          <w:szCs w:val="22"/>
        </w:rPr>
        <w:t>b)</w:t>
      </w:r>
    </w:p>
    <w:p w14:paraId="54EF9EDD" w14:textId="6CD5A84C" w:rsidR="00DF3E54" w:rsidRPr="00B64636" w:rsidRDefault="00DF3E54" w:rsidP="00DF3E54">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 xml:space="preserve"> 21 or more</w:t>
      </w:r>
    </w:p>
    <w:p w14:paraId="07AE6386" w14:textId="77777777" w:rsidR="00DF3E54" w:rsidRPr="00B64636" w:rsidRDefault="00DF3E54" w:rsidP="00DF3E54">
      <w:pPr>
        <w:ind w:left="1440"/>
        <w:rPr>
          <w:rFonts w:ascii="Arial" w:hAnsi="Arial" w:cs="Arial"/>
          <w:sz w:val="22"/>
          <w:szCs w:val="22"/>
        </w:rPr>
      </w:pPr>
    </w:p>
    <w:p w14:paraId="482CB9FC" w14:textId="014DF7A7" w:rsidR="00DF3E54" w:rsidRPr="00B64636" w:rsidRDefault="00DF3E54" w:rsidP="00DF3E54">
      <w:pPr>
        <w:ind w:left="720"/>
        <w:rPr>
          <w:rFonts w:ascii="Arial" w:hAnsi="Arial" w:cs="Arial"/>
          <w:bCs/>
          <w:sz w:val="22"/>
          <w:szCs w:val="22"/>
        </w:rPr>
      </w:pPr>
      <w:r w:rsidRPr="00B64636">
        <w:rPr>
          <w:rFonts w:ascii="Arial" w:hAnsi="Arial" w:cs="Arial"/>
          <w:bCs/>
          <w:sz w:val="22"/>
          <w:szCs w:val="22"/>
        </w:rPr>
        <w:t xml:space="preserve">12a. You stated you have quit smoking 11-15 times in your whole life, how many time have you quit </w:t>
      </w:r>
      <w:r w:rsidRPr="00B64636">
        <w:rPr>
          <w:rFonts w:ascii="Arial" w:hAnsi="Arial" w:cs="Arial"/>
          <w:bCs/>
          <w:sz w:val="22"/>
          <w:szCs w:val="22"/>
        </w:rPr>
        <w:lastRenderedPageBreak/>
        <w:t>smoking?</w:t>
      </w:r>
      <w:r w:rsidRPr="00B64636">
        <w:rPr>
          <w:rFonts w:ascii="Arial" w:hAnsi="Arial" w:cs="Arial"/>
          <w:bCs/>
          <w:sz w:val="22"/>
          <w:szCs w:val="22"/>
        </w:rPr>
        <w:tab/>
      </w:r>
    </w:p>
    <w:p w14:paraId="76E7DC20" w14:textId="5BA66B96"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1</w:t>
      </w:r>
    </w:p>
    <w:p w14:paraId="37F4A0D3" w14:textId="1A7A3CA0"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2</w:t>
      </w:r>
    </w:p>
    <w:p w14:paraId="3ECA9964" w14:textId="5E748583"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3</w:t>
      </w:r>
    </w:p>
    <w:p w14:paraId="7D6B69E4" w14:textId="3732E60E"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4</w:t>
      </w:r>
    </w:p>
    <w:p w14:paraId="1CCA447E" w14:textId="36B07D6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15</w:t>
      </w:r>
    </w:p>
    <w:p w14:paraId="16B26892" w14:textId="77777777" w:rsidR="00DF3E54" w:rsidRPr="00B64636" w:rsidRDefault="00DF3E54" w:rsidP="00DF3E54">
      <w:pPr>
        <w:ind w:left="720"/>
        <w:rPr>
          <w:rFonts w:ascii="Arial" w:hAnsi="Arial" w:cs="Arial"/>
          <w:bCs/>
          <w:sz w:val="22"/>
          <w:szCs w:val="22"/>
        </w:rPr>
      </w:pPr>
    </w:p>
    <w:p w14:paraId="556277DD" w14:textId="6E627038" w:rsidR="00DF3E54" w:rsidRPr="00B64636" w:rsidRDefault="00DF3E54" w:rsidP="00DF3E54">
      <w:pPr>
        <w:ind w:left="720"/>
        <w:rPr>
          <w:rFonts w:ascii="Arial" w:hAnsi="Arial" w:cs="Arial"/>
          <w:bCs/>
          <w:sz w:val="22"/>
          <w:szCs w:val="22"/>
        </w:rPr>
      </w:pPr>
      <w:r w:rsidRPr="00B64636">
        <w:rPr>
          <w:rFonts w:ascii="Arial" w:hAnsi="Arial" w:cs="Arial"/>
          <w:bCs/>
          <w:sz w:val="22"/>
          <w:szCs w:val="22"/>
        </w:rPr>
        <w:t>12b. You stated you have quit smoking 16-20 times in your whole life, how many time have you quit smoking?</w:t>
      </w:r>
      <w:r w:rsidRPr="00B64636">
        <w:rPr>
          <w:rFonts w:ascii="Arial" w:hAnsi="Arial" w:cs="Arial"/>
          <w:bCs/>
          <w:sz w:val="22"/>
          <w:szCs w:val="22"/>
        </w:rPr>
        <w:tab/>
      </w:r>
    </w:p>
    <w:p w14:paraId="3D9D366C" w14:textId="2BC7BBD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6</w:t>
      </w:r>
    </w:p>
    <w:p w14:paraId="533D9E9B" w14:textId="287E4F1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7</w:t>
      </w:r>
    </w:p>
    <w:p w14:paraId="7DFA842F" w14:textId="10AD2EB4"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8</w:t>
      </w:r>
    </w:p>
    <w:p w14:paraId="0EAE0426" w14:textId="5EE560D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9</w:t>
      </w:r>
    </w:p>
    <w:p w14:paraId="4C7926D6" w14:textId="20C113D0" w:rsidR="00DF3E54" w:rsidRPr="00B64636" w:rsidRDefault="00DF3E54" w:rsidP="00DF3E54">
      <w:pPr>
        <w:ind w:left="720"/>
        <w:rPr>
          <w:rFonts w:ascii="Arial" w:hAnsi="Arial" w:cs="Arial"/>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20</w:t>
      </w:r>
      <w:r w:rsidRPr="00B64636">
        <w:rPr>
          <w:rFonts w:ascii="Arial" w:hAnsi="Arial" w:cs="Arial"/>
          <w:sz w:val="22"/>
          <w:szCs w:val="22"/>
        </w:rPr>
        <w:tab/>
      </w:r>
    </w:p>
    <w:p w14:paraId="6E64AE27" w14:textId="77777777" w:rsidR="00F62FDA" w:rsidRPr="00B64636" w:rsidRDefault="00F62FDA" w:rsidP="00340309">
      <w:pPr>
        <w:rPr>
          <w:rFonts w:ascii="Arial" w:hAnsi="Arial" w:cs="Arial"/>
          <w:sz w:val="22"/>
          <w:szCs w:val="22"/>
        </w:rPr>
      </w:pPr>
    </w:p>
    <w:p w14:paraId="6B54D4F8" w14:textId="3B5D5C31" w:rsidR="00DF3E54" w:rsidRPr="00B64636" w:rsidRDefault="00DF3E54" w:rsidP="00F62FDA">
      <w:pPr>
        <w:numPr>
          <w:ilvl w:val="0"/>
          <w:numId w:val="37"/>
        </w:numPr>
        <w:rPr>
          <w:rFonts w:ascii="Arial" w:hAnsi="Arial" w:cs="Arial"/>
          <w:bCs/>
          <w:sz w:val="22"/>
          <w:szCs w:val="22"/>
        </w:rPr>
      </w:pPr>
      <w:r w:rsidRPr="00B64636">
        <w:rPr>
          <w:rFonts w:ascii="Arial" w:hAnsi="Arial" w:cs="Arial"/>
          <w:bCs/>
          <w:sz w:val="22"/>
          <w:szCs w:val="22"/>
        </w:rPr>
        <w:t>Which of these statements best describes your place of work's smoking policy for work areas?</w:t>
      </w:r>
    </w:p>
    <w:p w14:paraId="3AC84EEB" w14:textId="2A21E822" w:rsidR="00DF3E54" w:rsidRPr="00B64636" w:rsidRDefault="00DF3E54" w:rsidP="00DF3E54">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moking is not allowed in any work areas</w:t>
      </w:r>
    </w:p>
    <w:p w14:paraId="31886005" w14:textId="71D32475" w:rsidR="00DF3E54" w:rsidRPr="00B64636" w:rsidRDefault="00DF3E54" w:rsidP="00DF3E54">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moking is allowed in some work areas</w:t>
      </w:r>
    </w:p>
    <w:p w14:paraId="57D860B4" w14:textId="4C2AA0FA" w:rsidR="00DF3E54" w:rsidRPr="00B64636" w:rsidRDefault="00DF3E54" w:rsidP="00DF3E54">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moking is allowed in all work areas</w:t>
      </w:r>
    </w:p>
    <w:p w14:paraId="2302BEC5" w14:textId="1A6E760F" w:rsidR="00DF3E54" w:rsidRPr="00B64636" w:rsidRDefault="00DF3E54" w:rsidP="00DF3E54">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w:t>
      </w:r>
      <w:r w:rsidR="008D0A60" w:rsidRPr="00B64636">
        <w:rPr>
          <w:rFonts w:ascii="Arial" w:hAnsi="Arial" w:cs="Arial"/>
          <w:sz w:val="22"/>
          <w:szCs w:val="22"/>
        </w:rPr>
        <w:t>ot applicable</w:t>
      </w:r>
      <w:r w:rsidRPr="00B64636">
        <w:rPr>
          <w:rFonts w:ascii="Arial" w:hAnsi="Arial" w:cs="Arial"/>
          <w:sz w:val="22"/>
          <w:szCs w:val="22"/>
        </w:rPr>
        <w:t>, I do not work outside the home</w:t>
      </w:r>
    </w:p>
    <w:p w14:paraId="3C9726D4" w14:textId="77777777" w:rsidR="00DF3E54" w:rsidRPr="00B64636" w:rsidRDefault="00DF3E54" w:rsidP="00340309">
      <w:pPr>
        <w:ind w:left="900"/>
        <w:rPr>
          <w:rFonts w:ascii="Arial" w:hAnsi="Arial" w:cs="Arial"/>
          <w:bCs/>
          <w:sz w:val="22"/>
          <w:szCs w:val="22"/>
        </w:rPr>
      </w:pPr>
    </w:p>
    <w:p w14:paraId="13892B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hich of the following have you used to help you quit smoking in the past (check all that apply)?</w:t>
      </w:r>
    </w:p>
    <w:p w14:paraId="1064ED98" w14:textId="1AB3CBC2"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Chantix/Varenicline </w:t>
      </w:r>
    </w:p>
    <w:p w14:paraId="0AFBA30F" w14:textId="7E9C8EB1"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72AB2AD2" w14:textId="571B0580"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2B96B938" w14:textId="42AEDA3D"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 or Lozenge or Nasal Spray</w:t>
      </w:r>
    </w:p>
    <w:p w14:paraId="504C67CB" w14:textId="48F72EBA"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Other Medication</w:t>
      </w:r>
    </w:p>
    <w:p w14:paraId="1E36B768" w14:textId="4DC863DF"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E-cigarettes (note: this is NOT considered a medication)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3426D065" w14:textId="1BAC34BC"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Oklahoma Tobacco Helpline (phone counseling)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501594B2" w14:textId="386FD827"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Smartphone App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66F660FB" w14:textId="35C4316D" w:rsidR="001C6997" w:rsidRPr="00B64636" w:rsidRDefault="001C6997" w:rsidP="004530FB">
      <w:pPr>
        <w:ind w:left="1710" w:hanging="27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I have not used any of these cessation aids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w:t>
      </w:r>
    </w:p>
    <w:p w14:paraId="57F9605B" w14:textId="77777777" w:rsidR="001C6997" w:rsidRPr="00B64636" w:rsidRDefault="001C6997" w:rsidP="00340309">
      <w:pPr>
        <w:rPr>
          <w:rFonts w:ascii="Arial" w:hAnsi="Arial" w:cs="Arial"/>
          <w:bCs/>
          <w:sz w:val="22"/>
          <w:szCs w:val="22"/>
        </w:rPr>
      </w:pPr>
    </w:p>
    <w:p w14:paraId="14F274F4"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ere the tobacco cessation medications that you took helpful?</w:t>
      </w:r>
    </w:p>
    <w:p w14:paraId="347D6BB7" w14:textId="42A8F3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4A9A125D" w14:textId="6695F59E" w:rsidR="001C6997" w:rsidRPr="00B64636" w:rsidRDefault="004530FB" w:rsidP="001C6997">
      <w:pPr>
        <w:ind w:left="1440"/>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13BF4D2F" w14:textId="77777777" w:rsidR="001C6997" w:rsidRPr="00B64636" w:rsidRDefault="001C6997" w:rsidP="001C6997">
      <w:pPr>
        <w:rPr>
          <w:rFonts w:ascii="Arial" w:hAnsi="Arial" w:cs="Arial"/>
          <w:bCs/>
          <w:sz w:val="22"/>
          <w:szCs w:val="22"/>
        </w:rPr>
      </w:pPr>
    </w:p>
    <w:p w14:paraId="2D00BDEC" w14:textId="2C6F8D47"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received treatment to help you quit smoking in the past 30 days?</w:t>
      </w:r>
    </w:p>
    <w:p w14:paraId="1082C2E8" w14:textId="21FCA1B7"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037BEC4B" w14:textId="73D4B1DC"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44249A97" w14:textId="77777777" w:rsidR="001C6997" w:rsidRPr="00B64636" w:rsidRDefault="001C6997" w:rsidP="001C6997">
      <w:pPr>
        <w:ind w:left="720"/>
        <w:rPr>
          <w:rFonts w:ascii="Arial" w:hAnsi="Arial" w:cs="Arial"/>
          <w:bCs/>
          <w:sz w:val="22"/>
          <w:szCs w:val="22"/>
        </w:rPr>
      </w:pPr>
    </w:p>
    <w:p w14:paraId="4B4B662D" w14:textId="4E8B9C2F"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taken smoking cessation medications in the past 30 days?</w:t>
      </w:r>
    </w:p>
    <w:p w14:paraId="269BA597" w14:textId="41B830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3C2C5225" w14:textId="522D11CE"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0B582971" w14:textId="77777777" w:rsidR="001C6997" w:rsidRPr="00B64636" w:rsidRDefault="001C6997" w:rsidP="001C6997">
      <w:pPr>
        <w:ind w:left="720"/>
        <w:rPr>
          <w:rFonts w:ascii="Arial" w:hAnsi="Arial" w:cs="Arial"/>
          <w:bCs/>
          <w:sz w:val="22"/>
          <w:szCs w:val="22"/>
        </w:rPr>
      </w:pPr>
    </w:p>
    <w:p w14:paraId="27431412"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Chantix/Varenicline would help me quit.</w:t>
      </w:r>
    </w:p>
    <w:p w14:paraId="5365CAE8" w14:textId="2610FCD4"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001C6997" w:rsidRPr="00B64636">
        <w:rPr>
          <w:rFonts w:ascii="Arial" w:hAnsi="Arial" w:cs="Arial"/>
          <w:sz w:val="22"/>
          <w:szCs w:val="22"/>
        </w:rPr>
        <w:t>Strongly Disagree</w:t>
      </w:r>
    </w:p>
    <w:p w14:paraId="0326145B" w14:textId="74C0278E"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001C6997" w:rsidRPr="00B64636">
        <w:rPr>
          <w:rFonts w:ascii="Arial" w:hAnsi="Arial" w:cs="Arial"/>
          <w:sz w:val="22"/>
          <w:szCs w:val="22"/>
        </w:rPr>
        <w:t>Disagree</w:t>
      </w:r>
    </w:p>
    <w:p w14:paraId="66E79403" w14:textId="0ABA6AED"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001C6997" w:rsidRPr="00B64636">
        <w:rPr>
          <w:rFonts w:ascii="Arial" w:hAnsi="Arial" w:cs="Arial"/>
          <w:sz w:val="22"/>
          <w:szCs w:val="22"/>
        </w:rPr>
        <w:t>Neutral</w:t>
      </w:r>
    </w:p>
    <w:p w14:paraId="5D2636B2" w14:textId="2CA4AEC9"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001C6997" w:rsidRPr="00B64636">
        <w:rPr>
          <w:rFonts w:ascii="Arial" w:hAnsi="Arial" w:cs="Arial"/>
          <w:sz w:val="22"/>
          <w:szCs w:val="22"/>
        </w:rPr>
        <w:t>Agree</w:t>
      </w:r>
    </w:p>
    <w:p w14:paraId="1E0D21F5" w14:textId="44D220B2"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001C6997" w:rsidRPr="00B64636">
        <w:rPr>
          <w:rFonts w:ascii="Arial" w:hAnsi="Arial" w:cs="Arial"/>
          <w:sz w:val="22"/>
          <w:szCs w:val="22"/>
        </w:rPr>
        <w:t>Strongly Agree</w:t>
      </w:r>
    </w:p>
    <w:p w14:paraId="78DC7EEE" w14:textId="77777777" w:rsidR="001C6997" w:rsidRPr="00B64636" w:rsidRDefault="001C6997" w:rsidP="001C6997">
      <w:pPr>
        <w:ind w:left="1440"/>
        <w:rPr>
          <w:rFonts w:ascii="Arial" w:hAnsi="Arial" w:cs="Arial"/>
          <w:color w:val="000000"/>
          <w:sz w:val="22"/>
          <w:szCs w:val="22"/>
        </w:rPr>
      </w:pPr>
    </w:p>
    <w:p w14:paraId="3DFE62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Zyban/Wellbutrin would help me quit.</w:t>
      </w:r>
    </w:p>
    <w:p w14:paraId="4C887C7D" w14:textId="4C3D380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2B1CAAFE" w14:textId="639B96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5D8951D" w14:textId="62E0CF9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60DD2DE9" w14:textId="6588139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Agree</w:t>
      </w:r>
    </w:p>
    <w:p w14:paraId="20371C36" w14:textId="3063815C"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2FEEF19F" w14:textId="77777777" w:rsidR="009558F6" w:rsidRPr="00B64636" w:rsidRDefault="009558F6" w:rsidP="00340309">
      <w:pPr>
        <w:ind w:left="1440"/>
        <w:rPr>
          <w:rFonts w:ascii="Arial" w:hAnsi="Arial" w:cs="Arial"/>
          <w:color w:val="000000"/>
          <w:sz w:val="22"/>
          <w:szCs w:val="22"/>
        </w:rPr>
      </w:pPr>
    </w:p>
    <w:p w14:paraId="1E5A62CE"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the Nicotine Patch would help me quit.</w:t>
      </w:r>
    </w:p>
    <w:p w14:paraId="4B8674E1" w14:textId="74667E8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003EB369" w14:textId="1B113EFD"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0756431" w14:textId="7FAA351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32916340" w14:textId="3FC2C01E"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0E995FFD" w14:textId="2D510AF4"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F4E5ABF" w14:textId="77777777" w:rsidR="001C6997" w:rsidRPr="00B64636" w:rsidRDefault="001C6997" w:rsidP="001C6997">
      <w:pPr>
        <w:ind w:left="720"/>
        <w:rPr>
          <w:rFonts w:ascii="Arial" w:hAnsi="Arial" w:cs="Arial"/>
          <w:bCs/>
          <w:sz w:val="22"/>
          <w:szCs w:val="22"/>
        </w:rPr>
      </w:pPr>
    </w:p>
    <w:p w14:paraId="0BFC2EC1"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Nicotine Gum or Lozenge or Nasal Spray would help me quit.</w:t>
      </w:r>
    </w:p>
    <w:p w14:paraId="5649A7E3" w14:textId="191DF42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62BA979D" w14:textId="2D2B666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2B574E4F" w14:textId="7503B9F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4F63F23B" w14:textId="2B02C01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4850B0DA" w14:textId="239091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5A484BA" w14:textId="77777777" w:rsidR="001C6997" w:rsidRPr="00B64636" w:rsidRDefault="001C6997" w:rsidP="001C6997">
      <w:pPr>
        <w:ind w:left="360"/>
        <w:rPr>
          <w:rFonts w:ascii="Arial" w:hAnsi="Arial" w:cs="Times New Roman"/>
          <w:color w:val="000000"/>
          <w:sz w:val="22"/>
          <w:szCs w:val="22"/>
        </w:rPr>
      </w:pPr>
    </w:p>
    <w:p w14:paraId="5384B712" w14:textId="5CF3842D" w:rsidR="001C6997" w:rsidRPr="00B64636" w:rsidRDefault="00340309"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t>
      </w:r>
      <w:r w:rsidR="001C6997" w:rsidRPr="00B64636">
        <w:rPr>
          <w:rFonts w:ascii="Arial" w:hAnsi="Arial" w:cs="Arial"/>
          <w:sz w:val="22"/>
          <w:szCs w:val="22"/>
        </w:rPr>
        <w:t xml:space="preserve">If you were to try to </w:t>
      </w:r>
      <w:proofErr w:type="gramStart"/>
      <w:r w:rsidR="001C6997" w:rsidRPr="00B64636">
        <w:rPr>
          <w:rFonts w:ascii="Arial" w:hAnsi="Arial" w:cs="Arial"/>
          <w:sz w:val="22"/>
          <w:szCs w:val="22"/>
        </w:rPr>
        <w:t>quit</w:t>
      </w:r>
      <w:proofErr w:type="gramEnd"/>
      <w:r w:rsidR="001C6997" w:rsidRPr="00B64636">
        <w:rPr>
          <w:rFonts w:ascii="Arial" w:hAnsi="Arial" w:cs="Arial"/>
          <w:sz w:val="22"/>
          <w:szCs w:val="22"/>
        </w:rPr>
        <w:t xml:space="preserve"> smoking, which tobacco cessation medication would you prefer?</w:t>
      </w:r>
    </w:p>
    <w:p w14:paraId="25700821" w14:textId="7C21C626"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Chantix/Varenicline</w:t>
      </w:r>
    </w:p>
    <w:p w14:paraId="55F4A49E" w14:textId="36BBA7F3"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255C17F1" w14:textId="5826F0C3"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590F4A85" w14:textId="68EF60B9"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w:t>
      </w:r>
    </w:p>
    <w:p w14:paraId="3AAAC594" w14:textId="425E8B06"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Nicotine Nasal Spray</w:t>
      </w:r>
    </w:p>
    <w:p w14:paraId="446AA2DF" w14:textId="40083BA6"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Other Medication</w:t>
      </w:r>
    </w:p>
    <w:p w14:paraId="49F71243" w14:textId="16E51A50" w:rsidR="001C6997" w:rsidRPr="00B64636" w:rsidRDefault="001C6997" w:rsidP="001C6997">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If I were to try to quit smoking, I would prefer not to use any of these smoking cessation medications</w:t>
      </w:r>
    </w:p>
    <w:p w14:paraId="7CB826AB" w14:textId="77777777" w:rsidR="009558F6" w:rsidRPr="00B64636" w:rsidRDefault="009558F6" w:rsidP="00340309">
      <w:pPr>
        <w:ind w:left="1440"/>
        <w:rPr>
          <w:rFonts w:ascii="Arial" w:hAnsi="Arial" w:cs="Arial"/>
          <w:bCs/>
          <w:sz w:val="22"/>
          <w:szCs w:val="22"/>
        </w:rPr>
      </w:pPr>
    </w:p>
    <w:p w14:paraId="7FEAA8E4" w14:textId="77777777" w:rsidR="001C6997" w:rsidRPr="00B64636" w:rsidRDefault="001C6997"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hich of these would be the hardest thing(s) about stopping smoking? (select all that apply)</w:t>
      </w:r>
    </w:p>
    <w:p w14:paraId="685E3354" w14:textId="6E2F1B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Craving cigarettes</w:t>
      </w:r>
    </w:p>
    <w:p w14:paraId="00E40B24" w14:textId="20474593"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2</w:t>
      </w:r>
      <w:r w:rsidR="00914FA9" w:rsidRPr="00B64636">
        <w:rPr>
          <w:rFonts w:ascii="Arial" w:hAnsi="Arial" w:cs="Arial"/>
          <w:sz w:val="22"/>
          <w:szCs w:val="22"/>
        </w:rPr>
        <w:t>,</w:t>
      </w:r>
      <w:r w:rsidRPr="00B64636">
        <w:rPr>
          <w:rFonts w:ascii="Arial" w:hAnsi="Arial" w:cs="Arial"/>
          <w:sz w:val="22"/>
          <w:szCs w:val="22"/>
        </w:rPr>
        <w:t>Being around other smokers</w:t>
      </w:r>
    </w:p>
    <w:p w14:paraId="478C0D97" w14:textId="6944E93F"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3</w:t>
      </w:r>
      <w:r w:rsidR="00914FA9" w:rsidRPr="00B64636">
        <w:rPr>
          <w:rFonts w:ascii="Arial" w:hAnsi="Arial" w:cs="Arial"/>
          <w:sz w:val="22"/>
          <w:szCs w:val="22"/>
        </w:rPr>
        <w:t>,</w:t>
      </w:r>
      <w:r w:rsidRPr="00B64636">
        <w:rPr>
          <w:rFonts w:ascii="Arial" w:hAnsi="Arial" w:cs="Arial"/>
          <w:sz w:val="22"/>
          <w:szCs w:val="22"/>
        </w:rPr>
        <w:t>Fear of weight gain</w:t>
      </w:r>
    </w:p>
    <w:p w14:paraId="62F22575" w14:textId="13B515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4</w:t>
      </w:r>
      <w:r w:rsidR="00914FA9" w:rsidRPr="00B64636">
        <w:rPr>
          <w:rFonts w:ascii="Arial" w:hAnsi="Arial" w:cs="Arial"/>
          <w:sz w:val="22"/>
          <w:szCs w:val="22"/>
        </w:rPr>
        <w:t>,</w:t>
      </w:r>
      <w:r w:rsidRPr="00B64636">
        <w:rPr>
          <w:rFonts w:ascii="Arial" w:hAnsi="Arial" w:cs="Arial"/>
          <w:sz w:val="22"/>
          <w:szCs w:val="22"/>
        </w:rPr>
        <w:t>Habit</w:t>
      </w:r>
    </w:p>
    <w:p w14:paraId="7E93E95E" w14:textId="250EE2AD"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5</w:t>
      </w:r>
      <w:r w:rsidR="00914FA9" w:rsidRPr="00B64636">
        <w:rPr>
          <w:rFonts w:ascii="Arial" w:hAnsi="Arial" w:cs="Arial"/>
          <w:sz w:val="22"/>
          <w:szCs w:val="22"/>
        </w:rPr>
        <w:t>,</w:t>
      </w:r>
      <w:r w:rsidRPr="00B64636">
        <w:rPr>
          <w:rFonts w:ascii="Arial" w:hAnsi="Arial" w:cs="Arial"/>
          <w:sz w:val="22"/>
          <w:szCs w:val="22"/>
        </w:rPr>
        <w:t>Stress/mood swings</w:t>
      </w:r>
    </w:p>
    <w:p w14:paraId="0B6CC29F" w14:textId="471ACE7B"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6</w:t>
      </w:r>
      <w:r w:rsidR="00914FA9" w:rsidRPr="00B64636">
        <w:rPr>
          <w:rFonts w:ascii="Arial" w:hAnsi="Arial" w:cs="Arial"/>
          <w:sz w:val="22"/>
          <w:szCs w:val="22"/>
        </w:rPr>
        <w:t>,</w:t>
      </w:r>
      <w:r w:rsidRPr="00B64636">
        <w:rPr>
          <w:rFonts w:ascii="Arial" w:hAnsi="Arial" w:cs="Arial"/>
          <w:sz w:val="22"/>
          <w:szCs w:val="22"/>
        </w:rPr>
        <w:t>Coping with life stress</w:t>
      </w:r>
    </w:p>
    <w:p w14:paraId="667310D2" w14:textId="6A701109"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7</w:t>
      </w:r>
      <w:r w:rsidR="00914FA9" w:rsidRPr="00B64636">
        <w:rPr>
          <w:rFonts w:ascii="Arial" w:hAnsi="Arial" w:cs="Arial"/>
          <w:sz w:val="22"/>
          <w:szCs w:val="22"/>
        </w:rPr>
        <w:t>,</w:t>
      </w:r>
      <w:r w:rsidRPr="00B64636">
        <w:rPr>
          <w:rFonts w:ascii="Arial" w:hAnsi="Arial" w:cs="Arial"/>
          <w:sz w:val="22"/>
          <w:szCs w:val="22"/>
        </w:rPr>
        <w:t>Avoiding friends who smoke</w:t>
      </w:r>
    </w:p>
    <w:p w14:paraId="675937EE" w14:textId="684A63A1"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8</w:t>
      </w:r>
      <w:r w:rsidR="00914FA9" w:rsidRPr="00B64636">
        <w:rPr>
          <w:rFonts w:ascii="Arial" w:hAnsi="Arial" w:cs="Arial"/>
          <w:sz w:val="22"/>
          <w:szCs w:val="22"/>
        </w:rPr>
        <w:t>,</w:t>
      </w:r>
      <w:r w:rsidRPr="00B64636">
        <w:rPr>
          <w:rFonts w:ascii="Arial" w:hAnsi="Arial" w:cs="Arial"/>
          <w:sz w:val="22"/>
          <w:szCs w:val="22"/>
        </w:rPr>
        <w:t>Other</w:t>
      </w:r>
    </w:p>
    <w:p w14:paraId="42098734" w14:textId="77777777" w:rsidR="00DF3E54" w:rsidRPr="00B64636" w:rsidRDefault="00DF3E54" w:rsidP="00340309">
      <w:pPr>
        <w:ind w:left="900"/>
        <w:rPr>
          <w:rFonts w:ascii="Arial" w:hAnsi="Arial" w:cs="Arial"/>
          <w:bCs/>
          <w:sz w:val="22"/>
          <w:szCs w:val="22"/>
        </w:rPr>
      </w:pPr>
    </w:p>
    <w:p w14:paraId="20E9F715" w14:textId="052288A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ich of the following is true? </w:t>
      </w:r>
    </w:p>
    <w:p w14:paraId="4AB89215" w14:textId="08DCFDC5"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now smoke LESS cigarettes per day than I did a year ago</w:t>
      </w:r>
    </w:p>
    <w:p w14:paraId="25C904F9" w14:textId="21001FB9"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now smoke the SAME number of cigarettes per day as I did a year ago</w:t>
      </w:r>
    </w:p>
    <w:p w14:paraId="2BD09A07" w14:textId="1CCDB5AE"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now smoke MORE cigarettes per day than I did a year ago</w:t>
      </w:r>
    </w:p>
    <w:p w14:paraId="7CB1C2A6" w14:textId="77777777" w:rsidR="00DF3E54" w:rsidRPr="00B64636" w:rsidRDefault="00DF3E54" w:rsidP="00DF3E54">
      <w:pPr>
        <w:rPr>
          <w:rFonts w:ascii="Arial" w:hAnsi="Arial" w:cs="Arial"/>
          <w:sz w:val="22"/>
          <w:szCs w:val="22"/>
        </w:rPr>
      </w:pPr>
    </w:p>
    <w:p w14:paraId="4A855EC7" w14:textId="18E1C531"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hich option would give you the best chance for quitting smoking? (choose only one answer)</w:t>
      </w:r>
    </w:p>
    <w:p w14:paraId="7991D786" w14:textId="1ABF93E7"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Medications</w:t>
      </w:r>
    </w:p>
    <w:p w14:paraId="6B062AB6" w14:textId="4299C788"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ounseling</w:t>
      </w:r>
    </w:p>
    <w:p w14:paraId="66A16BD8" w14:textId="2088723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medications and counseling</w:t>
      </w:r>
    </w:p>
    <w:p w14:paraId="59B334AE" w14:textId="2D937317"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martphone app</w:t>
      </w:r>
    </w:p>
    <w:p w14:paraId="4AF8D0AD" w14:textId="0CB30689"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Both smartphone app and medications</w:t>
      </w:r>
    </w:p>
    <w:p w14:paraId="466A520B" w14:textId="4B0E6CB1"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Quitting “cold turkey” – without counseling or medications</w:t>
      </w:r>
    </w:p>
    <w:p w14:paraId="77DA37A0" w14:textId="77777777" w:rsidR="00DF3E54" w:rsidRPr="00B64636" w:rsidRDefault="00DF3E54" w:rsidP="00DF3E54">
      <w:pPr>
        <w:ind w:left="720" w:firstLine="720"/>
        <w:rPr>
          <w:rFonts w:ascii="Arial" w:hAnsi="Arial" w:cs="Arial"/>
          <w:color w:val="000000"/>
          <w:sz w:val="22"/>
          <w:szCs w:val="22"/>
        </w:rPr>
      </w:pPr>
    </w:p>
    <w:p w14:paraId="0994E7D8" w14:textId="28569DB4" w:rsidR="00DF3E54" w:rsidRPr="00B64636" w:rsidRDefault="00340309" w:rsidP="00DF3E54">
      <w:pPr>
        <w:pStyle w:val="ListParagraph"/>
        <w:numPr>
          <w:ilvl w:val="0"/>
          <w:numId w:val="37"/>
        </w:numPr>
        <w:rPr>
          <w:rFonts w:ascii="Arial" w:hAnsi="Arial" w:cs="Arial"/>
          <w:color w:val="000000"/>
          <w:sz w:val="22"/>
          <w:szCs w:val="22"/>
        </w:rPr>
      </w:pPr>
      <w:r w:rsidRPr="00B64636">
        <w:rPr>
          <w:rFonts w:ascii="Arial" w:hAnsi="Arial" w:cs="Arial"/>
          <w:color w:val="000000"/>
          <w:sz w:val="22"/>
          <w:szCs w:val="22"/>
        </w:rPr>
        <w:t>*</w:t>
      </w:r>
      <w:r w:rsidR="00DF3E54" w:rsidRPr="00B64636">
        <w:rPr>
          <w:rFonts w:ascii="Arial" w:hAnsi="Arial" w:cs="Arial"/>
          <w:color w:val="000000"/>
          <w:sz w:val="22"/>
          <w:szCs w:val="22"/>
        </w:rPr>
        <w:t xml:space="preserve">If you were to try to quit smoking, which of the following would you prefer to receive (check all that apply): </w:t>
      </w:r>
    </w:p>
    <w:p w14:paraId="308F008B" w14:textId="036CA19D" w:rsidR="00DF3E54" w:rsidRPr="00B64636" w:rsidRDefault="00DF3E54" w:rsidP="00DF3E54">
      <w:pPr>
        <w:ind w:left="1080" w:firstLine="36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Medications</w:t>
      </w:r>
    </w:p>
    <w:p w14:paraId="79149B60" w14:textId="7980B94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Group counseling</w:t>
      </w:r>
    </w:p>
    <w:p w14:paraId="2699ABA3" w14:textId="5A51EB28"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martphone app</w:t>
      </w:r>
    </w:p>
    <w:p w14:paraId="705A4622" w14:textId="13B74742"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 In person individual counseling</w:t>
      </w:r>
    </w:p>
    <w:p w14:paraId="52416FDA" w14:textId="79356DC3"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Helpline phone counseling</w:t>
      </w:r>
    </w:p>
    <w:p w14:paraId="336CCE72" w14:textId="11C0DA4A"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above</w:t>
      </w:r>
    </w:p>
    <w:p w14:paraId="7038B37E" w14:textId="77777777" w:rsidR="00DF3E54" w:rsidRPr="00B64636" w:rsidRDefault="00DF3E54" w:rsidP="00DF3E54">
      <w:pPr>
        <w:pStyle w:val="ListParagraph"/>
        <w:ind w:left="900"/>
        <w:rPr>
          <w:rFonts w:ascii="Arial" w:hAnsi="Arial" w:cs="Arial"/>
          <w:bCs/>
          <w:sz w:val="22"/>
          <w:szCs w:val="22"/>
        </w:rPr>
      </w:pPr>
    </w:p>
    <w:p w14:paraId="4A4ADEEF" w14:textId="1DECBF03"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ould you prefer to use tobacco cessation medications if you were to try to quit in the future?</w:t>
      </w:r>
    </w:p>
    <w:p w14:paraId="355761E6" w14:textId="2E82F385"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00E10017" w:rsidRPr="00B64636">
        <w:rPr>
          <w:rFonts w:ascii="Arial" w:hAnsi="Arial" w:cs="Arial"/>
          <w:bCs/>
          <w:sz w:val="22"/>
          <w:szCs w:val="22"/>
        </w:rPr>
        <w:t>No</w:t>
      </w:r>
    </w:p>
    <w:p w14:paraId="74537DAF" w14:textId="70C4F65A"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00E10017" w:rsidRPr="00B64636">
        <w:rPr>
          <w:rFonts w:ascii="Arial" w:hAnsi="Arial" w:cs="Arial"/>
          <w:bCs/>
          <w:sz w:val="22"/>
          <w:szCs w:val="22"/>
        </w:rPr>
        <w:t>Y</w:t>
      </w:r>
      <w:r w:rsidRPr="00B64636">
        <w:rPr>
          <w:rFonts w:ascii="Arial" w:hAnsi="Arial" w:cs="Arial"/>
          <w:bCs/>
          <w:sz w:val="22"/>
          <w:szCs w:val="22"/>
        </w:rPr>
        <w:t>es</w:t>
      </w:r>
    </w:p>
    <w:p w14:paraId="6504A99E" w14:textId="083F1299" w:rsidR="00DF3E54" w:rsidRPr="00B64636" w:rsidRDefault="00DF3E54" w:rsidP="00340309">
      <w:pPr>
        <w:rPr>
          <w:rFonts w:ascii="Arial" w:hAnsi="Arial" w:cs="Arial"/>
          <w:bCs/>
          <w:sz w:val="22"/>
          <w:szCs w:val="22"/>
        </w:rPr>
      </w:pPr>
    </w:p>
    <w:p w14:paraId="37BC851B" w14:textId="1E68878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if you quit for good</w:t>
      </w:r>
      <w:r w:rsidR="00DF3E54" w:rsidRPr="00B64636">
        <w:rPr>
          <w:rFonts w:ascii="Arial" w:hAnsi="Arial" w:cs="Arial"/>
          <w:sz w:val="22"/>
          <w:szCs w:val="22"/>
        </w:rPr>
        <w:t>?</w:t>
      </w:r>
    </w:p>
    <w:p w14:paraId="564B1D52" w14:textId="4F2BCE02"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1AB0BBB1" w14:textId="5E8B118B"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091D342B" w14:textId="182CF424"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4067184F" w14:textId="0F9EB91C"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75%    </w:t>
      </w:r>
    </w:p>
    <w:p w14:paraId="4E1C5B80" w14:textId="57302B35" w:rsidR="00DF3E54" w:rsidRPr="00B64636" w:rsidRDefault="00BE5642" w:rsidP="00DF3E54">
      <w:pPr>
        <w:ind w:left="1440"/>
        <w:rPr>
          <w:rFonts w:ascii="Arial" w:hAnsi="Arial" w:cs="Arial"/>
          <w:b/>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ITELY develop</w:t>
      </w:r>
    </w:p>
    <w:p w14:paraId="30EF1E4F" w14:textId="77777777" w:rsidR="00DF3E54" w:rsidRPr="00B64636" w:rsidRDefault="00DF3E54" w:rsidP="00DF3E54">
      <w:pPr>
        <w:rPr>
          <w:rFonts w:ascii="Arial" w:hAnsi="Arial" w:cs="Arial"/>
          <w:sz w:val="22"/>
          <w:szCs w:val="22"/>
        </w:rPr>
      </w:pPr>
    </w:p>
    <w:p w14:paraId="1A4FE18E" w14:textId="2B24B4D7"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 xml:space="preserve">if you do </w:t>
      </w:r>
      <w:r w:rsidR="00DF3E54" w:rsidRPr="00B64636">
        <w:rPr>
          <w:rFonts w:ascii="Arial" w:hAnsi="Arial" w:cs="Arial"/>
          <w:b/>
          <w:bCs/>
          <w:iCs/>
          <w:sz w:val="22"/>
          <w:szCs w:val="22"/>
        </w:rPr>
        <w:t>NOT</w:t>
      </w:r>
      <w:r w:rsidR="00DF3E54" w:rsidRPr="00B64636">
        <w:rPr>
          <w:rFonts w:ascii="Arial" w:hAnsi="Arial" w:cs="Arial"/>
          <w:bCs/>
          <w:iCs/>
          <w:sz w:val="22"/>
          <w:szCs w:val="22"/>
        </w:rPr>
        <w:t xml:space="preserve"> quit for good</w:t>
      </w:r>
      <w:r w:rsidR="00DF3E54" w:rsidRPr="00B64636">
        <w:rPr>
          <w:rFonts w:ascii="Arial" w:hAnsi="Arial" w:cs="Arial"/>
          <w:sz w:val="22"/>
          <w:szCs w:val="22"/>
        </w:rPr>
        <w:t>?</w:t>
      </w:r>
    </w:p>
    <w:p w14:paraId="058CBF69" w14:textId="6DF66765"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0397C2D0" w14:textId="20E9710C"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b/>
          <w:i/>
          <w:sz w:val="22"/>
          <w:szCs w:val="22"/>
        </w:rPr>
        <w:t xml:space="preserve"> </w:t>
      </w:r>
      <w:r w:rsidR="00DF3E54" w:rsidRPr="00B64636">
        <w:rPr>
          <w:rFonts w:ascii="Arial" w:hAnsi="Arial" w:cs="Arial"/>
          <w:b/>
          <w:sz w:val="22"/>
          <w:szCs w:val="22"/>
        </w:rPr>
        <w:t>25%</w:t>
      </w:r>
    </w:p>
    <w:p w14:paraId="70196AB8" w14:textId="36A2ADCE"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1A2007C9" w14:textId="19F28683"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9D77612" w14:textId="081F1ECB" w:rsidR="00DF3E54" w:rsidRPr="00B64636" w:rsidRDefault="00BE5642"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ATELY develop</w:t>
      </w:r>
    </w:p>
    <w:p w14:paraId="51DC2DB2" w14:textId="77777777" w:rsidR="00DF3E54" w:rsidRPr="00B64636" w:rsidRDefault="00DF3E54" w:rsidP="00340309">
      <w:pPr>
        <w:rPr>
          <w:rFonts w:ascii="Arial" w:hAnsi="Arial" w:cs="Arial"/>
          <w:sz w:val="22"/>
          <w:szCs w:val="22"/>
        </w:rPr>
      </w:pPr>
    </w:p>
    <w:p w14:paraId="06D1E906" w14:textId="3A3A71AD"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How likely is it that you will be a </w:t>
      </w:r>
      <w:r w:rsidR="00DF3E54" w:rsidRPr="00B64636">
        <w:rPr>
          <w:rFonts w:ascii="Arial" w:hAnsi="Arial" w:cs="Arial"/>
          <w:b/>
          <w:sz w:val="22"/>
          <w:szCs w:val="22"/>
        </w:rPr>
        <w:t>NON</w:t>
      </w:r>
      <w:r w:rsidR="00DF3E54" w:rsidRPr="00B64636">
        <w:rPr>
          <w:rFonts w:ascii="Arial" w:hAnsi="Arial" w:cs="Arial"/>
          <w:sz w:val="22"/>
          <w:szCs w:val="22"/>
        </w:rPr>
        <w:t>-smoker 3 months from now?</w:t>
      </w:r>
    </w:p>
    <w:p w14:paraId="2894410A" w14:textId="2CED0500"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100% </w:t>
      </w:r>
      <w:r w:rsidR="00DF3E54" w:rsidRPr="00B64636">
        <w:rPr>
          <w:rFonts w:ascii="Arial" w:hAnsi="Arial" w:cs="Arial"/>
          <w:sz w:val="22"/>
          <w:szCs w:val="22"/>
        </w:rPr>
        <w:t xml:space="preserve">I will DEFINITELY </w:t>
      </w:r>
      <w:r w:rsidR="00DF3E54" w:rsidRPr="00B64636">
        <w:rPr>
          <w:rFonts w:ascii="Arial" w:hAnsi="Arial" w:cs="Arial"/>
          <w:b/>
          <w:sz w:val="22"/>
          <w:szCs w:val="22"/>
        </w:rPr>
        <w:t>NOT</w:t>
      </w:r>
      <w:r w:rsidR="00DF3E54" w:rsidRPr="00B64636">
        <w:rPr>
          <w:rFonts w:ascii="Arial" w:hAnsi="Arial" w:cs="Arial"/>
          <w:sz w:val="22"/>
          <w:szCs w:val="22"/>
        </w:rPr>
        <w:t xml:space="preserve"> be smoking 3 months from now                        </w:t>
      </w:r>
    </w:p>
    <w:p w14:paraId="5A8FD8A6" w14:textId="1BE58DC5"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B774519" w14:textId="507C7DF4"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a 50/50 chance I will be smoking 3 months from now</w:t>
      </w:r>
    </w:p>
    <w:p w14:paraId="09A2C666" w14:textId="52F8ED1B"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44A1E343" w14:textId="32ACFB21" w:rsidR="00DF3E54" w:rsidRPr="00B64636" w:rsidRDefault="00BE5642" w:rsidP="00DF3E54">
      <w:pPr>
        <w:ind w:left="108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0%</w:t>
      </w:r>
      <w:r w:rsidR="00DF3E54" w:rsidRPr="00B64636">
        <w:rPr>
          <w:rFonts w:ascii="Arial" w:hAnsi="Arial" w:cs="Arial"/>
          <w:sz w:val="22"/>
          <w:szCs w:val="22"/>
        </w:rPr>
        <w:t xml:space="preserve">  I will DEFINITELY </w:t>
      </w:r>
      <w:r w:rsidR="00DF3E54" w:rsidRPr="00B64636">
        <w:rPr>
          <w:rFonts w:ascii="Arial" w:hAnsi="Arial" w:cs="Arial"/>
          <w:b/>
          <w:sz w:val="22"/>
          <w:szCs w:val="22"/>
        </w:rPr>
        <w:t>BE</w:t>
      </w:r>
      <w:r w:rsidR="00DF3E54" w:rsidRPr="00B64636">
        <w:rPr>
          <w:rFonts w:ascii="Arial" w:hAnsi="Arial" w:cs="Arial"/>
          <w:sz w:val="22"/>
          <w:szCs w:val="22"/>
        </w:rPr>
        <w:t xml:space="preserve"> smoking 3 months from now</w:t>
      </w:r>
    </w:p>
    <w:p w14:paraId="326C8EB7" w14:textId="77777777" w:rsidR="008D0A60" w:rsidRPr="00B64636" w:rsidRDefault="008D0A60" w:rsidP="008D0A60">
      <w:pPr>
        <w:ind w:left="2160"/>
        <w:rPr>
          <w:rFonts w:ascii="Arial" w:hAnsi="Arial" w:cs="Arial"/>
          <w:bCs/>
          <w:sz w:val="22"/>
          <w:szCs w:val="22"/>
        </w:rPr>
      </w:pPr>
    </w:p>
    <w:p w14:paraId="09ABC9E4"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Which of the following products have you tried, even just one time (click all items that you have used in the past)?</w:t>
      </w:r>
    </w:p>
    <w:p w14:paraId="1E6CE747" w14:textId="312ADE0E"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52F15227" w14:textId="54959A59"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EE98753" w14:textId="0A4F2B51"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Tobacco from a hookah or a waterpipe</w:t>
      </w:r>
    </w:p>
    <w:p w14:paraId="2FF936DF" w14:textId="1A3D73E2"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06BAD9F0" w14:textId="42935415"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Electronic cigarettes, vapes, or other vaping devices </w:t>
      </w:r>
      <w:r w:rsidR="001C1114" w:rsidRPr="00B64636">
        <w:rPr>
          <w:rFonts w:ascii="Arial" w:hAnsi="Arial" w:cs="Arial"/>
          <w:bCs/>
          <w:sz w:val="22"/>
          <w:szCs w:val="22"/>
        </w:rPr>
        <w:t>(ask 31b)</w:t>
      </w:r>
    </w:p>
    <w:p w14:paraId="49478642" w14:textId="290D7F33"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57F6630C" w14:textId="05D58BA4"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Little cigars/cigarillos/bidis </w:t>
      </w:r>
    </w:p>
    <w:p w14:paraId="2242B1BB" w14:textId="6C5ACA53"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73A91BC3" w14:textId="7210B162"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Other tobacco product (besides conventional cigarettes) </w:t>
      </w:r>
    </w:p>
    <w:p w14:paraId="7708FF0E" w14:textId="0571F7B6" w:rsidR="00606402" w:rsidRPr="00B64636" w:rsidRDefault="00606402"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 None of these</w:t>
      </w:r>
    </w:p>
    <w:p w14:paraId="399AF6F6" w14:textId="77777777" w:rsidR="008D0A60" w:rsidRPr="00B64636" w:rsidRDefault="008D0A60" w:rsidP="008D0A60">
      <w:pPr>
        <w:rPr>
          <w:rFonts w:ascii="Arial" w:hAnsi="Arial" w:cs="Arial"/>
          <w:bCs/>
          <w:sz w:val="22"/>
          <w:szCs w:val="22"/>
        </w:rPr>
      </w:pPr>
    </w:p>
    <w:p w14:paraId="0900FD3C" w14:textId="4B27D91D" w:rsidR="008D0A60" w:rsidRPr="00B64636" w:rsidRDefault="00EA07E8" w:rsidP="008D0A60">
      <w:pPr>
        <w:ind w:left="1260"/>
        <w:rPr>
          <w:rFonts w:ascii="Arial" w:hAnsi="Arial" w:cs="Arial"/>
          <w:bCs/>
          <w:sz w:val="22"/>
          <w:szCs w:val="22"/>
        </w:rPr>
      </w:pPr>
      <w:r w:rsidRPr="00B64636">
        <w:rPr>
          <w:rFonts w:ascii="Arial" w:hAnsi="Arial" w:cs="Arial"/>
          <w:bCs/>
          <w:sz w:val="22"/>
          <w:szCs w:val="22"/>
        </w:rPr>
        <w:t>3</w:t>
      </w:r>
      <w:r w:rsidR="001C1114" w:rsidRPr="00B64636">
        <w:rPr>
          <w:rFonts w:ascii="Arial" w:hAnsi="Arial" w:cs="Arial"/>
          <w:bCs/>
          <w:sz w:val="22"/>
          <w:szCs w:val="22"/>
        </w:rPr>
        <w:t>1b</w:t>
      </w:r>
      <w:r w:rsidR="008D0A60" w:rsidRPr="00B64636">
        <w:rPr>
          <w:rFonts w:ascii="Arial" w:hAnsi="Arial" w:cs="Arial"/>
          <w:bCs/>
          <w:sz w:val="22"/>
          <w:szCs w:val="22"/>
        </w:rPr>
        <w:t>. *You reported that you have used e-cigarettes, vapes, or other vaping devices in the past. Which of these types of devices have you used?</w:t>
      </w:r>
    </w:p>
    <w:p w14:paraId="05FF8D50" w14:textId="77777777" w:rsidR="008D0A60" w:rsidRPr="00B64636" w:rsidRDefault="008D0A60" w:rsidP="008D0A60">
      <w:pPr>
        <w:ind w:left="1260"/>
        <w:rPr>
          <w:rFonts w:ascii="Arial" w:hAnsi="Arial" w:cs="Arial"/>
          <w:bCs/>
          <w:sz w:val="22"/>
          <w:szCs w:val="22"/>
        </w:rPr>
      </w:pPr>
    </w:p>
    <w:p w14:paraId="37DCF77A" w14:textId="77777777" w:rsidR="008D0A60" w:rsidRPr="00B64636" w:rsidRDefault="008D0A60" w:rsidP="008D0A60">
      <w:pPr>
        <w:ind w:left="1260"/>
        <w:rPr>
          <w:rFonts w:ascii="Arial" w:hAnsi="Arial" w:cs="Arial"/>
          <w:bCs/>
          <w:sz w:val="22"/>
          <w:szCs w:val="22"/>
        </w:rPr>
      </w:pPr>
      <w:r w:rsidRPr="00B64636">
        <w:rPr>
          <w:noProof/>
        </w:rPr>
        <w:drawing>
          <wp:inline distT="0" distB="0" distL="0" distR="0" wp14:anchorId="494B7B80" wp14:editId="6FCDC460">
            <wp:extent cx="1028700" cy="682405"/>
            <wp:effectExtent l="0" t="0" r="0" b="3810"/>
            <wp:docPr id="17" name="Picture 17" descr="http://mediad.publicbroadcasting.net/p/michigan/files/201406/electronic-cigaret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ediad.publicbroadcasting.net/p/michigan/files/201406/electronic-cigarett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32123" cy="684675"/>
                    </a:xfrm>
                    <a:prstGeom prst="rect">
                      <a:avLst/>
                    </a:prstGeom>
                    <a:noFill/>
                    <a:ln>
                      <a:noFill/>
                    </a:ln>
                  </pic:spPr>
                </pic:pic>
              </a:graphicData>
            </a:graphic>
          </wp:inline>
        </w:drawing>
      </w:r>
      <w:r w:rsidRPr="00B64636">
        <w:rPr>
          <w:rFonts w:ascii="Arial" w:hAnsi="Arial" w:cs="Arial"/>
          <w:bCs/>
          <w:sz w:val="22"/>
          <w:szCs w:val="22"/>
        </w:rPr>
        <w:t xml:space="preserve">  1st generation e-cigarette (aka., e-cigarette, cig-a-likes – similar to </w:t>
      </w:r>
      <w:proofErr w:type="spellStart"/>
      <w:r w:rsidRPr="00B64636">
        <w:rPr>
          <w:rFonts w:ascii="Arial" w:hAnsi="Arial" w:cs="Arial"/>
          <w:bCs/>
          <w:sz w:val="22"/>
          <w:szCs w:val="22"/>
        </w:rPr>
        <w:t>blu</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vuse</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MarkTen</w:t>
      </w:r>
      <w:proofErr w:type="spellEnd"/>
      <w:r w:rsidRPr="00B64636">
        <w:rPr>
          <w:rFonts w:ascii="Arial" w:hAnsi="Arial" w:cs="Arial"/>
          <w:bCs/>
          <w:sz w:val="22"/>
          <w:szCs w:val="22"/>
        </w:rPr>
        <w:t xml:space="preserve"> or NJOY e-cigarettes)</w:t>
      </w:r>
    </w:p>
    <w:p w14:paraId="330ECCC0"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22"/>
          <w:szCs w:val="22"/>
        </w:rPr>
        <w:lastRenderedPageBreak/>
        <w:drawing>
          <wp:inline distT="0" distB="0" distL="0" distR="0" wp14:anchorId="43F37FC6" wp14:editId="6F79B428">
            <wp:extent cx="1190625" cy="790575"/>
            <wp:effectExtent l="0" t="0" r="9525" b="9525"/>
            <wp:docPr id="18" name="Picture 18" descr="https://ouhsc.qualtrics.com/CP/Graphic.php?IM=IM_0v6mNQWappLT6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ouhsc.qualtrics.com/CP/Graphic.php?IM=IM_0v6mNQWappLT6Rf"/>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1190625" cy="790575"/>
                    </a:xfrm>
                    <a:prstGeom prst="rect">
                      <a:avLst/>
                    </a:prstGeom>
                    <a:noFill/>
                    <a:ln>
                      <a:noFill/>
                    </a:ln>
                  </pic:spPr>
                </pic:pic>
              </a:graphicData>
            </a:graphic>
          </wp:inline>
        </w:drawing>
      </w:r>
      <w:r w:rsidRPr="00B64636">
        <w:rPr>
          <w:rFonts w:ascii="Arial" w:hAnsi="Arial" w:cs="Arial"/>
          <w:sz w:val="22"/>
          <w:szCs w:val="22"/>
        </w:rPr>
        <w:t xml:space="preserve"> 2nd generation e-cigarette (aka., Tank-system, </w:t>
      </w:r>
      <w:proofErr w:type="spellStart"/>
      <w:r w:rsidRPr="00B64636">
        <w:rPr>
          <w:rFonts w:ascii="Arial" w:hAnsi="Arial" w:cs="Arial"/>
          <w:sz w:val="22"/>
          <w:szCs w:val="22"/>
        </w:rPr>
        <w:t>eGo</w:t>
      </w:r>
      <w:proofErr w:type="spellEnd"/>
      <w:r w:rsidRPr="00B64636">
        <w:rPr>
          <w:rFonts w:ascii="Arial" w:hAnsi="Arial" w:cs="Arial"/>
          <w:sz w:val="22"/>
          <w:szCs w:val="22"/>
        </w:rPr>
        <w:t>-style, vape pen, e-hookah)</w:t>
      </w:r>
    </w:p>
    <w:p w14:paraId="59D1BBE3"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18"/>
          <w:szCs w:val="18"/>
        </w:rPr>
        <w:drawing>
          <wp:inline distT="0" distB="0" distL="0" distR="0" wp14:anchorId="2B014B95" wp14:editId="6BBD6014">
            <wp:extent cx="1190625" cy="819150"/>
            <wp:effectExtent l="0" t="0" r="9525" b="0"/>
            <wp:docPr id="19" name="Picture 19" descr="https://ouhsc.qualtrics.com/CP/Graphic.php?IM=IM_6G7VXfJpi0mCLX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ouhsc.qualtrics.com/CP/Graphic.php?IM=IM_6G7VXfJpi0mCLXv"/>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Pr="00B64636">
        <w:rPr>
          <w:rFonts w:ascii="Arial" w:hAnsi="Arial" w:cs="Arial"/>
          <w:sz w:val="22"/>
          <w:szCs w:val="22"/>
        </w:rPr>
        <w:t xml:space="preserve"> 3rd generation e-cigarette (aka., mod devices, mechanical mod, APV, rebuildable tanks, rebuildable atomizers, rebuildable drip tanks)</w:t>
      </w:r>
    </w:p>
    <w:p w14:paraId="5E21E102" w14:textId="77777777" w:rsidR="008D0A60" w:rsidRPr="00B64636" w:rsidRDefault="008D0A60" w:rsidP="008D0A60">
      <w:pPr>
        <w:ind w:left="1260"/>
        <w:rPr>
          <w:rFonts w:ascii="Arial" w:hAnsi="Arial" w:cs="Arial"/>
          <w:sz w:val="22"/>
          <w:szCs w:val="22"/>
        </w:rPr>
      </w:pPr>
    </w:p>
    <w:p w14:paraId="54C1F8FE"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Do you regularly use any other form of tobacco (example cigar, pipe, chewing tobacco or snuff, dip, e-cigarettes)?</w:t>
      </w:r>
    </w:p>
    <w:p w14:paraId="307A1E5D" w14:textId="0038C562" w:rsidR="008D0A60" w:rsidRPr="00B64636" w:rsidRDefault="008D0A60" w:rsidP="008D0A60">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w:t>
      </w:r>
    </w:p>
    <w:p w14:paraId="57EB9373" w14:textId="1CF8DFED"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Yes</w:t>
      </w:r>
    </w:p>
    <w:p w14:paraId="03848F6D" w14:textId="77777777" w:rsidR="008D0A60" w:rsidRPr="00B64636" w:rsidRDefault="008D0A60" w:rsidP="008D0A60">
      <w:pPr>
        <w:ind w:left="1440"/>
        <w:rPr>
          <w:rFonts w:ascii="Arial" w:hAnsi="Arial" w:cs="Arial"/>
          <w:bCs/>
          <w:sz w:val="22"/>
          <w:szCs w:val="22"/>
        </w:rPr>
      </w:pPr>
    </w:p>
    <w:p w14:paraId="0F7F0A9D"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 xml:space="preserve">*Which of the following products have you used in the past 30 days? (Click all items that you have used in the past 30 days). </w:t>
      </w:r>
    </w:p>
    <w:p w14:paraId="17C6DD7D" w14:textId="12B337BB"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432BBD95" w14:textId="006DBE61"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014C750" w14:textId="0D2D409F"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Tobacco from a hookah or a waterpipe </w:t>
      </w:r>
    </w:p>
    <w:p w14:paraId="382EF4CC" w14:textId="1C14BBC7"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7C71FA71" w14:textId="6274801E"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Electronic cigarettes, vapes, or other vaping devices </w:t>
      </w:r>
    </w:p>
    <w:p w14:paraId="3BA1C1B4" w14:textId="2A63F7A6"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4790EB95" w14:textId="582056F2"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Little cigars/cigarillos/bidis</w:t>
      </w:r>
    </w:p>
    <w:p w14:paraId="1DAAA120" w14:textId="6BB4723B"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35F414FA" w14:textId="048F25FE"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Other tobacco product (besides conventional cigarettes)</w:t>
      </w:r>
    </w:p>
    <w:p w14:paraId="6FD5982E" w14:textId="02B12BC3" w:rsidR="008D0A60" w:rsidRPr="00B64636" w:rsidRDefault="008D0A60"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I have not used any of the above tobacco products in the past 30 days </w:t>
      </w:r>
    </w:p>
    <w:p w14:paraId="4095B9C4" w14:textId="77777777" w:rsidR="00F479C0" w:rsidRPr="00B64636" w:rsidRDefault="00F479C0" w:rsidP="00F479C0">
      <w:pPr>
        <w:autoSpaceDE/>
        <w:autoSpaceDN/>
        <w:adjustRightInd/>
        <w:ind w:left="720"/>
        <w:rPr>
          <w:rFonts w:ascii="Arial" w:hAnsi="Arial" w:cs="Arial"/>
          <w:sz w:val="22"/>
          <w:szCs w:val="22"/>
        </w:rPr>
      </w:pPr>
    </w:p>
    <w:p w14:paraId="4B046D98" w14:textId="39177240"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o you have a spouse or partner? </w:t>
      </w:r>
    </w:p>
    <w:p w14:paraId="03ED2E73" w14:textId="61E88AF0"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Skip to 3</w:t>
      </w:r>
      <w:r w:rsidR="00EA3C36" w:rsidRPr="00B64636">
        <w:rPr>
          <w:rFonts w:ascii="Arial" w:hAnsi="Arial" w:cs="Arial"/>
          <w:sz w:val="22"/>
          <w:szCs w:val="22"/>
        </w:rPr>
        <w:t>6</w:t>
      </w:r>
      <w:r w:rsidRPr="00B64636">
        <w:rPr>
          <w:rFonts w:ascii="Arial" w:hAnsi="Arial" w:cs="Arial"/>
          <w:sz w:val="22"/>
          <w:szCs w:val="22"/>
        </w:rPr>
        <w:t>)</w:t>
      </w:r>
    </w:p>
    <w:p w14:paraId="3D1B972B" w14:textId="312714BF"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831899" w14:textId="77777777" w:rsidR="00F479C0" w:rsidRPr="00B64636" w:rsidRDefault="00F479C0" w:rsidP="00F479C0">
      <w:pPr>
        <w:rPr>
          <w:rFonts w:ascii="Arial" w:hAnsi="Arial" w:cs="Arial"/>
          <w:sz w:val="22"/>
          <w:szCs w:val="22"/>
        </w:rPr>
      </w:pPr>
    </w:p>
    <w:p w14:paraId="4E538677" w14:textId="62AF3E1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Does your spouse/partner smoke?</w:t>
      </w:r>
    </w:p>
    <w:p w14:paraId="755A57BF" w14:textId="4353C205"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5E53665" w14:textId="7F472376"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5648BD8" w14:textId="77777777" w:rsidR="00F479C0" w:rsidRPr="00B64636" w:rsidRDefault="00F479C0" w:rsidP="00F479C0">
      <w:pPr>
        <w:rPr>
          <w:rFonts w:ascii="Arial" w:hAnsi="Arial" w:cs="Arial"/>
          <w:sz w:val="22"/>
          <w:szCs w:val="22"/>
        </w:rPr>
      </w:pPr>
    </w:p>
    <w:p w14:paraId="5D55BE6D" w14:textId="77EEBDC4"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day, how many smokers are you around?     ______________smokers </w:t>
      </w:r>
    </w:p>
    <w:p w14:paraId="3D773716" w14:textId="77777777" w:rsidR="00F479C0" w:rsidRPr="00B64636" w:rsidRDefault="00F479C0" w:rsidP="00F479C0">
      <w:pPr>
        <w:rPr>
          <w:rFonts w:ascii="Arial" w:hAnsi="Arial" w:cs="Arial"/>
          <w:sz w:val="22"/>
          <w:szCs w:val="22"/>
        </w:rPr>
      </w:pPr>
    </w:p>
    <w:p w14:paraId="21891884" w14:textId="1CF3033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end, how many smokers are you around?     ______________smokers </w:t>
      </w:r>
    </w:p>
    <w:p w14:paraId="237E4B68" w14:textId="77777777" w:rsidR="00F479C0" w:rsidRPr="00B64636" w:rsidRDefault="00F479C0" w:rsidP="00F479C0">
      <w:pPr>
        <w:ind w:left="720"/>
        <w:rPr>
          <w:rFonts w:ascii="Arial" w:hAnsi="Arial" w:cs="Arial"/>
          <w:bCs/>
          <w:sz w:val="22"/>
          <w:szCs w:val="22"/>
        </w:rPr>
      </w:pPr>
    </w:p>
    <w:p w14:paraId="3F1FAB40" w14:textId="31CFF887"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How many close friends do you have?</w:t>
      </w:r>
      <w:r w:rsidR="00F479C0" w:rsidRPr="00B64636">
        <w:t xml:space="preserve"> </w:t>
      </w:r>
      <w:r w:rsidR="00F479C0" w:rsidRPr="00B64636">
        <w:rPr>
          <w:rFonts w:ascii="Arial" w:hAnsi="Arial" w:cs="Arial"/>
          <w:sz w:val="22"/>
          <w:szCs w:val="22"/>
        </w:rPr>
        <w:t>It is okay to count family members if you consider them your best friends. _____________</w:t>
      </w:r>
    </w:p>
    <w:p w14:paraId="3CF98141" w14:textId="77777777" w:rsidR="00F479C0" w:rsidRPr="00B64636" w:rsidRDefault="00F479C0" w:rsidP="00F479C0">
      <w:pPr>
        <w:widowControl/>
        <w:autoSpaceDE/>
        <w:autoSpaceDN/>
        <w:adjustRightInd/>
        <w:ind w:left="720"/>
        <w:contextualSpacing/>
        <w:rPr>
          <w:rFonts w:ascii="Arial" w:hAnsi="Arial" w:cs="Arial"/>
          <w:sz w:val="22"/>
          <w:szCs w:val="22"/>
        </w:rPr>
      </w:pPr>
    </w:p>
    <w:p w14:paraId="4AE06DA2" w14:textId="127E23D2"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 xml:space="preserve">How many of these close </w:t>
      </w:r>
      <w:proofErr w:type="gramStart"/>
      <w:r w:rsidR="00F479C0" w:rsidRPr="00B64636">
        <w:rPr>
          <w:rFonts w:ascii="Arial" w:hAnsi="Arial" w:cs="Arial"/>
          <w:sz w:val="22"/>
          <w:szCs w:val="22"/>
        </w:rPr>
        <w:t>friends</w:t>
      </w:r>
      <w:proofErr w:type="gramEnd"/>
      <w:r w:rsidR="00F479C0" w:rsidRPr="00B64636">
        <w:rPr>
          <w:rFonts w:ascii="Arial" w:hAnsi="Arial" w:cs="Arial"/>
          <w:sz w:val="22"/>
          <w:szCs w:val="22"/>
        </w:rPr>
        <w:t xml:space="preserve"> smoke? ____________</w:t>
      </w:r>
    </w:p>
    <w:p w14:paraId="1EDAC395" w14:textId="77777777" w:rsidR="00F479C0" w:rsidRPr="00B64636" w:rsidRDefault="00F479C0" w:rsidP="00F479C0">
      <w:pPr>
        <w:widowControl/>
        <w:autoSpaceDE/>
        <w:autoSpaceDN/>
        <w:adjustRightInd/>
        <w:ind w:left="720"/>
        <w:contextualSpacing/>
        <w:rPr>
          <w:rFonts w:ascii="Arial" w:hAnsi="Arial" w:cs="Arial"/>
          <w:sz w:val="22"/>
          <w:szCs w:val="22"/>
        </w:rPr>
      </w:pPr>
    </w:p>
    <w:p w14:paraId="38BEBE21" w14:textId="0C30DB6D" w:rsidR="003473DD" w:rsidRPr="00B64636" w:rsidRDefault="00340309" w:rsidP="004B458C">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How many of your 5 best friends smoke? It is okay to count family members if you consider them your best friends.___________</w:t>
      </w:r>
    </w:p>
    <w:p w14:paraId="5A038B26" w14:textId="77777777" w:rsidR="00AA538C" w:rsidRPr="00B64636" w:rsidRDefault="00AA538C" w:rsidP="004B458C">
      <w:pPr>
        <w:ind w:left="900"/>
        <w:rPr>
          <w:rFonts w:ascii="Arial" w:hAnsi="Arial" w:cs="Arial"/>
          <w:bCs/>
          <w:sz w:val="22"/>
          <w:szCs w:val="22"/>
        </w:rPr>
      </w:pPr>
    </w:p>
    <w:p w14:paraId="4D064C11" w14:textId="2D8CC8D1" w:rsidR="00BD501B" w:rsidRPr="00B64636" w:rsidRDefault="00AA538C">
      <w:pPr>
        <w:widowControl/>
        <w:autoSpaceDE/>
        <w:autoSpaceDN/>
        <w:adjustRightInd/>
        <w:spacing w:after="200" w:line="276" w:lineRule="auto"/>
        <w:rPr>
          <w:rFonts w:ascii="Arial" w:hAnsi="Arial" w:cs="Times New Roman"/>
          <w:b/>
          <w:i/>
          <w:color w:val="000000"/>
          <w:sz w:val="22"/>
          <w:szCs w:val="22"/>
        </w:rPr>
      </w:pPr>
      <w:r w:rsidRPr="00B64636">
        <w:rPr>
          <w:rFonts w:ascii="Arial" w:hAnsi="Arial" w:cs="Arial"/>
          <w:sz w:val="22"/>
          <w:szCs w:val="22"/>
        </w:rPr>
        <w:t xml:space="preserve">         </w:t>
      </w:r>
      <w:r w:rsidR="007D6B59" w:rsidRPr="00B64636">
        <w:rPr>
          <w:rFonts w:ascii="Arial" w:hAnsi="Arial" w:cs="Arial"/>
          <w:sz w:val="22"/>
          <w:szCs w:val="22"/>
        </w:rPr>
        <w:t xml:space="preserve">Items marked with * will also be asked at the 1 month, 3 month, and </w:t>
      </w:r>
      <w:proofErr w:type="gramStart"/>
      <w:r w:rsidR="007D6B59" w:rsidRPr="00B64636">
        <w:rPr>
          <w:rFonts w:ascii="Arial" w:hAnsi="Arial" w:cs="Arial"/>
          <w:sz w:val="22"/>
          <w:szCs w:val="22"/>
        </w:rPr>
        <w:t>6 month</w:t>
      </w:r>
      <w:proofErr w:type="gramEnd"/>
      <w:r w:rsidR="007D6B59" w:rsidRPr="00B64636">
        <w:rPr>
          <w:rFonts w:ascii="Arial" w:hAnsi="Arial" w:cs="Arial"/>
          <w:sz w:val="22"/>
          <w:szCs w:val="22"/>
        </w:rPr>
        <w:t xml:space="preserve"> follow-up visits.</w:t>
      </w:r>
      <w:bookmarkStart w:id="34" w:name="_Toc489888137"/>
    </w:p>
    <w:p w14:paraId="6FCD978E"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bookmarkStart w:id="35" w:name="_Toc489888138"/>
      <w:bookmarkEnd w:id="34"/>
      <w:r w:rsidRPr="00B64636">
        <w:rPr>
          <w:rFonts w:ascii="Arial" w:hAnsi="Arial" w:cs="Times New Roman"/>
          <w:b/>
          <w:i/>
          <w:color w:val="000000"/>
          <w:sz w:val="22"/>
          <w:szCs w:val="22"/>
        </w:rPr>
        <w:br w:type="page"/>
      </w:r>
    </w:p>
    <w:p w14:paraId="75CFD80C" w14:textId="0E3058DC" w:rsidR="00A14A90" w:rsidRPr="00B64636" w:rsidRDefault="00A14A90" w:rsidP="00A14A90">
      <w:pPr>
        <w:keepNext/>
        <w:widowControl/>
        <w:jc w:val="center"/>
        <w:outlineLvl w:val="1"/>
        <w:rPr>
          <w:rFonts w:ascii="Arial" w:hAnsi="Arial" w:cs="Times New Roman"/>
          <w:b/>
          <w:i/>
          <w:iCs/>
          <w:color w:val="000000"/>
          <w:sz w:val="22"/>
          <w:szCs w:val="22"/>
        </w:rPr>
      </w:pPr>
      <w:bookmarkStart w:id="36" w:name="_Toc49423571"/>
      <w:r w:rsidRPr="00B64636">
        <w:rPr>
          <w:rFonts w:ascii="Arial" w:hAnsi="Arial" w:cs="Times New Roman"/>
          <w:b/>
          <w:i/>
          <w:color w:val="000000"/>
          <w:sz w:val="22"/>
          <w:szCs w:val="22"/>
        </w:rPr>
        <w:lastRenderedPageBreak/>
        <w:t>Heaviness of Smoking Index</w:t>
      </w:r>
      <w:bookmarkEnd w:id="35"/>
      <w:bookmarkEnd w:id="36"/>
    </w:p>
    <w:p w14:paraId="41A036ED" w14:textId="77777777" w:rsidR="00A14A90" w:rsidRPr="00B64636" w:rsidRDefault="00A14A90" w:rsidP="00A14A90">
      <w:pPr>
        <w:rPr>
          <w:rFonts w:ascii="Arial" w:hAnsi="Arial" w:cs="Arial"/>
          <w:iCs/>
          <w:sz w:val="22"/>
          <w:szCs w:val="22"/>
        </w:rPr>
      </w:pPr>
    </w:p>
    <w:p w14:paraId="3A67F199" w14:textId="38DDFAF0" w:rsidR="00A14A90" w:rsidRPr="00B64636" w:rsidRDefault="00A14A90" w:rsidP="00A14A90">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Heaviness of Smoking Index (HSI)</w:t>
      </w:r>
      <w:r w:rsidRPr="00B64636">
        <w:rPr>
          <w:rFonts w:ascii="Arial" w:hAnsi="Arial" w:cs="Arial"/>
          <w:iCs/>
          <w:sz w:val="22"/>
          <w:szCs w:val="22"/>
        </w:rPr>
        <w:t xml:space="preserve"> is a 2-item measure commonly used to assess nicotine dependence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Kozlowski&lt;/Author&gt;&lt;Year&gt;1994&lt;/Year&gt;&lt;RecNum&gt;431&lt;/RecNum&gt;&lt;DisplayText&gt;(Kozlowski, Porter, Orleans, Pope, &amp;amp; Heatherton, 1994)&lt;/DisplayText&gt;&lt;record&gt;&lt;rec-number&gt;431&lt;/rec-number&gt;&lt;foreign-keys&gt;&lt;key app="EN" db-id="2trpde5v9e95efe20fm5d0dcfd5fp2ve92rd"&gt;431&lt;/key&gt;&lt;/foreign-keys&gt;&lt;ref-type name="Journal Article"&gt;17&lt;/ref-type&gt;&lt;contributors&gt;&lt;authors&gt;&lt;author&gt;Kozlowski, L. T.&lt;/author&gt;&lt;author&gt;Porter, C. Q.&lt;/author&gt;&lt;author&gt;Orleans, C. T.&lt;/author&gt;&lt;author&gt;Pope, M. A.&lt;/author&gt;&lt;author&gt;Heatherton, T.&lt;/author&gt;&lt;/authors&gt;&lt;/contributors&gt;&lt;auth-address&gt;Program in Biobehavioral Health, Penn State University, University Park 16802.&lt;/auth-address&gt;&lt;titles&gt;&lt;title&gt;Predicting smoking cessation with self-reported measures of nicotine dependence: FTQ, FTND, and HSI&lt;/title&gt;&lt;secondary-title&gt;Drug &amp;amp; Alcohol Dependence&lt;/secondary-title&gt;&lt;/titles&gt;&lt;periodical&gt;&lt;full-title&gt;Drug and Alcohol Dependence&lt;/full-title&gt;&lt;abbr-1&gt;Drug Alcohol Depend.&lt;/abbr-1&gt;&lt;abbr-2&gt;Drug Alcohol Depend&lt;/abbr-2&gt;&lt;abbr-3&gt;Drug &amp;amp; Alcohol Dependence&lt;/abbr-3&gt;&lt;/periodical&gt;&lt;pages&gt;211-216&lt;/pages&gt;&lt;volume&gt;34&lt;/volume&gt;&lt;number&gt;3&lt;/number&gt;&lt;dates&gt;&lt;year&gt;1994&lt;/year&gt;&lt;pub-dates&gt;&lt;date&gt;Feb&lt;/date&gt;&lt;/pub-dates&gt;&lt;/dates&gt;&lt;accession-num&gt;8033758&lt;/accession-num&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4" w:tooltip="Kozlowski, 1994 #431" w:history="1">
        <w:r w:rsidR="007B095A" w:rsidRPr="00B64636">
          <w:rPr>
            <w:rFonts w:ascii="Arial" w:hAnsi="Arial" w:cs="Arial"/>
            <w:iCs/>
            <w:noProof/>
            <w:sz w:val="22"/>
            <w:szCs w:val="22"/>
          </w:rPr>
          <w:t>Kozlowski, Porter, Orleans, Pope, &amp; Heatherton, 1994</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ssess level of daily smoking and time to first cigarette upon waking in the morning.</w:t>
      </w:r>
    </w:p>
    <w:p w14:paraId="2047A1B1" w14:textId="77777777" w:rsidR="00E10017" w:rsidRPr="00B64636" w:rsidRDefault="00E10017" w:rsidP="00A14A90">
      <w:pPr>
        <w:ind w:left="360"/>
        <w:rPr>
          <w:rFonts w:ascii="Arial" w:hAnsi="Arial" w:cs="Arial"/>
          <w:iCs/>
          <w:sz w:val="22"/>
          <w:szCs w:val="22"/>
        </w:rPr>
      </w:pPr>
    </w:p>
    <w:p w14:paraId="7712BFB1" w14:textId="60C12A13" w:rsidR="00E10017" w:rsidRPr="00B64636" w:rsidRDefault="00E10017" w:rsidP="00A14A90">
      <w:pPr>
        <w:ind w:left="360"/>
        <w:rPr>
          <w:rFonts w:ascii="Arial" w:hAnsi="Arial" w:cs="Arial"/>
          <w:iCs/>
          <w:sz w:val="22"/>
          <w:szCs w:val="22"/>
        </w:rPr>
      </w:pPr>
      <w:r w:rsidRPr="00B64636">
        <w:rPr>
          <w:rFonts w:ascii="Arial" w:hAnsi="Arial" w:cs="Arial"/>
          <w:iCs/>
          <w:sz w:val="22"/>
          <w:szCs w:val="22"/>
        </w:rPr>
        <w:t>These questions will only be asked to</w:t>
      </w:r>
      <w:r w:rsidR="007C05A9" w:rsidRPr="00B64636">
        <w:rPr>
          <w:rFonts w:ascii="Arial" w:hAnsi="Arial" w:cs="Arial"/>
          <w:iCs/>
          <w:sz w:val="22"/>
          <w:szCs w:val="22"/>
        </w:rPr>
        <w:t xml:space="preserve"> current</w:t>
      </w:r>
      <w:r w:rsidRPr="00B64636">
        <w:rPr>
          <w:rFonts w:ascii="Arial" w:hAnsi="Arial" w:cs="Arial"/>
          <w:iCs/>
          <w:sz w:val="22"/>
          <w:szCs w:val="22"/>
        </w:rPr>
        <w:t xml:space="preserve"> smokers. </w:t>
      </w:r>
    </w:p>
    <w:p w14:paraId="40AC49B5" w14:textId="77777777" w:rsidR="00A14A90" w:rsidRPr="00B64636" w:rsidRDefault="00A14A90" w:rsidP="00A14A90">
      <w:pPr>
        <w:rPr>
          <w:rFonts w:ascii="Arial" w:hAnsi="Arial" w:cs="Arial"/>
          <w:sz w:val="22"/>
          <w:szCs w:val="22"/>
        </w:rPr>
      </w:pPr>
    </w:p>
    <w:p w14:paraId="2C947767" w14:textId="77777777" w:rsidR="00A14A90" w:rsidRPr="00B64636" w:rsidRDefault="00A14A90" w:rsidP="00A14A90">
      <w:pPr>
        <w:rPr>
          <w:rFonts w:ascii="Arial" w:hAnsi="Arial" w:cs="Arial"/>
          <w:sz w:val="22"/>
          <w:szCs w:val="22"/>
        </w:rPr>
      </w:pPr>
    </w:p>
    <w:p w14:paraId="56B56B4E"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many cigarettes do you smoke each day?</w:t>
      </w:r>
    </w:p>
    <w:p w14:paraId="08E274B8" w14:textId="67286A6A"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10 or fewer</w:t>
      </w:r>
    </w:p>
    <w:p w14:paraId="72A4611A" w14:textId="14874ACA"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11 to 20 per day</w:t>
      </w:r>
    </w:p>
    <w:p w14:paraId="272E0D5F" w14:textId="254CD88A"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21 to 30 per day</w:t>
      </w:r>
    </w:p>
    <w:p w14:paraId="2CC3B0C8" w14:textId="101BDF9B"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31 or more per day</w:t>
      </w:r>
    </w:p>
    <w:p w14:paraId="6A61B621" w14:textId="77777777" w:rsidR="00A14A90" w:rsidRPr="00B64636" w:rsidRDefault="00A14A90" w:rsidP="00A14A90">
      <w:pPr>
        <w:rPr>
          <w:rFonts w:ascii="Arial" w:hAnsi="Arial" w:cs="Arial"/>
          <w:sz w:val="22"/>
          <w:szCs w:val="22"/>
        </w:rPr>
      </w:pPr>
    </w:p>
    <w:p w14:paraId="41950926"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soon after you wake up do you smoke your first cigarette?</w:t>
      </w:r>
    </w:p>
    <w:p w14:paraId="0D8CC5A2" w14:textId="185DFD00"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after 60 minutes</w:t>
      </w:r>
    </w:p>
    <w:p w14:paraId="6C868E9F" w14:textId="68BFAB9C"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31 to 60 minutes</w:t>
      </w:r>
    </w:p>
    <w:p w14:paraId="011A6180" w14:textId="1C276BDF"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6 to 30 minutes</w:t>
      </w:r>
    </w:p>
    <w:p w14:paraId="6C1B292A" w14:textId="2F620894"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within 5 minutes</w:t>
      </w:r>
    </w:p>
    <w:p w14:paraId="79A3460F" w14:textId="77777777" w:rsidR="00A14A90" w:rsidRPr="00B64636" w:rsidRDefault="00A14A90" w:rsidP="00086F0A">
      <w:pPr>
        <w:rPr>
          <w:rFonts w:ascii="Arial" w:hAnsi="Arial" w:cs="Arial"/>
          <w:sz w:val="22"/>
          <w:szCs w:val="22"/>
        </w:rPr>
      </w:pPr>
    </w:p>
    <w:p w14:paraId="6CBBFBA3" w14:textId="77777777" w:rsidR="00F62FDA" w:rsidRPr="00B64636" w:rsidRDefault="00F62FDA" w:rsidP="00DA49F5">
      <w:pPr>
        <w:pStyle w:val="Heading2"/>
        <w:jc w:val="center"/>
        <w:rPr>
          <w:i/>
        </w:rPr>
      </w:pPr>
    </w:p>
    <w:p w14:paraId="50EE1794" w14:textId="77777777" w:rsidR="00A14A90" w:rsidRPr="00B64636" w:rsidRDefault="00A14A90" w:rsidP="00086F0A"/>
    <w:p w14:paraId="590B5C9C" w14:textId="77777777" w:rsidR="00A14A90" w:rsidRPr="00B64636" w:rsidRDefault="00A14A90" w:rsidP="00086F0A"/>
    <w:p w14:paraId="23ECB054" w14:textId="77777777" w:rsidR="00A14A90" w:rsidRPr="00B64636" w:rsidRDefault="00A14A90" w:rsidP="00086F0A"/>
    <w:p w14:paraId="4A355052" w14:textId="77777777" w:rsidR="00A14A90" w:rsidRPr="00B64636" w:rsidRDefault="00A14A90" w:rsidP="00086F0A"/>
    <w:p w14:paraId="7A573067" w14:textId="77777777" w:rsidR="00A14A90" w:rsidRPr="00B64636" w:rsidRDefault="00A14A90" w:rsidP="00086F0A"/>
    <w:p w14:paraId="7DE8DEB8" w14:textId="77777777" w:rsidR="00A14A90" w:rsidRPr="00B64636" w:rsidRDefault="00A14A90" w:rsidP="00086F0A"/>
    <w:p w14:paraId="69B52A0F" w14:textId="77777777" w:rsidR="00A14A90" w:rsidRPr="00B64636" w:rsidRDefault="00A14A90" w:rsidP="00086F0A"/>
    <w:p w14:paraId="661B6CF8" w14:textId="77777777" w:rsidR="00A14A90" w:rsidRPr="00B64636" w:rsidRDefault="00A14A90" w:rsidP="00086F0A"/>
    <w:p w14:paraId="45305909" w14:textId="77777777" w:rsidR="00A14A90" w:rsidRPr="00B64636" w:rsidRDefault="00A14A90" w:rsidP="00086F0A"/>
    <w:p w14:paraId="6AD47A2B" w14:textId="77777777" w:rsidR="00A14A90" w:rsidRPr="00B64636" w:rsidRDefault="00A14A90" w:rsidP="00086F0A"/>
    <w:p w14:paraId="745FC3E5" w14:textId="77777777" w:rsidR="00A14A90" w:rsidRPr="00B64636" w:rsidRDefault="00A14A90" w:rsidP="00086F0A"/>
    <w:p w14:paraId="18EB2733" w14:textId="77777777" w:rsidR="00A14A90" w:rsidRPr="00B64636" w:rsidRDefault="00A14A90" w:rsidP="00086F0A"/>
    <w:p w14:paraId="104B7E83" w14:textId="77777777" w:rsidR="00A14A90" w:rsidRPr="00B64636" w:rsidRDefault="00A14A90" w:rsidP="00086F0A"/>
    <w:p w14:paraId="3B4116CC" w14:textId="77777777" w:rsidR="00A14A90" w:rsidRPr="00B64636" w:rsidRDefault="00A14A90" w:rsidP="00086F0A"/>
    <w:p w14:paraId="4B145438" w14:textId="77777777" w:rsidR="00A14A90" w:rsidRPr="00B64636" w:rsidRDefault="00A14A90" w:rsidP="00086F0A"/>
    <w:p w14:paraId="65EFC674" w14:textId="77777777" w:rsidR="00A14A90" w:rsidRPr="00B64636" w:rsidRDefault="00A14A90" w:rsidP="00086F0A"/>
    <w:p w14:paraId="3A9D2F60" w14:textId="77777777" w:rsidR="00A14A90" w:rsidRPr="00B64636" w:rsidRDefault="00A14A90" w:rsidP="00086F0A"/>
    <w:p w14:paraId="3B2F4A8B" w14:textId="77777777" w:rsidR="00A14A90" w:rsidRPr="00B64636" w:rsidRDefault="00A14A90" w:rsidP="00086F0A"/>
    <w:p w14:paraId="204B9A14" w14:textId="77777777" w:rsidR="00A14A90" w:rsidRPr="00B64636" w:rsidRDefault="00A14A90" w:rsidP="00086F0A"/>
    <w:p w14:paraId="0F62B41B" w14:textId="77777777" w:rsidR="00A14A90" w:rsidRPr="00B64636" w:rsidRDefault="00A14A90" w:rsidP="00086F0A"/>
    <w:p w14:paraId="58A4242F" w14:textId="77777777" w:rsidR="00A14A90" w:rsidRPr="00B64636" w:rsidRDefault="00A14A90" w:rsidP="00086F0A"/>
    <w:p w14:paraId="2C0CF7A4" w14:textId="77777777" w:rsidR="00A14A90" w:rsidRPr="00B64636" w:rsidRDefault="00A14A90" w:rsidP="00086F0A"/>
    <w:p w14:paraId="0ECD1E5E" w14:textId="77777777" w:rsidR="00A14A90" w:rsidRPr="00B64636" w:rsidRDefault="00A14A90" w:rsidP="00086F0A"/>
    <w:p w14:paraId="6E12A32F" w14:textId="77777777" w:rsidR="00A14A90" w:rsidRPr="00B64636" w:rsidRDefault="00A14A90" w:rsidP="00086F0A"/>
    <w:p w14:paraId="5C0B3443" w14:textId="77777777" w:rsidR="00A14A90" w:rsidRPr="00B64636" w:rsidRDefault="00A14A90" w:rsidP="00086F0A"/>
    <w:p w14:paraId="34E0E7A6" w14:textId="77777777" w:rsidR="00A14A90" w:rsidRPr="00B64636" w:rsidRDefault="00A14A90" w:rsidP="00086F0A"/>
    <w:p w14:paraId="3323A811" w14:textId="77777777" w:rsidR="00A14A90" w:rsidRPr="00B64636" w:rsidRDefault="00A14A90" w:rsidP="00086F0A"/>
    <w:p w14:paraId="79F36911" w14:textId="77777777" w:rsidR="00A14A90" w:rsidRPr="00B64636" w:rsidRDefault="00A14A90" w:rsidP="00086F0A"/>
    <w:p w14:paraId="22B7EA61" w14:textId="77777777" w:rsidR="001A34DC" w:rsidRPr="00B64636" w:rsidRDefault="001A34DC" w:rsidP="00086F0A"/>
    <w:p w14:paraId="04A75652" w14:textId="77777777" w:rsidR="001A34DC" w:rsidRPr="00B64636" w:rsidRDefault="001A34DC" w:rsidP="00086F0A"/>
    <w:p w14:paraId="22A73B6B" w14:textId="77777777" w:rsidR="001A34DC" w:rsidRPr="00B64636" w:rsidRDefault="001A34DC" w:rsidP="00086F0A"/>
    <w:p w14:paraId="049F311F" w14:textId="77777777" w:rsidR="001A34DC" w:rsidRPr="00B64636" w:rsidRDefault="001A34DC" w:rsidP="00086F0A"/>
    <w:p w14:paraId="484D0B95" w14:textId="77777777" w:rsidR="00DA1181" w:rsidRPr="00B64636" w:rsidRDefault="00DA1181" w:rsidP="00B9216D">
      <w:pPr>
        <w:keepNext/>
        <w:widowControl/>
        <w:jc w:val="center"/>
        <w:outlineLvl w:val="1"/>
        <w:rPr>
          <w:rFonts w:ascii="Arial" w:hAnsi="Arial" w:cs="Times New Roman"/>
          <w:b/>
          <w:i/>
          <w:color w:val="000000"/>
          <w:sz w:val="22"/>
          <w:szCs w:val="22"/>
        </w:rPr>
      </w:pPr>
      <w:bookmarkStart w:id="37" w:name="_Toc355355684"/>
      <w:bookmarkStart w:id="38" w:name="_Toc489888161"/>
      <w:r w:rsidRPr="00B64636">
        <w:rPr>
          <w:rFonts w:ascii="Arial" w:hAnsi="Arial" w:cs="Times New Roman"/>
          <w:b/>
          <w:i/>
          <w:color w:val="000000"/>
          <w:sz w:val="22"/>
          <w:szCs w:val="22"/>
        </w:rPr>
        <w:br/>
      </w:r>
    </w:p>
    <w:p w14:paraId="091BE517"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r w:rsidRPr="00B64636">
        <w:rPr>
          <w:rFonts w:ascii="Arial" w:hAnsi="Arial" w:cs="Times New Roman"/>
          <w:b/>
          <w:i/>
          <w:color w:val="000000"/>
          <w:sz w:val="22"/>
          <w:szCs w:val="22"/>
        </w:rPr>
        <w:br w:type="page"/>
      </w:r>
    </w:p>
    <w:p w14:paraId="125F9C24" w14:textId="4EC22540" w:rsidR="00B9216D" w:rsidRPr="00B64636" w:rsidRDefault="00B9216D" w:rsidP="00B9216D">
      <w:pPr>
        <w:keepNext/>
        <w:widowControl/>
        <w:jc w:val="center"/>
        <w:outlineLvl w:val="1"/>
        <w:rPr>
          <w:rFonts w:ascii="Arial" w:hAnsi="Arial" w:cs="Times New Roman"/>
          <w:b/>
          <w:i/>
          <w:color w:val="000000"/>
          <w:sz w:val="22"/>
          <w:szCs w:val="22"/>
        </w:rPr>
      </w:pPr>
      <w:bookmarkStart w:id="39" w:name="_Toc49423572"/>
      <w:r w:rsidRPr="00B64636">
        <w:rPr>
          <w:rFonts w:ascii="Arial" w:hAnsi="Arial" w:cs="Times New Roman"/>
          <w:b/>
          <w:i/>
          <w:color w:val="000000"/>
          <w:sz w:val="22"/>
          <w:szCs w:val="22"/>
        </w:rPr>
        <w:lastRenderedPageBreak/>
        <w:t>Behavioral Risk Factor Surveillance System (BRFSS) Inadequate Sleep</w:t>
      </w:r>
      <w:bookmarkEnd w:id="37"/>
      <w:bookmarkEnd w:id="38"/>
      <w:bookmarkEnd w:id="39"/>
    </w:p>
    <w:p w14:paraId="78F5C3CD" w14:textId="77777777" w:rsidR="00B9216D" w:rsidRPr="00B64636" w:rsidRDefault="00B9216D" w:rsidP="00B9216D"/>
    <w:p w14:paraId="07658E8E" w14:textId="5FE25C78" w:rsidR="00B9216D" w:rsidRPr="00B64636" w:rsidRDefault="00B9216D" w:rsidP="00B9216D">
      <w:pPr>
        <w:rPr>
          <w:rFonts w:ascii="Arial" w:hAnsi="Arial" w:cs="Arial"/>
          <w:sz w:val="22"/>
        </w:rPr>
      </w:pPr>
      <w:r w:rsidRPr="00B64636">
        <w:rPr>
          <w:rFonts w:ascii="Arial" w:hAnsi="Arial" w:cs="Arial"/>
          <w:sz w:val="22"/>
        </w:rPr>
        <w:t xml:space="preserve">The BRFSS Inadequate Sleep Questionnaire is a 5-item measure of sleep duration and problems related to sleep </w:t>
      </w:r>
      <w:r w:rsidRPr="00B64636">
        <w:rPr>
          <w:rFonts w:ascii="Arial" w:hAnsi="Arial" w:cs="Arial"/>
          <w:sz w:val="22"/>
        </w:rPr>
        <w:fldChar w:fldCharType="begin"/>
      </w:r>
      <w:r w:rsidRPr="00B64636">
        <w:rPr>
          <w:rFonts w:ascii="Arial" w:hAnsi="Arial" w:cs="Arial"/>
          <w:sz w:val="22"/>
        </w:rPr>
        <w:instrText xml:space="preserve"> ADDIN EN.CITE &lt;EndNote&gt;&lt;Cite&gt;&lt;Author&gt;CDC&lt;/Author&gt;&lt;Year&gt;2011&lt;/Year&gt;&lt;RecNum&gt;1206&lt;/RecNum&gt;&lt;DisplayText&gt;(CDC, 2011)&lt;/DisplayText&gt;&lt;record&gt;&lt;rec-number&gt;1206&lt;/rec-number&gt;&lt;foreign-keys&gt;&lt;key app="EN" db-id="2trpde5v9e95efe20fm5d0dcfd5fp2ve92rd"&gt;1206&lt;/key&gt;&lt;/foreign-keys&gt;&lt;ref-type name="Generic"&gt;13&lt;/ref-type&gt;&lt;contributors&gt;&lt;authors&gt;&lt;author&gt;CDC&lt;/author&gt;&lt;/authors&gt;&lt;/contributors&gt;&lt;titles&gt;&lt;title&gt;Behavioral Risk Factor Surveillance System Questionnaire, 2011&lt;/title&gt;&lt;secondary-title&gt;Module 7: Inadequate Sleep&lt;/secondary-title&gt;&lt;/titles&gt;&lt;pages&gt;42-43&lt;/pages&gt;&lt;dates&gt;&lt;year&gt;2011&lt;/year&gt;&lt;/dates&gt;&lt;urls&gt;&lt;related-urls&gt;&lt;url&gt;http://www.cdc.gov/brfss/questionnaires/pdf-ques/2011brfss.pdf&lt;/url&gt;&lt;/related-urls&gt;&lt;/urls&gt;&lt;/record&gt;&lt;/Cite&gt;&lt;/EndNote&gt;</w:instrText>
      </w:r>
      <w:r w:rsidRPr="00B64636">
        <w:rPr>
          <w:rFonts w:ascii="Arial" w:hAnsi="Arial" w:cs="Arial"/>
          <w:sz w:val="22"/>
        </w:rPr>
        <w:fldChar w:fldCharType="separate"/>
      </w:r>
      <w:r w:rsidRPr="00B64636">
        <w:rPr>
          <w:rFonts w:ascii="Arial" w:hAnsi="Arial" w:cs="Arial"/>
          <w:noProof/>
          <w:sz w:val="22"/>
        </w:rPr>
        <w:t>(</w:t>
      </w:r>
      <w:hyperlink w:anchor="_ENREF_4" w:tooltip="CDC, 2011 #1206" w:history="1">
        <w:r w:rsidR="007B095A" w:rsidRPr="00B64636">
          <w:rPr>
            <w:rFonts w:ascii="Arial" w:hAnsi="Arial" w:cs="Arial"/>
            <w:noProof/>
            <w:sz w:val="22"/>
          </w:rPr>
          <w:t>CDC, 2011</w:t>
        </w:r>
      </w:hyperlink>
      <w:r w:rsidRPr="00B64636">
        <w:rPr>
          <w:rFonts w:ascii="Arial" w:hAnsi="Arial" w:cs="Arial"/>
          <w:noProof/>
          <w:sz w:val="22"/>
        </w:rPr>
        <w:t>)</w:t>
      </w:r>
      <w:r w:rsidRPr="00B64636">
        <w:rPr>
          <w:rFonts w:ascii="Arial" w:hAnsi="Arial" w:cs="Arial"/>
          <w:sz w:val="22"/>
        </w:rPr>
        <w:fldChar w:fldCharType="end"/>
      </w:r>
      <w:r w:rsidRPr="00B64636">
        <w:rPr>
          <w:rFonts w:ascii="Arial" w:hAnsi="Arial" w:cs="Arial"/>
          <w:sz w:val="22"/>
        </w:rPr>
        <w:t xml:space="preserve">. </w:t>
      </w:r>
    </w:p>
    <w:p w14:paraId="5E1A9375" w14:textId="77777777" w:rsidR="00B9216D" w:rsidRPr="00B64636" w:rsidRDefault="00B9216D" w:rsidP="00B9216D"/>
    <w:p w14:paraId="3C97E059" w14:textId="77777777" w:rsidR="00B9216D" w:rsidRPr="00B64636" w:rsidRDefault="00B9216D" w:rsidP="00B9216D"/>
    <w:p w14:paraId="29867EF0" w14:textId="0C6B257E" w:rsidR="00B9216D" w:rsidRPr="00B64636" w:rsidRDefault="00B9216D" w:rsidP="00B9216D">
      <w:pPr>
        <w:ind w:firstLine="360"/>
        <w:rPr>
          <w:rFonts w:ascii="Arial" w:eastAsiaTheme="minorHAnsi" w:hAnsi="Arial" w:cs="Arial"/>
          <w:b/>
          <w:bCs/>
          <w:sz w:val="22"/>
          <w:szCs w:val="18"/>
        </w:rPr>
      </w:pPr>
      <w:r w:rsidRPr="00B64636">
        <w:rPr>
          <w:rFonts w:ascii="Arial" w:eastAsiaTheme="minorHAnsi" w:hAnsi="Arial" w:cs="Arial"/>
          <w:b/>
          <w:bCs/>
          <w:sz w:val="22"/>
          <w:szCs w:val="18"/>
        </w:rPr>
        <w:t>Instruction:</w:t>
      </w:r>
      <w:r w:rsidR="00086F0A" w:rsidRPr="00B64636">
        <w:rPr>
          <w:rFonts w:ascii="Arial" w:eastAsiaTheme="minorHAnsi" w:hAnsi="Arial" w:cs="Arial"/>
          <w:b/>
          <w:bCs/>
          <w:sz w:val="22"/>
          <w:szCs w:val="18"/>
        </w:rPr>
        <w:t xml:space="preserve"> We</w:t>
      </w:r>
      <w:r w:rsidRPr="00B64636">
        <w:rPr>
          <w:rFonts w:ascii="Arial" w:eastAsiaTheme="minorHAnsi" w:hAnsi="Arial" w:cs="Arial"/>
          <w:b/>
          <w:bCs/>
          <w:sz w:val="22"/>
          <w:szCs w:val="18"/>
        </w:rPr>
        <w:t xml:space="preserve"> would like to ask you a few questions about your sleep patterns.</w:t>
      </w:r>
    </w:p>
    <w:p w14:paraId="27C09767" w14:textId="77777777" w:rsidR="00B9216D" w:rsidRPr="00B64636" w:rsidRDefault="00B9216D" w:rsidP="00B9216D"/>
    <w:p w14:paraId="227D1892"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how many days have you felt you did not get enough rest or sleep?</w:t>
      </w:r>
      <w:r w:rsidRPr="00B64636">
        <w:rPr>
          <w:rFonts w:ascii="Arial" w:hAnsi="Arial" w:cs="Arial"/>
          <w:sz w:val="22"/>
        </w:rPr>
        <w:tab/>
      </w:r>
    </w:p>
    <w:p w14:paraId="34245DD3" w14:textId="77777777" w:rsidR="00B9216D" w:rsidRPr="00B64636" w:rsidRDefault="00B9216D" w:rsidP="00B9216D">
      <w:pPr>
        <w:keepNext/>
        <w:keepLines/>
        <w:tabs>
          <w:tab w:val="right" w:pos="4702"/>
          <w:tab w:val="right" w:pos="4871"/>
          <w:tab w:val="left" w:pos="5040"/>
        </w:tabs>
        <w:spacing w:before="20"/>
        <w:ind w:left="5040" w:hanging="3600"/>
        <w:rPr>
          <w:rFonts w:ascii="Arial" w:hAnsi="Arial" w:cs="Arial"/>
          <w:sz w:val="22"/>
        </w:rPr>
      </w:pPr>
      <w:r w:rsidRPr="00B64636">
        <w:rPr>
          <w:rFonts w:ascii="Arial" w:hAnsi="Arial" w:cs="Arial"/>
          <w:bCs/>
          <w:sz w:val="22"/>
        </w:rPr>
        <w:t>___________</w:t>
      </w:r>
      <w:r w:rsidRPr="00B64636">
        <w:rPr>
          <w:rFonts w:ascii="Arial" w:hAnsi="Arial" w:cs="Arial"/>
          <w:sz w:val="22"/>
        </w:rPr>
        <w:t>days (0 to 30)</w:t>
      </w:r>
    </w:p>
    <w:p w14:paraId="723037BF" w14:textId="77777777" w:rsidR="00B9216D" w:rsidRPr="00B64636" w:rsidRDefault="00B9216D" w:rsidP="00B9216D">
      <w:pPr>
        <w:keepNext/>
        <w:keepLines/>
        <w:tabs>
          <w:tab w:val="right" w:pos="10080"/>
        </w:tabs>
        <w:spacing w:before="60" w:after="60"/>
        <w:ind w:left="2343" w:hanging="1353"/>
        <w:rPr>
          <w:rFonts w:ascii="Arial" w:hAnsi="Arial" w:cs="Arial"/>
          <w:sz w:val="22"/>
        </w:rPr>
      </w:pPr>
    </w:p>
    <w:p w14:paraId="3ED7A142" w14:textId="77777777" w:rsidR="00B9216D" w:rsidRPr="00B64636" w:rsidRDefault="00B9216D" w:rsidP="00B9216D">
      <w:pPr>
        <w:numPr>
          <w:ilvl w:val="0"/>
          <w:numId w:val="52"/>
        </w:numPr>
        <w:rPr>
          <w:rFonts w:ascii="Arial" w:hAnsi="Arial" w:cs="Arial"/>
          <w:sz w:val="22"/>
          <w:szCs w:val="22"/>
        </w:rPr>
      </w:pPr>
      <w:r w:rsidRPr="00B64636">
        <w:rPr>
          <w:rFonts w:ascii="Arial" w:hAnsi="Arial" w:cs="Arial"/>
          <w:sz w:val="22"/>
          <w:szCs w:val="22"/>
        </w:rPr>
        <w:t>On average, how many hours of sleep do you get in a 24-hour period? Think about the time you actually spend sleeping or napping, not just the amount of sleep you think you should get.</w:t>
      </w:r>
      <w:r w:rsidRPr="00B64636">
        <w:rPr>
          <w:rFonts w:ascii="Arial" w:hAnsi="Arial" w:cs="Arial"/>
          <w:sz w:val="22"/>
          <w:szCs w:val="22"/>
        </w:rPr>
        <w:tab/>
      </w:r>
    </w:p>
    <w:p w14:paraId="71523904" w14:textId="38B3EC18"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ab/>
        <w:t>______________</w:t>
      </w:r>
      <w:r w:rsidRPr="00B64636">
        <w:rPr>
          <w:rFonts w:ascii="Arial" w:hAnsi="Arial" w:cs="Arial"/>
          <w:sz w:val="22"/>
        </w:rPr>
        <w:t>number of hours</w:t>
      </w:r>
      <w:r w:rsidR="009E234C" w:rsidRPr="00B64636">
        <w:rPr>
          <w:rFonts w:ascii="Arial" w:hAnsi="Arial" w:cs="Arial"/>
          <w:sz w:val="22"/>
        </w:rPr>
        <w:t xml:space="preserve"> </w:t>
      </w:r>
      <w:r w:rsidR="009E234C" w:rsidRPr="00B64636">
        <w:rPr>
          <w:rFonts w:eastAsiaTheme="minorHAnsi"/>
          <w:sz w:val="18"/>
          <w:szCs w:val="18"/>
        </w:rPr>
        <w:t>(for example 8 and a half hours of sleep would be 8.5)</w:t>
      </w:r>
    </w:p>
    <w:p w14:paraId="7A6238B3"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5261ABF"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o you snore? (If your spouse or someone told you that you snore, then the answer to the question is 'yes')</w:t>
      </w:r>
      <w:r w:rsidRPr="00B64636">
        <w:rPr>
          <w:rFonts w:ascii="Arial" w:hAnsi="Arial" w:cs="Arial"/>
          <w:sz w:val="22"/>
        </w:rPr>
        <w:tab/>
      </w:r>
    </w:p>
    <w:p w14:paraId="41DCE4A2" w14:textId="5EEFE2F1" w:rsidR="00B9216D" w:rsidRPr="00B64636" w:rsidRDefault="00B9216D" w:rsidP="00B9216D">
      <w:pPr>
        <w:keepNext/>
        <w:keepLines/>
        <w:tabs>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No</w:t>
      </w:r>
    </w:p>
    <w:p w14:paraId="523BED1F" w14:textId="33E214D6" w:rsidR="00B9216D" w:rsidRPr="00B64636" w:rsidRDefault="00B9216D" w:rsidP="00B9216D">
      <w:pPr>
        <w:keepNext/>
        <w:keepLines/>
        <w:tabs>
          <w:tab w:val="left" w:pos="3660"/>
          <w:tab w:val="left" w:pos="3810"/>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6004A908"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DD591E4"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about how many days did you find yourself unintentionally falling asleep during the day?</w:t>
      </w:r>
      <w:r w:rsidRPr="00B64636">
        <w:rPr>
          <w:rFonts w:ascii="Arial" w:hAnsi="Arial" w:cs="Arial"/>
          <w:sz w:val="22"/>
        </w:rPr>
        <w:tab/>
      </w:r>
    </w:p>
    <w:p w14:paraId="754AA693" w14:textId="77777777"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 xml:space="preserve">                    ____________</w:t>
      </w:r>
      <w:r w:rsidRPr="00B64636">
        <w:rPr>
          <w:rFonts w:ascii="Arial" w:hAnsi="Arial" w:cs="Arial"/>
          <w:sz w:val="22"/>
        </w:rPr>
        <w:t>days</w:t>
      </w:r>
    </w:p>
    <w:p w14:paraId="4BE551EF"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37851378"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have you ever nodded off or fallen asleep, even just for a brief moment while driving?</w:t>
      </w:r>
      <w:r w:rsidRPr="00B64636">
        <w:rPr>
          <w:rFonts w:ascii="Arial" w:hAnsi="Arial" w:cs="Arial"/>
          <w:sz w:val="22"/>
        </w:rPr>
        <w:tab/>
      </w:r>
    </w:p>
    <w:p w14:paraId="0748ADAD" w14:textId="0346350E"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0A3B797A" w14:textId="376E0F5C"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2</w:t>
      </w:r>
      <w:r w:rsidR="00914FA9" w:rsidRPr="00B64636">
        <w:rPr>
          <w:rFonts w:ascii="Arial" w:hAnsi="Arial" w:cs="Arial"/>
          <w:sz w:val="22"/>
        </w:rPr>
        <w:t>,</w:t>
      </w:r>
      <w:r w:rsidRPr="00B64636">
        <w:rPr>
          <w:rFonts w:ascii="Arial" w:hAnsi="Arial" w:cs="Arial"/>
          <w:sz w:val="22"/>
        </w:rPr>
        <w:t>No</w:t>
      </w:r>
    </w:p>
    <w:p w14:paraId="26AFF691" w14:textId="14501BE3"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3</w:t>
      </w:r>
      <w:r w:rsidR="00914FA9" w:rsidRPr="00B64636">
        <w:rPr>
          <w:rFonts w:ascii="Arial" w:hAnsi="Arial" w:cs="Arial"/>
          <w:sz w:val="22"/>
        </w:rPr>
        <w:t>,</w:t>
      </w:r>
      <w:r w:rsidRPr="00B64636">
        <w:rPr>
          <w:rFonts w:ascii="Arial" w:hAnsi="Arial" w:cs="Arial"/>
          <w:sz w:val="22"/>
        </w:rPr>
        <w:t>Don't drive</w:t>
      </w:r>
    </w:p>
    <w:p w14:paraId="4792E9D3" w14:textId="604A8750"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4</w:t>
      </w:r>
      <w:r w:rsidR="00914FA9" w:rsidRPr="00B64636">
        <w:rPr>
          <w:rFonts w:ascii="Arial" w:hAnsi="Arial" w:cs="Arial"/>
          <w:sz w:val="22"/>
        </w:rPr>
        <w:t>,</w:t>
      </w:r>
      <w:r w:rsidRPr="00B64636">
        <w:rPr>
          <w:rFonts w:ascii="Arial" w:hAnsi="Arial" w:cs="Arial"/>
          <w:sz w:val="22"/>
        </w:rPr>
        <w:t>Don't have driver’s license</w:t>
      </w:r>
    </w:p>
    <w:p w14:paraId="71721E30" w14:textId="77777777" w:rsidR="00B9216D" w:rsidRPr="00B64636" w:rsidRDefault="00B9216D" w:rsidP="00086F0A"/>
    <w:p w14:paraId="66CAF0E0" w14:textId="77777777" w:rsidR="00B9216D" w:rsidRPr="00B64636" w:rsidRDefault="00B9216D" w:rsidP="00086F0A"/>
    <w:p w14:paraId="1287BE6F" w14:textId="77777777" w:rsidR="00B9216D" w:rsidRPr="00B64636" w:rsidRDefault="00B9216D" w:rsidP="00086F0A"/>
    <w:p w14:paraId="7CA161DE" w14:textId="77777777" w:rsidR="00B9216D" w:rsidRPr="00B64636" w:rsidRDefault="00B9216D" w:rsidP="00086F0A"/>
    <w:p w14:paraId="56346EAB" w14:textId="77777777" w:rsidR="00B9216D" w:rsidRPr="00B64636" w:rsidRDefault="00B9216D" w:rsidP="00086F0A"/>
    <w:p w14:paraId="34867B0D" w14:textId="77777777" w:rsidR="00B9216D" w:rsidRPr="00B64636" w:rsidRDefault="00B9216D" w:rsidP="00086F0A"/>
    <w:p w14:paraId="262B6EE7" w14:textId="77777777" w:rsidR="00B9216D" w:rsidRPr="00B64636" w:rsidRDefault="00B9216D" w:rsidP="00086F0A"/>
    <w:p w14:paraId="6B4A4AD7" w14:textId="77777777" w:rsidR="00B9216D" w:rsidRPr="00B64636" w:rsidRDefault="00B9216D" w:rsidP="00086F0A"/>
    <w:p w14:paraId="1C25F96B" w14:textId="77777777" w:rsidR="00B9216D" w:rsidRPr="00B64636" w:rsidRDefault="00B9216D" w:rsidP="00086F0A"/>
    <w:p w14:paraId="77DE3324" w14:textId="77777777" w:rsidR="00B9216D" w:rsidRPr="00B64636" w:rsidRDefault="00B9216D" w:rsidP="00086F0A"/>
    <w:p w14:paraId="225CF1E7" w14:textId="77777777" w:rsidR="00B9216D" w:rsidRPr="00B64636" w:rsidRDefault="00B9216D" w:rsidP="00086F0A"/>
    <w:p w14:paraId="62B8EE47" w14:textId="77777777" w:rsidR="00B9216D" w:rsidRPr="00B64636" w:rsidRDefault="00B9216D" w:rsidP="00086F0A"/>
    <w:p w14:paraId="6B99FEF2" w14:textId="77777777" w:rsidR="00B9216D" w:rsidRPr="00B64636" w:rsidRDefault="00B9216D" w:rsidP="00086F0A"/>
    <w:p w14:paraId="0DD66C00" w14:textId="77777777" w:rsidR="00B9216D" w:rsidRPr="00B64636" w:rsidRDefault="00B9216D" w:rsidP="00086F0A"/>
    <w:p w14:paraId="75F9E6A2" w14:textId="77777777" w:rsidR="00B9216D" w:rsidRPr="00B64636" w:rsidRDefault="00B9216D" w:rsidP="00086F0A"/>
    <w:p w14:paraId="0F11BC42" w14:textId="77777777" w:rsidR="00B9216D" w:rsidRPr="00B64636" w:rsidRDefault="00B9216D" w:rsidP="00086F0A"/>
    <w:p w14:paraId="366FD691" w14:textId="77777777" w:rsidR="00B9216D" w:rsidRPr="00B64636" w:rsidRDefault="00B9216D" w:rsidP="00086F0A"/>
    <w:p w14:paraId="7B87410E" w14:textId="77777777" w:rsidR="00B9216D" w:rsidRPr="00B64636" w:rsidRDefault="00B9216D" w:rsidP="00086F0A"/>
    <w:p w14:paraId="0ED7A1C3" w14:textId="77777777" w:rsidR="00B9216D" w:rsidRPr="00B64636" w:rsidRDefault="00B9216D" w:rsidP="00086F0A"/>
    <w:p w14:paraId="01656A12" w14:textId="77777777" w:rsidR="00B9216D" w:rsidRPr="00B64636" w:rsidRDefault="00B9216D" w:rsidP="00086F0A"/>
    <w:p w14:paraId="2AA2D8CE" w14:textId="77777777" w:rsidR="00B9216D" w:rsidRPr="00B64636" w:rsidRDefault="00B9216D" w:rsidP="00086F0A"/>
    <w:p w14:paraId="44642D61" w14:textId="77777777" w:rsidR="00B9216D" w:rsidRPr="00B64636" w:rsidRDefault="00B9216D" w:rsidP="00086F0A"/>
    <w:p w14:paraId="522DBFB6" w14:textId="77777777" w:rsidR="00B9216D" w:rsidRPr="00B64636" w:rsidRDefault="00B9216D" w:rsidP="00086F0A"/>
    <w:p w14:paraId="402086A1" w14:textId="77777777" w:rsidR="00B9216D" w:rsidRPr="00B64636" w:rsidRDefault="00B9216D" w:rsidP="00086F0A"/>
    <w:p w14:paraId="477010C7" w14:textId="05DB71F2" w:rsidR="001A34DC" w:rsidRPr="00B64636" w:rsidRDefault="001A34DC" w:rsidP="001A34DC">
      <w:pPr>
        <w:keepNext/>
        <w:widowControl/>
        <w:jc w:val="center"/>
        <w:outlineLvl w:val="1"/>
        <w:rPr>
          <w:rFonts w:ascii="Arial" w:hAnsi="Arial" w:cs="Times New Roman"/>
          <w:b/>
          <w:i/>
          <w:color w:val="000000"/>
          <w:sz w:val="22"/>
          <w:szCs w:val="22"/>
        </w:rPr>
      </w:pPr>
      <w:bookmarkStart w:id="40" w:name="_Toc489888162"/>
      <w:bookmarkStart w:id="41" w:name="_Toc49423573"/>
      <w:r w:rsidRPr="00B64636">
        <w:rPr>
          <w:rFonts w:ascii="Arial" w:hAnsi="Arial" w:cs="Times New Roman"/>
          <w:b/>
          <w:i/>
          <w:color w:val="000000"/>
          <w:sz w:val="22"/>
          <w:szCs w:val="22"/>
        </w:rPr>
        <w:lastRenderedPageBreak/>
        <w:t>Alcohol Quantity and Frequency Questionnaire</w:t>
      </w:r>
      <w:bookmarkEnd w:id="40"/>
      <w:bookmarkEnd w:id="41"/>
    </w:p>
    <w:p w14:paraId="31408666" w14:textId="77777777" w:rsidR="001A34DC" w:rsidRPr="00B64636" w:rsidRDefault="001A34DC" w:rsidP="001A34DC">
      <w:pPr>
        <w:rPr>
          <w:rFonts w:ascii="Arial" w:hAnsi="Arial" w:cs="Arial"/>
          <w:iCs/>
          <w:sz w:val="22"/>
          <w:szCs w:val="22"/>
        </w:rPr>
      </w:pPr>
    </w:p>
    <w:p w14:paraId="1370C44F" w14:textId="55462C25" w:rsidR="001A34DC" w:rsidRPr="00B64636" w:rsidRDefault="001A34DC" w:rsidP="001A34DC">
      <w:pPr>
        <w:ind w:left="360"/>
        <w:jc w:val="both"/>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bCs/>
          <w:i/>
          <w:iCs/>
          <w:sz w:val="22"/>
          <w:szCs w:val="22"/>
        </w:rPr>
        <w:t>Alcohol Quantity and Frequency Questionnaire</w:t>
      </w:r>
      <w:r w:rsidRPr="00B64636">
        <w:rPr>
          <w:rFonts w:ascii="Arial" w:hAnsi="Arial" w:cs="Arial"/>
          <w:iCs/>
          <w:sz w:val="22"/>
          <w:szCs w:val="22"/>
        </w:rPr>
        <w:t xml:space="preserve"> is a self-report measure of average alcohol consumption on each day of the week over the last 30 days.</w:t>
      </w:r>
      <w:r w:rsidRPr="00B64636">
        <w:rPr>
          <w:rFonts w:ascii="Arial" w:hAnsi="Arial" w:cs="Arial"/>
          <w:iCs/>
          <w:sz w:val="22"/>
          <w:szCs w:val="22"/>
          <w:vertAlign w:val="superscript"/>
        </w:rPr>
        <w:t xml:space="preserve"> </w:t>
      </w:r>
      <w:r w:rsidRPr="00B64636">
        <w:rPr>
          <w:rFonts w:ascii="Arial" w:hAnsi="Arial" w:cs="Arial"/>
          <w:iCs/>
          <w:sz w:val="22"/>
          <w:szCs w:val="22"/>
        </w:rPr>
        <w:t xml:space="preserve">Average daily alcohol consumption is summed to determine average daily or weekly consumption of alcohol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Room&lt;/Author&gt;&lt;Year&gt;1990&lt;/Year&gt;&lt;RecNum&gt;425&lt;/RecNum&gt;&lt;DisplayText&gt;(Room, 1990)&lt;/DisplayText&gt;&lt;record&gt;&lt;rec-number&gt;425&lt;/rec-number&gt;&lt;foreign-keys&gt;&lt;key app="EN" db-id="99ffe0p9vzrt56e9ztlxd2eldww0vdap02ez"&gt;425&lt;/key&gt;&lt;/foreign-keys&gt;&lt;ref-type name="Book Section"&gt;5&lt;/ref-type&gt;&lt;contributors&gt;&lt;authors&gt;&lt;author&gt;Room, R.&lt;/author&gt;&lt;/authors&gt;&lt;secondary-authors&gt;&lt;author&gt;L. T. Kozlowski&lt;/author&gt;&lt;author&gt;H. M. Annis&lt;/author&gt;&lt;author&gt;H. D. Cappell&lt;/author&gt;&lt;author&gt;F. B. Glaser&lt;/author&gt;&lt;author&gt;M. S. Goodstadt&lt;/author&gt;&lt;author&gt;Y. Israel&lt;/author&gt;&lt;author&gt;H. Kalant&lt;/author&gt;&lt;author&gt;E. M. Sellers&lt;/author&gt;&lt;author&gt;E. R. Vingilis&lt;/author&gt;&lt;/secondary-authors&gt;&lt;/contributors&gt;&lt;titles&gt;&lt;title&gt;Measuring alcohol consumption in the United States: Methods and rationales&lt;/title&gt;&lt;secondary-title&gt;Research Advances in Alcohol and Drug Problems&lt;/secondary-title&gt;&lt;/titles&gt;&lt;pages&gt;39-80&lt;/pages&gt;&lt;volume&gt;10&lt;/volume&gt;&lt;dates&gt;&lt;year&gt;1990&lt;/year&gt;&lt;/dates&gt;&lt;pub-location&gt;New York&lt;/pub-location&gt;&lt;publisher&gt;Plenum Press&lt;/publisher&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8" w:tooltip="Room, 1990 #425" w:history="1">
        <w:r w:rsidR="007B095A" w:rsidRPr="00B64636">
          <w:rPr>
            <w:rFonts w:ascii="Arial" w:hAnsi="Arial" w:cs="Arial"/>
            <w:iCs/>
            <w:noProof/>
            <w:sz w:val="22"/>
            <w:szCs w:val="22"/>
          </w:rPr>
          <w:t>Room, 1990</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6827C896" w14:textId="77777777" w:rsidR="001A34DC" w:rsidRPr="00B64636" w:rsidRDefault="001A34DC" w:rsidP="001A34DC">
      <w:pPr>
        <w:rPr>
          <w:rFonts w:ascii="Arial" w:hAnsi="Arial" w:cs="Arial"/>
          <w:sz w:val="22"/>
          <w:szCs w:val="22"/>
        </w:rPr>
      </w:pPr>
    </w:p>
    <w:p w14:paraId="5947240B" w14:textId="77777777" w:rsidR="001A34DC" w:rsidRPr="00B64636" w:rsidRDefault="001A34DC" w:rsidP="001A34DC">
      <w:pPr>
        <w:numPr>
          <w:ilvl w:val="0"/>
          <w:numId w:val="49"/>
        </w:numPr>
        <w:rPr>
          <w:rFonts w:ascii="Arial" w:hAnsi="Arial" w:cs="Arial"/>
          <w:sz w:val="22"/>
          <w:szCs w:val="22"/>
        </w:rPr>
      </w:pPr>
      <w:r w:rsidRPr="00B64636">
        <w:rPr>
          <w:rFonts w:ascii="Arial" w:hAnsi="Arial" w:cs="Arial"/>
          <w:sz w:val="22"/>
          <w:szCs w:val="22"/>
        </w:rPr>
        <w:t>Have you consumed alcohol (including beer and wine) in the past 3 years?</w:t>
      </w:r>
    </w:p>
    <w:p w14:paraId="193E9603" w14:textId="2635FC94"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110DA6AB" w14:textId="00277E8E"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r w:rsidR="00F820F9" w:rsidRPr="00B64636">
        <w:rPr>
          <w:rFonts w:ascii="Arial" w:hAnsi="Arial" w:cs="Arial"/>
          <w:sz w:val="22"/>
          <w:szCs w:val="22"/>
        </w:rPr>
        <w:t xml:space="preserve"> (Skip to end)</w:t>
      </w:r>
    </w:p>
    <w:p w14:paraId="53BF9CBA" w14:textId="77777777" w:rsidR="001A34DC" w:rsidRPr="00B64636" w:rsidRDefault="001A34DC" w:rsidP="001A34DC">
      <w:pPr>
        <w:ind w:left="360"/>
        <w:jc w:val="both"/>
        <w:rPr>
          <w:rFonts w:ascii="Arial" w:hAnsi="Arial" w:cs="Arial"/>
          <w:bCs/>
          <w:sz w:val="22"/>
          <w:szCs w:val="22"/>
        </w:rPr>
      </w:pPr>
    </w:p>
    <w:p w14:paraId="78EC64A8" w14:textId="77777777" w:rsidR="001A34DC" w:rsidRPr="00B64636" w:rsidRDefault="001A34DC" w:rsidP="001A34DC">
      <w:pPr>
        <w:ind w:left="360"/>
        <w:jc w:val="both"/>
        <w:rPr>
          <w:rFonts w:ascii="Arial" w:hAnsi="Arial" w:cs="Arial"/>
          <w:sz w:val="22"/>
          <w:szCs w:val="22"/>
        </w:rPr>
      </w:pPr>
      <w:r w:rsidRPr="00B64636">
        <w:rPr>
          <w:rFonts w:ascii="Arial" w:hAnsi="Arial" w:cs="Arial"/>
          <w:bCs/>
          <w:sz w:val="22"/>
          <w:szCs w:val="22"/>
        </w:rPr>
        <w:t xml:space="preserve">The next questions focus on the usual amount of alcohol you consume on each day of the week. A STANDARD DRINK is equal to: ONE </w:t>
      </w:r>
      <w:proofErr w:type="gramStart"/>
      <w:r w:rsidRPr="00B64636">
        <w:rPr>
          <w:rFonts w:ascii="Arial" w:hAnsi="Arial" w:cs="Arial"/>
          <w:bCs/>
          <w:sz w:val="22"/>
          <w:szCs w:val="22"/>
        </w:rPr>
        <w:t>12 ounce</w:t>
      </w:r>
      <w:proofErr w:type="gramEnd"/>
      <w:r w:rsidRPr="00B64636">
        <w:rPr>
          <w:rFonts w:ascii="Arial" w:hAnsi="Arial" w:cs="Arial"/>
          <w:bCs/>
          <w:sz w:val="22"/>
          <w:szCs w:val="22"/>
        </w:rPr>
        <w:t xml:space="preserve"> beer, or ONE 12 ounce wine cooler, or ONE 5 ounce glass of wine, or ONE 1.5 ounce shot, or ONE mixed drink containing 1.5 ounces of liquor. </w:t>
      </w:r>
    </w:p>
    <w:p w14:paraId="1FDE801D" w14:textId="2FF575A1" w:rsidR="001A34DC" w:rsidRPr="00B64636" w:rsidRDefault="001A34DC" w:rsidP="001A34DC">
      <w:pPr>
        <w:ind w:left="360"/>
        <w:jc w:val="both"/>
        <w:rPr>
          <w:rFonts w:ascii="Arial" w:hAnsi="Arial" w:cs="Arial"/>
          <w:sz w:val="22"/>
          <w:szCs w:val="22"/>
        </w:rPr>
      </w:pPr>
      <w:r w:rsidRPr="00B64636">
        <w:rPr>
          <w:rFonts w:ascii="Arial" w:hAnsi="Arial" w:cs="Arial"/>
          <w:noProof/>
          <w:sz w:val="22"/>
          <w:szCs w:val="22"/>
        </w:rPr>
        <w:drawing>
          <wp:anchor distT="0" distB="0" distL="114300" distR="114300" simplePos="0" relativeHeight="251760640" behindDoc="0" locked="0" layoutInCell="1" allowOverlap="1" wp14:anchorId="3BD3E4BF" wp14:editId="4AFB3C37">
            <wp:simplePos x="0" y="0"/>
            <wp:positionH relativeFrom="column">
              <wp:posOffset>952500</wp:posOffset>
            </wp:positionH>
            <wp:positionV relativeFrom="paragraph">
              <wp:posOffset>239395</wp:posOffset>
            </wp:positionV>
            <wp:extent cx="4686300" cy="2400300"/>
            <wp:effectExtent l="19050" t="0" r="0" b="0"/>
            <wp:wrapNone/>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686300" cy="2400300"/>
                    </a:xfrm>
                    <a:prstGeom prst="rect">
                      <a:avLst/>
                    </a:prstGeom>
                    <a:noFill/>
                    <a:ln w="9525">
                      <a:noFill/>
                      <a:miter lim="800000"/>
                      <a:headEnd/>
                      <a:tailEnd/>
                    </a:ln>
                  </pic:spPr>
                </pic:pic>
              </a:graphicData>
            </a:graphic>
          </wp:anchor>
        </w:drawing>
      </w:r>
    </w:p>
    <w:p w14:paraId="35E58E69" w14:textId="77777777" w:rsidR="001A34DC" w:rsidRPr="00B64636" w:rsidRDefault="001A34DC" w:rsidP="001A34DC">
      <w:pPr>
        <w:ind w:left="360"/>
        <w:jc w:val="both"/>
        <w:rPr>
          <w:rFonts w:ascii="Arial" w:hAnsi="Arial" w:cs="Arial"/>
          <w:sz w:val="22"/>
          <w:szCs w:val="22"/>
        </w:rPr>
      </w:pPr>
    </w:p>
    <w:p w14:paraId="42951CA0" w14:textId="77777777" w:rsidR="001A34DC" w:rsidRPr="00B64636" w:rsidRDefault="001A34DC" w:rsidP="001A34DC">
      <w:pPr>
        <w:ind w:left="360"/>
        <w:jc w:val="both"/>
        <w:rPr>
          <w:rFonts w:ascii="Arial" w:hAnsi="Arial" w:cs="Arial"/>
          <w:bCs/>
          <w:i/>
          <w:iCs/>
          <w:sz w:val="22"/>
          <w:szCs w:val="22"/>
        </w:rPr>
      </w:pPr>
    </w:p>
    <w:p w14:paraId="6D77EEBA" w14:textId="77777777" w:rsidR="001A34DC" w:rsidRPr="00B64636" w:rsidRDefault="001A34DC" w:rsidP="001A34DC">
      <w:pPr>
        <w:ind w:left="360"/>
        <w:jc w:val="both"/>
        <w:rPr>
          <w:rFonts w:ascii="Arial" w:hAnsi="Arial" w:cs="Arial"/>
          <w:bCs/>
          <w:i/>
          <w:iCs/>
          <w:sz w:val="22"/>
          <w:szCs w:val="22"/>
        </w:rPr>
      </w:pPr>
    </w:p>
    <w:p w14:paraId="2D0E5626" w14:textId="77777777" w:rsidR="001A34DC" w:rsidRPr="00B64636" w:rsidRDefault="001A34DC" w:rsidP="001A34DC">
      <w:pPr>
        <w:ind w:left="360"/>
        <w:jc w:val="both"/>
        <w:rPr>
          <w:rFonts w:ascii="Arial" w:hAnsi="Arial" w:cs="Arial"/>
          <w:bCs/>
          <w:i/>
          <w:iCs/>
          <w:sz w:val="22"/>
          <w:szCs w:val="22"/>
        </w:rPr>
      </w:pPr>
    </w:p>
    <w:p w14:paraId="1A0BBDF5" w14:textId="77777777" w:rsidR="001A34DC" w:rsidRPr="00B64636" w:rsidRDefault="001A34DC" w:rsidP="001A34DC">
      <w:pPr>
        <w:ind w:left="360"/>
        <w:jc w:val="both"/>
        <w:rPr>
          <w:rFonts w:ascii="Arial" w:hAnsi="Arial" w:cs="Arial"/>
          <w:bCs/>
          <w:i/>
          <w:iCs/>
          <w:sz w:val="22"/>
          <w:szCs w:val="22"/>
        </w:rPr>
      </w:pPr>
    </w:p>
    <w:p w14:paraId="4F8324CA" w14:textId="77777777" w:rsidR="001A34DC" w:rsidRPr="00B64636" w:rsidRDefault="001A34DC" w:rsidP="001A34DC">
      <w:pPr>
        <w:ind w:left="360"/>
        <w:jc w:val="both"/>
        <w:rPr>
          <w:rFonts w:ascii="Arial" w:hAnsi="Arial" w:cs="Arial"/>
          <w:bCs/>
          <w:i/>
          <w:iCs/>
          <w:sz w:val="22"/>
          <w:szCs w:val="22"/>
        </w:rPr>
      </w:pPr>
    </w:p>
    <w:p w14:paraId="7527297A" w14:textId="77777777" w:rsidR="001A34DC" w:rsidRPr="00B64636" w:rsidRDefault="001A34DC" w:rsidP="001A34DC">
      <w:pPr>
        <w:ind w:left="360"/>
        <w:jc w:val="both"/>
        <w:rPr>
          <w:rFonts w:ascii="Arial" w:hAnsi="Arial" w:cs="Arial"/>
          <w:bCs/>
          <w:i/>
          <w:iCs/>
          <w:sz w:val="22"/>
          <w:szCs w:val="22"/>
        </w:rPr>
      </w:pPr>
    </w:p>
    <w:p w14:paraId="7A6F3430" w14:textId="77777777" w:rsidR="001A34DC" w:rsidRPr="00B64636" w:rsidRDefault="001A34DC" w:rsidP="001A34DC">
      <w:pPr>
        <w:ind w:left="360"/>
        <w:jc w:val="both"/>
        <w:rPr>
          <w:rFonts w:ascii="Arial" w:hAnsi="Arial" w:cs="Arial"/>
          <w:bCs/>
          <w:i/>
          <w:iCs/>
          <w:sz w:val="22"/>
          <w:szCs w:val="22"/>
        </w:rPr>
      </w:pPr>
    </w:p>
    <w:p w14:paraId="173213D8" w14:textId="77777777" w:rsidR="001A34DC" w:rsidRPr="00B64636" w:rsidRDefault="001A34DC" w:rsidP="001A34DC">
      <w:pPr>
        <w:ind w:left="360"/>
        <w:jc w:val="both"/>
        <w:rPr>
          <w:rFonts w:ascii="Arial" w:hAnsi="Arial" w:cs="Arial"/>
          <w:bCs/>
          <w:i/>
          <w:iCs/>
          <w:sz w:val="22"/>
          <w:szCs w:val="22"/>
        </w:rPr>
      </w:pPr>
    </w:p>
    <w:p w14:paraId="7730096D" w14:textId="77777777" w:rsidR="001A34DC" w:rsidRPr="00B64636" w:rsidRDefault="001A34DC" w:rsidP="001A34DC">
      <w:pPr>
        <w:ind w:left="360"/>
        <w:jc w:val="both"/>
        <w:rPr>
          <w:rFonts w:ascii="Arial" w:hAnsi="Arial" w:cs="Arial"/>
          <w:bCs/>
          <w:i/>
          <w:iCs/>
          <w:sz w:val="22"/>
          <w:szCs w:val="22"/>
        </w:rPr>
      </w:pPr>
    </w:p>
    <w:p w14:paraId="08E69123" w14:textId="77777777" w:rsidR="001A34DC" w:rsidRPr="00B64636" w:rsidRDefault="001A34DC" w:rsidP="001A34DC">
      <w:pPr>
        <w:ind w:left="360"/>
        <w:jc w:val="both"/>
        <w:rPr>
          <w:rFonts w:ascii="Arial" w:hAnsi="Arial" w:cs="Arial"/>
          <w:bCs/>
          <w:i/>
          <w:iCs/>
          <w:sz w:val="22"/>
          <w:szCs w:val="22"/>
        </w:rPr>
      </w:pPr>
    </w:p>
    <w:p w14:paraId="105AACFB" w14:textId="77777777" w:rsidR="001A34DC" w:rsidRPr="00B64636" w:rsidRDefault="001A34DC" w:rsidP="001A34DC">
      <w:pPr>
        <w:ind w:left="360"/>
        <w:jc w:val="both"/>
        <w:rPr>
          <w:rFonts w:ascii="Arial" w:hAnsi="Arial" w:cs="Arial"/>
          <w:bCs/>
          <w:i/>
          <w:iCs/>
          <w:sz w:val="22"/>
          <w:szCs w:val="22"/>
        </w:rPr>
      </w:pPr>
    </w:p>
    <w:p w14:paraId="01AAD4AE" w14:textId="77777777" w:rsidR="001A34DC" w:rsidRPr="00B64636" w:rsidRDefault="001A34DC" w:rsidP="001A34DC">
      <w:pPr>
        <w:ind w:left="360"/>
        <w:jc w:val="both"/>
        <w:rPr>
          <w:rFonts w:ascii="Arial" w:hAnsi="Arial" w:cs="Arial"/>
          <w:bCs/>
          <w:i/>
          <w:iCs/>
          <w:sz w:val="22"/>
          <w:szCs w:val="22"/>
        </w:rPr>
      </w:pPr>
    </w:p>
    <w:p w14:paraId="11ADD33B" w14:textId="77777777" w:rsidR="001A34DC" w:rsidRPr="00B64636" w:rsidRDefault="001A34DC" w:rsidP="001A34DC">
      <w:pPr>
        <w:ind w:left="360"/>
        <w:jc w:val="both"/>
        <w:rPr>
          <w:rFonts w:ascii="Arial" w:hAnsi="Arial" w:cs="Arial"/>
          <w:bCs/>
          <w:i/>
          <w:iCs/>
          <w:sz w:val="22"/>
          <w:szCs w:val="22"/>
        </w:rPr>
      </w:pPr>
    </w:p>
    <w:p w14:paraId="548D44DE" w14:textId="77777777" w:rsidR="001A34DC" w:rsidRPr="00B64636" w:rsidRDefault="001A34DC" w:rsidP="001A34DC">
      <w:pPr>
        <w:ind w:left="360"/>
        <w:jc w:val="both"/>
        <w:rPr>
          <w:rFonts w:ascii="Arial" w:hAnsi="Arial" w:cs="Arial"/>
          <w:bCs/>
          <w:i/>
          <w:iCs/>
          <w:sz w:val="22"/>
          <w:szCs w:val="22"/>
        </w:rPr>
      </w:pPr>
    </w:p>
    <w:p w14:paraId="4A97DF99" w14:textId="77777777" w:rsidR="001A34DC" w:rsidRPr="00B64636" w:rsidRDefault="001A34DC" w:rsidP="001A34DC">
      <w:pPr>
        <w:ind w:left="360"/>
        <w:jc w:val="both"/>
        <w:rPr>
          <w:rFonts w:ascii="Arial" w:hAnsi="Arial" w:cs="Arial"/>
          <w:bCs/>
          <w:i/>
          <w:iCs/>
          <w:sz w:val="22"/>
          <w:szCs w:val="22"/>
        </w:rPr>
      </w:pPr>
    </w:p>
    <w:p w14:paraId="3F69E073" w14:textId="77777777" w:rsidR="001A34DC" w:rsidRPr="00B64636" w:rsidRDefault="001A34DC" w:rsidP="001A34DC">
      <w:pPr>
        <w:ind w:left="360"/>
        <w:jc w:val="both"/>
        <w:rPr>
          <w:rFonts w:ascii="Arial" w:hAnsi="Arial" w:cs="Arial"/>
          <w:bCs/>
          <w:i/>
          <w:iCs/>
          <w:sz w:val="22"/>
          <w:szCs w:val="22"/>
        </w:rPr>
      </w:pPr>
    </w:p>
    <w:p w14:paraId="5BD47CE2" w14:textId="77777777" w:rsidR="001A34DC" w:rsidRPr="00B64636" w:rsidRDefault="001A34DC" w:rsidP="001A34DC">
      <w:pPr>
        <w:ind w:left="360"/>
        <w:jc w:val="both"/>
        <w:rPr>
          <w:rFonts w:ascii="Arial" w:hAnsi="Arial" w:cs="Arial"/>
          <w:bCs/>
          <w:i/>
          <w:iCs/>
          <w:sz w:val="22"/>
          <w:szCs w:val="22"/>
        </w:rPr>
      </w:pPr>
    </w:p>
    <w:p w14:paraId="01C7D388" w14:textId="77777777" w:rsidR="001A34DC" w:rsidRPr="00B64636" w:rsidRDefault="001A34DC" w:rsidP="001A34DC">
      <w:pPr>
        <w:ind w:left="360"/>
        <w:jc w:val="both"/>
        <w:rPr>
          <w:rFonts w:ascii="Arial" w:hAnsi="Arial" w:cs="Arial"/>
          <w:sz w:val="22"/>
          <w:szCs w:val="22"/>
        </w:rPr>
      </w:pPr>
      <w:r w:rsidRPr="00B64636">
        <w:rPr>
          <w:rFonts w:ascii="Arial" w:hAnsi="Arial" w:cs="Arial"/>
          <w:bCs/>
          <w:i/>
          <w:iCs/>
          <w:sz w:val="22"/>
          <w:szCs w:val="22"/>
        </w:rPr>
        <w:t xml:space="preserve">For example: </w:t>
      </w:r>
      <w:r w:rsidRPr="00B64636">
        <w:rPr>
          <w:rFonts w:ascii="Arial" w:hAnsi="Arial" w:cs="Arial"/>
          <w:bCs/>
          <w:sz w:val="22"/>
          <w:szCs w:val="22"/>
        </w:rPr>
        <w:t xml:space="preserve">You will be asked how many STANDARD DRINKS you consume on an average Monday for the past 30 days. If on an average Monday, you drink one </w:t>
      </w:r>
      <w:proofErr w:type="gramStart"/>
      <w:r w:rsidRPr="00B64636">
        <w:rPr>
          <w:rFonts w:ascii="Arial" w:hAnsi="Arial" w:cs="Arial"/>
          <w:bCs/>
          <w:sz w:val="22"/>
          <w:szCs w:val="22"/>
        </w:rPr>
        <w:t>24 ounce</w:t>
      </w:r>
      <w:proofErr w:type="gramEnd"/>
      <w:r w:rsidRPr="00B64636">
        <w:rPr>
          <w:rFonts w:ascii="Arial" w:hAnsi="Arial" w:cs="Arial"/>
          <w:bCs/>
          <w:sz w:val="22"/>
          <w:szCs w:val="22"/>
        </w:rPr>
        <w:t xml:space="preserve"> beer (equal to two 12 ounce beers) and two 5 ounce glasses of wine, you would mark 4 as your average consumption for that day.  </w:t>
      </w:r>
    </w:p>
    <w:p w14:paraId="6A0AAB52" w14:textId="77777777" w:rsidR="001A34DC" w:rsidRPr="00B64636" w:rsidRDefault="001A34DC" w:rsidP="001A34DC">
      <w:pPr>
        <w:rPr>
          <w:rFonts w:ascii="Arial" w:hAnsi="Arial" w:cs="Arial"/>
          <w:sz w:val="22"/>
          <w:szCs w:val="22"/>
        </w:rPr>
      </w:pPr>
    </w:p>
    <w:p w14:paraId="365B5B5C" w14:textId="0DB924DF" w:rsidR="001A34DC" w:rsidRPr="00B64636" w:rsidRDefault="001A34DC" w:rsidP="001A34DC">
      <w:pPr>
        <w:rPr>
          <w:rFonts w:ascii="Arial" w:hAnsi="Arial" w:cs="Arial"/>
          <w:sz w:val="22"/>
          <w:szCs w:val="22"/>
        </w:rPr>
      </w:pPr>
      <w:r w:rsidRPr="00B64636">
        <w:rPr>
          <w:rFonts w:ascii="Arial" w:hAnsi="Arial" w:cs="Arial"/>
          <w:noProof/>
          <w:sz w:val="22"/>
          <w:szCs w:val="22"/>
        </w:rPr>
        <w:drawing>
          <wp:anchor distT="0" distB="0" distL="114300" distR="114300" simplePos="0" relativeHeight="251761664" behindDoc="0" locked="0" layoutInCell="1" allowOverlap="1" wp14:anchorId="2341F91A" wp14:editId="34FE1C3C">
            <wp:simplePos x="0" y="0"/>
            <wp:positionH relativeFrom="column">
              <wp:posOffset>600075</wp:posOffset>
            </wp:positionH>
            <wp:positionV relativeFrom="paragraph">
              <wp:posOffset>137160</wp:posOffset>
            </wp:positionV>
            <wp:extent cx="5561965" cy="2266950"/>
            <wp:effectExtent l="19050" t="0" r="635" b="0"/>
            <wp:wrapNone/>
            <wp:docPr id="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561965" cy="2266950"/>
                    </a:xfrm>
                    <a:prstGeom prst="rect">
                      <a:avLst/>
                    </a:prstGeom>
                    <a:noFill/>
                    <a:ln w="9525">
                      <a:noFill/>
                      <a:miter lim="800000"/>
                      <a:headEnd/>
                      <a:tailEnd/>
                    </a:ln>
                  </pic:spPr>
                </pic:pic>
              </a:graphicData>
            </a:graphic>
          </wp:anchor>
        </w:drawing>
      </w:r>
    </w:p>
    <w:p w14:paraId="69CC987C" w14:textId="77777777" w:rsidR="001A34DC" w:rsidRPr="00B64636" w:rsidRDefault="001A34DC" w:rsidP="001A34DC">
      <w:pPr>
        <w:rPr>
          <w:rFonts w:ascii="Arial" w:hAnsi="Arial" w:cs="Arial"/>
          <w:sz w:val="22"/>
          <w:szCs w:val="22"/>
        </w:rPr>
      </w:pPr>
    </w:p>
    <w:p w14:paraId="6902B27F" w14:textId="77777777" w:rsidR="001A34DC" w:rsidRPr="00B64636" w:rsidRDefault="001A34DC" w:rsidP="001A34DC">
      <w:pPr>
        <w:rPr>
          <w:rFonts w:ascii="Arial" w:hAnsi="Arial" w:cs="Arial"/>
          <w:sz w:val="22"/>
          <w:szCs w:val="22"/>
        </w:rPr>
      </w:pPr>
    </w:p>
    <w:p w14:paraId="2786B018" w14:textId="77777777" w:rsidR="001A34DC" w:rsidRPr="00B64636" w:rsidRDefault="001A34DC" w:rsidP="001A34DC">
      <w:pPr>
        <w:rPr>
          <w:rFonts w:ascii="Arial" w:hAnsi="Arial" w:cs="Arial"/>
          <w:sz w:val="22"/>
          <w:szCs w:val="22"/>
        </w:rPr>
      </w:pPr>
    </w:p>
    <w:p w14:paraId="751E4927" w14:textId="77777777" w:rsidR="001A34DC" w:rsidRPr="00B64636" w:rsidRDefault="001A34DC" w:rsidP="001A34DC">
      <w:pPr>
        <w:rPr>
          <w:rFonts w:ascii="Arial" w:hAnsi="Arial" w:cs="Arial"/>
          <w:sz w:val="22"/>
          <w:szCs w:val="22"/>
        </w:rPr>
      </w:pPr>
    </w:p>
    <w:p w14:paraId="25E96577" w14:textId="77777777" w:rsidR="001A34DC" w:rsidRPr="00B64636" w:rsidRDefault="001A34DC" w:rsidP="001A34DC">
      <w:pPr>
        <w:rPr>
          <w:rFonts w:ascii="Arial" w:hAnsi="Arial" w:cs="Arial"/>
          <w:sz w:val="22"/>
          <w:szCs w:val="22"/>
        </w:rPr>
      </w:pPr>
    </w:p>
    <w:p w14:paraId="05E6494C" w14:textId="77777777" w:rsidR="001A34DC" w:rsidRPr="00B64636" w:rsidRDefault="001A34DC" w:rsidP="001A34DC">
      <w:pPr>
        <w:rPr>
          <w:rFonts w:ascii="Arial" w:hAnsi="Arial" w:cs="Arial"/>
          <w:sz w:val="22"/>
          <w:szCs w:val="22"/>
        </w:rPr>
      </w:pPr>
    </w:p>
    <w:p w14:paraId="6E968B86" w14:textId="77777777" w:rsidR="001A34DC" w:rsidRPr="00B64636" w:rsidRDefault="001A34DC" w:rsidP="001A34DC">
      <w:pPr>
        <w:rPr>
          <w:rFonts w:ascii="Arial" w:hAnsi="Arial" w:cs="Arial"/>
          <w:sz w:val="22"/>
          <w:szCs w:val="22"/>
        </w:rPr>
      </w:pPr>
    </w:p>
    <w:p w14:paraId="2073863F" w14:textId="77777777" w:rsidR="001A34DC" w:rsidRPr="00B64636" w:rsidRDefault="001A34DC" w:rsidP="001A34DC">
      <w:pPr>
        <w:rPr>
          <w:rFonts w:ascii="Arial" w:hAnsi="Arial" w:cs="Arial"/>
          <w:bCs/>
          <w:sz w:val="22"/>
          <w:szCs w:val="22"/>
        </w:rPr>
      </w:pPr>
    </w:p>
    <w:p w14:paraId="0AF1EE64" w14:textId="77777777" w:rsidR="001A34DC" w:rsidRPr="00B64636" w:rsidRDefault="001A34DC" w:rsidP="001A34DC">
      <w:pPr>
        <w:rPr>
          <w:rFonts w:ascii="Arial" w:hAnsi="Arial" w:cs="Arial"/>
          <w:bCs/>
          <w:sz w:val="22"/>
          <w:szCs w:val="22"/>
        </w:rPr>
      </w:pPr>
    </w:p>
    <w:p w14:paraId="7E531B16" w14:textId="77777777" w:rsidR="001A34DC" w:rsidRPr="00B64636" w:rsidRDefault="001A34DC" w:rsidP="001A34DC">
      <w:pPr>
        <w:rPr>
          <w:rFonts w:ascii="Arial" w:hAnsi="Arial" w:cs="Arial"/>
          <w:bCs/>
          <w:sz w:val="22"/>
          <w:szCs w:val="22"/>
        </w:rPr>
      </w:pPr>
    </w:p>
    <w:p w14:paraId="55431400" w14:textId="77777777" w:rsidR="001A34DC" w:rsidRPr="00B64636" w:rsidRDefault="001A34DC" w:rsidP="001A34DC">
      <w:pPr>
        <w:rPr>
          <w:rFonts w:ascii="Arial" w:hAnsi="Arial" w:cs="Arial"/>
          <w:bCs/>
          <w:sz w:val="22"/>
          <w:szCs w:val="22"/>
        </w:rPr>
      </w:pPr>
    </w:p>
    <w:p w14:paraId="09632B54" w14:textId="77777777" w:rsidR="001A34DC" w:rsidRPr="00B64636" w:rsidRDefault="001A34DC" w:rsidP="001A34DC">
      <w:pPr>
        <w:rPr>
          <w:rFonts w:ascii="Arial" w:hAnsi="Arial" w:cs="Arial"/>
          <w:bCs/>
          <w:sz w:val="22"/>
          <w:szCs w:val="22"/>
        </w:rPr>
      </w:pPr>
    </w:p>
    <w:p w14:paraId="3C81FB80" w14:textId="77777777" w:rsidR="001A34DC" w:rsidRPr="00B64636" w:rsidRDefault="001A34DC" w:rsidP="001A34DC">
      <w:pPr>
        <w:rPr>
          <w:rFonts w:ascii="Arial" w:hAnsi="Arial" w:cs="Arial"/>
          <w:bCs/>
          <w:sz w:val="22"/>
          <w:szCs w:val="22"/>
        </w:rPr>
      </w:pPr>
    </w:p>
    <w:p w14:paraId="619A2A00" w14:textId="77777777" w:rsidR="001A34DC" w:rsidRPr="00B64636" w:rsidRDefault="001A34DC" w:rsidP="001A34DC">
      <w:pPr>
        <w:rPr>
          <w:rFonts w:ascii="Arial" w:hAnsi="Arial" w:cs="Arial"/>
          <w:bCs/>
          <w:sz w:val="22"/>
          <w:szCs w:val="22"/>
        </w:rPr>
      </w:pPr>
    </w:p>
    <w:p w14:paraId="724A2D4B" w14:textId="77777777" w:rsidR="001A34DC" w:rsidRPr="00B64636" w:rsidRDefault="001A34DC" w:rsidP="001A34DC">
      <w:pPr>
        <w:rPr>
          <w:rFonts w:ascii="Arial" w:hAnsi="Arial" w:cs="Arial"/>
          <w:bCs/>
          <w:sz w:val="22"/>
          <w:szCs w:val="22"/>
        </w:rPr>
      </w:pPr>
    </w:p>
    <w:p w14:paraId="22B89AA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Monday?</w:t>
      </w:r>
    </w:p>
    <w:p w14:paraId="1F118449" w14:textId="062EB753"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7E0C9DE9" w14:textId="493BA54C"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512F918" w14:textId="10413B07"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2</w:t>
      </w:r>
    </w:p>
    <w:p w14:paraId="03EAD488" w14:textId="318223C8"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2E80B78" w14:textId="68A377E3"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B0CDEEB" w14:textId="623B1D3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7D0E5E4" w14:textId="10DC1049"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41033DE" w14:textId="6569836E"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A2B5E5" w14:textId="1BE3F4AC"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92901C2" w14:textId="132E1891"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5355B12" w14:textId="6A71415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AF3BB72" w14:textId="15E4E8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36AF290" w14:textId="77777777" w:rsidR="001A34DC" w:rsidRPr="00B64636" w:rsidRDefault="001A34DC" w:rsidP="001A34DC">
      <w:pPr>
        <w:rPr>
          <w:rFonts w:ascii="Arial" w:hAnsi="Arial" w:cs="Arial"/>
          <w:bCs/>
          <w:sz w:val="22"/>
          <w:szCs w:val="22"/>
        </w:rPr>
      </w:pPr>
    </w:p>
    <w:p w14:paraId="38E8323D"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uesday?</w:t>
      </w:r>
    </w:p>
    <w:p w14:paraId="3EDC2347" w14:textId="09C772CF"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E4241D2" w14:textId="438C2BF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EE3E5C2" w14:textId="737F887B"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7F246D4" w14:textId="7EA3CA25"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493F686" w14:textId="6C8EEA32"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B6565C6" w14:textId="41BB6AA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BFE1068" w14:textId="4DF6CD66"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CC83773" w14:textId="1032A843"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8043688" w14:textId="026DBC8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4ACCDB5" w14:textId="46E644A2"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45C6B7A" w14:textId="0AE3E08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893EF2D" w14:textId="63299E8A"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E4B729B" w14:textId="77777777" w:rsidR="001A34DC" w:rsidRPr="00B64636" w:rsidRDefault="001A34DC" w:rsidP="001A34DC">
      <w:pPr>
        <w:rPr>
          <w:rFonts w:ascii="Arial" w:hAnsi="Arial" w:cs="Arial"/>
          <w:bCs/>
          <w:sz w:val="22"/>
          <w:szCs w:val="22"/>
        </w:rPr>
      </w:pPr>
    </w:p>
    <w:p w14:paraId="6F78754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Wednesday?</w:t>
      </w:r>
    </w:p>
    <w:p w14:paraId="7B3918BC" w14:textId="4EB40BDE"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876D79C" w14:textId="6C38278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23A6A7D" w14:textId="415144C1"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7614300C" w14:textId="65C76A5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F84391D" w14:textId="2E48723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E8FF803" w14:textId="2C526832"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42A42E9" w14:textId="70741330"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455CAD9" w14:textId="30110E2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A53B762" w14:textId="1958AF6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8AEE831" w14:textId="7A4EF0D0"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90E857A" w14:textId="4179644F"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3D2385D1" w14:textId="6909F13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16D17D5E" w14:textId="77777777" w:rsidR="001A34DC" w:rsidRPr="00B64636" w:rsidRDefault="001A34DC" w:rsidP="001A34DC">
      <w:pPr>
        <w:rPr>
          <w:rFonts w:ascii="Arial" w:hAnsi="Arial" w:cs="Arial"/>
          <w:bCs/>
          <w:sz w:val="22"/>
          <w:szCs w:val="22"/>
        </w:rPr>
      </w:pPr>
    </w:p>
    <w:p w14:paraId="7DC33BD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hursday?</w:t>
      </w:r>
    </w:p>
    <w:p w14:paraId="45DB85E4" w14:textId="3D77552C"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1AC4D21" w14:textId="260B4770"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A17A18A" w14:textId="19C04DF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79CE79A" w14:textId="017C7C2A"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96DC8D2" w14:textId="1FB412E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3BE243E" w14:textId="5A45F1DF"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0810D0E" w14:textId="485CE811"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1DEA435" w14:textId="2F3FB37C"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354E6217" w14:textId="39D577A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B15E838" w14:textId="4D5D5408"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27A7A58" w14:textId="106DA0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FB45F2F" w14:textId="58B265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5B4400D" w14:textId="77777777" w:rsidR="001A34DC" w:rsidRPr="00B64636" w:rsidRDefault="001A34DC" w:rsidP="001A34DC">
      <w:pPr>
        <w:rPr>
          <w:rFonts w:ascii="Arial" w:hAnsi="Arial" w:cs="Arial"/>
          <w:bCs/>
          <w:sz w:val="22"/>
          <w:szCs w:val="22"/>
        </w:rPr>
      </w:pPr>
    </w:p>
    <w:p w14:paraId="4F0A127B"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Friday?</w:t>
      </w:r>
    </w:p>
    <w:p w14:paraId="5073D7C4" w14:textId="4EFC12E1"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729674D" w14:textId="376D11EA"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1</w:t>
      </w:r>
    </w:p>
    <w:p w14:paraId="5A6CBA6E" w14:textId="6E54FF1E"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838F66A" w14:textId="4DCC1C2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5C51FBED" w14:textId="2A61FB56"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03A8E82" w14:textId="0BF3D7EE"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717A0224" w14:textId="24AF7617"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0B11503" w14:textId="7A5225C5"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48010B2" w14:textId="3C7FF97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00D5933" w14:textId="149230A9"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B23DFE2" w14:textId="476182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A50993A" w14:textId="02D7A6A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2112FB6C" w14:textId="77777777" w:rsidR="001A34DC" w:rsidRPr="00B64636" w:rsidRDefault="001A34DC" w:rsidP="001A34DC">
      <w:pPr>
        <w:rPr>
          <w:rFonts w:ascii="Arial" w:hAnsi="Arial" w:cs="Arial"/>
          <w:bCs/>
          <w:sz w:val="22"/>
          <w:szCs w:val="22"/>
        </w:rPr>
      </w:pPr>
    </w:p>
    <w:p w14:paraId="70441E4C"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aturday?</w:t>
      </w:r>
    </w:p>
    <w:p w14:paraId="004B2F11" w14:textId="2620A205"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F59508D" w14:textId="4CF45563"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07425F7" w14:textId="547C90F4"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2E13672" w14:textId="49D1C040"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4F2725C" w14:textId="0EC9286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3419E237" w14:textId="561FA007"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008184E" w14:textId="164B179E"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19952FF" w14:textId="59D5D18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6211DCF2" w14:textId="7AD40CAB"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25627B9" w14:textId="33F6FA27"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E3ECF0F" w14:textId="24E771BA"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A9A26AC" w14:textId="5E02B1F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6CA857A" w14:textId="77777777" w:rsidR="001A34DC" w:rsidRPr="00B64636" w:rsidRDefault="001A34DC" w:rsidP="001A34DC">
      <w:pPr>
        <w:rPr>
          <w:rFonts w:ascii="Arial" w:hAnsi="Arial" w:cs="Arial"/>
          <w:bCs/>
          <w:sz w:val="22"/>
          <w:szCs w:val="22"/>
        </w:rPr>
      </w:pPr>
    </w:p>
    <w:p w14:paraId="126F6FD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unday?</w:t>
      </w:r>
    </w:p>
    <w:p w14:paraId="58234341" w14:textId="2871BF20"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BD809E0" w14:textId="2EBDEE2A"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9FFBA7C" w14:textId="47669C4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2A1CDF0" w14:textId="4686DDAF"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4662E15" w14:textId="3EF366C1"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F029074" w14:textId="1AB9CE56"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06C8E28" w14:textId="652D7303"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5F964A1A" w14:textId="1BA215A8"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3A5C2C8" w14:textId="34258029"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292E30D9" w14:textId="1DB26C3B"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C14C587" w14:textId="60EEC3E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73EABDEE" w14:textId="42DEAF7D"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F855743" w14:textId="77777777" w:rsidR="001A34DC" w:rsidRPr="00B64636" w:rsidRDefault="001A34DC" w:rsidP="001A34DC">
      <w:pPr>
        <w:ind w:left="720"/>
        <w:rPr>
          <w:rFonts w:ascii="Arial" w:hAnsi="Arial" w:cs="Arial"/>
          <w:bCs/>
          <w:sz w:val="22"/>
          <w:szCs w:val="22"/>
        </w:rPr>
      </w:pPr>
    </w:p>
    <w:p w14:paraId="09716C4D" w14:textId="59F6C2DD"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often in the past 30 days have you consumed [5 for men / 4 for women] or more STANDARD DRINKS</w:t>
      </w:r>
      <w:r w:rsidR="000237F9" w:rsidRPr="00B64636">
        <w:rPr>
          <w:rFonts w:ascii="Arial" w:hAnsi="Arial" w:cs="Arial"/>
          <w:bCs/>
          <w:sz w:val="22"/>
          <w:szCs w:val="22"/>
        </w:rPr>
        <w:t xml:space="preserve"> in a day</w:t>
      </w:r>
      <w:r w:rsidRPr="00B64636">
        <w:rPr>
          <w:rFonts w:ascii="Arial" w:hAnsi="Arial" w:cs="Arial"/>
          <w:bCs/>
          <w:sz w:val="22"/>
          <w:szCs w:val="22"/>
        </w:rPr>
        <w:t>?</w:t>
      </w:r>
    </w:p>
    <w:p w14:paraId="0903953C" w14:textId="7C6DB17B" w:rsidR="00A14A90" w:rsidRPr="00B64636" w:rsidRDefault="00565511" w:rsidP="00170612">
      <w:pPr>
        <w:ind w:left="1440"/>
        <w:rPr>
          <w:rFonts w:ascii="Arial" w:hAnsi="Arial" w:cs="Arial"/>
          <w:sz w:val="22"/>
          <w:szCs w:val="22"/>
        </w:rPr>
      </w:pPr>
      <w:r w:rsidRPr="00B64636">
        <w:rPr>
          <w:rFonts w:ascii="Arial" w:hAnsi="Arial" w:cs="Arial"/>
          <w:sz w:val="22"/>
          <w:szCs w:val="22"/>
        </w:rPr>
        <w:t>0-10</w:t>
      </w:r>
    </w:p>
    <w:p w14:paraId="178FA305" w14:textId="5E05566A" w:rsidR="00565511" w:rsidRPr="00B64636" w:rsidRDefault="00565511" w:rsidP="00170612">
      <w:pPr>
        <w:ind w:left="1440"/>
        <w:rPr>
          <w:rFonts w:ascii="Arial" w:hAnsi="Arial" w:cs="Arial"/>
          <w:sz w:val="22"/>
          <w:szCs w:val="22"/>
        </w:rPr>
      </w:pPr>
      <w:r w:rsidRPr="00B64636">
        <w:rPr>
          <w:rFonts w:ascii="Arial" w:hAnsi="Arial" w:cs="Arial"/>
          <w:sz w:val="22"/>
          <w:szCs w:val="22"/>
        </w:rPr>
        <w:t>11-20</w:t>
      </w:r>
    </w:p>
    <w:p w14:paraId="173EC481" w14:textId="0DD0FA46" w:rsidR="00565511" w:rsidRPr="00B64636" w:rsidRDefault="00565511" w:rsidP="00170612">
      <w:pPr>
        <w:ind w:left="1440"/>
        <w:rPr>
          <w:rFonts w:ascii="Arial" w:hAnsi="Arial" w:cs="Arial"/>
        </w:rPr>
      </w:pPr>
      <w:r w:rsidRPr="00B64636">
        <w:rPr>
          <w:rFonts w:ascii="Arial" w:hAnsi="Arial" w:cs="Arial"/>
          <w:sz w:val="22"/>
          <w:szCs w:val="22"/>
        </w:rPr>
        <w:t>21-30</w:t>
      </w:r>
    </w:p>
    <w:p w14:paraId="6980D44B" w14:textId="77777777" w:rsidR="00A14A90" w:rsidRPr="00B64636" w:rsidRDefault="00A14A90" w:rsidP="00170612">
      <w:pPr>
        <w:rPr>
          <w:rFonts w:ascii="Arial" w:hAnsi="Arial" w:cs="Arial"/>
        </w:rPr>
      </w:pPr>
    </w:p>
    <w:p w14:paraId="251E1A23" w14:textId="0405378D" w:rsidR="00565511" w:rsidRPr="00B64636" w:rsidRDefault="00565511" w:rsidP="00565511">
      <w:pPr>
        <w:pStyle w:val="ListParagraph"/>
        <w:numPr>
          <w:ilvl w:val="0"/>
          <w:numId w:val="49"/>
        </w:numPr>
        <w:rPr>
          <w:rFonts w:ascii="Arial" w:hAnsi="Arial" w:cs="Arial"/>
        </w:rPr>
      </w:pPr>
      <w:r w:rsidRPr="00B64636">
        <w:rPr>
          <w:rFonts w:ascii="Arial" w:hAnsi="Arial" w:cs="Arial"/>
        </w:rPr>
        <w:t>You reported that you consumed 4 or more standard drinks on 0-10 days over the past 30 days. How many days in the past 30 days did you consume 4 or more standard drinks?</w:t>
      </w:r>
    </w:p>
    <w:p w14:paraId="044CB258" w14:textId="7BDE287D" w:rsidR="00565511" w:rsidRPr="00B64636" w:rsidRDefault="00565511" w:rsidP="00565511">
      <w:pPr>
        <w:pStyle w:val="ListParagraph"/>
        <w:rPr>
          <w:rFonts w:ascii="Arial" w:hAnsi="Arial" w:cs="Arial"/>
        </w:rPr>
      </w:pPr>
      <w:r w:rsidRPr="00B64636">
        <w:rPr>
          <w:rFonts w:ascii="Arial" w:hAnsi="Arial" w:cs="Arial"/>
        </w:rPr>
        <w:t>0  1  2  3  4  5  6  7  8  9  10</w:t>
      </w:r>
    </w:p>
    <w:p w14:paraId="16B6CC7C" w14:textId="77777777" w:rsidR="00565511" w:rsidRPr="00B64636" w:rsidRDefault="00565511">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38FC9D31" w14:textId="0D6291F2" w:rsidR="00915909" w:rsidRPr="00B64636" w:rsidRDefault="00A90950" w:rsidP="00DA49F5">
      <w:pPr>
        <w:pStyle w:val="Heading2"/>
        <w:jc w:val="center"/>
        <w:rPr>
          <w:i/>
        </w:rPr>
      </w:pPr>
      <w:bookmarkStart w:id="42" w:name="_Toc49423574"/>
      <w:r w:rsidRPr="00B64636">
        <w:rPr>
          <w:i/>
        </w:rPr>
        <w:lastRenderedPageBreak/>
        <w:t xml:space="preserve">Alcohol and Drug </w:t>
      </w:r>
      <w:r w:rsidR="00063634" w:rsidRPr="00B64636">
        <w:rPr>
          <w:i/>
        </w:rPr>
        <w:t>Timeline Follow</w:t>
      </w:r>
      <w:r w:rsidR="00EA3085" w:rsidRPr="00B64636">
        <w:rPr>
          <w:i/>
        </w:rPr>
        <w:t>-</w:t>
      </w:r>
      <w:r w:rsidRPr="00B64636">
        <w:rPr>
          <w:i/>
        </w:rPr>
        <w:t>Back (TLFB)</w:t>
      </w:r>
      <w:bookmarkEnd w:id="42"/>
    </w:p>
    <w:p w14:paraId="5D3851BD" w14:textId="77777777" w:rsidR="006C2D67" w:rsidRPr="00B64636" w:rsidRDefault="006C2D67" w:rsidP="00F22410">
      <w:pPr>
        <w:pStyle w:val="EndNoteBibliography"/>
        <w:rPr>
          <w:szCs w:val="22"/>
        </w:rPr>
      </w:pPr>
    </w:p>
    <w:p w14:paraId="3F97C02E" w14:textId="2965F7BB" w:rsidR="00625B40" w:rsidRPr="00B64636" w:rsidRDefault="00A90950" w:rsidP="000666D6">
      <w:pPr>
        <w:rPr>
          <w:rFonts w:ascii="Arial" w:hAnsi="Arial" w:cs="Arial"/>
          <w:noProof/>
          <w:sz w:val="22"/>
          <w:szCs w:val="22"/>
        </w:rPr>
      </w:pPr>
      <w:r w:rsidRPr="00B64636">
        <w:rPr>
          <w:rFonts w:ascii="Arial" w:hAnsi="Arial" w:cs="Arial"/>
          <w:sz w:val="22"/>
          <w:szCs w:val="22"/>
        </w:rPr>
        <w:t xml:space="preserve">The Alcohol and Drug TLFB </w:t>
      </w:r>
      <w:r w:rsidR="00625B4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Sobell&lt;/Author&gt;&lt;Year&gt;1996&lt;/Year&gt;&lt;RecNum&gt;1214&lt;/RecNum&gt;&lt;DisplayText&gt;(Sobell &amp;amp; Sobell, 1996)&lt;/DisplayText&gt;&lt;record&gt;&lt;rec-number&gt;1214&lt;/rec-number&gt;&lt;foreign-keys&gt;&lt;key app="EN" db-id="2trpde5v9e95efe20fm5d0dcfd5fp2ve92rd"&gt;1214&lt;/key&gt;&lt;/foreign-keys&gt;&lt;ref-type name="Journal Article"&gt;17&lt;/ref-type&gt;&lt;contributors&gt;&lt;authors&gt;&lt;author&gt;Sobell, Linda C&lt;/author&gt;&lt;author&gt;Sobell, Mark B&lt;/author&gt;&lt;/authors&gt;&lt;/contributors&gt;&lt;titles&gt;&lt;title&gt;Timeline Followback user’s guide: A calendar method for assessing alcohol and drug use&lt;/title&gt;&lt;secondary-title&gt;Toronto: Addiction Research Foundation&lt;/secondary-title&gt;&lt;/titles&gt;&lt;periodical&gt;&lt;full-title&gt;Toronto: Addiction Research Foundation&lt;/full-title&gt;&lt;/periodical&gt;&lt;dates&gt;&lt;year&gt;1996&lt;/year&gt;&lt;/dates&gt;&lt;urls&gt;&lt;/urls&gt;&lt;/record&gt;&lt;/Cite&gt;&lt;/EndNote&gt;</w:instrText>
      </w:r>
      <w:r w:rsidR="00625B40" w:rsidRPr="00B64636">
        <w:rPr>
          <w:rFonts w:ascii="Arial" w:hAnsi="Arial" w:cs="Arial"/>
          <w:sz w:val="22"/>
          <w:szCs w:val="22"/>
        </w:rPr>
        <w:fldChar w:fldCharType="separate"/>
      </w:r>
      <w:r w:rsidR="00625B40" w:rsidRPr="00B64636">
        <w:rPr>
          <w:rFonts w:ascii="Arial" w:hAnsi="Arial" w:cs="Arial"/>
          <w:noProof/>
          <w:sz w:val="22"/>
          <w:szCs w:val="22"/>
        </w:rPr>
        <w:t>(</w:t>
      </w:r>
      <w:hyperlink w:anchor="_ENREF_22" w:tooltip="Sobell, 1996 #1214" w:history="1">
        <w:r w:rsidR="007B095A" w:rsidRPr="00B64636">
          <w:rPr>
            <w:rFonts w:ascii="Arial" w:hAnsi="Arial" w:cs="Arial"/>
            <w:noProof/>
            <w:sz w:val="22"/>
            <w:szCs w:val="22"/>
          </w:rPr>
          <w:t>Sobell &amp; Sobell, 1996</w:t>
        </w:r>
      </w:hyperlink>
      <w:r w:rsidR="00625B40" w:rsidRPr="00B64636">
        <w:rPr>
          <w:rFonts w:ascii="Arial" w:hAnsi="Arial" w:cs="Arial"/>
          <w:noProof/>
          <w:sz w:val="22"/>
          <w:szCs w:val="22"/>
        </w:rPr>
        <w:t>)</w:t>
      </w:r>
      <w:r w:rsidR="00625B40" w:rsidRPr="00B64636">
        <w:rPr>
          <w:rFonts w:ascii="Arial" w:hAnsi="Arial" w:cs="Arial"/>
          <w:sz w:val="22"/>
          <w:szCs w:val="22"/>
        </w:rPr>
        <w:fldChar w:fldCharType="end"/>
      </w:r>
      <w:r w:rsidRPr="00B64636">
        <w:rPr>
          <w:rFonts w:ascii="Arial" w:hAnsi="Arial" w:cs="Arial"/>
          <w:sz w:val="22"/>
          <w:szCs w:val="22"/>
        </w:rPr>
        <w:t xml:space="preserve"> </w:t>
      </w:r>
      <w:r w:rsidR="00335348" w:rsidRPr="00B64636">
        <w:rPr>
          <w:rFonts w:ascii="Arial" w:hAnsi="Arial" w:cs="Arial"/>
          <w:sz w:val="22"/>
          <w:szCs w:val="22"/>
        </w:rPr>
        <w:t xml:space="preserve">is </w:t>
      </w:r>
      <w:r w:rsidR="006C2D67" w:rsidRPr="00B64636">
        <w:rPr>
          <w:rFonts w:ascii="Arial" w:hAnsi="Arial" w:cs="Arial"/>
          <w:sz w:val="22"/>
          <w:szCs w:val="22"/>
        </w:rPr>
        <w:t xml:space="preserve">an interviewer assisted </w:t>
      </w:r>
      <w:r w:rsidR="00F22410" w:rsidRPr="00B64636">
        <w:rPr>
          <w:rFonts w:ascii="Arial" w:hAnsi="Arial" w:cs="Arial"/>
          <w:sz w:val="22"/>
          <w:szCs w:val="22"/>
        </w:rPr>
        <w:t xml:space="preserve">recall measure that is </w:t>
      </w:r>
      <w:r w:rsidR="00335348" w:rsidRPr="00B64636">
        <w:rPr>
          <w:rFonts w:ascii="Arial" w:hAnsi="Arial" w:cs="Arial"/>
          <w:sz w:val="22"/>
          <w:szCs w:val="22"/>
        </w:rPr>
        <w:t xml:space="preserve">used to reconstruct </w:t>
      </w:r>
      <w:r w:rsidR="00F22410" w:rsidRPr="00B64636">
        <w:rPr>
          <w:rFonts w:ascii="Arial" w:hAnsi="Arial" w:cs="Arial"/>
          <w:sz w:val="22"/>
          <w:szCs w:val="22"/>
        </w:rPr>
        <w:t>alcohol and drug use</w:t>
      </w:r>
      <w:r w:rsidR="00335348" w:rsidRPr="00B64636">
        <w:rPr>
          <w:rFonts w:ascii="Arial" w:hAnsi="Arial" w:cs="Arial"/>
          <w:sz w:val="22"/>
          <w:szCs w:val="22"/>
        </w:rPr>
        <w:t xml:space="preserve"> with cues that </w:t>
      </w:r>
      <w:r w:rsidR="00133A33" w:rsidRPr="00B64636">
        <w:rPr>
          <w:rFonts w:ascii="Arial" w:hAnsi="Arial" w:cs="Arial"/>
          <w:sz w:val="22"/>
          <w:szCs w:val="22"/>
        </w:rPr>
        <w:t xml:space="preserve">aim to </w:t>
      </w:r>
      <w:r w:rsidR="00335348" w:rsidRPr="00B64636">
        <w:rPr>
          <w:rFonts w:ascii="Arial" w:hAnsi="Arial" w:cs="Arial"/>
          <w:sz w:val="22"/>
          <w:szCs w:val="22"/>
        </w:rPr>
        <w:t xml:space="preserve">trigger participants’ memory (e.g., birthdays, holidays, etc.). </w:t>
      </w:r>
      <w:r w:rsidR="00F22410" w:rsidRPr="00B64636">
        <w:rPr>
          <w:rFonts w:ascii="Arial" w:hAnsi="Arial" w:cs="Arial"/>
          <w:sz w:val="22"/>
          <w:szCs w:val="22"/>
        </w:rPr>
        <w:t>This measure</w:t>
      </w:r>
      <w:r w:rsidR="00335348" w:rsidRPr="00B64636">
        <w:rPr>
          <w:rFonts w:ascii="Arial" w:hAnsi="Arial" w:cs="Arial"/>
          <w:sz w:val="22"/>
          <w:szCs w:val="22"/>
        </w:rPr>
        <w:t xml:space="preserve"> </w:t>
      </w:r>
      <w:r w:rsidRPr="00B64636">
        <w:rPr>
          <w:rFonts w:ascii="Arial" w:hAnsi="Arial" w:cs="Arial"/>
          <w:sz w:val="22"/>
          <w:szCs w:val="22"/>
        </w:rPr>
        <w:t xml:space="preserve">will be completed at the Baseline </w:t>
      </w:r>
      <w:r w:rsidR="00F22410" w:rsidRPr="00B64636">
        <w:rPr>
          <w:rFonts w:ascii="Arial" w:hAnsi="Arial" w:cs="Arial"/>
          <w:sz w:val="22"/>
          <w:szCs w:val="22"/>
        </w:rPr>
        <w:t xml:space="preserve">assessment </w:t>
      </w:r>
      <w:r w:rsidRPr="00B64636">
        <w:rPr>
          <w:rFonts w:ascii="Arial" w:hAnsi="Arial" w:cs="Arial"/>
          <w:sz w:val="22"/>
          <w:szCs w:val="22"/>
        </w:rPr>
        <w:t>(</w:t>
      </w:r>
      <w:r w:rsidR="00EF69A9" w:rsidRPr="00B64636">
        <w:rPr>
          <w:rFonts w:ascii="Arial" w:hAnsi="Arial" w:cs="Arial"/>
          <w:sz w:val="22"/>
          <w:szCs w:val="22"/>
        </w:rPr>
        <w:t>behavior</w:t>
      </w:r>
      <w:r w:rsidR="00F22410" w:rsidRPr="00B64636">
        <w:rPr>
          <w:rFonts w:ascii="Arial" w:hAnsi="Arial" w:cs="Arial"/>
          <w:sz w:val="22"/>
          <w:szCs w:val="22"/>
        </w:rPr>
        <w:t xml:space="preserve"> </w:t>
      </w:r>
      <w:r w:rsidR="00EE05F3" w:rsidRPr="00B64636">
        <w:rPr>
          <w:rFonts w:ascii="Arial" w:hAnsi="Arial" w:cs="Arial"/>
          <w:sz w:val="22"/>
          <w:szCs w:val="22"/>
        </w:rPr>
        <w:t xml:space="preserve">over past 3 months </w:t>
      </w:r>
      <w:r w:rsidR="00F22410" w:rsidRPr="00B64636">
        <w:rPr>
          <w:rFonts w:ascii="Arial" w:hAnsi="Arial" w:cs="Arial"/>
          <w:sz w:val="22"/>
          <w:szCs w:val="22"/>
        </w:rPr>
        <w:t>will be assessed</w:t>
      </w:r>
      <w:r w:rsidRPr="00B64636">
        <w:rPr>
          <w:rFonts w:ascii="Arial" w:hAnsi="Arial" w:cs="Arial"/>
          <w:sz w:val="22"/>
          <w:szCs w:val="22"/>
        </w:rPr>
        <w:t xml:space="preserve">), </w:t>
      </w:r>
      <w:r w:rsidR="00EF69A9" w:rsidRPr="00B64636">
        <w:rPr>
          <w:rFonts w:ascii="Arial" w:hAnsi="Arial" w:cs="Arial"/>
          <w:sz w:val="22"/>
          <w:szCs w:val="22"/>
        </w:rPr>
        <w:t>1-month</w:t>
      </w:r>
      <w:r w:rsidRPr="00B64636">
        <w:rPr>
          <w:rFonts w:ascii="Arial" w:hAnsi="Arial" w:cs="Arial"/>
          <w:sz w:val="22"/>
          <w:szCs w:val="22"/>
        </w:rPr>
        <w:t>, 3</w:t>
      </w:r>
      <w:r w:rsidR="00FA0BE5" w:rsidRPr="00B64636">
        <w:rPr>
          <w:rFonts w:ascii="Arial" w:hAnsi="Arial" w:cs="Arial"/>
          <w:sz w:val="22"/>
          <w:szCs w:val="22"/>
        </w:rPr>
        <w:t>-</w:t>
      </w:r>
      <w:r w:rsidRPr="00B64636">
        <w:rPr>
          <w:rFonts w:ascii="Arial" w:hAnsi="Arial" w:cs="Arial"/>
          <w:sz w:val="22"/>
          <w:szCs w:val="22"/>
        </w:rPr>
        <w:t xml:space="preserve">month, and </w:t>
      </w:r>
      <w:r w:rsidR="00FA0BE5" w:rsidRPr="00B64636">
        <w:rPr>
          <w:rFonts w:ascii="Arial" w:hAnsi="Arial" w:cs="Arial"/>
          <w:sz w:val="22"/>
          <w:szCs w:val="22"/>
        </w:rPr>
        <w:t>6-month</w:t>
      </w:r>
      <w:r w:rsidRPr="00B64636">
        <w:rPr>
          <w:rFonts w:ascii="Arial" w:hAnsi="Arial" w:cs="Arial"/>
          <w:sz w:val="22"/>
          <w:szCs w:val="22"/>
        </w:rPr>
        <w:t xml:space="preserve"> follow-up visits. </w:t>
      </w:r>
      <w:r w:rsidR="00F22410" w:rsidRPr="00B64636">
        <w:rPr>
          <w:rFonts w:ascii="Arial" w:hAnsi="Arial" w:cs="Arial"/>
          <w:sz w:val="22"/>
          <w:szCs w:val="22"/>
        </w:rPr>
        <w:t>Alcohol and drug use since the last visit will be assessed at the</w:t>
      </w:r>
      <w:r w:rsidR="00EE05F3" w:rsidRPr="00B64636">
        <w:rPr>
          <w:rFonts w:ascii="Arial" w:hAnsi="Arial" w:cs="Arial"/>
          <w:sz w:val="22"/>
          <w:szCs w:val="22"/>
        </w:rPr>
        <w:t xml:space="preserve"> 1,</w:t>
      </w:r>
      <w:r w:rsidR="00F22410" w:rsidRPr="00B64636">
        <w:rPr>
          <w:rFonts w:ascii="Arial" w:hAnsi="Arial" w:cs="Arial"/>
          <w:sz w:val="22"/>
          <w:szCs w:val="22"/>
        </w:rPr>
        <w:t xml:space="preserve"> 3</w:t>
      </w:r>
      <w:r w:rsidR="00EE05F3" w:rsidRPr="00B64636">
        <w:rPr>
          <w:rFonts w:ascii="Arial" w:hAnsi="Arial" w:cs="Arial"/>
          <w:sz w:val="22"/>
          <w:szCs w:val="22"/>
        </w:rPr>
        <w:t>,</w:t>
      </w:r>
      <w:r w:rsidR="00F22410" w:rsidRPr="00B64636">
        <w:rPr>
          <w:rFonts w:ascii="Arial" w:hAnsi="Arial" w:cs="Arial"/>
          <w:sz w:val="22"/>
          <w:szCs w:val="22"/>
        </w:rPr>
        <w:t xml:space="preserve"> and </w:t>
      </w:r>
      <w:proofErr w:type="gramStart"/>
      <w:r w:rsidR="00F22410" w:rsidRPr="00B64636">
        <w:rPr>
          <w:rFonts w:ascii="Arial" w:hAnsi="Arial" w:cs="Arial"/>
          <w:sz w:val="22"/>
          <w:szCs w:val="22"/>
        </w:rPr>
        <w:t>6 month</w:t>
      </w:r>
      <w:proofErr w:type="gramEnd"/>
      <w:r w:rsidR="00F22410" w:rsidRPr="00B64636">
        <w:rPr>
          <w:rFonts w:ascii="Arial" w:hAnsi="Arial" w:cs="Arial"/>
          <w:sz w:val="22"/>
          <w:szCs w:val="22"/>
        </w:rPr>
        <w:t xml:space="preserve"> follow-up visits.</w:t>
      </w:r>
    </w:p>
    <w:p w14:paraId="5E443E8E" w14:textId="77777777" w:rsidR="00063634" w:rsidRPr="00B64636" w:rsidRDefault="00063634" w:rsidP="000666D6">
      <w:pPr>
        <w:rPr>
          <w:rFonts w:ascii="Arial" w:hAnsi="Arial" w:cs="Arial"/>
          <w:b/>
          <w:sz w:val="22"/>
          <w:szCs w:val="22"/>
        </w:rPr>
      </w:pPr>
    </w:p>
    <w:p w14:paraId="7B20A5FF" w14:textId="34E89FCD" w:rsidR="00063634" w:rsidRPr="00B64636" w:rsidRDefault="00A90950" w:rsidP="000666D6">
      <w:pPr>
        <w:rPr>
          <w:rFonts w:ascii="Arial" w:hAnsi="Arial" w:cs="Arial"/>
          <w:position w:val="6"/>
          <w:sz w:val="22"/>
        </w:rPr>
      </w:pPr>
      <w:r w:rsidRPr="00B64636">
        <w:rPr>
          <w:rFonts w:ascii="Arial" w:hAnsi="Arial" w:cs="Arial"/>
          <w:b/>
          <w:sz w:val="22"/>
          <w:szCs w:val="22"/>
        </w:rPr>
        <w:t>Instructions:</w:t>
      </w:r>
      <w:r w:rsidRPr="00B64636">
        <w:rPr>
          <w:rFonts w:ascii="Arial" w:hAnsi="Arial" w:cs="Arial"/>
          <w:sz w:val="22"/>
          <w:szCs w:val="22"/>
        </w:rPr>
        <w:t xml:space="preserve"> </w:t>
      </w:r>
      <w:r w:rsidR="00063634" w:rsidRPr="00B64636">
        <w:rPr>
          <w:rFonts w:ascii="Arial" w:hAnsi="Arial" w:cs="Arial"/>
          <w:b/>
          <w:sz w:val="22"/>
          <w:szCs w:val="22"/>
        </w:rPr>
        <w:t xml:space="preserve">Now I’m going to ask you about your daily activities. We’ll be looking back </w:t>
      </w:r>
      <w:r w:rsidR="00915909" w:rsidRPr="00B64636">
        <w:rPr>
          <w:rFonts w:ascii="Arial" w:hAnsi="Arial" w:cs="Arial"/>
          <w:b/>
          <w:sz w:val="22"/>
          <w:szCs w:val="22"/>
        </w:rPr>
        <w:t xml:space="preserve">over the past </w:t>
      </w:r>
      <w:r w:rsidR="00EE05F3" w:rsidRPr="00B64636">
        <w:rPr>
          <w:rFonts w:ascii="Arial" w:hAnsi="Arial" w:cs="Arial"/>
          <w:b/>
          <w:sz w:val="22"/>
          <w:szCs w:val="22"/>
        </w:rPr>
        <w:t xml:space="preserve">3 </w:t>
      </w:r>
      <w:r w:rsidR="00915909" w:rsidRPr="00B64636">
        <w:rPr>
          <w:rFonts w:ascii="Arial" w:hAnsi="Arial" w:cs="Arial"/>
          <w:b/>
          <w:sz w:val="22"/>
          <w:szCs w:val="22"/>
        </w:rPr>
        <w:t>month</w:t>
      </w:r>
      <w:r w:rsidR="00EE05F3" w:rsidRPr="00B64636">
        <w:rPr>
          <w:rFonts w:ascii="Arial" w:hAnsi="Arial" w:cs="Arial"/>
          <w:b/>
          <w:sz w:val="22"/>
          <w:szCs w:val="22"/>
        </w:rPr>
        <w:t>s</w:t>
      </w:r>
      <w:r w:rsidR="00063634" w:rsidRPr="00B64636">
        <w:rPr>
          <w:rFonts w:ascii="Arial" w:hAnsi="Arial" w:cs="Arial"/>
          <w:b/>
          <w:sz w:val="22"/>
          <w:szCs w:val="22"/>
        </w:rPr>
        <w:t xml:space="preserve"> at</w:t>
      </w:r>
      <w:r w:rsidR="00063634" w:rsidRPr="00B64636">
        <w:rPr>
          <w:rFonts w:ascii="Arial" w:hAnsi="Arial" w:cs="Arial"/>
          <w:b/>
          <w:sz w:val="22"/>
        </w:rPr>
        <w:t xml:space="preserve"> such events as where you lived, your alcohol and drug use, treatment attendance, and </w:t>
      </w:r>
      <w:r w:rsidR="00C76517" w:rsidRPr="00B64636">
        <w:rPr>
          <w:rFonts w:ascii="Arial" w:hAnsi="Arial" w:cs="Arial"/>
          <w:b/>
          <w:sz w:val="22"/>
        </w:rPr>
        <w:t>adherence to</w:t>
      </w:r>
      <w:r w:rsidR="00063634" w:rsidRPr="00B64636">
        <w:rPr>
          <w:rFonts w:ascii="Arial" w:hAnsi="Arial" w:cs="Arial"/>
          <w:b/>
          <w:sz w:val="22"/>
        </w:rPr>
        <w:t xml:space="preserve"> medications.</w:t>
      </w:r>
      <w:r w:rsidR="00063634" w:rsidRPr="00B64636">
        <w:rPr>
          <w:rFonts w:ascii="Arial" w:hAnsi="Arial" w:cs="Arial"/>
          <w:sz w:val="22"/>
        </w:rPr>
        <w:t xml:space="preserve"> </w:t>
      </w:r>
      <w:r w:rsidR="00C144A2" w:rsidRPr="00B64636">
        <w:rPr>
          <w:rFonts w:ascii="Arial" w:hAnsi="Arial" w:cs="Arial"/>
          <w:b/>
          <w:position w:val="6"/>
          <w:sz w:val="22"/>
        </w:rPr>
        <w:t>Filling out the calendar is not hard!  Please try to be as accurate as possible.  We realize that you won’t have perfect recall.  That’s OKAY.</w:t>
      </w:r>
    </w:p>
    <w:p w14:paraId="2954C4BF" w14:textId="77777777" w:rsidR="00C144A2" w:rsidRPr="00B64636" w:rsidRDefault="00C144A2" w:rsidP="000666D6">
      <w:pPr>
        <w:rPr>
          <w:rFonts w:ascii="Arial" w:hAnsi="Arial" w:cs="Arial"/>
          <w:sz w:val="22"/>
        </w:rPr>
      </w:pPr>
    </w:p>
    <w:tbl>
      <w:tblPr>
        <w:tblW w:w="0" w:type="auto"/>
        <w:tblInd w:w="2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 w:type="dxa"/>
          <w:right w:w="7" w:type="dxa"/>
        </w:tblCellMar>
        <w:tblLook w:val="0000" w:firstRow="0" w:lastRow="0" w:firstColumn="0" w:lastColumn="0" w:noHBand="0" w:noVBand="0"/>
      </w:tblPr>
      <w:tblGrid>
        <w:gridCol w:w="8280"/>
      </w:tblGrid>
      <w:tr w:rsidR="00C144A2" w:rsidRPr="00B64636" w14:paraId="4449714C" w14:textId="77777777" w:rsidTr="00607C63">
        <w:tc>
          <w:tcPr>
            <w:tcW w:w="8280" w:type="dxa"/>
          </w:tcPr>
          <w:p w14:paraId="541BA9AF" w14:textId="3932EB79" w:rsidR="00C144A2" w:rsidRPr="00B64636" w:rsidRDefault="00C144A2" w:rsidP="000666D6">
            <w:pPr>
              <w:rPr>
                <w:smallCaps/>
                <w:color w:val="FFFFFF"/>
              </w:rPr>
            </w:pPr>
            <w:r w:rsidRPr="00B64636">
              <w:t>Instructions for Filling Out the Timeline Alcohol and Drug Use Calendar</w:t>
            </w:r>
          </w:p>
        </w:tc>
      </w:tr>
    </w:tbl>
    <w:p w14:paraId="764F86FF" w14:textId="77777777" w:rsidR="006C2D67" w:rsidRPr="00B64636" w:rsidRDefault="006C2D67" w:rsidP="00607C63">
      <w:pPr>
        <w:widowControl/>
        <w:autoSpaceDE/>
        <w:autoSpaceDN/>
        <w:adjustRightInd/>
        <w:contextualSpacing/>
        <w:rPr>
          <w:rFonts w:ascii="Arial" w:hAnsi="Arial" w:cs="Arial"/>
          <w:b/>
          <w:position w:val="4"/>
          <w:sz w:val="22"/>
          <w:szCs w:val="22"/>
        </w:rPr>
      </w:pPr>
    </w:p>
    <w:p w14:paraId="63349BEC" w14:textId="77777777" w:rsidR="00C144A2" w:rsidRPr="00B64636" w:rsidRDefault="00C144A2" w:rsidP="00607C63">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WHAT TO FILL IN</w:t>
      </w:r>
    </w:p>
    <w:p w14:paraId="744E988E" w14:textId="77777777" w:rsidR="00C144A2" w:rsidRPr="00B64636" w:rsidRDefault="00C144A2" w:rsidP="00607C63">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The idea is to put a number in for </w:t>
      </w:r>
      <w:r w:rsidRPr="00B64636">
        <w:rPr>
          <w:rFonts w:ascii="Arial" w:hAnsi="Arial" w:cs="Arial"/>
          <w:b/>
          <w:sz w:val="22"/>
          <w:szCs w:val="22"/>
        </w:rPr>
        <w:t>each day</w:t>
      </w:r>
      <w:r w:rsidRPr="00B64636">
        <w:rPr>
          <w:rFonts w:ascii="Arial" w:hAnsi="Arial" w:cs="Arial"/>
          <w:sz w:val="22"/>
          <w:szCs w:val="22"/>
        </w:rPr>
        <w:t xml:space="preserve"> on the calendar.</w:t>
      </w:r>
    </w:p>
    <w:p w14:paraId="063F680A"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not drink, you should write a ”0”.</w:t>
      </w:r>
    </w:p>
    <w:p w14:paraId="49870333"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drink, you should write in the total number of drinks you had. </w:t>
      </w:r>
    </w:p>
    <w:p w14:paraId="5B92A4E0" w14:textId="77777777" w:rsidR="00C144A2" w:rsidRPr="00B64636" w:rsidRDefault="00C144A2" w:rsidP="009F71F7">
      <w:pPr>
        <w:spacing w:before="100"/>
        <w:ind w:left="180" w:right="-187" w:hanging="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want you to record your drinking on the calendar using Standard Drinks. </w:t>
      </w:r>
      <w:r w:rsidRPr="00B64636">
        <w:rPr>
          <w:rFonts w:ascii="Arial" w:hAnsi="Arial" w:cs="Arial"/>
          <w:i/>
          <w:sz w:val="22"/>
          <w:szCs w:val="22"/>
        </w:rPr>
        <w:t>For example,</w:t>
      </w:r>
      <w:r w:rsidRPr="00B64636">
        <w:rPr>
          <w:rFonts w:ascii="Arial" w:hAnsi="Arial" w:cs="Arial"/>
          <w:sz w:val="22"/>
          <w:szCs w:val="22"/>
        </w:rPr>
        <w:t xml:space="preserve"> if you had 6 beers, write the number 6 for that day. If you drank two or more different kinds of alcoholic beverages in a day such as 2 beers and 3 glasses of wine, you would write the number 5 for that day.</w:t>
      </w:r>
    </w:p>
    <w:p w14:paraId="23CC0E0D" w14:textId="77777777" w:rsidR="00C144A2" w:rsidRPr="00B64636" w:rsidRDefault="00C144A2" w:rsidP="009F71F7">
      <w:pPr>
        <w:ind w:left="439" w:right="-180" w:hanging="79"/>
        <w:contextualSpacing/>
        <w:rPr>
          <w:rFonts w:ascii="Arial" w:hAnsi="Arial" w:cs="Arial"/>
          <w:b/>
          <w:sz w:val="22"/>
          <w:szCs w:val="22"/>
        </w:rPr>
      </w:pPr>
      <w:r w:rsidRPr="00B64636">
        <w:rPr>
          <w:rFonts w:ascii="Arial" w:hAnsi="Arial" w:cs="Arial"/>
          <w:b/>
          <w:sz w:val="22"/>
          <w:szCs w:val="22"/>
        </w:rPr>
        <w:t xml:space="preserve">It’s important that something is written for </w:t>
      </w:r>
      <w:r w:rsidRPr="00B64636">
        <w:rPr>
          <w:rFonts w:ascii="Arial" w:hAnsi="Arial" w:cs="Arial"/>
          <w:b/>
          <w:sz w:val="22"/>
          <w:szCs w:val="22"/>
          <w:u w:val="single"/>
        </w:rPr>
        <w:t>every</w:t>
      </w:r>
      <w:r w:rsidRPr="00B64636">
        <w:rPr>
          <w:rFonts w:ascii="Arial" w:hAnsi="Arial" w:cs="Arial"/>
          <w:b/>
          <w:sz w:val="22"/>
          <w:szCs w:val="22"/>
        </w:rPr>
        <w:t xml:space="preserve"> day, even if it is a “0”.</w:t>
      </w:r>
    </w:p>
    <w:p w14:paraId="6643D90B" w14:textId="77777777" w:rsidR="00C144A2" w:rsidRPr="00B64636" w:rsidRDefault="00C144A2" w:rsidP="009F71F7">
      <w:pPr>
        <w:spacing w:before="80"/>
        <w:ind w:left="274" w:right="90" w:hanging="274"/>
        <w:contextualSpacing/>
        <w:jc w:val="both"/>
        <w:rPr>
          <w:rFonts w:ascii="Arial" w:hAnsi="Arial" w:cs="Arial"/>
          <w:sz w:val="22"/>
          <w:szCs w:val="22"/>
        </w:rPr>
      </w:pPr>
    </w:p>
    <w:p w14:paraId="53EA7068" w14:textId="77777777" w:rsidR="00C144A2" w:rsidRPr="00B64636" w:rsidRDefault="00C144A2" w:rsidP="009F71F7">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YOUR BEST ESTIMATE</w:t>
      </w:r>
      <w:r w:rsidRPr="00B64636">
        <w:rPr>
          <w:rFonts w:ascii="Arial" w:hAnsi="Arial" w:cs="Arial"/>
          <w:b/>
          <w:position w:val="-2"/>
          <w:sz w:val="22"/>
          <w:szCs w:val="22"/>
        </w:rPr>
        <w:t xml:space="preserve"> </w:t>
      </w:r>
    </w:p>
    <w:p w14:paraId="63E737D2"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realize it isn’t easy to recall things with 100% accuracy. </w:t>
      </w:r>
    </w:p>
    <w:p w14:paraId="38555EA9" w14:textId="4A00ADD8" w:rsidR="00C144A2" w:rsidRPr="00B64636" w:rsidRDefault="00C144A2" w:rsidP="009F71F7">
      <w:pPr>
        <w:spacing w:before="80"/>
        <w:ind w:right="-54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are not sure whether you drank 7 or 11 drinks or whether you drank on a Thursday or a Friday, </w:t>
      </w:r>
      <w:r w:rsidRPr="00B64636">
        <w:rPr>
          <w:rFonts w:ascii="Arial" w:hAnsi="Arial" w:cs="Arial"/>
          <w:b/>
          <w:sz w:val="22"/>
          <w:szCs w:val="22"/>
        </w:rPr>
        <w:t>give it your best guess!</w:t>
      </w:r>
      <w:r w:rsidRPr="00B64636">
        <w:rPr>
          <w:rFonts w:ascii="Arial" w:hAnsi="Arial" w:cs="Arial"/>
          <w:sz w:val="22"/>
          <w:szCs w:val="22"/>
        </w:rPr>
        <w:t xml:space="preserve"> What is important is that 7 or 11 drinks is very different from 1 or 2 drinks or 25 drinks. The goal is to get a sense of how frequently you drank, how much you drank, and your patterns of drinking.</w:t>
      </w:r>
    </w:p>
    <w:p w14:paraId="3E1D5E66" w14:textId="77777777" w:rsidR="00C144A2" w:rsidRPr="00B64636" w:rsidRDefault="00C144A2" w:rsidP="00BE49CD">
      <w:pPr>
        <w:contextualSpacing/>
        <w:rPr>
          <w:rFonts w:ascii="Arial" w:hAnsi="Arial" w:cs="Arial"/>
          <w:sz w:val="22"/>
          <w:szCs w:val="22"/>
        </w:rPr>
      </w:pPr>
    </w:p>
    <w:p w14:paraId="07BB4334" w14:textId="77777777" w:rsidR="00C144A2" w:rsidRPr="00B64636" w:rsidRDefault="00C144A2" w:rsidP="00BE49CD">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HELPFUL HINTS</w:t>
      </w:r>
    </w:p>
    <w:p w14:paraId="360DD4B1"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an appointment book you can use it to help you recall your drinking.</w:t>
      </w:r>
    </w:p>
    <w:p w14:paraId="4BA569FC" w14:textId="77777777" w:rsidR="00C144A2" w:rsidRPr="00B64636" w:rsidRDefault="00C144A2" w:rsidP="009F71F7">
      <w:pPr>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Holidays such as Thanksgiving and Christmas are marked on the calendar to help you better recall your drinking. Also, think about how much you drank on personal holidays &amp; events such as birthdays, vacations, or parties.</w:t>
      </w:r>
    </w:p>
    <w:p w14:paraId="23DFC0AA" w14:textId="77777777" w:rsidR="00C144A2" w:rsidRPr="00B64636" w:rsidRDefault="00C144A2" w:rsidP="009F71F7">
      <w:pPr>
        <w:ind w:right="-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regular drinking patterns you can use these to help you recall your drinking. For example, you may have a daily or weekend/weekday pattern, or drink more in the summer or on trips, or you may drink on Wednesdays after playing sports.</w:t>
      </w:r>
    </w:p>
    <w:p w14:paraId="087F1036" w14:textId="77777777" w:rsidR="00770B8A" w:rsidRPr="00B64636" w:rsidRDefault="00770B8A" w:rsidP="00A03355">
      <w:pPr>
        <w:widowControl/>
        <w:autoSpaceDE/>
        <w:autoSpaceDN/>
        <w:adjustRightInd/>
        <w:contextualSpacing/>
        <w:rPr>
          <w:rFonts w:ascii="Arial" w:hAnsi="Arial" w:cs="Arial"/>
          <w:sz w:val="22"/>
          <w:szCs w:val="22"/>
        </w:rPr>
      </w:pPr>
    </w:p>
    <w:p w14:paraId="4190C01F" w14:textId="77777777" w:rsidR="00C144A2" w:rsidRPr="00B64636" w:rsidRDefault="00C144A2" w:rsidP="00A03355">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 xml:space="preserve">COMPLETING THE CALENDAR </w:t>
      </w:r>
    </w:p>
    <w:p w14:paraId="1EA47D0A" w14:textId="758C9DBF" w:rsidR="00C144A2" w:rsidRPr="00B64636" w:rsidRDefault="00C144A2" w:rsidP="00BE49CD">
      <w:pPr>
        <w:tabs>
          <w:tab w:val="left" w:pos="3420"/>
          <w:tab w:val="left" w:pos="6030"/>
        </w:tabs>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A blank calendar is attached.  Write in the number of Standard Drinks that you had each day. </w:t>
      </w:r>
      <w:r w:rsidRPr="00B64636">
        <w:rPr>
          <w:rFonts w:ascii="Arial" w:hAnsi="Arial" w:cs="Arial"/>
          <w:sz w:val="22"/>
          <w:szCs w:val="22"/>
        </w:rPr>
        <w:br/>
      </w:r>
      <w:r w:rsidRPr="00B64636">
        <w:rPr>
          <w:rFonts w:ascii="Arial" w:hAnsi="Arial" w:cs="Arial"/>
          <w:position w:val="-2"/>
          <w:sz w:val="22"/>
          <w:szCs w:val="22"/>
        </w:rPr>
        <w:t xml:space="preserve">• </w:t>
      </w:r>
      <w:r w:rsidRPr="00B64636">
        <w:rPr>
          <w:rFonts w:ascii="Arial" w:hAnsi="Arial" w:cs="Arial"/>
          <w:sz w:val="22"/>
          <w:szCs w:val="22"/>
        </w:rPr>
        <w:t xml:space="preserve">The time period we are talking about on the calendar is </w:t>
      </w:r>
      <w:r w:rsidRPr="00B64636">
        <w:rPr>
          <w:rFonts w:ascii="Arial" w:hAnsi="Arial" w:cs="Arial"/>
          <w:b/>
          <w:sz w:val="22"/>
          <w:szCs w:val="22"/>
        </w:rPr>
        <w:t>from</w:t>
      </w:r>
      <w:r w:rsidR="005D3CEA" w:rsidRPr="00B64636">
        <w:rPr>
          <w:rFonts w:ascii="Arial" w:hAnsi="Arial" w:cs="Arial"/>
          <w:b/>
          <w:sz w:val="22"/>
          <w:szCs w:val="22"/>
        </w:rPr>
        <w:t xml:space="preserve"> [past month]</w:t>
      </w:r>
      <w:r w:rsidRPr="00B64636">
        <w:rPr>
          <w:rFonts w:ascii="Arial" w:hAnsi="Arial" w:cs="Arial"/>
          <w:b/>
          <w:sz w:val="22"/>
          <w:szCs w:val="22"/>
        </w:rPr>
        <w:t xml:space="preserve"> to </w:t>
      </w:r>
      <w:r w:rsidR="005D3CEA" w:rsidRPr="00B64636">
        <w:rPr>
          <w:rFonts w:ascii="Arial" w:hAnsi="Arial" w:cs="Arial"/>
          <w:b/>
          <w:sz w:val="22"/>
          <w:szCs w:val="22"/>
          <w:u w:val="single"/>
        </w:rPr>
        <w:t>[today’s date]</w:t>
      </w:r>
      <w:r w:rsidRPr="00B64636">
        <w:rPr>
          <w:rFonts w:ascii="Arial" w:hAnsi="Arial" w:cs="Arial"/>
          <w:b/>
          <w:sz w:val="22"/>
          <w:szCs w:val="22"/>
        </w:rPr>
        <w:t>.</w:t>
      </w:r>
    </w:p>
    <w:p w14:paraId="275D9BD0" w14:textId="77777777" w:rsidR="00C144A2" w:rsidRPr="00B64636" w:rsidRDefault="00C144A2" w:rsidP="00A03355">
      <w:pPr>
        <w:tabs>
          <w:tab w:val="left" w:pos="3420"/>
          <w:tab w:val="left" w:pos="6210"/>
        </w:tabs>
        <w:spacing w:before="80"/>
        <w:ind w:left="274" w:right="-187" w:hanging="274"/>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n estimating your drinking, be as accurate as possible.</w:t>
      </w:r>
    </w:p>
    <w:p w14:paraId="4D2F305C" w14:textId="77777777" w:rsidR="00C144A2" w:rsidRPr="00B64636" w:rsidRDefault="00C144A2" w:rsidP="00A03355">
      <w:pPr>
        <w:tabs>
          <w:tab w:val="left" w:pos="3420"/>
          <w:tab w:val="left" w:pos="6210"/>
        </w:tabs>
        <w:spacing w:before="80"/>
        <w:ind w:left="274" w:right="-1440" w:hanging="274"/>
        <w:contextualSpacing/>
        <w:rPr>
          <w:rFonts w:ascii="Arial" w:hAnsi="Arial" w:cs="Arial"/>
          <w:b/>
          <w:sz w:val="22"/>
          <w:szCs w:val="22"/>
        </w:rPr>
      </w:pPr>
      <w:r w:rsidRPr="00B64636">
        <w:rPr>
          <w:rFonts w:ascii="Arial" w:hAnsi="Arial" w:cs="Arial"/>
          <w:position w:val="-2"/>
          <w:sz w:val="22"/>
          <w:szCs w:val="22"/>
        </w:rPr>
        <w:t>•</w:t>
      </w:r>
      <w:r w:rsidRPr="00B64636">
        <w:rPr>
          <w:rFonts w:ascii="Arial" w:hAnsi="Arial" w:cs="Arial"/>
          <w:sz w:val="22"/>
          <w:szCs w:val="22"/>
        </w:rPr>
        <w:t xml:space="preserve"> </w:t>
      </w:r>
      <w:r w:rsidRPr="00B64636">
        <w:rPr>
          <w:rFonts w:ascii="Arial" w:hAnsi="Arial" w:cs="Arial"/>
          <w:b/>
          <w:sz w:val="22"/>
          <w:szCs w:val="22"/>
        </w:rPr>
        <w:t xml:space="preserve">DOUBLE CHECK THAT </w:t>
      </w:r>
      <w:r w:rsidRPr="00B64636">
        <w:rPr>
          <w:rFonts w:ascii="Arial" w:hAnsi="Arial" w:cs="Arial"/>
          <w:b/>
          <w:sz w:val="22"/>
          <w:szCs w:val="22"/>
          <w:u w:val="single"/>
        </w:rPr>
        <w:t>ALL</w:t>
      </w:r>
      <w:r w:rsidRPr="00B64636">
        <w:rPr>
          <w:rFonts w:ascii="Arial" w:hAnsi="Arial" w:cs="Arial"/>
          <w:b/>
          <w:sz w:val="22"/>
          <w:szCs w:val="22"/>
        </w:rPr>
        <w:t xml:space="preserve"> DAYS ARE FILLED IN BEFORE RETURNING THE CALENDAR. </w:t>
      </w:r>
    </w:p>
    <w:p w14:paraId="340C983F" w14:textId="0434F1C8" w:rsidR="00C144A2" w:rsidRPr="00B64636" w:rsidRDefault="00C144A2" w:rsidP="005D3CEA">
      <w:pPr>
        <w:tabs>
          <w:tab w:val="left" w:pos="3420"/>
          <w:tab w:val="left" w:pos="6210"/>
        </w:tabs>
        <w:spacing w:before="80" w:line="280" w:lineRule="exact"/>
        <w:ind w:left="274" w:right="-720" w:hanging="274"/>
        <w:contextualSpacing/>
        <w:rPr>
          <w:rFonts w:ascii="Arial" w:hAnsi="Arial" w:cs="Arial"/>
          <w:sz w:val="22"/>
          <w:szCs w:val="22"/>
        </w:rPr>
      </w:pPr>
      <w:r w:rsidRPr="00B64636">
        <w:rPr>
          <w:rFonts w:ascii="Arial" w:hAnsi="Arial" w:cs="Arial"/>
          <w:position w:val="-2"/>
          <w:sz w:val="22"/>
          <w:szCs w:val="22"/>
        </w:rPr>
        <w:t xml:space="preserve">• </w:t>
      </w:r>
      <w:r w:rsidRPr="00B64636">
        <w:rPr>
          <w:rFonts w:ascii="Arial" w:hAnsi="Arial" w:cs="Arial"/>
          <w:sz w:val="22"/>
          <w:szCs w:val="22"/>
        </w:rPr>
        <w:t>Before you start</w:t>
      </w:r>
      <w:r w:rsidR="004D7761" w:rsidRPr="00B64636">
        <w:rPr>
          <w:rFonts w:ascii="Arial" w:hAnsi="Arial" w:cs="Arial"/>
          <w:sz w:val="22"/>
          <w:szCs w:val="22"/>
        </w:rPr>
        <w:t>,</w:t>
      </w:r>
      <w:r w:rsidRPr="00B64636">
        <w:rPr>
          <w:rFonts w:ascii="Arial" w:hAnsi="Arial" w:cs="Arial"/>
          <w:sz w:val="22"/>
          <w:szCs w:val="22"/>
        </w:rPr>
        <w:t xml:space="preserve"> look at the </w:t>
      </w:r>
      <w:r w:rsidRPr="00B64636">
        <w:rPr>
          <w:rFonts w:ascii="Arial" w:hAnsi="Arial" w:cs="Arial"/>
          <w:sz w:val="22"/>
          <w:szCs w:val="22"/>
          <w:u w:val="single"/>
        </w:rPr>
        <w:t>SAMPLE CALENDAR</w:t>
      </w:r>
      <w:r w:rsidRPr="00B64636">
        <w:rPr>
          <w:rFonts w:ascii="Arial" w:hAnsi="Arial" w:cs="Arial"/>
          <w:b/>
          <w:sz w:val="22"/>
          <w:szCs w:val="22"/>
          <w:u w:val="single"/>
        </w:rPr>
        <w:t xml:space="preserve"> </w:t>
      </w:r>
      <w:r w:rsidRPr="00B64636">
        <w:rPr>
          <w:rFonts w:ascii="Arial" w:hAnsi="Arial" w:cs="Arial"/>
          <w:sz w:val="22"/>
          <w:szCs w:val="22"/>
          <w:u w:val="single"/>
        </w:rPr>
        <w:t>AND STANDARD DRINK CHAR</w:t>
      </w:r>
      <w:r w:rsidR="0008399D" w:rsidRPr="00B64636">
        <w:rPr>
          <w:rFonts w:ascii="Arial" w:hAnsi="Arial" w:cs="Arial"/>
          <w:sz w:val="22"/>
          <w:szCs w:val="22"/>
          <w:u w:val="single"/>
        </w:rPr>
        <w:t>T</w:t>
      </w:r>
      <w:r w:rsidR="004D7761" w:rsidRPr="00B64636">
        <w:rPr>
          <w:rFonts w:ascii="Arial" w:hAnsi="Arial" w:cs="Arial"/>
          <w:b/>
          <w:sz w:val="22"/>
          <w:szCs w:val="22"/>
          <w:u w:val="single"/>
        </w:rPr>
        <w:t xml:space="preserve"> </w:t>
      </w:r>
      <w:r w:rsidR="004D7761" w:rsidRPr="00B64636">
        <w:rPr>
          <w:rFonts w:ascii="Arial" w:hAnsi="Arial" w:cs="Arial"/>
          <w:sz w:val="22"/>
          <w:szCs w:val="22"/>
          <w:u w:val="single"/>
        </w:rPr>
        <w:t>[provided by interviewer]</w:t>
      </w:r>
      <w:r w:rsidRPr="00B64636">
        <w:rPr>
          <w:rFonts w:ascii="Arial" w:hAnsi="Arial" w:cs="Arial"/>
          <w:sz w:val="22"/>
          <w:szCs w:val="22"/>
        </w:rPr>
        <w:t>.</w:t>
      </w:r>
    </w:p>
    <w:p w14:paraId="2E8D34BA" w14:textId="77777777" w:rsidR="00063634" w:rsidRPr="00B64636" w:rsidRDefault="00063634" w:rsidP="00063634">
      <w:pPr>
        <w:pStyle w:val="Footer"/>
        <w:rPr>
          <w:rFonts w:ascii="Arial" w:hAnsi="Arial" w:cs="Arial"/>
          <w:sz w:val="22"/>
          <w:szCs w:val="22"/>
        </w:rPr>
      </w:pPr>
    </w:p>
    <w:p w14:paraId="7A2C9E9B" w14:textId="77777777" w:rsidR="00063634" w:rsidRPr="00B64636" w:rsidRDefault="00063634" w:rsidP="00063634">
      <w:pPr>
        <w:pStyle w:val="Footer"/>
        <w:rPr>
          <w:rFonts w:ascii="Arial" w:hAnsi="Arial" w:cs="Arial"/>
          <w:sz w:val="22"/>
          <w:szCs w:val="22"/>
        </w:rPr>
      </w:pPr>
      <w:r w:rsidRPr="00B64636">
        <w:rPr>
          <w:rFonts w:ascii="Arial" w:hAnsi="Arial" w:cs="Arial"/>
          <w:sz w:val="22"/>
          <w:szCs w:val="22"/>
        </w:rPr>
        <w:t>Key and examples:</w:t>
      </w:r>
    </w:p>
    <w:p w14:paraId="1CCD94C0" w14:textId="73FF3330" w:rsidR="00063634"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w:t>
      </w:r>
      <w:r w:rsidRPr="00B64636">
        <w:rPr>
          <w:rFonts w:ascii="Arial" w:hAnsi="Arial" w:cs="Arial"/>
          <w:sz w:val="22"/>
          <w:szCs w:val="22"/>
        </w:rPr>
        <w:t xml:space="preserve"> </w:t>
      </w:r>
      <w:r w:rsidR="00914FA9" w:rsidRPr="00B64636">
        <w:rPr>
          <w:rFonts w:ascii="Arial" w:hAnsi="Arial" w:cs="Arial"/>
          <w:sz w:val="22"/>
          <w:szCs w:val="22"/>
        </w:rPr>
        <w:t>,</w:t>
      </w:r>
      <w:r w:rsidR="00063634" w:rsidRPr="00B64636">
        <w:rPr>
          <w:rFonts w:ascii="Arial" w:hAnsi="Arial" w:cs="Arial"/>
          <w:sz w:val="22"/>
          <w:szCs w:val="22"/>
        </w:rPr>
        <w:t xml:space="preserve"> </w:t>
      </w:r>
      <w:r w:rsidRPr="00B64636">
        <w:rPr>
          <w:rFonts w:ascii="Arial" w:hAnsi="Arial" w:cs="Arial"/>
          <w:sz w:val="22"/>
          <w:szCs w:val="22"/>
        </w:rPr>
        <w:t>Arrest</w:t>
      </w:r>
      <w:r w:rsidR="00063634" w:rsidRPr="00B64636">
        <w:rPr>
          <w:rFonts w:ascii="Arial" w:hAnsi="Arial" w:cs="Arial"/>
          <w:sz w:val="22"/>
          <w:szCs w:val="22"/>
        </w:rPr>
        <w:t>: anything happening on that day that makes that day standout such as a friend or family members birthday</w:t>
      </w:r>
      <w:r w:rsidR="00063634" w:rsidRPr="00B64636">
        <w:rPr>
          <w:rFonts w:ascii="Arial" w:hAnsi="Arial" w:cs="Arial"/>
          <w:b/>
          <w:sz w:val="22"/>
          <w:szCs w:val="22"/>
        </w:rPr>
        <w:t xml:space="preserve">, </w:t>
      </w:r>
      <w:r w:rsidR="00063634" w:rsidRPr="00B64636">
        <w:rPr>
          <w:rFonts w:ascii="Arial" w:hAnsi="Arial" w:cs="Arial"/>
          <w:sz w:val="22"/>
          <w:szCs w:val="22"/>
        </w:rPr>
        <w:t>being arrested, holidays, HIV testing, met with probation officer</w:t>
      </w:r>
    </w:p>
    <w:p w14:paraId="48CB1C53" w14:textId="205B9E0B" w:rsidR="009F1A9C"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E</w:t>
      </w:r>
      <w:r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Other event (anything happening on that day that makes that day standout such as a friend or family members birthday, holidays, emergency room visit, met with probation officer)</w:t>
      </w:r>
    </w:p>
    <w:p w14:paraId="725C19A2" w14:textId="5176156F"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lcohol</w:t>
      </w:r>
      <w:r w:rsidRPr="00B64636">
        <w:rPr>
          <w:rFonts w:ascii="Arial" w:hAnsi="Arial" w:cs="Arial"/>
          <w:sz w:val="22"/>
          <w:szCs w:val="22"/>
        </w:rPr>
        <w:t xml:space="preserve">: did you drink </w:t>
      </w:r>
      <w:r w:rsidR="00AF4419" w:rsidRPr="00B64636">
        <w:rPr>
          <w:rFonts w:ascii="Arial" w:hAnsi="Arial" w:cs="Arial"/>
          <w:sz w:val="22"/>
          <w:szCs w:val="22"/>
        </w:rPr>
        <w:t xml:space="preserve">alcohol </w:t>
      </w:r>
      <w:r w:rsidRPr="00B64636">
        <w:rPr>
          <w:rFonts w:ascii="Arial" w:hAnsi="Arial" w:cs="Arial"/>
          <w:sz w:val="22"/>
          <w:szCs w:val="22"/>
        </w:rPr>
        <w:t>that day?</w:t>
      </w:r>
    </w:p>
    <w:p w14:paraId="52505A1B" w14:textId="75CACB28"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lastRenderedPageBreak/>
        <w:t>Amount</w:t>
      </w:r>
      <w:r w:rsidR="00A90950"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Amount of alcohol: how many servings of alcohol did you have? (See separate sheet for serving sizes)</w:t>
      </w:r>
    </w:p>
    <w:p w14:paraId="3A21148C" w14:textId="77777777" w:rsidR="00AF4419"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Drugs</w:t>
      </w:r>
      <w:r w:rsidRPr="00B64636">
        <w:rPr>
          <w:rFonts w:ascii="Arial" w:hAnsi="Arial" w:cs="Arial"/>
          <w:sz w:val="22"/>
          <w:szCs w:val="22"/>
        </w:rPr>
        <w:t xml:space="preserve">: </w:t>
      </w:r>
      <w:r w:rsidR="00AF4419" w:rsidRPr="00B64636">
        <w:rPr>
          <w:rFonts w:ascii="Arial" w:hAnsi="Arial" w:cs="Arial"/>
          <w:sz w:val="22"/>
          <w:szCs w:val="22"/>
        </w:rPr>
        <w:t xml:space="preserve">Did you use any non-prescription drugs that day? </w:t>
      </w:r>
    </w:p>
    <w:p w14:paraId="6D195C18" w14:textId="308998D0" w:rsidR="00C50F67" w:rsidRPr="00B64636" w:rsidRDefault="00AF4419" w:rsidP="00C50F67">
      <w:pPr>
        <w:pStyle w:val="Footer"/>
        <w:widowControl/>
        <w:tabs>
          <w:tab w:val="clear" w:pos="4680"/>
          <w:tab w:val="clear" w:pos="9360"/>
        </w:tabs>
        <w:autoSpaceDE/>
        <w:autoSpaceDN/>
        <w:adjustRightInd/>
        <w:ind w:left="720"/>
        <w:rPr>
          <w:rFonts w:ascii="Arial" w:hAnsi="Arial" w:cs="Arial"/>
          <w:sz w:val="22"/>
          <w:szCs w:val="22"/>
        </w:rPr>
      </w:pPr>
      <w:r w:rsidRPr="00B64636">
        <w:rPr>
          <w:rFonts w:ascii="Arial" w:hAnsi="Arial" w:cs="Arial"/>
          <w:sz w:val="22"/>
          <w:szCs w:val="22"/>
        </w:rPr>
        <w:t>W</w:t>
      </w:r>
      <w:r w:rsidR="00063634" w:rsidRPr="00B64636">
        <w:rPr>
          <w:rFonts w:ascii="Arial" w:hAnsi="Arial" w:cs="Arial"/>
          <w:sz w:val="22"/>
          <w:szCs w:val="22"/>
        </w:rPr>
        <w:t>hat drugs did you use?</w:t>
      </w:r>
      <w:r w:rsidR="00607C63" w:rsidRPr="00B64636" w:rsidDel="00607C63">
        <w:rPr>
          <w:rFonts w:ascii="Arial" w:hAnsi="Arial" w:cs="Arial"/>
          <w:sz w:val="22"/>
          <w:szCs w:val="22"/>
        </w:rPr>
        <w:t xml:space="preserve"> </w:t>
      </w:r>
    </w:p>
    <w:p w14:paraId="5E8CE399" w14:textId="77777777" w:rsidR="00A03355" w:rsidRPr="00B64636" w:rsidRDefault="00A03355" w:rsidP="00A03355">
      <w:pPr>
        <w:pStyle w:val="Footer"/>
        <w:widowControl/>
        <w:tabs>
          <w:tab w:val="clear" w:pos="4680"/>
          <w:tab w:val="clear" w:pos="9360"/>
        </w:tabs>
        <w:autoSpaceDE/>
        <w:autoSpaceDN/>
        <w:adjustRightInd/>
        <w:rPr>
          <w:rFonts w:ascii="Arial" w:hAnsi="Arial" w:cs="Arial"/>
          <w:sz w:val="22"/>
          <w:szCs w:val="22"/>
        </w:rPr>
      </w:pPr>
    </w:p>
    <w:p w14:paraId="63F26A2B" w14:textId="6621E4C0" w:rsidR="009F71F7" w:rsidRPr="00B64636" w:rsidRDefault="00C50F67" w:rsidP="00A03355">
      <w:pPr>
        <w:pStyle w:val="Footer"/>
        <w:widowControl/>
        <w:tabs>
          <w:tab w:val="clear" w:pos="4680"/>
          <w:tab w:val="clear" w:pos="9360"/>
        </w:tabs>
        <w:autoSpaceDE/>
        <w:autoSpaceDN/>
        <w:adjustRightInd/>
        <w:rPr>
          <w:rFonts w:ascii="Arial" w:hAnsi="Arial" w:cs="Arial"/>
          <w:sz w:val="22"/>
          <w:szCs w:val="22"/>
        </w:rPr>
      </w:pPr>
      <w:r w:rsidRPr="00B64636">
        <w:rPr>
          <w:rFonts w:ascii="Arial" w:hAnsi="Arial" w:cs="Arial"/>
          <w:sz w:val="22"/>
          <w:szCs w:val="22"/>
        </w:rPr>
        <w:t>Here is a sample of how we will complete these questions.</w:t>
      </w:r>
    </w:p>
    <w:p w14:paraId="6860F44F" w14:textId="77777777" w:rsidR="00C50F67" w:rsidRPr="00B64636" w:rsidRDefault="00C50F67" w:rsidP="00A07101">
      <w:pPr>
        <w:widowControl/>
        <w:numPr>
          <w:ilvl w:val="0"/>
          <w:numId w:val="24"/>
        </w:numPr>
        <w:autoSpaceDE/>
        <w:autoSpaceDN/>
        <w:adjustRightInd/>
        <w:spacing w:line="360" w:lineRule="atLeast"/>
        <w:ind w:right="-180"/>
        <w:rPr>
          <w:rFonts w:ascii="Arial" w:hAnsi="Arial" w:cs="Arial"/>
          <w:i/>
          <w:sz w:val="22"/>
          <w:szCs w:val="22"/>
        </w:rPr>
      </w:pPr>
      <w:r w:rsidRPr="00B64636">
        <w:rPr>
          <w:rFonts w:ascii="Arial" w:hAnsi="Arial" w:cs="Arial"/>
          <w:position w:val="4"/>
          <w:sz w:val="22"/>
          <w:szCs w:val="22"/>
        </w:rPr>
        <w:t>SAMPLE CALENDAR</w:t>
      </w:r>
    </w:p>
    <w:p w14:paraId="413250FF" w14:textId="77777777" w:rsidR="00063634" w:rsidRPr="00B64636" w:rsidRDefault="00063634" w:rsidP="00063634">
      <w:pPr>
        <w:spacing w:line="276" w:lineRule="auto"/>
        <w:ind w:left="360" w:right="-180"/>
        <w:rPr>
          <w:rFonts w:ascii="Arial" w:hAnsi="Arial" w:cs="Arial"/>
          <w:position w:val="4"/>
          <w:sz w:val="22"/>
          <w:szCs w:val="22"/>
        </w:rPr>
      </w:pPr>
    </w:p>
    <w:tbl>
      <w:tblPr>
        <w:tblW w:w="10340" w:type="dxa"/>
        <w:tblLayout w:type="fixed"/>
        <w:tblCellMar>
          <w:left w:w="80" w:type="dxa"/>
          <w:right w:w="80" w:type="dxa"/>
        </w:tblCellMar>
        <w:tblLook w:val="0000" w:firstRow="0" w:lastRow="0" w:firstColumn="0" w:lastColumn="0" w:noHBand="0" w:noVBand="0"/>
      </w:tblPr>
      <w:tblGrid>
        <w:gridCol w:w="540"/>
        <w:gridCol w:w="1260"/>
        <w:gridCol w:w="1440"/>
        <w:gridCol w:w="1440"/>
        <w:gridCol w:w="1440"/>
        <w:gridCol w:w="1440"/>
        <w:gridCol w:w="1340"/>
        <w:gridCol w:w="1440"/>
      </w:tblGrid>
      <w:tr w:rsidR="00C016A5" w:rsidRPr="00B64636" w14:paraId="694A28E0" w14:textId="77777777" w:rsidTr="00AF4419">
        <w:trPr>
          <w:trHeight w:val="286"/>
        </w:trPr>
        <w:tc>
          <w:tcPr>
            <w:tcW w:w="540" w:type="dxa"/>
          </w:tcPr>
          <w:p w14:paraId="01E8201D" w14:textId="77777777" w:rsidR="00A52259" w:rsidRPr="00B64636" w:rsidRDefault="00A52259" w:rsidP="00AF4419">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p>
        </w:tc>
        <w:tc>
          <w:tcPr>
            <w:tcW w:w="1260" w:type="dxa"/>
            <w:tcBorders>
              <w:top w:val="single" w:sz="12" w:space="0" w:color="auto"/>
              <w:left w:val="single" w:sz="12" w:space="0" w:color="auto"/>
              <w:bottom w:val="single" w:sz="12" w:space="0" w:color="auto"/>
              <w:right w:val="single" w:sz="12" w:space="0" w:color="auto"/>
            </w:tcBorders>
          </w:tcPr>
          <w:p w14:paraId="4124B53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440" w:type="dxa"/>
            <w:tcBorders>
              <w:top w:val="single" w:sz="12" w:space="0" w:color="auto"/>
              <w:left w:val="single" w:sz="12" w:space="0" w:color="auto"/>
              <w:bottom w:val="single" w:sz="12" w:space="0" w:color="auto"/>
              <w:right w:val="single" w:sz="12" w:space="0" w:color="auto"/>
            </w:tcBorders>
          </w:tcPr>
          <w:p w14:paraId="384950DC"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440" w:type="dxa"/>
            <w:tcBorders>
              <w:top w:val="single" w:sz="12" w:space="0" w:color="auto"/>
              <w:left w:val="single" w:sz="12" w:space="0" w:color="auto"/>
              <w:bottom w:val="single" w:sz="12" w:space="0" w:color="auto"/>
              <w:right w:val="single" w:sz="12" w:space="0" w:color="auto"/>
            </w:tcBorders>
          </w:tcPr>
          <w:p w14:paraId="6FAFC9C8"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440" w:type="dxa"/>
            <w:tcBorders>
              <w:top w:val="single" w:sz="12" w:space="0" w:color="auto"/>
              <w:left w:val="single" w:sz="12" w:space="0" w:color="auto"/>
              <w:bottom w:val="single" w:sz="12" w:space="0" w:color="auto"/>
              <w:right w:val="single" w:sz="12" w:space="0" w:color="auto"/>
            </w:tcBorders>
          </w:tcPr>
          <w:p w14:paraId="45DCF0E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440" w:type="dxa"/>
            <w:tcBorders>
              <w:top w:val="single" w:sz="12" w:space="0" w:color="auto"/>
              <w:left w:val="single" w:sz="12" w:space="0" w:color="auto"/>
              <w:bottom w:val="single" w:sz="12" w:space="0" w:color="auto"/>
              <w:right w:val="single" w:sz="12" w:space="0" w:color="auto"/>
            </w:tcBorders>
          </w:tcPr>
          <w:p w14:paraId="4812691E"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340" w:type="dxa"/>
            <w:tcBorders>
              <w:top w:val="single" w:sz="12" w:space="0" w:color="auto"/>
              <w:left w:val="single" w:sz="12" w:space="0" w:color="auto"/>
              <w:bottom w:val="single" w:sz="12" w:space="0" w:color="auto"/>
              <w:right w:val="single" w:sz="12" w:space="0" w:color="auto"/>
            </w:tcBorders>
          </w:tcPr>
          <w:p w14:paraId="05577B4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440" w:type="dxa"/>
            <w:tcBorders>
              <w:top w:val="single" w:sz="12" w:space="0" w:color="auto"/>
              <w:left w:val="single" w:sz="12" w:space="0" w:color="auto"/>
              <w:bottom w:val="single" w:sz="12" w:space="0" w:color="auto"/>
              <w:right w:val="single" w:sz="12" w:space="0" w:color="auto"/>
            </w:tcBorders>
          </w:tcPr>
          <w:p w14:paraId="0820B19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C016A5" w:rsidRPr="00B64636" w14:paraId="28B3F8BE" w14:textId="77777777" w:rsidTr="00AF4419">
        <w:trPr>
          <w:trHeight w:val="1410"/>
        </w:trPr>
        <w:tc>
          <w:tcPr>
            <w:tcW w:w="540" w:type="dxa"/>
            <w:tcBorders>
              <w:top w:val="single" w:sz="12" w:space="0" w:color="auto"/>
              <w:left w:val="single" w:sz="12" w:space="0" w:color="auto"/>
              <w:bottom w:val="single" w:sz="12" w:space="0" w:color="auto"/>
              <w:right w:val="single" w:sz="12" w:space="0" w:color="auto"/>
            </w:tcBorders>
          </w:tcPr>
          <w:p w14:paraId="5D0F0199"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b/>
                <w:sz w:val="16"/>
                <w:szCs w:val="16"/>
              </w:rPr>
            </w:pPr>
            <w:r w:rsidRPr="00B64636">
              <w:rPr>
                <w:rFonts w:ascii="Arial" w:hAnsi="Arial" w:cs="Arial"/>
                <w:b/>
                <w:sz w:val="16"/>
                <w:szCs w:val="16"/>
              </w:rPr>
              <w:t>JAN</w:t>
            </w:r>
          </w:p>
          <w:p w14:paraId="23BD3DD3"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sz w:val="16"/>
                <w:szCs w:val="16"/>
              </w:rPr>
            </w:pPr>
            <w:r w:rsidRPr="00B64636">
              <w:rPr>
                <w:rFonts w:ascii="Arial" w:hAnsi="Arial" w:cs="Arial"/>
                <w:b/>
                <w:sz w:val="16"/>
                <w:szCs w:val="16"/>
              </w:rPr>
              <w:t>2014</w:t>
            </w:r>
          </w:p>
        </w:tc>
        <w:tc>
          <w:tcPr>
            <w:tcW w:w="1260" w:type="dxa"/>
            <w:tcBorders>
              <w:top w:val="single" w:sz="12" w:space="0" w:color="auto"/>
              <w:bottom w:val="single" w:sz="12" w:space="0" w:color="auto"/>
            </w:tcBorders>
          </w:tcPr>
          <w:p w14:paraId="2DF98911"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90C1A9B"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1E3B0F6" w14:textId="58D644EB"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67089645"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F79CB27" w14:textId="365F7703"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4BE89C4A" w14:textId="3C4A3FE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Marijuana</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35C0A9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3B2F0106"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54716A7" w14:textId="77777777"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2D70DE1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E051376"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w:t>
            </w:r>
          </w:p>
          <w:p w14:paraId="6E05AF5A" w14:textId="0782C8FB" w:rsidR="00A52259" w:rsidRPr="00B64636" w:rsidRDefault="00A52259" w:rsidP="00625C92">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Inhalants</w:t>
            </w:r>
          </w:p>
        </w:tc>
        <w:tc>
          <w:tcPr>
            <w:tcW w:w="1440" w:type="dxa"/>
            <w:tcBorders>
              <w:top w:val="single" w:sz="12" w:space="0" w:color="auto"/>
              <w:left w:val="single" w:sz="6" w:space="0" w:color="auto"/>
              <w:bottom w:val="single" w:sz="12" w:space="0" w:color="auto"/>
              <w:right w:val="single" w:sz="6" w:space="0" w:color="auto"/>
            </w:tcBorders>
          </w:tcPr>
          <w:p w14:paraId="6B24EFC0"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8</w:t>
            </w:r>
            <w:r w:rsidRPr="00B64636">
              <w:rPr>
                <w:rFonts w:ascii="Arial" w:hAnsi="Arial" w:cs="Arial"/>
                <w:sz w:val="16"/>
                <w:szCs w:val="16"/>
              </w:rPr>
              <w:t xml:space="preserve"> </w:t>
            </w:r>
          </w:p>
          <w:p w14:paraId="030E93DC"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A9187C3" w14:textId="5DA5A6D2"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5C120B7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3B4EED4F" w14:textId="6A897522"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091FB4D4" w14:textId="722055B5"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068E8B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73B42A5D"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21ED0B1D" w14:textId="3453041C"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1DD024B7"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51D3767"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7F19FFB0" w14:textId="22536050"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373008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0DE7B248"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 </w:t>
            </w:r>
            <w:r w:rsidRPr="00B64636">
              <w:rPr>
                <w:rFonts w:ascii="Arial" w:hAnsi="Arial" w:cs="Arial"/>
                <w:sz w:val="16"/>
                <w:szCs w:val="16"/>
              </w:rPr>
              <w:t>Y/N</w:t>
            </w:r>
          </w:p>
          <w:p w14:paraId="351D7435" w14:textId="484E3380" w:rsidR="00A52259" w:rsidRPr="00B64636" w:rsidRDefault="00A52259" w:rsidP="00AF4419">
            <w:pPr>
              <w:rPr>
                <w:rFonts w:ascii="Arial" w:hAnsi="Arial" w:cs="Arial"/>
                <w:sz w:val="16"/>
                <w:szCs w:val="16"/>
              </w:rPr>
            </w:pPr>
            <w:r w:rsidRPr="00B64636">
              <w:rPr>
                <w:rFonts w:ascii="Arial" w:hAnsi="Arial" w:cs="Arial"/>
                <w:b/>
                <w:sz w:val="16"/>
                <w:szCs w:val="16"/>
              </w:rPr>
              <w:t>E:</w:t>
            </w:r>
          </w:p>
          <w:p w14:paraId="45FFE92C"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lcohol: </w:t>
            </w:r>
            <w:r w:rsidRPr="00B64636">
              <w:rPr>
                <w:rFonts w:ascii="Arial" w:hAnsi="Arial" w:cs="Arial"/>
                <w:sz w:val="16"/>
                <w:szCs w:val="16"/>
              </w:rPr>
              <w:t>Y/N</w:t>
            </w:r>
          </w:p>
          <w:p w14:paraId="05A1279C" w14:textId="0A6E598C" w:rsidR="00A52259" w:rsidRPr="00B64636" w:rsidRDefault="00A52259" w:rsidP="00AF4419">
            <w:pPr>
              <w:rPr>
                <w:rFonts w:ascii="Arial" w:hAnsi="Arial" w:cs="Arial"/>
                <w:b/>
                <w:sz w:val="16"/>
                <w:szCs w:val="16"/>
              </w:rPr>
            </w:pPr>
            <w:r w:rsidRPr="00B64636">
              <w:rPr>
                <w:rFonts w:ascii="Arial" w:hAnsi="Arial" w:cs="Arial"/>
                <w:b/>
                <w:sz w:val="16"/>
                <w:szCs w:val="16"/>
              </w:rPr>
              <w:t>Amount:</w:t>
            </w:r>
            <w:r w:rsidR="00592D02" w:rsidRPr="00B64636">
              <w:rPr>
                <w:rFonts w:ascii="Arial" w:hAnsi="Arial" w:cs="Arial"/>
                <w:sz w:val="16"/>
                <w:szCs w:val="16"/>
              </w:rPr>
              <w:t xml:space="preserve"> 2</w:t>
            </w:r>
          </w:p>
          <w:p w14:paraId="61A3489D" w14:textId="50DBFBB0" w:rsidR="00A52259" w:rsidRPr="00B64636" w:rsidRDefault="00A52259" w:rsidP="00AF4419">
            <w:pPr>
              <w:rPr>
                <w:rFonts w:ascii="Arial" w:hAnsi="Arial" w:cs="Arial"/>
                <w:sz w:val="16"/>
                <w:szCs w:val="16"/>
              </w:rPr>
            </w:pPr>
            <w:r w:rsidRPr="00B64636">
              <w:rPr>
                <w:rFonts w:ascii="Arial" w:hAnsi="Arial" w:cs="Arial"/>
                <w:b/>
                <w:sz w:val="16"/>
                <w:szCs w:val="16"/>
              </w:rPr>
              <w:t xml:space="preserve">Drugs: </w:t>
            </w:r>
          </w:p>
        </w:tc>
        <w:tc>
          <w:tcPr>
            <w:tcW w:w="1340" w:type="dxa"/>
            <w:tcBorders>
              <w:top w:val="single" w:sz="12" w:space="0" w:color="auto"/>
              <w:left w:val="single" w:sz="6" w:space="0" w:color="auto"/>
              <w:bottom w:val="single" w:sz="12" w:space="0" w:color="auto"/>
            </w:tcBorders>
          </w:tcPr>
          <w:p w14:paraId="502595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1</w:t>
            </w:r>
            <w:r w:rsidRPr="00B64636">
              <w:rPr>
                <w:rFonts w:ascii="Arial" w:hAnsi="Arial" w:cs="Arial"/>
                <w:sz w:val="16"/>
                <w:szCs w:val="16"/>
              </w:rPr>
              <w:t xml:space="preserve"> </w:t>
            </w:r>
          </w:p>
          <w:p w14:paraId="4CE0D573"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314039D7" w14:textId="790A21CA"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1A7302" w:rsidRPr="00B64636">
              <w:rPr>
                <w:rFonts w:ascii="Arial" w:hAnsi="Arial" w:cs="Arial"/>
                <w:sz w:val="16"/>
                <w:szCs w:val="16"/>
              </w:rPr>
              <w:t xml:space="preserve"> My birthday</w:t>
            </w:r>
          </w:p>
          <w:p w14:paraId="07F7AC33"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395D1C1" w14:textId="17344CA2" w:rsidR="00A52259" w:rsidRPr="00B64636" w:rsidRDefault="00A52259" w:rsidP="00AF4419">
            <w:pPr>
              <w:rPr>
                <w:rFonts w:ascii="Arial" w:hAnsi="Arial" w:cs="Arial"/>
                <w:sz w:val="16"/>
                <w:szCs w:val="16"/>
              </w:rPr>
            </w:pPr>
            <w:r w:rsidRPr="00B64636">
              <w:rPr>
                <w:rFonts w:ascii="Arial" w:hAnsi="Arial" w:cs="Arial"/>
                <w:b/>
                <w:sz w:val="16"/>
                <w:szCs w:val="16"/>
              </w:rPr>
              <w:t>Amount</w:t>
            </w:r>
            <w:r w:rsidR="001A7302" w:rsidRPr="00B64636">
              <w:rPr>
                <w:rFonts w:ascii="Arial" w:hAnsi="Arial" w:cs="Arial"/>
                <w:sz w:val="16"/>
                <w:szCs w:val="16"/>
              </w:rPr>
              <w:t>: 3</w:t>
            </w:r>
          </w:p>
          <w:p w14:paraId="67B98D71" w14:textId="4010FE7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6" w:space="0" w:color="auto"/>
              <w:left w:val="single" w:sz="6" w:space="0" w:color="auto"/>
              <w:bottom w:val="single" w:sz="12" w:space="0" w:color="auto"/>
              <w:right w:val="single" w:sz="12" w:space="0" w:color="auto"/>
            </w:tcBorders>
          </w:tcPr>
          <w:p w14:paraId="54741EBC"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2</w:t>
            </w:r>
            <w:r w:rsidRPr="00B64636">
              <w:rPr>
                <w:rFonts w:ascii="Arial" w:hAnsi="Arial" w:cs="Arial"/>
                <w:sz w:val="16"/>
                <w:szCs w:val="16"/>
              </w:rPr>
              <w:t xml:space="preserve"> </w:t>
            </w:r>
          </w:p>
          <w:p w14:paraId="05CC07B7"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529C031E" w14:textId="69618999"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FD7253" w:rsidRPr="00B64636">
              <w:rPr>
                <w:rFonts w:ascii="Arial" w:hAnsi="Arial" w:cs="Arial"/>
                <w:sz w:val="16"/>
                <w:szCs w:val="16"/>
              </w:rPr>
              <w:t xml:space="preserve">  Probation Visit</w:t>
            </w:r>
          </w:p>
          <w:p w14:paraId="46307AFA"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CEAA3EF"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45A36705" w14:textId="73A29A93"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r>
    </w:tbl>
    <w:p w14:paraId="1BA410CB" w14:textId="77777777" w:rsidR="00AF4419" w:rsidRPr="00B64636" w:rsidRDefault="00AF4419" w:rsidP="00477C69">
      <w:pPr>
        <w:tabs>
          <w:tab w:val="left" w:pos="0"/>
        </w:tabs>
        <w:spacing w:line="276" w:lineRule="auto"/>
        <w:ind w:right="-180"/>
        <w:rPr>
          <w:rFonts w:ascii="Arial" w:hAnsi="Arial" w:cs="Arial"/>
          <w:position w:val="4"/>
          <w:sz w:val="22"/>
          <w:szCs w:val="22"/>
        </w:rPr>
      </w:pPr>
    </w:p>
    <w:p w14:paraId="425A22E0" w14:textId="349DB992" w:rsidR="00063634" w:rsidRPr="00B64636" w:rsidRDefault="00063634" w:rsidP="00477C69">
      <w:pPr>
        <w:tabs>
          <w:tab w:val="left" w:pos="0"/>
        </w:tabs>
        <w:spacing w:line="276" w:lineRule="auto"/>
        <w:ind w:right="-180"/>
        <w:rPr>
          <w:rFonts w:ascii="Arial" w:hAnsi="Arial" w:cs="Arial"/>
          <w:position w:val="4"/>
          <w:sz w:val="22"/>
          <w:szCs w:val="22"/>
        </w:rPr>
      </w:pPr>
      <w:r w:rsidRPr="00B64636">
        <w:rPr>
          <w:rFonts w:ascii="Arial" w:hAnsi="Arial" w:cs="Arial"/>
          <w:position w:val="4"/>
          <w:sz w:val="22"/>
          <w:szCs w:val="22"/>
        </w:rPr>
        <w:t xml:space="preserve">As shown in the calendar above, the client resided at home Sunday, at a relative’s home on Monday, and a different relative’s home Wednesday through Saturday. They were arrested on Sunday and their birthday was on Friday. They drank alcohol </w:t>
      </w:r>
      <w:r w:rsidR="00592D02" w:rsidRPr="00B64636">
        <w:rPr>
          <w:rFonts w:ascii="Arial" w:hAnsi="Arial" w:cs="Arial"/>
          <w:position w:val="4"/>
          <w:sz w:val="22"/>
          <w:szCs w:val="22"/>
        </w:rPr>
        <w:t>on Wednesday, Thursday,</w:t>
      </w:r>
      <w:r w:rsidRPr="00B64636">
        <w:rPr>
          <w:rFonts w:ascii="Arial" w:hAnsi="Arial" w:cs="Arial"/>
          <w:position w:val="4"/>
          <w:sz w:val="22"/>
          <w:szCs w:val="22"/>
        </w:rPr>
        <w:t xml:space="preserve"> Friday and Saturday.  On </w:t>
      </w:r>
      <w:r w:rsidR="00CF0011" w:rsidRPr="00B64636">
        <w:rPr>
          <w:rFonts w:ascii="Arial" w:hAnsi="Arial" w:cs="Arial"/>
          <w:position w:val="4"/>
          <w:sz w:val="22"/>
          <w:szCs w:val="22"/>
        </w:rPr>
        <w:t xml:space="preserve">Wednesday, they had 4 servings of alcohol; on Thursday, 2 servings; on </w:t>
      </w:r>
      <w:r w:rsidRPr="00B64636">
        <w:rPr>
          <w:rFonts w:ascii="Arial" w:hAnsi="Arial" w:cs="Arial"/>
          <w:position w:val="4"/>
          <w:sz w:val="22"/>
          <w:szCs w:val="22"/>
        </w:rPr>
        <w:t xml:space="preserve">Friday, they had 3 servings and on Saturday they had </w:t>
      </w:r>
      <w:r w:rsidR="00CF0011" w:rsidRPr="00B64636">
        <w:rPr>
          <w:rFonts w:ascii="Arial" w:hAnsi="Arial" w:cs="Arial"/>
          <w:position w:val="4"/>
          <w:sz w:val="22"/>
          <w:szCs w:val="22"/>
        </w:rPr>
        <w:t>4</w:t>
      </w:r>
      <w:r w:rsidRPr="00B64636">
        <w:rPr>
          <w:rFonts w:ascii="Arial" w:hAnsi="Arial" w:cs="Arial"/>
          <w:position w:val="4"/>
          <w:sz w:val="22"/>
          <w:szCs w:val="22"/>
        </w:rPr>
        <w:t xml:space="preserve"> servings. They used marijuana Sunday and inhalants on Monday. </w:t>
      </w:r>
    </w:p>
    <w:p w14:paraId="630EAB75" w14:textId="77777777" w:rsidR="00063634" w:rsidRPr="00B64636" w:rsidRDefault="00063634" w:rsidP="000F5E99">
      <w:pPr>
        <w:rPr>
          <w:rFonts w:ascii="Arial" w:hAnsi="Arial" w:cs="Arial"/>
          <w:bCs/>
          <w:sz w:val="22"/>
          <w:szCs w:val="22"/>
        </w:rPr>
      </w:pPr>
    </w:p>
    <w:p w14:paraId="4CF75200" w14:textId="77777777" w:rsidR="004268E8" w:rsidRPr="00B64636" w:rsidRDefault="004268E8" w:rsidP="00322FCA">
      <w:pPr>
        <w:rPr>
          <w:rFonts w:ascii="Arial" w:hAnsi="Arial" w:cs="Arial"/>
          <w:bCs/>
          <w:sz w:val="22"/>
          <w:szCs w:val="22"/>
        </w:rPr>
      </w:pPr>
    </w:p>
    <w:p w14:paraId="42534595" w14:textId="5F8BE480" w:rsidR="0052379F" w:rsidRPr="00B64636" w:rsidRDefault="0052379F" w:rsidP="0052379F">
      <w:pPr>
        <w:rPr>
          <w:rFonts w:ascii="Arial" w:hAnsi="Arial" w:cs="Arial"/>
          <w:sz w:val="22"/>
          <w:szCs w:val="22"/>
        </w:rPr>
      </w:pPr>
      <w:r w:rsidRPr="00B64636">
        <w:rPr>
          <w:rFonts w:ascii="Arial" w:hAnsi="Arial" w:cs="Arial"/>
          <w:sz w:val="22"/>
          <w:szCs w:val="22"/>
        </w:rPr>
        <w:t xml:space="preserve">General comments: </w:t>
      </w:r>
    </w:p>
    <w:p w14:paraId="0FA132FC" w14:textId="77777777" w:rsidR="0052379F" w:rsidRPr="00B64636" w:rsidRDefault="0052379F" w:rsidP="0052379F">
      <w:pPr>
        <w:ind w:left="1440" w:hanging="1440"/>
        <w:rPr>
          <w:rFonts w:ascii="Arial" w:hAnsi="Arial" w:cs="Arial"/>
          <w:sz w:val="22"/>
          <w:szCs w:val="22"/>
        </w:rPr>
      </w:pPr>
    </w:p>
    <w:p w14:paraId="362D9675" w14:textId="77777777" w:rsidR="0052379F" w:rsidRPr="00B64636" w:rsidRDefault="0052379F" w:rsidP="0052379F">
      <w:pPr>
        <w:ind w:left="1440" w:hanging="1440"/>
        <w:rPr>
          <w:rFonts w:ascii="Arial" w:hAnsi="Arial" w:cs="Arial"/>
          <w:sz w:val="22"/>
          <w:szCs w:val="22"/>
        </w:rPr>
      </w:pPr>
    </w:p>
    <w:bookmarkEnd w:id="24"/>
    <w:p w14:paraId="03919558" w14:textId="6FF3CF4C" w:rsidR="00AE49C5" w:rsidRPr="00B64636" w:rsidRDefault="00AE49C5" w:rsidP="000B335D">
      <w:pPr>
        <w:pStyle w:val="Heading1"/>
        <w:jc w:val="center"/>
        <w:rPr>
          <w:bCs/>
        </w:rPr>
      </w:pPr>
    </w:p>
    <w:p w14:paraId="25D7877B" w14:textId="77777777" w:rsidR="00C86B34" w:rsidRPr="00B64636" w:rsidRDefault="00C86B34">
      <w:pPr>
        <w:widowControl/>
        <w:autoSpaceDE/>
        <w:autoSpaceDN/>
        <w:adjustRightInd/>
        <w:spacing w:after="200" w:line="276" w:lineRule="auto"/>
        <w:rPr>
          <w:i/>
        </w:rPr>
      </w:pPr>
      <w:bookmarkStart w:id="43" w:name="USDA"/>
      <w:bookmarkStart w:id="44" w:name="_Toc367104060"/>
    </w:p>
    <w:p w14:paraId="58753926" w14:textId="77777777" w:rsidR="00C86B34" w:rsidRPr="00B64636" w:rsidRDefault="00C86B34">
      <w:pPr>
        <w:widowControl/>
        <w:autoSpaceDE/>
        <w:autoSpaceDN/>
        <w:adjustRightInd/>
        <w:spacing w:after="200" w:line="276" w:lineRule="auto"/>
        <w:rPr>
          <w:rFonts w:ascii="Arial" w:hAnsi="Arial" w:cs="Times New Roman"/>
          <w:b/>
          <w:i/>
          <w:color w:val="000000"/>
          <w:sz w:val="22"/>
          <w:szCs w:val="22"/>
        </w:rPr>
      </w:pPr>
    </w:p>
    <w:p w14:paraId="7E005CA2" w14:textId="77777777" w:rsidR="00C86B34" w:rsidRPr="00B64636" w:rsidRDefault="00C86B34">
      <w:pPr>
        <w:widowControl/>
        <w:autoSpaceDE/>
        <w:autoSpaceDN/>
        <w:adjustRightInd/>
        <w:spacing w:after="200" w:line="276" w:lineRule="auto"/>
        <w:rPr>
          <w:rFonts w:ascii="Arial" w:hAnsi="Arial" w:cs="Arial"/>
          <w:b/>
          <w:i/>
          <w:color w:val="000000"/>
          <w:sz w:val="22"/>
          <w:szCs w:val="22"/>
        </w:rPr>
      </w:pPr>
      <w:r w:rsidRPr="00B64636">
        <w:rPr>
          <w:rFonts w:cs="Arial"/>
          <w:i/>
        </w:rPr>
        <w:br w:type="page"/>
      </w:r>
    </w:p>
    <w:p w14:paraId="01C05AFF" w14:textId="34360524" w:rsidR="006B77F3" w:rsidRPr="00B64636" w:rsidRDefault="006B77F3" w:rsidP="008C25C5">
      <w:pPr>
        <w:pStyle w:val="Heading2"/>
        <w:jc w:val="center"/>
        <w:rPr>
          <w:i/>
        </w:rPr>
      </w:pPr>
      <w:bookmarkStart w:id="45" w:name="_Toc49423575"/>
      <w:r w:rsidRPr="00B64636">
        <w:rPr>
          <w:i/>
        </w:rPr>
        <w:lastRenderedPageBreak/>
        <w:t>Personality Beliefs Questionnaire</w:t>
      </w:r>
      <w:bookmarkEnd w:id="45"/>
    </w:p>
    <w:p w14:paraId="13129E3B" w14:textId="77777777" w:rsidR="006B77F3" w:rsidRPr="00B64636" w:rsidRDefault="006B77F3" w:rsidP="008C25C5">
      <w:pPr>
        <w:rPr>
          <w:sz w:val="22"/>
          <w:szCs w:val="22"/>
        </w:rPr>
      </w:pPr>
    </w:p>
    <w:p w14:paraId="54747CF0" w14:textId="2D4C3408" w:rsidR="00C86B34" w:rsidRPr="00B64636" w:rsidRDefault="006B77F3">
      <w:pPr>
        <w:widowControl/>
        <w:autoSpaceDE/>
        <w:autoSpaceDN/>
        <w:adjustRightInd/>
        <w:spacing w:after="200" w:line="276" w:lineRule="auto"/>
        <w:rPr>
          <w:rFonts w:ascii="Arial" w:hAnsi="Arial" w:cs="Arial"/>
          <w:sz w:val="22"/>
          <w:szCs w:val="22"/>
        </w:rPr>
      </w:pPr>
      <w:r w:rsidRPr="00B64636">
        <w:rPr>
          <w:rFonts w:ascii="Arial" w:hAnsi="Arial" w:cs="Arial"/>
          <w:sz w:val="22"/>
          <w:szCs w:val="22"/>
        </w:rPr>
        <w:t xml:space="preserve">Items from the Antisocial Subscale of the Personality Beliefs Questionnaire-Short Form </w:t>
      </w:r>
      <w:r w:rsidR="00563871" w:rsidRPr="00B64636">
        <w:rPr>
          <w:rFonts w:ascii="Arial" w:hAnsi="Arial" w:cs="Arial"/>
          <w:sz w:val="22"/>
          <w:szCs w:val="22"/>
        </w:rPr>
        <w:t xml:space="preserve">(Butler, 2007) </w:t>
      </w:r>
      <w:r w:rsidRPr="00B64636">
        <w:rPr>
          <w:rFonts w:ascii="Arial" w:hAnsi="Arial" w:cs="Arial"/>
          <w:sz w:val="22"/>
          <w:szCs w:val="22"/>
        </w:rPr>
        <w:t xml:space="preserve">will be used to assess Antisocial </w:t>
      </w:r>
      <w:r w:rsidR="00563871" w:rsidRPr="00B64636">
        <w:rPr>
          <w:rFonts w:ascii="Arial" w:hAnsi="Arial" w:cs="Arial"/>
          <w:sz w:val="22"/>
          <w:szCs w:val="22"/>
        </w:rPr>
        <w:t xml:space="preserve">beliefs. </w:t>
      </w:r>
    </w:p>
    <w:p w14:paraId="5F74E2BB" w14:textId="2EF6EB6D" w:rsidR="00563871" w:rsidRPr="00B64636" w:rsidRDefault="00563871">
      <w:pPr>
        <w:widowControl/>
        <w:autoSpaceDE/>
        <w:autoSpaceDN/>
        <w:adjustRightInd/>
        <w:spacing w:after="200" w:line="276" w:lineRule="auto"/>
        <w:rPr>
          <w:rFonts w:ascii="Arial" w:hAnsi="Arial" w:cs="Arial"/>
          <w:color w:val="000000"/>
          <w:sz w:val="22"/>
          <w:szCs w:val="22"/>
        </w:rPr>
      </w:pPr>
      <w:r w:rsidRPr="00B64636">
        <w:rPr>
          <w:rFonts w:ascii="Arial" w:hAnsi="Arial" w:cs="Arial"/>
          <w:i/>
          <w:color w:val="000000"/>
          <w:sz w:val="22"/>
          <w:szCs w:val="22"/>
        </w:rPr>
        <w:t xml:space="preserve">Instructions: </w:t>
      </w:r>
      <w:r w:rsidRPr="00B64636">
        <w:rPr>
          <w:rFonts w:ascii="Arial" w:hAnsi="Arial" w:cs="Arial"/>
          <w:color w:val="000000"/>
          <w:sz w:val="22"/>
          <w:szCs w:val="22"/>
        </w:rPr>
        <w:t>Please read the statements below and rate HOW MUCH YOU BELIEVE EACH ONE. Try to judge how you feel about each statement MOST OF THE TIME.</w:t>
      </w:r>
    </w:p>
    <w:tbl>
      <w:tblPr>
        <w:tblW w:w="9283" w:type="dxa"/>
        <w:tblInd w:w="-13" w:type="dxa"/>
        <w:tblCellMar>
          <w:left w:w="0" w:type="dxa"/>
          <w:right w:w="0" w:type="dxa"/>
        </w:tblCellMar>
        <w:tblLook w:val="0000" w:firstRow="0" w:lastRow="0" w:firstColumn="0" w:lastColumn="0" w:noHBand="0" w:noVBand="0"/>
      </w:tblPr>
      <w:tblGrid>
        <w:gridCol w:w="9283"/>
      </w:tblGrid>
      <w:tr w:rsidR="00C86B34" w:rsidRPr="00B64636" w14:paraId="0DEDE5ED" w14:textId="77777777" w:rsidTr="008C25C5">
        <w:trPr>
          <w:trHeight w:val="255"/>
        </w:trPr>
        <w:tc>
          <w:tcPr>
            <w:tcW w:w="9283" w:type="dxa"/>
            <w:tcBorders>
              <w:left w:val="nil"/>
              <w:right w:val="nil"/>
            </w:tcBorders>
            <w:vAlign w:val="bottom"/>
          </w:tcPr>
          <w:p w14:paraId="12827344" w14:textId="06578572" w:rsidR="00380DDD" w:rsidRPr="00B64636" w:rsidRDefault="00C86B34" w:rsidP="008C25C5">
            <w:pPr>
              <w:pStyle w:val="ListParagraph"/>
              <w:numPr>
                <w:ilvl w:val="0"/>
                <w:numId w:val="60"/>
              </w:numPr>
              <w:rPr>
                <w:rFonts w:ascii="Arial" w:hAnsi="Arial" w:cs="Arial"/>
                <w:sz w:val="22"/>
                <w:szCs w:val="22"/>
              </w:rPr>
            </w:pPr>
            <w:r w:rsidRPr="00B64636">
              <w:rPr>
                <w:rFonts w:ascii="Arial" w:hAnsi="Arial" w:cs="Arial"/>
                <w:sz w:val="22"/>
                <w:szCs w:val="22"/>
              </w:rPr>
              <w:t>I should do whatever I can get away with.</w:t>
            </w:r>
            <w:r w:rsidR="00380DDD" w:rsidRPr="00B64636">
              <w:rPr>
                <w:rFonts w:ascii="Arial" w:hAnsi="Arial" w:cs="Arial"/>
                <w:sz w:val="22"/>
                <w:szCs w:val="22"/>
              </w:rPr>
              <w:t xml:space="preserve"> </w:t>
            </w:r>
          </w:p>
          <w:p w14:paraId="4BD3A75E" w14:textId="0A6F46B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7F537E52" w14:textId="69F8EA91"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71F4D28" w14:textId="0D4BA1D5"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F441DD" w14:textId="298C241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2299EE4B" w14:textId="0051A402"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4DCD932B" w14:textId="77777777" w:rsidR="00380DDD" w:rsidRPr="00B64636" w:rsidRDefault="00380DDD" w:rsidP="008C25C5">
            <w:pPr>
              <w:pStyle w:val="ListParagraph"/>
              <w:ind w:left="360"/>
              <w:rPr>
                <w:rFonts w:ascii="Arial" w:hAnsi="Arial" w:cs="Arial"/>
                <w:sz w:val="22"/>
                <w:szCs w:val="22"/>
              </w:rPr>
            </w:pPr>
          </w:p>
          <w:p w14:paraId="5E424CD6" w14:textId="77777777" w:rsidR="00380DDD" w:rsidRPr="00B64636" w:rsidRDefault="00380DDD" w:rsidP="00380DDD">
            <w:pPr>
              <w:pStyle w:val="ListParagraph"/>
              <w:numPr>
                <w:ilvl w:val="0"/>
                <w:numId w:val="60"/>
              </w:numPr>
              <w:rPr>
                <w:rFonts w:ascii="Arial" w:hAnsi="Arial" w:cs="Arial"/>
                <w:sz w:val="22"/>
                <w:szCs w:val="22"/>
              </w:rPr>
            </w:pPr>
            <w:r w:rsidRPr="00B64636">
              <w:rPr>
                <w:rFonts w:ascii="Arial" w:hAnsi="Arial" w:cs="Arial"/>
                <w:sz w:val="22"/>
                <w:szCs w:val="22"/>
              </w:rPr>
              <w:t xml:space="preserve">We live in a jungle and the strong person is the one who survives. </w:t>
            </w:r>
          </w:p>
          <w:p w14:paraId="308A8629" w14:textId="570D9AC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D499342" w14:textId="3FF8552F"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1AA325F1" w14:textId="34E8C2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FF355A7" w14:textId="607939A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02A3643" w14:textId="25A4ACA2" w:rsidR="00380DDD" w:rsidRPr="00B64636" w:rsidRDefault="00380DDD" w:rsidP="008C25C5">
            <w:pPr>
              <w:ind w:firstLine="64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67DF29BC" w14:textId="77777777" w:rsidR="00380DDD" w:rsidRPr="00B64636" w:rsidRDefault="00380DDD">
            <w:pPr>
              <w:rPr>
                <w:rFonts w:ascii="Arial" w:hAnsi="Arial" w:cs="Arial"/>
                <w:sz w:val="22"/>
                <w:szCs w:val="22"/>
              </w:rPr>
            </w:pPr>
          </w:p>
          <w:p w14:paraId="518961FB" w14:textId="70624823"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If I want something, I should do whatever is necessary to get it. </w:t>
            </w:r>
          </w:p>
          <w:p w14:paraId="1E80B73F" w14:textId="397F7FD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02B64A" w14:textId="6B5855C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2181CE2" w14:textId="36DF00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3218E870" w14:textId="2433F4F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77510342" w14:textId="784A8D23"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5765A1C" w14:textId="77777777" w:rsidR="00380DDD" w:rsidRPr="00B64636" w:rsidRDefault="00380DDD" w:rsidP="008C25C5">
            <w:pPr>
              <w:pStyle w:val="ListParagraph"/>
              <w:ind w:left="360"/>
              <w:rPr>
                <w:rFonts w:ascii="Arial" w:hAnsi="Arial" w:cs="Arial"/>
                <w:sz w:val="22"/>
                <w:szCs w:val="22"/>
              </w:rPr>
            </w:pPr>
          </w:p>
          <w:p w14:paraId="72F7AC2A" w14:textId="38943EFD"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People will get at me if I don't get them first. </w:t>
            </w:r>
          </w:p>
          <w:p w14:paraId="2294AD16" w14:textId="5F1561E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3CC0F923" w14:textId="52592A24"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52228CE1" w14:textId="41B2776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283736D" w14:textId="769B797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6F282A9D" w14:textId="458FBC45" w:rsidR="00380DDD" w:rsidRPr="00B64636" w:rsidRDefault="00380DDD">
            <w:pPr>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F09659F"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 have been unfairly treated and am entitled to get my fair share by </w:t>
            </w:r>
            <w:proofErr w:type="spellStart"/>
            <w:r w:rsidRPr="00B64636">
              <w:rPr>
                <w:rFonts w:ascii="Arial" w:hAnsi="Arial" w:cs="Arial"/>
                <w:sz w:val="22"/>
                <w:szCs w:val="22"/>
              </w:rPr>
              <w:t>what ever</w:t>
            </w:r>
            <w:proofErr w:type="spellEnd"/>
            <w:r w:rsidRPr="00B64636">
              <w:rPr>
                <w:rFonts w:ascii="Arial" w:hAnsi="Arial" w:cs="Arial"/>
                <w:sz w:val="22"/>
                <w:szCs w:val="22"/>
              </w:rPr>
              <w:t xml:space="preserve"> means I can.</w:t>
            </w:r>
          </w:p>
          <w:p w14:paraId="00BAA2E3" w14:textId="36368E9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130793AB" w14:textId="6609036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4B8B940" w14:textId="02D5853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5DA79F15" w14:textId="5464DBF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984FE87" w14:textId="3C582B31"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15A77CFC" w14:textId="77777777" w:rsidR="00380DDD" w:rsidRPr="00B64636" w:rsidRDefault="00380DDD">
            <w:pPr>
              <w:rPr>
                <w:rFonts w:ascii="Arial" w:hAnsi="Arial" w:cs="Arial"/>
                <w:sz w:val="22"/>
                <w:szCs w:val="22"/>
              </w:rPr>
            </w:pPr>
          </w:p>
          <w:p w14:paraId="6CCD36D5"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f I don't push other people, I will get pushed around. </w:t>
            </w:r>
          </w:p>
          <w:p w14:paraId="28CC9708" w14:textId="1D7DBCB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CACB6C" w14:textId="7BBD57A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3DEACCF2" w14:textId="29D86ABA"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C52A2A" w14:textId="6E8318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D294A26" w14:textId="3660B84F"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87F8F66" w14:textId="77777777" w:rsidR="00380DDD" w:rsidRPr="00B64636" w:rsidRDefault="00380DDD" w:rsidP="008C25C5">
            <w:pPr>
              <w:tabs>
                <w:tab w:val="left" w:pos="643"/>
              </w:tabs>
              <w:rPr>
                <w:rFonts w:ascii="Arial" w:hAnsi="Arial" w:cs="Arial"/>
                <w:sz w:val="22"/>
                <w:szCs w:val="22"/>
              </w:rPr>
            </w:pPr>
          </w:p>
          <w:p w14:paraId="13E9DDC7" w14:textId="17BD8251" w:rsidR="00C86B34"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Force or cunning is the best way to get things done.</w:t>
            </w:r>
          </w:p>
        </w:tc>
      </w:tr>
      <w:tr w:rsidR="00380DDD" w:rsidRPr="00B64636" w14:paraId="4FFF0AA7" w14:textId="77777777" w:rsidTr="008C25C5">
        <w:trPr>
          <w:trHeight w:val="255"/>
        </w:trPr>
        <w:tc>
          <w:tcPr>
            <w:tcW w:w="9283" w:type="dxa"/>
            <w:tcBorders>
              <w:left w:val="nil"/>
              <w:right w:val="nil"/>
            </w:tcBorders>
            <w:vAlign w:val="bottom"/>
          </w:tcPr>
          <w:p w14:paraId="263DBA03" w14:textId="378B71C3" w:rsidR="00380DDD" w:rsidRPr="00B64636" w:rsidRDefault="00380DDD" w:rsidP="00380DDD">
            <w:pPr>
              <w:pStyle w:val="ListParagraph"/>
              <w:ind w:left="360" w:firstLine="283"/>
              <w:rPr>
                <w:rFonts w:ascii="Arial" w:hAnsi="Arial" w:cs="Arial"/>
                <w:sz w:val="22"/>
                <w:szCs w:val="22"/>
              </w:rPr>
            </w:pPr>
            <w:bookmarkStart w:id="46" w:name="_Toc397595238"/>
            <w:bookmarkStart w:id="47" w:name="_Toc448749626"/>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2915D32B" w14:textId="7B980F1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552D670" w14:textId="1388E4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5F95AE9" w14:textId="05B178B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58B918F3" w14:textId="04716D10"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tc>
      </w:tr>
    </w:tbl>
    <w:p w14:paraId="65D3CD26" w14:textId="77777777" w:rsidR="0012792B" w:rsidRPr="00B64636" w:rsidRDefault="0012792B" w:rsidP="0012792B">
      <w:pPr>
        <w:pStyle w:val="Heading2"/>
        <w:jc w:val="center"/>
        <w:rPr>
          <w:rFonts w:cs="Arial"/>
          <w:b w:val="0"/>
          <w:i/>
        </w:rPr>
      </w:pPr>
      <w:bookmarkStart w:id="48" w:name="_Toc49423576"/>
      <w:bookmarkEnd w:id="43"/>
      <w:bookmarkEnd w:id="46"/>
      <w:bookmarkEnd w:id="47"/>
      <w:r w:rsidRPr="00B64636">
        <w:rPr>
          <w:rFonts w:cs="Arial"/>
          <w:i/>
        </w:rPr>
        <w:lastRenderedPageBreak/>
        <w:t>USDA Food Security Survey</w:t>
      </w:r>
      <w:bookmarkEnd w:id="48"/>
    </w:p>
    <w:p w14:paraId="097229D0" w14:textId="77777777" w:rsidR="0012792B" w:rsidRPr="00B64636" w:rsidRDefault="0012792B" w:rsidP="0012792B">
      <w:pPr>
        <w:pStyle w:val="ListParagraph"/>
        <w:tabs>
          <w:tab w:val="left" w:pos="1176"/>
        </w:tabs>
        <w:ind w:left="0"/>
        <w:rPr>
          <w:rFonts w:ascii="Arial" w:hAnsi="Arial" w:cs="Arial"/>
          <w:sz w:val="22"/>
          <w:szCs w:val="22"/>
        </w:rPr>
      </w:pPr>
    </w:p>
    <w:p w14:paraId="7BBABF77" w14:textId="77777777" w:rsidR="0012792B" w:rsidRPr="00B64636" w:rsidRDefault="0012792B" w:rsidP="0012792B">
      <w:pPr>
        <w:pStyle w:val="EndNoteBibliography"/>
      </w:pPr>
      <w:r w:rsidRPr="00B64636">
        <w:t xml:space="preserve">This measure was modified to ask about the past month rather than the past 12 months. USDA. Food Security in the U.S. Available at: </w:t>
      </w:r>
      <w:hyperlink r:id="rId20" w:anchor="six" w:history="1">
        <w:r w:rsidRPr="00B64636">
          <w:rPr>
            <w:rStyle w:val="Hyperlink"/>
            <w:rFonts w:cs="Arial"/>
          </w:rPr>
          <w:t>http://www.ers.usda.gov/topics/food-nutrition-assistance/food-security-in-the-us/survey-tools.aspx#six</w:t>
        </w:r>
      </w:hyperlink>
      <w:r w:rsidRPr="00B64636">
        <w:t>. Accessed February 16, 2016.</w:t>
      </w:r>
    </w:p>
    <w:p w14:paraId="46502D32" w14:textId="77777777" w:rsidR="0012792B" w:rsidRPr="00B64636" w:rsidRDefault="0012792B" w:rsidP="0012792B">
      <w:pPr>
        <w:pStyle w:val="EndNoteBibliography"/>
      </w:pPr>
    </w:p>
    <w:p w14:paraId="0CE29F79" w14:textId="77777777" w:rsidR="0012792B" w:rsidRPr="00B64636" w:rsidRDefault="0012792B" w:rsidP="0012792B">
      <w:pPr>
        <w:pStyle w:val="ListParagraph"/>
        <w:tabs>
          <w:tab w:val="left" w:pos="1176"/>
        </w:tabs>
        <w:ind w:left="0"/>
        <w:rPr>
          <w:rFonts w:ascii="Arial" w:hAnsi="Arial" w:cs="Arial"/>
          <w:sz w:val="22"/>
          <w:szCs w:val="22"/>
        </w:rPr>
      </w:pPr>
      <w:r w:rsidRPr="00B64636">
        <w:rPr>
          <w:rFonts w:ascii="Arial" w:hAnsi="Arial" w:cs="Arial"/>
          <w:sz w:val="22"/>
          <w:szCs w:val="22"/>
        </w:rPr>
        <w:t xml:space="preserve">Instructions: The next several statements ask about your food situation. </w:t>
      </w:r>
    </w:p>
    <w:p w14:paraId="6D0CA34C" w14:textId="77777777" w:rsidR="0012792B" w:rsidRPr="00B64636" w:rsidRDefault="0012792B" w:rsidP="0012792B">
      <w:pPr>
        <w:pStyle w:val="ListParagraph"/>
        <w:tabs>
          <w:tab w:val="left" w:pos="1176"/>
        </w:tabs>
        <w:ind w:left="0"/>
        <w:rPr>
          <w:rFonts w:ascii="Arial" w:hAnsi="Arial" w:cs="Arial"/>
          <w:sz w:val="22"/>
          <w:szCs w:val="22"/>
        </w:rPr>
      </w:pPr>
    </w:p>
    <w:p w14:paraId="18E1793F" w14:textId="77777777" w:rsidR="0012792B" w:rsidRPr="00B64636" w:rsidRDefault="0012792B" w:rsidP="0012792B">
      <w:pPr>
        <w:pStyle w:val="ListParagraph"/>
        <w:tabs>
          <w:tab w:val="left" w:pos="1176"/>
        </w:tabs>
        <w:ind w:left="0"/>
        <w:rPr>
          <w:rFonts w:ascii="Arial" w:hAnsi="Arial" w:cs="Arial"/>
          <w:sz w:val="22"/>
          <w:szCs w:val="22"/>
        </w:rPr>
      </w:pPr>
    </w:p>
    <w:p w14:paraId="1CF52940"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the food that you bought just didn’t last, and you didn’t have money to get more.” </w:t>
      </w:r>
    </w:p>
    <w:p w14:paraId="043C3B0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15B1D0B8"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61A0CD67"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0F4C8D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79CA2444" w14:textId="77777777" w:rsidR="0012792B" w:rsidRPr="00B64636" w:rsidRDefault="0012792B" w:rsidP="0012792B">
      <w:pPr>
        <w:pStyle w:val="ListParagraph"/>
        <w:tabs>
          <w:tab w:val="left" w:pos="1176"/>
        </w:tabs>
        <w:ind w:left="0"/>
        <w:rPr>
          <w:rFonts w:ascii="Arial" w:hAnsi="Arial" w:cs="Arial"/>
          <w:sz w:val="22"/>
          <w:szCs w:val="22"/>
        </w:rPr>
      </w:pPr>
    </w:p>
    <w:p w14:paraId="5ADE3339"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you couldn’t afford to eat balanced meals. </w:t>
      </w:r>
    </w:p>
    <w:p w14:paraId="195FE88D"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0F6930B5"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517E4E2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589AD3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3DC7493C" w14:textId="77777777" w:rsidR="0012792B" w:rsidRPr="00B64636" w:rsidRDefault="0012792B" w:rsidP="0012792B">
      <w:pPr>
        <w:pStyle w:val="ListParagraph"/>
        <w:tabs>
          <w:tab w:val="left" w:pos="1176"/>
        </w:tabs>
        <w:ind w:left="0"/>
        <w:rPr>
          <w:rFonts w:ascii="Arial" w:hAnsi="Arial" w:cs="Arial"/>
          <w:sz w:val="22"/>
          <w:szCs w:val="22"/>
        </w:rPr>
      </w:pPr>
    </w:p>
    <w:p w14:paraId="2151616F"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cut the size of your meals or skip meals because there wasn’t enough money for food? </w:t>
      </w:r>
    </w:p>
    <w:p w14:paraId="4A13A29C"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E5218D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E906FC2"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661C5C63" w14:textId="77777777" w:rsidR="0012792B" w:rsidRPr="00B64636" w:rsidRDefault="0012792B" w:rsidP="0012792B">
      <w:pPr>
        <w:tabs>
          <w:tab w:val="left" w:pos="1176"/>
        </w:tabs>
        <w:rPr>
          <w:rFonts w:ascii="Arial" w:hAnsi="Arial" w:cs="Arial"/>
          <w:sz w:val="22"/>
          <w:szCs w:val="22"/>
        </w:rPr>
      </w:pPr>
      <w:r w:rsidRPr="00B64636">
        <w:rPr>
          <w:rFonts w:ascii="Arial" w:hAnsi="Arial" w:cs="Arial"/>
          <w:sz w:val="22"/>
          <w:szCs w:val="22"/>
        </w:rPr>
        <w:t xml:space="preserve">3a. [IF YES ABOVE, ASK] How often did this happen? </w:t>
      </w:r>
    </w:p>
    <w:p w14:paraId="691125E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Almost every day</w:t>
      </w:r>
    </w:p>
    <w:p w14:paraId="51E88E0C"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 days but not every day</w:t>
      </w:r>
    </w:p>
    <w:p w14:paraId="619E4ED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nly 1 or 2 days</w:t>
      </w:r>
    </w:p>
    <w:p w14:paraId="11440200"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90D76B0" w14:textId="77777777" w:rsidR="0012792B" w:rsidRPr="00B64636" w:rsidRDefault="0012792B" w:rsidP="0012792B">
      <w:pPr>
        <w:pStyle w:val="ListParagraph"/>
        <w:tabs>
          <w:tab w:val="left" w:pos="1176"/>
        </w:tabs>
        <w:ind w:left="0"/>
        <w:rPr>
          <w:rFonts w:ascii="Arial" w:hAnsi="Arial" w:cs="Arial"/>
          <w:sz w:val="22"/>
          <w:szCs w:val="22"/>
        </w:rPr>
      </w:pPr>
    </w:p>
    <w:p w14:paraId="148F4317"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eat less than you felt you should because there wasn’t enough money for food? </w:t>
      </w:r>
    </w:p>
    <w:p w14:paraId="570D744A"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3A3317C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524A993"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A8A5CA4" w14:textId="77777777" w:rsidR="0012792B" w:rsidRPr="00B64636" w:rsidRDefault="0012792B" w:rsidP="0012792B">
      <w:pPr>
        <w:pStyle w:val="ListParagraph"/>
        <w:tabs>
          <w:tab w:val="left" w:pos="1176"/>
        </w:tabs>
        <w:ind w:left="0"/>
        <w:rPr>
          <w:rFonts w:ascii="Arial" w:hAnsi="Arial" w:cs="Arial"/>
          <w:sz w:val="22"/>
          <w:szCs w:val="22"/>
        </w:rPr>
      </w:pPr>
    </w:p>
    <w:p w14:paraId="29110387" w14:textId="0E71AB19"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In the last month, were you ever hungry but didn’t eat because there wasn’t enough money for food</w:t>
      </w:r>
      <w:r w:rsidR="00D46007" w:rsidRPr="00B64636">
        <w:rPr>
          <w:rFonts w:ascii="Arial" w:hAnsi="Arial" w:cs="Arial"/>
          <w:sz w:val="22"/>
          <w:szCs w:val="22"/>
        </w:rPr>
        <w:t>?</w:t>
      </w:r>
      <w:r w:rsidRPr="00B64636">
        <w:rPr>
          <w:rFonts w:ascii="Arial" w:hAnsi="Arial" w:cs="Arial"/>
          <w:sz w:val="22"/>
          <w:szCs w:val="22"/>
        </w:rPr>
        <w:t xml:space="preserve"> </w:t>
      </w:r>
    </w:p>
    <w:p w14:paraId="0CC126F1"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8FF974F"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305C8E8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 xml:space="preserve">Don’t know </w:t>
      </w:r>
    </w:p>
    <w:p w14:paraId="7DE07593" w14:textId="77777777" w:rsidR="006F3285" w:rsidRPr="00B64636" w:rsidRDefault="006F3285">
      <w:pPr>
        <w:widowControl/>
        <w:autoSpaceDE/>
        <w:autoSpaceDN/>
        <w:adjustRightInd/>
        <w:spacing w:after="200" w:line="276" w:lineRule="auto"/>
        <w:rPr>
          <w:rFonts w:ascii="Arial" w:hAnsi="Arial" w:cs="Times New Roman"/>
          <w:b/>
          <w:i/>
          <w:color w:val="000000"/>
          <w:sz w:val="22"/>
          <w:szCs w:val="22"/>
        </w:rPr>
      </w:pPr>
    </w:p>
    <w:p w14:paraId="4CB9D9F7" w14:textId="77777777" w:rsidR="00926D54" w:rsidRPr="00B64636" w:rsidRDefault="00926D54">
      <w:pPr>
        <w:widowControl/>
        <w:autoSpaceDE/>
        <w:autoSpaceDN/>
        <w:adjustRightInd/>
        <w:spacing w:after="200" w:line="276" w:lineRule="auto"/>
        <w:rPr>
          <w:rFonts w:ascii="Arial" w:hAnsi="Arial" w:cs="Times New Roman"/>
          <w:b/>
          <w:i/>
          <w:color w:val="000000"/>
          <w:sz w:val="22"/>
          <w:szCs w:val="22"/>
        </w:rPr>
      </w:pPr>
      <w:r w:rsidRPr="00B64636">
        <w:rPr>
          <w:i/>
        </w:rPr>
        <w:br w:type="page"/>
      </w:r>
      <w:bookmarkStart w:id="49" w:name="_Toc355355681"/>
      <w:bookmarkStart w:id="50" w:name="_Toc377394151"/>
    </w:p>
    <w:p w14:paraId="158ECA73" w14:textId="387A73D1" w:rsidR="00792BD4" w:rsidRPr="00B64636" w:rsidRDefault="00792BD4" w:rsidP="007159D1">
      <w:pPr>
        <w:pStyle w:val="Heading2"/>
        <w:jc w:val="center"/>
        <w:rPr>
          <w:i/>
        </w:rPr>
      </w:pPr>
      <w:bookmarkStart w:id="51" w:name="_Toc49423577"/>
      <w:r w:rsidRPr="00B64636">
        <w:rPr>
          <w:i/>
        </w:rPr>
        <w:lastRenderedPageBreak/>
        <w:t>Meal Survey</w:t>
      </w:r>
      <w:bookmarkEnd w:id="49"/>
      <w:bookmarkEnd w:id="50"/>
      <w:bookmarkEnd w:id="51"/>
    </w:p>
    <w:p w14:paraId="21F96051" w14:textId="77777777" w:rsidR="00792BD4" w:rsidRPr="00B64636" w:rsidRDefault="00792BD4" w:rsidP="00792BD4">
      <w:pPr>
        <w:rPr>
          <w:rFonts w:ascii="Arial" w:hAnsi="Arial" w:cs="Arial"/>
          <w:sz w:val="22"/>
          <w:szCs w:val="22"/>
        </w:rPr>
      </w:pPr>
    </w:p>
    <w:p w14:paraId="76F0C24A" w14:textId="5DD05FE5" w:rsidR="00792BD4" w:rsidRPr="00B64636" w:rsidRDefault="00792BD4" w:rsidP="00792BD4">
      <w:pPr>
        <w:rPr>
          <w:rFonts w:ascii="Arial" w:hAnsi="Arial" w:cs="Arial"/>
          <w:sz w:val="22"/>
          <w:szCs w:val="22"/>
        </w:rPr>
      </w:pPr>
      <w:r w:rsidRPr="00B64636">
        <w:rPr>
          <w:rFonts w:ascii="Arial" w:hAnsi="Arial" w:cs="Arial"/>
          <w:sz w:val="22"/>
          <w:szCs w:val="22"/>
        </w:rPr>
        <w:t xml:space="preserve">The Meal Survey was created for the purposes of this study. This measure assesses </w:t>
      </w:r>
      <w:r w:rsidR="000D59A2" w:rsidRPr="00B64636">
        <w:rPr>
          <w:rFonts w:ascii="Arial" w:hAnsi="Arial" w:cs="Arial"/>
          <w:sz w:val="22"/>
          <w:szCs w:val="22"/>
        </w:rPr>
        <w:t>meals over the past week</w:t>
      </w:r>
      <w:r w:rsidRPr="00B64636">
        <w:rPr>
          <w:rFonts w:ascii="Arial" w:hAnsi="Arial" w:cs="Arial"/>
          <w:sz w:val="22"/>
          <w:szCs w:val="22"/>
        </w:rPr>
        <w:t>.</w:t>
      </w:r>
    </w:p>
    <w:p w14:paraId="0D5A79F0" w14:textId="77777777" w:rsidR="00792BD4" w:rsidRPr="00B64636" w:rsidRDefault="00792BD4" w:rsidP="00792BD4">
      <w:pPr>
        <w:rPr>
          <w:rFonts w:ascii="Arial" w:hAnsi="Arial" w:cs="Arial"/>
          <w:sz w:val="22"/>
          <w:szCs w:val="22"/>
        </w:rPr>
      </w:pPr>
    </w:p>
    <w:p w14:paraId="71AAA06A" w14:textId="77777777" w:rsidR="00C12EAA" w:rsidRPr="00B64636" w:rsidRDefault="00C12EAA" w:rsidP="00C12EAA">
      <w:pPr>
        <w:pStyle w:val="ListParagraph"/>
        <w:widowControl/>
        <w:numPr>
          <w:ilvl w:val="0"/>
          <w:numId w:val="57"/>
        </w:numPr>
        <w:autoSpaceDE/>
        <w:autoSpaceDN/>
        <w:adjustRightInd/>
        <w:contextualSpacing/>
        <w:rPr>
          <w:rFonts w:ascii="Arial" w:hAnsi="Arial" w:cs="Arial"/>
          <w:sz w:val="22"/>
          <w:szCs w:val="22"/>
        </w:rPr>
      </w:pPr>
      <w:r w:rsidRPr="00B64636">
        <w:rPr>
          <w:rFonts w:ascii="Arial" w:hAnsi="Arial" w:cs="Arial"/>
          <w:sz w:val="22"/>
          <w:szCs w:val="22"/>
        </w:rPr>
        <w:t>How many meals did you eat yesterday?</w:t>
      </w:r>
    </w:p>
    <w:p w14:paraId="39D90569" w14:textId="39BD9EF8"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55B14D35" w14:textId="3A887579"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DEBCFB6" w14:textId="200F7395"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A8C2A59" w14:textId="0BD1DFB1"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E4158C5" w14:textId="0D7F447F"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BF75F80" w14:textId="667382A4"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 or more</w:t>
      </w:r>
    </w:p>
    <w:p w14:paraId="2C17747D" w14:textId="77777777" w:rsidR="00C12EAA" w:rsidRPr="00B64636" w:rsidRDefault="00C12EAA" w:rsidP="00C12EAA">
      <w:pPr>
        <w:pStyle w:val="ListParagraph"/>
      </w:pPr>
    </w:p>
    <w:p w14:paraId="1ADCA1B9" w14:textId="77777777" w:rsidR="00C12EAA" w:rsidRPr="00B64636" w:rsidRDefault="00C12EAA" w:rsidP="00C12EAA">
      <w:pPr>
        <w:pStyle w:val="ListParagraph"/>
        <w:numPr>
          <w:ilvl w:val="0"/>
          <w:numId w:val="57"/>
        </w:numPr>
        <w:rPr>
          <w:rFonts w:ascii="Arial" w:hAnsi="Arial" w:cs="Arial"/>
          <w:bCs/>
          <w:sz w:val="22"/>
          <w:szCs w:val="22"/>
        </w:rPr>
      </w:pPr>
      <w:r w:rsidRPr="00B64636">
        <w:rPr>
          <w:rFonts w:ascii="Arial" w:hAnsi="Arial" w:cs="Arial"/>
          <w:sz w:val="22"/>
          <w:szCs w:val="22"/>
        </w:rPr>
        <w:t>How many times in the past 24 hours have you eaten food from:</w:t>
      </w:r>
      <w:r w:rsidRPr="00B64636">
        <w:rPr>
          <w:rFonts w:ascii="Arial" w:hAnsi="Arial" w:cs="Arial"/>
          <w:bCs/>
          <w:sz w:val="22"/>
          <w:szCs w:val="22"/>
        </w:rPr>
        <w:t xml:space="preserve"> The shelter cafeteria?</w:t>
      </w:r>
    </w:p>
    <w:p w14:paraId="1D350688" w14:textId="7867CADB"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w:t>
      </w:r>
    </w:p>
    <w:p w14:paraId="16485E75" w14:textId="40DE285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w:t>
      </w:r>
    </w:p>
    <w:p w14:paraId="715C7A2E" w14:textId="25BFA53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2</w:t>
      </w:r>
    </w:p>
    <w:p w14:paraId="03C82216" w14:textId="44332878"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3</w:t>
      </w:r>
    </w:p>
    <w:p w14:paraId="2FD064B5" w14:textId="79A4617A"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4</w:t>
      </w:r>
    </w:p>
    <w:p w14:paraId="68B44EDD" w14:textId="323C7603"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5 or more</w:t>
      </w:r>
    </w:p>
    <w:p w14:paraId="7CF42EAB" w14:textId="77777777" w:rsidR="00C12EAA" w:rsidRPr="00B64636" w:rsidRDefault="00C12EAA" w:rsidP="00C12EAA">
      <w:pPr>
        <w:pStyle w:val="ListParagraph"/>
        <w:ind w:left="2160"/>
        <w:rPr>
          <w:rFonts w:ascii="Arial" w:hAnsi="Arial" w:cs="Arial"/>
          <w:bCs/>
          <w:sz w:val="22"/>
          <w:szCs w:val="22"/>
        </w:rPr>
      </w:pPr>
    </w:p>
    <w:p w14:paraId="4FF8B0BF" w14:textId="14771E72" w:rsidR="00C12EAA" w:rsidRPr="00B64636" w:rsidRDefault="00C12EAA" w:rsidP="008C25C5">
      <w:pPr>
        <w:pStyle w:val="ListParagraph"/>
        <w:widowControl/>
        <w:numPr>
          <w:ilvl w:val="0"/>
          <w:numId w:val="57"/>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many servings of fruits and vegetables</w:t>
      </w:r>
      <w:r w:rsidR="007110B6" w:rsidRPr="00B64636">
        <w:rPr>
          <w:rFonts w:ascii="Arial" w:hAnsi="Arial" w:cs="Arial"/>
          <w:sz w:val="22"/>
          <w:szCs w:val="22"/>
        </w:rPr>
        <w:t xml:space="preserve"> did you eat YESTERDAY?</w:t>
      </w:r>
      <w:r w:rsidRPr="00B64636">
        <w:rPr>
          <w:rFonts w:ascii="Arial" w:hAnsi="Arial" w:cs="Arial"/>
          <w:sz w:val="22"/>
          <w:szCs w:val="22"/>
        </w:rPr>
        <w:t>?  (A serving is ½ cup [4 ounces] of cooked vegetables, 1 cup [8 ounces] of salad, a piece of fruit, ¾ cup [6 ounces] of 100% fruit juice)</w:t>
      </w:r>
    </w:p>
    <w:p w14:paraId="12A16256" w14:textId="5488321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p>
    <w:p w14:paraId="544633A4" w14:textId="07F7B1B9"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1 </w:t>
      </w:r>
    </w:p>
    <w:p w14:paraId="2437EF79" w14:textId="4469AD3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2 </w:t>
      </w:r>
    </w:p>
    <w:p w14:paraId="10EAC715" w14:textId="252815B7"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3 </w:t>
      </w:r>
    </w:p>
    <w:p w14:paraId="19E4271B" w14:textId="0DD5E06E"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60BCEC4E" w14:textId="610F925B"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5 </w:t>
      </w:r>
    </w:p>
    <w:p w14:paraId="4AC260B3" w14:textId="2D6EA851"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6 </w:t>
      </w:r>
    </w:p>
    <w:p w14:paraId="1E04903E" w14:textId="093BFD8D"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7 </w:t>
      </w:r>
    </w:p>
    <w:p w14:paraId="301E4C80" w14:textId="5D7AC0B2"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 or more</w:t>
      </w:r>
    </w:p>
    <w:p w14:paraId="0E8D8DE5" w14:textId="77777777"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p>
    <w:p w14:paraId="448073C3" w14:textId="54E40D2F" w:rsidR="00E012D9" w:rsidRPr="00B64636" w:rsidRDefault="00E012D9" w:rsidP="008C25C5">
      <w:pPr>
        <w:pStyle w:val="ListParagraph"/>
        <w:numPr>
          <w:ilvl w:val="0"/>
          <w:numId w:val="57"/>
        </w:numPr>
        <w:rPr>
          <w:rFonts w:ascii="Arial" w:hAnsi="Arial" w:cs="Arial"/>
          <w:bCs/>
          <w:sz w:val="22"/>
          <w:szCs w:val="22"/>
        </w:rPr>
      </w:pPr>
      <w:r w:rsidRPr="00B64636">
        <w:rPr>
          <w:rFonts w:ascii="Arial" w:hAnsi="Arial" w:cs="Arial"/>
          <w:bCs/>
          <w:sz w:val="22"/>
          <w:szCs w:val="22"/>
        </w:rPr>
        <w:t>How many meals have you missed in the past week because you were unable to find food?</w:t>
      </w:r>
    </w:p>
    <w:p w14:paraId="0EE5C680" w14:textId="493F4887"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0</w:t>
      </w:r>
    </w:p>
    <w:p w14:paraId="426A087B" w14:textId="1BCE310C"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1-2</w:t>
      </w:r>
    </w:p>
    <w:p w14:paraId="0BCB6292" w14:textId="503C5035"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3-4</w:t>
      </w:r>
    </w:p>
    <w:p w14:paraId="23E13AF7" w14:textId="34DDD998"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5-6</w:t>
      </w:r>
    </w:p>
    <w:p w14:paraId="305E803F" w14:textId="3DF17BFA"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7</w:t>
      </w:r>
      <w:r w:rsidR="000D59A2" w:rsidRPr="00B64636">
        <w:rPr>
          <w:rFonts w:ascii="Arial" w:hAnsi="Arial" w:cs="Arial"/>
          <w:bCs/>
          <w:sz w:val="22"/>
          <w:szCs w:val="22"/>
        </w:rPr>
        <w:t>-8</w:t>
      </w:r>
    </w:p>
    <w:p w14:paraId="7F54DA39" w14:textId="742E04E7"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9-10</w:t>
      </w:r>
    </w:p>
    <w:p w14:paraId="29FF2F27" w14:textId="247EFF04" w:rsidR="00920A57"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11</w:t>
      </w:r>
      <w:r w:rsidR="00E012D9" w:rsidRPr="00B64636">
        <w:rPr>
          <w:rFonts w:ascii="Arial" w:hAnsi="Arial" w:cs="Arial"/>
          <w:bCs/>
          <w:sz w:val="22"/>
          <w:szCs w:val="22"/>
        </w:rPr>
        <w:t xml:space="preserve"> or more</w:t>
      </w:r>
    </w:p>
    <w:p w14:paraId="417767BA" w14:textId="30E190AE" w:rsidR="005B79EE" w:rsidRPr="00B64636" w:rsidRDefault="00D16A89" w:rsidP="008C25C5">
      <w:pPr>
        <w:pStyle w:val="Heading2"/>
        <w:jc w:val="center"/>
        <w:rPr>
          <w:rFonts w:eastAsiaTheme="minorHAnsi" w:cs="Arial"/>
          <w:i/>
        </w:rPr>
      </w:pPr>
      <w:r w:rsidRPr="00B64636">
        <w:br w:type="page"/>
      </w:r>
      <w:bookmarkStart w:id="52" w:name="_Toc49423578"/>
      <w:bookmarkStart w:id="53" w:name="_Toc448749622"/>
      <w:r w:rsidR="005B79EE" w:rsidRPr="00B64636">
        <w:rPr>
          <w:rFonts w:eastAsiaTheme="minorHAnsi" w:cs="Arial"/>
          <w:i/>
        </w:rPr>
        <w:lastRenderedPageBreak/>
        <w:t>TCU CJ Client Evaluation of Self and Treatment (CJ CEST)</w:t>
      </w:r>
      <w:bookmarkEnd w:id="52"/>
    </w:p>
    <w:p w14:paraId="07C3C996" w14:textId="77777777" w:rsidR="005B79EE" w:rsidRPr="00B64636" w:rsidRDefault="005B79EE" w:rsidP="008C25C5">
      <w:pPr>
        <w:widowControl/>
        <w:autoSpaceDE/>
        <w:autoSpaceDN/>
        <w:adjustRightInd/>
        <w:rPr>
          <w:rFonts w:ascii="Arial" w:eastAsiaTheme="minorHAnsi" w:hAnsi="Arial" w:cs="Arial"/>
          <w:color w:val="000000"/>
          <w:sz w:val="22"/>
          <w:szCs w:val="22"/>
        </w:rPr>
      </w:pPr>
    </w:p>
    <w:p w14:paraId="30F27985" w14:textId="202546A6" w:rsidR="005B79EE" w:rsidRPr="00B64636" w:rsidRDefault="005B79EE" w:rsidP="008C25C5">
      <w:pPr>
        <w:pStyle w:val="Default"/>
        <w:rPr>
          <w:rFonts w:eastAsiaTheme="minorHAnsi"/>
          <w:sz w:val="22"/>
          <w:szCs w:val="22"/>
        </w:rPr>
      </w:pPr>
      <w:r w:rsidRPr="00B64636">
        <w:rPr>
          <w:rFonts w:eastAsiaTheme="minorHAnsi"/>
          <w:sz w:val="22"/>
          <w:szCs w:val="22"/>
        </w:rPr>
        <w:t xml:space="preserve">Subscales from </w:t>
      </w:r>
      <w:r w:rsidR="00E74BE2" w:rsidRPr="00B64636">
        <w:rPr>
          <w:rFonts w:eastAsiaTheme="minorHAnsi"/>
          <w:sz w:val="22"/>
          <w:szCs w:val="22"/>
        </w:rPr>
        <w:t>the TCU CJ CEST will be administered. ® designates items with reversed scoring. Scores for each scale are obtained by summing responses to its set of items (after reversing scores on reflected items by subtracting the item response from “6”), dividing the sum by number of items included (yielding an average) and multiplying by 10 in order to rescale final scores so they range from 10 to 50 (e.g., an average response of 2.6 for a scale becomes a score of “26”).</w:t>
      </w:r>
    </w:p>
    <w:p w14:paraId="24674232" w14:textId="77777777" w:rsidR="008C0E8F" w:rsidRPr="00B64636" w:rsidRDefault="008C0E8F" w:rsidP="008C25C5">
      <w:pPr>
        <w:pStyle w:val="Default"/>
        <w:rPr>
          <w:rFonts w:eastAsiaTheme="minorHAnsi"/>
          <w:sz w:val="22"/>
          <w:szCs w:val="22"/>
        </w:rPr>
      </w:pPr>
    </w:p>
    <w:p w14:paraId="28633D79" w14:textId="7060BB25" w:rsidR="008C0E8F" w:rsidRPr="00B64636" w:rsidRDefault="008C0E8F" w:rsidP="008C25C5">
      <w:pPr>
        <w:pStyle w:val="Default"/>
        <w:rPr>
          <w:rFonts w:eastAsiaTheme="minorHAnsi"/>
          <w:sz w:val="22"/>
          <w:szCs w:val="22"/>
        </w:rPr>
      </w:pPr>
      <w:r w:rsidRPr="00B64636">
        <w:rPr>
          <w:rFonts w:eastAsiaTheme="minorHAnsi"/>
          <w:sz w:val="22"/>
          <w:szCs w:val="22"/>
        </w:rPr>
        <w:t>Instructions: Indicate how strongly you AGREE or DISAGREE with each of the following statements.</w:t>
      </w:r>
    </w:p>
    <w:p w14:paraId="51141A6E" w14:textId="77777777" w:rsidR="00E74BE2" w:rsidRPr="00B64636" w:rsidRDefault="00E74BE2" w:rsidP="008C25C5">
      <w:pPr>
        <w:pStyle w:val="Default"/>
        <w:rPr>
          <w:rFonts w:eastAsiaTheme="minorHAnsi"/>
          <w:sz w:val="22"/>
          <w:szCs w:val="22"/>
        </w:rPr>
      </w:pPr>
    </w:p>
    <w:p w14:paraId="7D1931C4" w14:textId="671C11C6" w:rsidR="005B79EE"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Desire for Help</w:t>
      </w:r>
    </w:p>
    <w:p w14:paraId="36A3BE0F" w14:textId="77777777" w:rsidR="005E38C0" w:rsidRPr="00B64636" w:rsidRDefault="005E38C0"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Have you used drugs or alcohol in the past 12 months?</w:t>
      </w:r>
    </w:p>
    <w:p w14:paraId="34FB7B47" w14:textId="370A01EA"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No (skip to 8)</w:t>
      </w:r>
    </w:p>
    <w:p w14:paraId="75590D39" w14:textId="15F83019"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368E28D8" w14:textId="77777777" w:rsidR="00FD48D6" w:rsidRPr="00B64636" w:rsidRDefault="00FD48D6" w:rsidP="008C25C5">
      <w:pPr>
        <w:pStyle w:val="ListParagraph"/>
        <w:widowControl/>
        <w:autoSpaceDE/>
        <w:autoSpaceDN/>
        <w:adjustRightInd/>
        <w:rPr>
          <w:rFonts w:ascii="Arial" w:eastAsiaTheme="minorHAnsi" w:hAnsi="Arial" w:cs="Arial"/>
          <w:color w:val="000000"/>
          <w:sz w:val="22"/>
          <w:szCs w:val="22"/>
        </w:rPr>
      </w:pPr>
    </w:p>
    <w:p w14:paraId="7E22C334" w14:textId="10A91A03" w:rsidR="004329F3" w:rsidRPr="00B64636" w:rsidRDefault="005B79EE"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help in dealing with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3E732155" w14:textId="6D59EA7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ACD6D0" w14:textId="2D860BEA"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010806C" w14:textId="0A83DA91"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FCBA2F1" w14:textId="7F6495E2"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518F36C" w14:textId="50D6FB8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692998" w14:textId="77777777" w:rsidR="00873677" w:rsidRPr="00B64636" w:rsidRDefault="00873677" w:rsidP="008C25C5">
      <w:pPr>
        <w:widowControl/>
        <w:autoSpaceDE/>
        <w:autoSpaceDN/>
        <w:adjustRightInd/>
        <w:ind w:left="720"/>
        <w:rPr>
          <w:rFonts w:ascii="Arial" w:eastAsiaTheme="minorHAnsi" w:hAnsi="Arial" w:cs="Arial"/>
          <w:color w:val="000000"/>
          <w:sz w:val="22"/>
          <w:szCs w:val="22"/>
        </w:rPr>
      </w:pPr>
    </w:p>
    <w:p w14:paraId="485BE3CA" w14:textId="4AB5B683"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It is urgent that you find help immediately for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083EA3DD" w14:textId="627D6B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62102D7" w14:textId="0093C87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B76DCBB" w14:textId="407DE7E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9FEB79E" w14:textId="39355F2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BD6FF63" w14:textId="4F8F69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588400B" w14:textId="77777777" w:rsidR="004329F3" w:rsidRPr="00B64636" w:rsidRDefault="004329F3" w:rsidP="008C25C5">
      <w:pPr>
        <w:widowControl/>
        <w:autoSpaceDE/>
        <w:autoSpaceDN/>
        <w:adjustRightInd/>
        <w:rPr>
          <w:rFonts w:ascii="Arial" w:eastAsiaTheme="minorHAnsi" w:hAnsi="Arial" w:cs="Arial"/>
          <w:color w:val="000000"/>
          <w:sz w:val="22"/>
          <w:szCs w:val="22"/>
        </w:rPr>
      </w:pPr>
    </w:p>
    <w:p w14:paraId="0FF4B296" w14:textId="023AA0CB"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ill give up your friends and hangouts to solve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problems. </w:t>
      </w:r>
    </w:p>
    <w:p w14:paraId="3973CEC1" w14:textId="4BD7DE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ACF86AD" w14:textId="337674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6E560A" w14:textId="624FDE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1E7AA82" w14:textId="2D18FB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84EDDB" w14:textId="326B72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9A5BFFB"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06C2CD5D" w14:textId="77777777"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life has gone out of control. </w:t>
      </w:r>
    </w:p>
    <w:p w14:paraId="7A4D1FB4" w14:textId="5F1B726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C6420F" w14:textId="3B00903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FE13B72" w14:textId="1FA87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B28A4F" w14:textId="1D3D70D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270E952" w14:textId="591FACF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0B3A29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66705BDB" w14:textId="44E9429C"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are tired of the problems caused by drugs</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w:t>
      </w:r>
    </w:p>
    <w:p w14:paraId="7F80CFD3" w14:textId="2F3C7C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B1C7BE" w14:textId="3E9010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4881B1" w14:textId="37E4E1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A42994" w14:textId="62A81FC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DC2180" w14:textId="66D917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9FE2CC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5707A853" w14:textId="17C2C89D"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ant to get your life straightened out.</w:t>
      </w:r>
      <w:r w:rsidR="00873677" w:rsidRPr="00B64636">
        <w:rPr>
          <w:rFonts w:ascii="Arial" w:eastAsiaTheme="minorHAnsi" w:hAnsi="Arial" w:cs="Arial"/>
          <w:color w:val="000000"/>
          <w:sz w:val="22"/>
          <w:szCs w:val="22"/>
        </w:rPr>
        <w:t xml:space="preserve"> </w:t>
      </w:r>
    </w:p>
    <w:p w14:paraId="5BD16B8A" w14:textId="31693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C1782D9" w14:textId="2D65C00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D038004" w14:textId="3384D9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A531AB5" w14:textId="0A9557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13451F8" w14:textId="1E3F395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AE2C55A" w14:textId="5E9153BB" w:rsidR="00FB421A" w:rsidRPr="00B64636" w:rsidRDefault="00FB421A" w:rsidP="008C25C5">
      <w:pPr>
        <w:widowControl/>
        <w:autoSpaceDE/>
        <w:autoSpaceDN/>
        <w:adjustRightInd/>
        <w:rPr>
          <w:rFonts w:ascii="Arial" w:hAnsi="Arial" w:cs="Arial"/>
          <w:b/>
          <w:sz w:val="22"/>
          <w:szCs w:val="22"/>
        </w:rPr>
      </w:pPr>
      <w:r w:rsidRPr="00B64636">
        <w:rPr>
          <w:rFonts w:ascii="Arial" w:hAnsi="Arial" w:cs="Arial"/>
          <w:b/>
          <w:sz w:val="22"/>
          <w:szCs w:val="22"/>
        </w:rPr>
        <w:t>Treatment Needs</w:t>
      </w:r>
    </w:p>
    <w:p w14:paraId="2696F03A"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help with your emotional troubles. </w:t>
      </w:r>
    </w:p>
    <w:p w14:paraId="078A9599" w14:textId="7A8865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A99CEB8" w14:textId="5DAE7CF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99C5544" w14:textId="09FDF10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D7FE52C" w14:textId="6E14110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87B029" w14:textId="12DD12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7DF362"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78EEABF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individual counseling sessions. </w:t>
      </w:r>
    </w:p>
    <w:p w14:paraId="77476FB4" w14:textId="460B64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A9531EC" w14:textId="3E19922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8A8E302" w14:textId="7608BE1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2198704" w14:textId="4871E6C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5D5C46" w14:textId="54AF39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4F6F1C" w14:textId="77777777" w:rsidR="004329F3" w:rsidRPr="00B64636" w:rsidRDefault="004329F3" w:rsidP="008C25C5">
      <w:pPr>
        <w:pStyle w:val="ListParagraph"/>
        <w:widowControl/>
        <w:ind w:left="360"/>
        <w:rPr>
          <w:rFonts w:ascii="Arial" w:eastAsiaTheme="minorHAnsi" w:hAnsi="Arial" w:cs="Arial"/>
          <w:color w:val="000000"/>
          <w:sz w:val="22"/>
          <w:szCs w:val="22"/>
        </w:rPr>
      </w:pPr>
    </w:p>
    <w:p w14:paraId="4D8F4A66"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educational or vocational training services. </w:t>
      </w:r>
    </w:p>
    <w:p w14:paraId="0D260F03" w14:textId="613EFD0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81AA568" w14:textId="487EFC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1484CEB" w14:textId="4AA76CA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DBB8772" w14:textId="13FFB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E480379" w14:textId="542FA7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C618FA" w14:textId="77777777" w:rsidR="004329F3" w:rsidRPr="00B64636" w:rsidRDefault="004329F3">
      <w:pPr>
        <w:widowControl/>
        <w:rPr>
          <w:rFonts w:ascii="Arial" w:eastAsiaTheme="minorHAnsi" w:hAnsi="Arial" w:cs="Arial"/>
          <w:color w:val="000000"/>
          <w:sz w:val="22"/>
          <w:szCs w:val="22"/>
        </w:rPr>
      </w:pPr>
    </w:p>
    <w:p w14:paraId="4925B3A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group counseling sessions. </w:t>
      </w:r>
    </w:p>
    <w:p w14:paraId="466AB915" w14:textId="432F545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74B2E2E" w14:textId="09C308D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373C20" w14:textId="1A35D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40A9846" w14:textId="1E4983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580B0EA" w14:textId="0545A0B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292DFA1" w14:textId="77777777" w:rsidR="004329F3" w:rsidRPr="00B64636" w:rsidRDefault="004329F3" w:rsidP="008C25C5">
      <w:pPr>
        <w:widowControl/>
        <w:rPr>
          <w:rFonts w:ascii="Arial" w:eastAsiaTheme="minorHAnsi" w:hAnsi="Arial" w:cs="Arial"/>
          <w:color w:val="000000"/>
          <w:sz w:val="22"/>
          <w:szCs w:val="22"/>
        </w:rPr>
      </w:pPr>
    </w:p>
    <w:p w14:paraId="3885B3F5" w14:textId="137FF2C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more medical care and services.</w:t>
      </w:r>
      <w:r w:rsidR="00873677" w:rsidRPr="00B64636">
        <w:rPr>
          <w:rFonts w:ascii="Arial" w:eastAsiaTheme="minorHAnsi" w:hAnsi="Arial" w:cs="Arial"/>
          <w:color w:val="000000"/>
          <w:sz w:val="22"/>
          <w:szCs w:val="22"/>
        </w:rPr>
        <w:t xml:space="preserve"> </w:t>
      </w:r>
    </w:p>
    <w:p w14:paraId="7C559AFD" w14:textId="5B3415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27C5B5" w14:textId="78325A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FD89CE0" w14:textId="3ECEBF4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4071B68" w14:textId="1C8DB60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890B0EF" w14:textId="038D0835"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ED49FA9"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846280B" w14:textId="6519ACC4" w:rsidR="00FB421A" w:rsidRPr="00B64636" w:rsidRDefault="00FB421A" w:rsidP="008C25C5">
      <w:pPr>
        <w:widowControl/>
        <w:autoSpaceDE/>
        <w:autoSpaceDN/>
        <w:adjustRightInd/>
        <w:rPr>
          <w:rFonts w:ascii="Arial" w:hAnsi="Arial" w:cs="Arial"/>
          <w:b/>
          <w:sz w:val="22"/>
          <w:szCs w:val="22"/>
        </w:rPr>
      </w:pPr>
      <w:r w:rsidRPr="00B64636">
        <w:rPr>
          <w:rFonts w:ascii="Arial" w:eastAsiaTheme="minorHAnsi" w:hAnsi="Arial" w:cs="Arial"/>
          <w:b/>
          <w:color w:val="000000"/>
          <w:sz w:val="22"/>
          <w:szCs w:val="22"/>
        </w:rPr>
        <w:t>Treatment Satisfaction</w:t>
      </w:r>
    </w:p>
    <w:p w14:paraId="2E91540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ime schedules for counseling sessions at the Bridge are convenient for you. </w:t>
      </w:r>
    </w:p>
    <w:p w14:paraId="18521A17" w14:textId="54808EA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0BFB402" w14:textId="62EE703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569676C" w14:textId="7054DBD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B18B00" w14:textId="0283388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12E6714" w14:textId="7F1C501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020EA45" w14:textId="77777777" w:rsidR="004329F3" w:rsidRPr="00B64636" w:rsidRDefault="004329F3">
      <w:pPr>
        <w:widowControl/>
        <w:rPr>
          <w:rFonts w:ascii="Arial" w:eastAsiaTheme="minorHAnsi" w:hAnsi="Arial" w:cs="Arial"/>
          <w:color w:val="000000"/>
          <w:sz w:val="22"/>
          <w:szCs w:val="22"/>
        </w:rPr>
      </w:pPr>
    </w:p>
    <w:p w14:paraId="6E7A9FE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expects you to learn responsibility and self-discipline. </w:t>
      </w:r>
    </w:p>
    <w:p w14:paraId="71557653" w14:textId="7C3A1D6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A92F7B" w14:textId="5C8825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F8016" w14:textId="6E0EF6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331B651" w14:textId="4F0F59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52C1199" w14:textId="1AF146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3BE5A56" w14:textId="77777777" w:rsidR="004329F3" w:rsidRPr="00B64636" w:rsidRDefault="004329F3">
      <w:pPr>
        <w:widowControl/>
        <w:rPr>
          <w:rFonts w:ascii="Arial" w:eastAsiaTheme="minorHAnsi" w:hAnsi="Arial" w:cs="Arial"/>
          <w:color w:val="000000"/>
          <w:sz w:val="22"/>
          <w:szCs w:val="22"/>
        </w:rPr>
      </w:pPr>
    </w:p>
    <w:p w14:paraId="6FD7CD5E"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is organized and run well. </w:t>
      </w:r>
    </w:p>
    <w:p w14:paraId="44EE79C5" w14:textId="352A7CD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C266B1" w14:textId="3A04CE0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BEA4BE6" w14:textId="6560AE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66E87DB" w14:textId="4919C4F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95E931A" w14:textId="7CA51DD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723B69" w14:textId="77777777" w:rsidR="004329F3" w:rsidRPr="00B64636" w:rsidRDefault="004329F3">
      <w:pPr>
        <w:widowControl/>
        <w:rPr>
          <w:rFonts w:ascii="Arial" w:eastAsiaTheme="minorHAnsi" w:hAnsi="Arial" w:cs="Arial"/>
          <w:color w:val="000000"/>
          <w:sz w:val="22"/>
          <w:szCs w:val="22"/>
        </w:rPr>
      </w:pPr>
    </w:p>
    <w:p w14:paraId="3E683E8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satisfied with the Bridge program. </w:t>
      </w:r>
    </w:p>
    <w:p w14:paraId="4033CBF6" w14:textId="657624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1E246D11" w14:textId="005F94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78F0B3" w14:textId="6DC75FB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8B706D4" w14:textId="14B01B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08DB9F9" w14:textId="4319A12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9F241D6" w14:textId="77777777" w:rsidR="004329F3" w:rsidRPr="00B64636" w:rsidRDefault="004329F3">
      <w:pPr>
        <w:widowControl/>
        <w:rPr>
          <w:rFonts w:ascii="Arial" w:eastAsiaTheme="minorHAnsi" w:hAnsi="Arial" w:cs="Arial"/>
          <w:color w:val="000000"/>
          <w:sz w:val="22"/>
          <w:szCs w:val="22"/>
        </w:rPr>
      </w:pPr>
    </w:p>
    <w:p w14:paraId="467CD760" w14:textId="68DECDA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staff here </w:t>
      </w:r>
      <w:r w:rsidR="005F452A" w:rsidRPr="00B64636">
        <w:rPr>
          <w:rFonts w:ascii="Arial" w:eastAsiaTheme="minorHAnsi" w:hAnsi="Arial" w:cs="Arial"/>
          <w:color w:val="000000"/>
          <w:sz w:val="22"/>
          <w:szCs w:val="22"/>
        </w:rPr>
        <w:t xml:space="preserve">at the Bridge </w:t>
      </w:r>
      <w:r w:rsidRPr="00B64636">
        <w:rPr>
          <w:rFonts w:ascii="Arial" w:eastAsiaTheme="minorHAnsi" w:hAnsi="Arial" w:cs="Arial"/>
          <w:color w:val="000000"/>
          <w:sz w:val="22"/>
          <w:szCs w:val="22"/>
        </w:rPr>
        <w:t xml:space="preserve">are efficient at doing their job. </w:t>
      </w:r>
    </w:p>
    <w:p w14:paraId="3E5F60C8" w14:textId="494947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10A980" w14:textId="1B476D5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6439354" w14:textId="1E3A2C3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977D2DB" w14:textId="38BE5D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4E1177E" w14:textId="7A196B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483B0F9" w14:textId="77777777" w:rsidR="004329F3" w:rsidRPr="00B64636" w:rsidRDefault="004329F3">
      <w:pPr>
        <w:widowControl/>
        <w:rPr>
          <w:rFonts w:ascii="Arial" w:eastAsiaTheme="minorHAnsi" w:hAnsi="Arial" w:cs="Arial"/>
          <w:color w:val="000000"/>
          <w:sz w:val="22"/>
          <w:szCs w:val="22"/>
        </w:rPr>
      </w:pPr>
    </w:p>
    <w:p w14:paraId="53E77BF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can get plenty of personal counseling at the Bridge. </w:t>
      </w:r>
    </w:p>
    <w:p w14:paraId="728B16A1" w14:textId="3C3D30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F01A45" w14:textId="1280C1A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22CA59B" w14:textId="7091D99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D9EB4D" w14:textId="265653D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424A119" w14:textId="58DB70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A9F495D" w14:textId="77777777" w:rsidR="004329F3" w:rsidRPr="00B64636" w:rsidRDefault="004329F3" w:rsidP="008C25C5">
      <w:pPr>
        <w:widowControl/>
        <w:rPr>
          <w:rFonts w:ascii="Arial" w:eastAsiaTheme="minorHAnsi" w:hAnsi="Arial" w:cs="Arial"/>
          <w:color w:val="000000"/>
          <w:sz w:val="22"/>
          <w:szCs w:val="22"/>
        </w:rPr>
      </w:pPr>
    </w:p>
    <w:p w14:paraId="5F610BB5"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location is convenient for you. </w:t>
      </w:r>
    </w:p>
    <w:p w14:paraId="290B19A3" w14:textId="75738DE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E357DC" w14:textId="6D1703F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AE5E01" w14:textId="27003E7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958FFFD" w14:textId="4F68974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A8FBA6F" w14:textId="7A801591"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DFDEE4A"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F5D6A89" w14:textId="5272DB4A"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Self-Esteem</w:t>
      </w:r>
    </w:p>
    <w:p w14:paraId="6597D33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much to be proud of. </w:t>
      </w:r>
    </w:p>
    <w:p w14:paraId="0C8E5CF7" w14:textId="1EC8644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C9138DC" w14:textId="08BB8A0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A3F348C" w14:textId="1DAA012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5CFDCE3" w14:textId="1DFB4F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259DE62" w14:textId="4D2961E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207DAAB" w14:textId="77777777" w:rsidR="004329F3" w:rsidRPr="00B64636" w:rsidRDefault="004329F3">
      <w:pPr>
        <w:widowControl/>
        <w:rPr>
          <w:rFonts w:ascii="Arial" w:eastAsiaTheme="minorHAnsi" w:hAnsi="Arial" w:cs="Arial"/>
          <w:color w:val="000000"/>
          <w:sz w:val="22"/>
          <w:szCs w:val="22"/>
        </w:rPr>
      </w:pPr>
    </w:p>
    <w:p w14:paraId="5098D4F7"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like a failure. ® </w:t>
      </w:r>
    </w:p>
    <w:p w14:paraId="122ED549" w14:textId="479E5D3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B904EC" w14:textId="216A2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9FE9C70" w14:textId="002A8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7C45232" w14:textId="7B7F9B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1923C61" w14:textId="6972249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0616DCD" w14:textId="77777777" w:rsidR="004329F3" w:rsidRPr="00B64636" w:rsidRDefault="004329F3">
      <w:pPr>
        <w:widowControl/>
        <w:rPr>
          <w:rFonts w:ascii="Arial" w:eastAsiaTheme="minorHAnsi" w:hAnsi="Arial" w:cs="Arial"/>
          <w:color w:val="000000"/>
          <w:sz w:val="22"/>
          <w:szCs w:val="22"/>
        </w:rPr>
      </w:pPr>
    </w:p>
    <w:p w14:paraId="393F760B"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wish you had more respect for yourself. ® </w:t>
      </w:r>
    </w:p>
    <w:p w14:paraId="52A05EE2" w14:textId="5AF258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D64EA9A" w14:textId="1E4371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9025E" w14:textId="1C642F5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A2CA3B1" w14:textId="4A7983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D90AB72" w14:textId="32A6B25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1DA673D" w14:textId="77777777" w:rsidR="004329F3" w:rsidRPr="00B64636" w:rsidRDefault="004329F3">
      <w:pPr>
        <w:widowControl/>
        <w:rPr>
          <w:rFonts w:ascii="Arial" w:eastAsiaTheme="minorHAnsi" w:hAnsi="Arial" w:cs="Arial"/>
          <w:color w:val="000000"/>
          <w:sz w:val="22"/>
          <w:szCs w:val="22"/>
        </w:rPr>
      </w:pPr>
    </w:p>
    <w:p w14:paraId="1056E48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you are basically no good. ® </w:t>
      </w:r>
    </w:p>
    <w:p w14:paraId="70893640" w14:textId="40149B2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AF32C16" w14:textId="7191286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DEF2521" w14:textId="68C877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A70345D" w14:textId="6D9863E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66E2349" w14:textId="0A3E9B4C" w:rsidR="004329F3"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84589C" w14:textId="77777777" w:rsidR="005F452A" w:rsidRPr="00B64636" w:rsidRDefault="005F452A" w:rsidP="008C25C5">
      <w:pPr>
        <w:widowControl/>
        <w:autoSpaceDE/>
        <w:autoSpaceDN/>
        <w:adjustRightInd/>
        <w:ind w:left="720"/>
        <w:rPr>
          <w:rFonts w:ascii="Arial" w:eastAsiaTheme="minorHAnsi" w:hAnsi="Arial" w:cs="Arial"/>
          <w:color w:val="000000"/>
          <w:sz w:val="22"/>
          <w:szCs w:val="22"/>
        </w:rPr>
      </w:pPr>
    </w:p>
    <w:p w14:paraId="27F0A4D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 general, you are satisfied with yourself. </w:t>
      </w:r>
    </w:p>
    <w:p w14:paraId="55F03314" w14:textId="1ED8739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AE46CD7" w14:textId="70D694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830677F" w14:textId="730766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3FF427C" w14:textId="7DF2CE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2A67699" w14:textId="66ECCF0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B6A5D8" w14:textId="77777777" w:rsidR="004329F3" w:rsidRPr="00B64636" w:rsidRDefault="004329F3" w:rsidP="008C25C5">
      <w:pPr>
        <w:widowControl/>
        <w:rPr>
          <w:rFonts w:ascii="Arial" w:eastAsiaTheme="minorHAnsi" w:hAnsi="Arial" w:cs="Arial"/>
          <w:color w:val="000000"/>
          <w:sz w:val="22"/>
          <w:szCs w:val="22"/>
        </w:rPr>
      </w:pPr>
    </w:p>
    <w:p w14:paraId="1A9F3019"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feel you are unimportant to others. ®</w:t>
      </w:r>
    </w:p>
    <w:p w14:paraId="6804F523" w14:textId="25CEF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13D398D" w14:textId="0F81962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D59709" w14:textId="796A7ED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11012AE" w14:textId="0590865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7193C5A" w14:textId="147EDD93"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1AB42D5"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50CE120B" w14:textId="7A9709BC"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Hostility</w:t>
      </w:r>
    </w:p>
    <w:p w14:paraId="30C67EA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carried weapons, like knives or guns. </w:t>
      </w:r>
    </w:p>
    <w:p w14:paraId="49F628CF" w14:textId="620710B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3885A01" w14:textId="44182A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0F192CF" w14:textId="6E1B70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E99DCBF" w14:textId="2DC4A9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FB68B84" w14:textId="6CADDC8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72A4C50" w14:textId="77777777" w:rsidR="004329F3" w:rsidRPr="00B64636" w:rsidRDefault="004329F3">
      <w:pPr>
        <w:widowControl/>
        <w:rPr>
          <w:rFonts w:ascii="Arial" w:eastAsiaTheme="minorHAnsi" w:hAnsi="Arial" w:cs="Arial"/>
          <w:color w:val="000000"/>
          <w:sz w:val="22"/>
          <w:szCs w:val="22"/>
        </w:rPr>
      </w:pPr>
    </w:p>
    <w:p w14:paraId="2B9EF749"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a lot of anger inside you. </w:t>
      </w:r>
    </w:p>
    <w:p w14:paraId="0C817122" w14:textId="64F35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DDCF03" w14:textId="66B0FD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5B7FA1" w14:textId="2F007FA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3C1FA7" w14:textId="412E3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970D2D" w14:textId="25144A2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4D30A5B" w14:textId="77777777" w:rsidR="004329F3" w:rsidRPr="00B64636" w:rsidRDefault="004329F3">
      <w:pPr>
        <w:widowControl/>
        <w:rPr>
          <w:rFonts w:ascii="Arial" w:eastAsiaTheme="minorHAnsi" w:hAnsi="Arial" w:cs="Arial"/>
          <w:color w:val="000000"/>
          <w:sz w:val="22"/>
          <w:szCs w:val="22"/>
        </w:rPr>
      </w:pPr>
    </w:p>
    <w:p w14:paraId="69BD248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a hot temper. </w:t>
      </w:r>
    </w:p>
    <w:p w14:paraId="182F20B8" w14:textId="166D581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306E5DE" w14:textId="7BD849D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AD6A3D" w14:textId="339653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9D171EB" w14:textId="291E0D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30BE9FC" w14:textId="00F8CB0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728620C" w14:textId="77777777" w:rsidR="004329F3" w:rsidRPr="00B64636" w:rsidRDefault="004329F3">
      <w:pPr>
        <w:widowControl/>
        <w:rPr>
          <w:rFonts w:ascii="Arial" w:eastAsiaTheme="minorHAnsi" w:hAnsi="Arial" w:cs="Arial"/>
          <w:color w:val="000000"/>
          <w:sz w:val="22"/>
          <w:szCs w:val="22"/>
        </w:rPr>
      </w:pPr>
    </w:p>
    <w:p w14:paraId="4739D57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others to feel afraid of you. </w:t>
      </w:r>
    </w:p>
    <w:p w14:paraId="10BFA554" w14:textId="6390C7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3365299" w14:textId="4445F11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0B6B34" w14:textId="4A3E6FE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F1CAFDD" w14:textId="58587A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93826E" w14:textId="5561D6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46A11BC" w14:textId="77777777" w:rsidR="004329F3" w:rsidRPr="00B64636" w:rsidRDefault="004329F3">
      <w:pPr>
        <w:widowControl/>
        <w:rPr>
          <w:rFonts w:ascii="Arial" w:eastAsiaTheme="minorHAnsi" w:hAnsi="Arial" w:cs="Arial"/>
          <w:color w:val="000000"/>
          <w:sz w:val="22"/>
          <w:szCs w:val="22"/>
        </w:rPr>
      </w:pPr>
    </w:p>
    <w:p w14:paraId="765B6DD4"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mistreated by other people. </w:t>
      </w:r>
    </w:p>
    <w:p w14:paraId="2C915B72" w14:textId="25785CB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F6E00F3" w14:textId="1588BD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2750A2" w14:textId="39CA8C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14D0EF8" w14:textId="2A86451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444422C" w14:textId="7C165F8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8AC473" w14:textId="77777777" w:rsidR="004329F3" w:rsidRPr="00B64636" w:rsidRDefault="004329F3">
      <w:pPr>
        <w:widowControl/>
        <w:rPr>
          <w:rFonts w:ascii="Arial" w:eastAsiaTheme="minorHAnsi" w:hAnsi="Arial" w:cs="Arial"/>
          <w:color w:val="000000"/>
          <w:sz w:val="22"/>
          <w:szCs w:val="22"/>
        </w:rPr>
      </w:pPr>
    </w:p>
    <w:p w14:paraId="7C777BCF"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get mad at other people easily. </w:t>
      </w:r>
    </w:p>
    <w:p w14:paraId="0ED5B228" w14:textId="015C5AE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720690C" w14:textId="4F18DA4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16AB3E5" w14:textId="077B187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5843D6C" w14:textId="1866221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D351AFE" w14:textId="2135865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BA44FA1" w14:textId="77777777" w:rsidR="004329F3" w:rsidRPr="00B64636" w:rsidRDefault="004329F3">
      <w:pPr>
        <w:widowControl/>
        <w:rPr>
          <w:rFonts w:ascii="Arial" w:eastAsiaTheme="minorHAnsi" w:hAnsi="Arial" w:cs="Arial"/>
          <w:color w:val="000000"/>
          <w:sz w:val="22"/>
          <w:szCs w:val="22"/>
        </w:rPr>
      </w:pPr>
    </w:p>
    <w:p w14:paraId="59067E77"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urges to fight or hurt others. </w:t>
      </w:r>
    </w:p>
    <w:p w14:paraId="692E8F84" w14:textId="1D6ECE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A44B78F" w14:textId="3EFCC4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942C568" w14:textId="01FFDF8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9C2C88" w14:textId="502FE3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6519BA" w14:textId="58446A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5AA5CE8" w14:textId="77777777" w:rsidR="004329F3" w:rsidRPr="00B64636" w:rsidRDefault="004329F3" w:rsidP="008C25C5">
      <w:pPr>
        <w:widowControl/>
        <w:rPr>
          <w:rFonts w:ascii="Arial" w:eastAsiaTheme="minorHAnsi" w:hAnsi="Arial" w:cs="Arial"/>
          <w:color w:val="000000"/>
          <w:sz w:val="22"/>
          <w:szCs w:val="22"/>
        </w:rPr>
      </w:pPr>
    </w:p>
    <w:p w14:paraId="00B8776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temper gets you into fights or other trouble. </w:t>
      </w:r>
    </w:p>
    <w:p w14:paraId="3FCA17F1" w14:textId="53C028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7054AC0" w14:textId="0DE683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11170A8" w14:textId="5F45B30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1BACC2" w14:textId="0FF29ED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3B79BC2" w14:textId="69C36807" w:rsidR="00FB421A"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22FB6D4"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E176DA0" w14:textId="1D408F81"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 xml:space="preserve">Risk Taking </w:t>
      </w:r>
    </w:p>
    <w:p w14:paraId="0724BA9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only do things that feel safe. ® </w:t>
      </w:r>
    </w:p>
    <w:p w14:paraId="2716C105" w14:textId="087AC5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EF79CF5" w14:textId="69074E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C4D290F" w14:textId="5861B37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2D1E48" w14:textId="372F932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EF977B" w14:textId="372E449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87ACB15" w14:textId="77777777" w:rsidR="004329F3" w:rsidRPr="00B64636" w:rsidRDefault="004329F3">
      <w:pPr>
        <w:widowControl/>
        <w:rPr>
          <w:rFonts w:ascii="Arial" w:eastAsiaTheme="minorHAnsi" w:hAnsi="Arial" w:cs="Arial"/>
          <w:color w:val="000000"/>
          <w:sz w:val="22"/>
          <w:szCs w:val="22"/>
        </w:rPr>
      </w:pPr>
    </w:p>
    <w:p w14:paraId="6C8C9D6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void anything dangerous. ® </w:t>
      </w:r>
    </w:p>
    <w:p w14:paraId="697F8A14" w14:textId="05096E5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E0FF4D" w14:textId="55DB605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AF053D" w14:textId="5C0AD3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B68CDF3" w14:textId="2658FC9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B1C67B" w14:textId="3EDE77C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1AAFF80" w14:textId="77777777" w:rsidR="004329F3" w:rsidRPr="00B64636" w:rsidRDefault="004329F3">
      <w:pPr>
        <w:widowControl/>
        <w:rPr>
          <w:rFonts w:ascii="Arial" w:eastAsiaTheme="minorHAnsi" w:hAnsi="Arial" w:cs="Arial"/>
          <w:color w:val="000000"/>
          <w:sz w:val="22"/>
          <w:szCs w:val="22"/>
        </w:rPr>
      </w:pPr>
    </w:p>
    <w:p w14:paraId="6FC4E3C2"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very careful and cautious. ® </w:t>
      </w:r>
    </w:p>
    <w:p w14:paraId="6F628688" w14:textId="77A702F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CFEF64" w14:textId="5D296B2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1F9D08" w14:textId="18FFFA8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4D7FD3F" w14:textId="2F3BCF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D1B1C58" w14:textId="24844CF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D2B0D34" w14:textId="77777777" w:rsidR="004329F3" w:rsidRPr="00B64636" w:rsidRDefault="004329F3">
      <w:pPr>
        <w:widowControl/>
        <w:rPr>
          <w:rFonts w:ascii="Arial" w:eastAsiaTheme="minorHAnsi" w:hAnsi="Arial" w:cs="Arial"/>
          <w:color w:val="000000"/>
          <w:sz w:val="22"/>
          <w:szCs w:val="22"/>
        </w:rPr>
      </w:pPr>
    </w:p>
    <w:p w14:paraId="69556E2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do things that are strange or exciting. </w:t>
      </w:r>
    </w:p>
    <w:p w14:paraId="0D708EB7" w14:textId="028A897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21FB835" w14:textId="17C932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5EA85CD" w14:textId="1C9EDF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1BB3F6" w14:textId="15F9B2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D39777" w14:textId="2739CB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D4CF182" w14:textId="77777777" w:rsidR="004329F3" w:rsidRPr="00B64636" w:rsidRDefault="004329F3">
      <w:pPr>
        <w:widowControl/>
        <w:rPr>
          <w:rFonts w:ascii="Arial" w:eastAsiaTheme="minorHAnsi" w:hAnsi="Arial" w:cs="Arial"/>
          <w:color w:val="000000"/>
          <w:sz w:val="22"/>
          <w:szCs w:val="22"/>
        </w:rPr>
      </w:pPr>
    </w:p>
    <w:p w14:paraId="6BD92C1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take chances. </w:t>
      </w:r>
    </w:p>
    <w:p w14:paraId="057D41AE" w14:textId="6F3829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4D6317" w14:textId="588CA6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0DF29A6" w14:textId="26D3CC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C4D72F1" w14:textId="266015B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23F2C6B" w14:textId="4F2DD3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2B45227" w14:textId="77777777" w:rsidR="004329F3" w:rsidRPr="00B64636" w:rsidRDefault="004329F3">
      <w:pPr>
        <w:widowControl/>
        <w:rPr>
          <w:rFonts w:ascii="Arial" w:eastAsiaTheme="minorHAnsi" w:hAnsi="Arial" w:cs="Arial"/>
          <w:color w:val="000000"/>
          <w:sz w:val="22"/>
          <w:szCs w:val="22"/>
        </w:rPr>
      </w:pPr>
    </w:p>
    <w:p w14:paraId="075DA3D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he “fast” life. </w:t>
      </w:r>
    </w:p>
    <w:p w14:paraId="2E63416A" w14:textId="2C19289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0D15A96" w14:textId="5C37831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8CEADE" w14:textId="58AE1AA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B1B3BF3" w14:textId="2A420D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ED7ADA6" w14:textId="4302549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5E9603B" w14:textId="77777777" w:rsidR="004329F3" w:rsidRPr="00B64636" w:rsidRDefault="004329F3" w:rsidP="008C25C5">
      <w:pPr>
        <w:widowControl/>
        <w:rPr>
          <w:rFonts w:ascii="Arial" w:eastAsiaTheme="minorHAnsi" w:hAnsi="Arial" w:cs="Arial"/>
          <w:color w:val="000000"/>
          <w:sz w:val="22"/>
          <w:szCs w:val="22"/>
        </w:rPr>
      </w:pPr>
    </w:p>
    <w:p w14:paraId="13BB236A"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friends who are wild. </w:t>
      </w:r>
    </w:p>
    <w:p w14:paraId="0D4A4C63" w14:textId="4B7516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613240" w14:textId="65EC216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9D1BB9D" w14:textId="2ECB7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E171AF9" w14:textId="4E3C1A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772B159" w14:textId="72C637D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60A9CF1"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48E983F0" w14:textId="151DA20F" w:rsidR="005B79EE" w:rsidRPr="00B64636" w:rsidRDefault="005B79EE" w:rsidP="008C25C5">
      <w:pPr>
        <w:pStyle w:val="ListParagraph"/>
        <w:widowControl/>
        <w:numPr>
          <w:ilvl w:val="0"/>
          <w:numId w:val="63"/>
        </w:numPr>
        <w:rPr>
          <w:rFonts w:ascii="Arial" w:eastAsiaTheme="minorHAnsi" w:hAnsi="Arial" w:cs="Arial"/>
          <w:color w:val="000000"/>
          <w:sz w:val="22"/>
          <w:szCs w:val="22"/>
        </w:rPr>
      </w:pPr>
      <w:r w:rsidRPr="00B64636">
        <w:rPr>
          <w:rFonts w:ascii="Arial" w:hAnsi="Arial" w:cs="Arial"/>
          <w:sz w:val="22"/>
          <w:szCs w:val="22"/>
        </w:rPr>
        <w:br w:type="page"/>
      </w:r>
    </w:p>
    <w:p w14:paraId="17AC8E06" w14:textId="6A3330F1" w:rsidR="00E62552" w:rsidRPr="00B64636" w:rsidRDefault="00E62552" w:rsidP="00E62552">
      <w:pPr>
        <w:pStyle w:val="Heading2"/>
        <w:jc w:val="center"/>
        <w:rPr>
          <w:rFonts w:cs="Arial"/>
        </w:rPr>
      </w:pPr>
      <w:bookmarkStart w:id="54" w:name="_Toc49423579"/>
      <w:r w:rsidRPr="00B64636">
        <w:rPr>
          <w:rFonts w:cs="Arial"/>
        </w:rPr>
        <w:lastRenderedPageBreak/>
        <w:t>Sexual Behaviors</w:t>
      </w:r>
      <w:bookmarkEnd w:id="53"/>
      <w:bookmarkEnd w:id="54"/>
    </w:p>
    <w:p w14:paraId="51D14921" w14:textId="77777777" w:rsidR="00E62552" w:rsidRPr="00B64636" w:rsidRDefault="00E62552" w:rsidP="00E62552">
      <w:pPr>
        <w:pStyle w:val="NoSpacing"/>
        <w:rPr>
          <w:rFonts w:ascii="Arial" w:hAnsi="Arial" w:cs="Arial"/>
          <w:sz w:val="22"/>
          <w:szCs w:val="22"/>
        </w:rPr>
      </w:pPr>
    </w:p>
    <w:p w14:paraId="64EF65BB" w14:textId="2F84DE0E"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The following items are adapted from the National Health and Nutrition Examination Survey (NHANES). The following </w:t>
      </w:r>
      <w:r w:rsidR="00B25378" w:rsidRPr="00B64636">
        <w:rPr>
          <w:rFonts w:ascii="Arial" w:hAnsi="Arial" w:cs="Arial"/>
          <w:sz w:val="22"/>
          <w:szCs w:val="22"/>
        </w:rPr>
        <w:t>9</w:t>
      </w:r>
      <w:r w:rsidRPr="00B64636">
        <w:rPr>
          <w:rFonts w:ascii="Arial" w:hAnsi="Arial" w:cs="Arial"/>
          <w:sz w:val="22"/>
          <w:szCs w:val="22"/>
        </w:rPr>
        <w:t xml:space="preserve"> items were taken from the larger Sexual Behavior section of NHANES 2014-2015. Modifications include combining items to address both males and females in one question rather than separately.</w:t>
      </w:r>
    </w:p>
    <w:p w14:paraId="4F1EA29B" w14:textId="77777777" w:rsidR="00E62552" w:rsidRPr="00B64636" w:rsidRDefault="00E62552" w:rsidP="00E62552">
      <w:pPr>
        <w:pStyle w:val="NoSpacing"/>
        <w:rPr>
          <w:rFonts w:ascii="Arial" w:hAnsi="Arial" w:cs="Arial"/>
          <w:sz w:val="22"/>
          <w:szCs w:val="22"/>
        </w:rPr>
      </w:pPr>
    </w:p>
    <w:p w14:paraId="6550EED2"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6CE6D84F" w14:textId="39595C7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3)</w:t>
      </w:r>
    </w:p>
    <w:p w14:paraId="6F054FB9" w14:textId="343C485F"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D06451" w14:textId="77777777" w:rsidR="00E62552" w:rsidRPr="00B64636" w:rsidRDefault="00E62552" w:rsidP="00E62552">
      <w:pPr>
        <w:pStyle w:val="NoSpacing"/>
        <w:rPr>
          <w:rFonts w:ascii="Arial" w:hAnsi="Arial" w:cs="Arial"/>
          <w:sz w:val="22"/>
          <w:szCs w:val="22"/>
        </w:rPr>
      </w:pPr>
    </w:p>
    <w:p w14:paraId="0AA557DD"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ow old were you the first time you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04286400" w14:textId="77777777" w:rsidR="00E62552" w:rsidRPr="00B64636" w:rsidRDefault="00E62552" w:rsidP="00E62552">
      <w:pPr>
        <w:pStyle w:val="NoSpacing"/>
        <w:rPr>
          <w:rFonts w:ascii="Arial" w:hAnsi="Arial" w:cs="Arial"/>
          <w:sz w:val="22"/>
          <w:szCs w:val="22"/>
        </w:rPr>
      </w:pPr>
    </w:p>
    <w:p w14:paraId="1C90F5A5" w14:textId="7777777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 xml:space="preserve">|___|___| ENTER AGE IN YEARS </w:t>
      </w:r>
    </w:p>
    <w:p w14:paraId="002C83C7" w14:textId="77777777" w:rsidR="00E62552" w:rsidRPr="00B64636" w:rsidRDefault="00E62552" w:rsidP="00E62552">
      <w:pPr>
        <w:pStyle w:val="NoSpacing"/>
        <w:ind w:left="720"/>
        <w:rPr>
          <w:rFonts w:ascii="Arial" w:hAnsi="Arial" w:cs="Arial"/>
          <w:sz w:val="22"/>
          <w:szCs w:val="22"/>
        </w:rPr>
      </w:pPr>
    </w:p>
    <w:p w14:paraId="46C80BAF"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with how many</w:t>
      </w:r>
      <w:r w:rsidRPr="00B64636">
        <w:rPr>
          <w:rFonts w:ascii="Arial" w:hAnsi="Arial" w:cs="Arial"/>
          <w:b/>
          <w:bCs/>
          <w:sz w:val="22"/>
          <w:szCs w:val="22"/>
        </w:rPr>
        <w:t xml:space="preserve"> people </w:t>
      </w:r>
      <w:r w:rsidRPr="00B64636">
        <w:rPr>
          <w:rFonts w:ascii="Arial" w:hAnsi="Arial" w:cs="Arial"/>
          <w:sz w:val="22"/>
          <w:szCs w:val="22"/>
        </w:rPr>
        <w:t xml:space="preserve">have you had </w:t>
      </w:r>
      <w:r w:rsidRPr="00B64636">
        <w:rPr>
          <w:rFonts w:ascii="Arial" w:hAnsi="Arial" w:cs="Arial"/>
          <w:b/>
          <w:bCs/>
          <w:sz w:val="22"/>
          <w:szCs w:val="22"/>
        </w:rPr>
        <w:t xml:space="preserve">any </w:t>
      </w:r>
      <w:r w:rsidRPr="00B64636">
        <w:rPr>
          <w:rFonts w:ascii="Arial" w:hAnsi="Arial" w:cs="Arial"/>
          <w:sz w:val="22"/>
          <w:szCs w:val="22"/>
        </w:rPr>
        <w:t xml:space="preserve">kind of sex? </w:t>
      </w:r>
    </w:p>
    <w:p w14:paraId="037520BB" w14:textId="77777777" w:rsidR="00E62552" w:rsidRPr="00B64636" w:rsidRDefault="00E62552" w:rsidP="00E62552">
      <w:pPr>
        <w:pStyle w:val="NoSpacing"/>
        <w:rPr>
          <w:rFonts w:ascii="Arial" w:hAnsi="Arial" w:cs="Arial"/>
          <w:sz w:val="22"/>
          <w:szCs w:val="22"/>
        </w:rPr>
      </w:pPr>
    </w:p>
    <w:p w14:paraId="3F7553DD" w14:textId="77777777"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Please enter a number or enter zero for none. </w:t>
      </w:r>
    </w:p>
    <w:p w14:paraId="131F2C64" w14:textId="77777777"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 xml:space="preserve">|___|___|___|___| ENTER NUMBER </w:t>
      </w:r>
    </w:p>
    <w:p w14:paraId="2DF6A968" w14:textId="77777777" w:rsidR="00E62552" w:rsidRPr="00B64636" w:rsidRDefault="00E62552" w:rsidP="00E62552">
      <w:pPr>
        <w:pStyle w:val="NoSpacing"/>
        <w:rPr>
          <w:rFonts w:ascii="Arial" w:hAnsi="Arial" w:cs="Arial"/>
          <w:sz w:val="22"/>
          <w:szCs w:val="22"/>
        </w:rPr>
      </w:pPr>
    </w:p>
    <w:p w14:paraId="6ACDD3A5"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did you have </w:t>
      </w:r>
      <w:r w:rsidRPr="00B64636">
        <w:rPr>
          <w:rFonts w:ascii="Arial" w:hAnsi="Arial" w:cs="Arial"/>
          <w:b/>
          <w:bCs/>
          <w:sz w:val="22"/>
          <w:szCs w:val="22"/>
        </w:rPr>
        <w:t xml:space="preserve">any </w:t>
      </w:r>
      <w:r w:rsidRPr="00B64636">
        <w:rPr>
          <w:rFonts w:ascii="Arial" w:hAnsi="Arial" w:cs="Arial"/>
          <w:sz w:val="22"/>
          <w:szCs w:val="22"/>
        </w:rPr>
        <w:t xml:space="preserve">kind of sex with a person that you never had sex with before? </w:t>
      </w:r>
    </w:p>
    <w:p w14:paraId="753D4B1D" w14:textId="07B13EE1"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B778036" w14:textId="35C5F376"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27E6804" w14:textId="77777777" w:rsidR="00E62552" w:rsidRPr="00B64636" w:rsidRDefault="00E62552" w:rsidP="00E62552">
      <w:pPr>
        <w:pStyle w:val="NoSpacing"/>
        <w:rPr>
          <w:rFonts w:ascii="Arial" w:hAnsi="Arial" w:cs="Arial"/>
          <w:sz w:val="22"/>
          <w:szCs w:val="22"/>
        </w:rPr>
      </w:pPr>
    </w:p>
    <w:p w14:paraId="0669377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about how often have you had vaginal or anal sex </w:t>
      </w:r>
      <w:r w:rsidRPr="00B64636">
        <w:rPr>
          <w:rFonts w:ascii="Arial" w:hAnsi="Arial" w:cs="Arial"/>
          <w:b/>
          <w:sz w:val="22"/>
          <w:szCs w:val="22"/>
        </w:rPr>
        <w:t>WITHOUT</w:t>
      </w:r>
      <w:r w:rsidRPr="00B64636">
        <w:rPr>
          <w:rFonts w:ascii="Arial" w:hAnsi="Arial" w:cs="Arial"/>
          <w:sz w:val="22"/>
          <w:szCs w:val="22"/>
        </w:rPr>
        <w:t xml:space="preserve"> using a condom? Please select one of the following choices.</w:t>
      </w:r>
    </w:p>
    <w:p w14:paraId="0D81E484" w14:textId="0619D8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Never </w:t>
      </w:r>
    </w:p>
    <w:p w14:paraId="4B286156" w14:textId="289DF4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Less than half of the time </w:t>
      </w:r>
    </w:p>
    <w:p w14:paraId="672B01B9" w14:textId="4EC44FC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About half of the time </w:t>
      </w:r>
    </w:p>
    <w:p w14:paraId="77EDFC1B" w14:textId="5C349AA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Not always, but more than half of the time </w:t>
      </w:r>
    </w:p>
    <w:p w14:paraId="7FED9935" w14:textId="691E801D"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Always </w:t>
      </w:r>
    </w:p>
    <w:p w14:paraId="591B7AC4" w14:textId="77777777" w:rsidR="00E62552" w:rsidRPr="00B64636" w:rsidRDefault="00E62552" w:rsidP="00E62552">
      <w:pPr>
        <w:pStyle w:val="NoSpacing"/>
        <w:rPr>
          <w:rFonts w:ascii="Arial" w:hAnsi="Arial" w:cs="Arial"/>
          <w:sz w:val="22"/>
          <w:szCs w:val="22"/>
        </w:rPr>
      </w:pPr>
    </w:p>
    <w:p w14:paraId="0E419C6E"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exchanged sex (oral, vaginal, or anal) for money, drugs, a place to stay, food or meals, or anything else? </w:t>
      </w:r>
    </w:p>
    <w:p w14:paraId="061AD8AB" w14:textId="5225CB40"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EF6CE25" w14:textId="0EF3339D"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D4F39DB" w14:textId="77777777" w:rsidR="00E62552" w:rsidRPr="00B64636" w:rsidRDefault="00E62552" w:rsidP="00E62552">
      <w:pPr>
        <w:pStyle w:val="NoSpacing"/>
        <w:rPr>
          <w:rFonts w:ascii="Arial" w:hAnsi="Arial" w:cs="Arial"/>
          <w:sz w:val="22"/>
          <w:szCs w:val="22"/>
        </w:rPr>
      </w:pPr>
    </w:p>
    <w:p w14:paraId="136B6D4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s a health care professional </w:t>
      </w:r>
      <w:r w:rsidRPr="00B64636">
        <w:rPr>
          <w:rFonts w:ascii="Arial" w:hAnsi="Arial" w:cs="Arial"/>
          <w:b/>
          <w:bCs/>
          <w:sz w:val="22"/>
          <w:szCs w:val="22"/>
        </w:rPr>
        <w:t xml:space="preserve">EVER </w:t>
      </w:r>
      <w:r w:rsidRPr="00B64636">
        <w:rPr>
          <w:rFonts w:ascii="Arial" w:hAnsi="Arial" w:cs="Arial"/>
          <w:sz w:val="22"/>
          <w:szCs w:val="22"/>
        </w:rPr>
        <w:t>told you that you had: (Please select all that apply)</w:t>
      </w:r>
    </w:p>
    <w:p w14:paraId="1B4C648F" w14:textId="230FCDF3"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Genital herpes</w:t>
      </w:r>
    </w:p>
    <w:p w14:paraId="5CBA9006" w14:textId="305CBAC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Genital warts</w:t>
      </w:r>
    </w:p>
    <w:p w14:paraId="7C341A5B" w14:textId="7076DD94"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Human papillomavirus or HPV</w:t>
      </w:r>
    </w:p>
    <w:p w14:paraId="75E40FA3" w14:textId="1B1F5CD2" w:rsidR="00E62552" w:rsidRPr="00B64636" w:rsidRDefault="00E62552" w:rsidP="00E62552">
      <w:pPr>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Gonorrhea, sometimes called GC or clap </w:t>
      </w:r>
    </w:p>
    <w:p w14:paraId="4938E6B6" w14:textId="1D38A70D" w:rsidR="00E62552" w:rsidRPr="00B64636" w:rsidRDefault="00E62552" w:rsidP="00E62552">
      <w:pPr>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Chlamydia </w:t>
      </w:r>
    </w:p>
    <w:p w14:paraId="26F7AFC2" w14:textId="216D717F" w:rsidR="00E62552" w:rsidRPr="00B64636" w:rsidRDefault="00E62552" w:rsidP="00E62552">
      <w:pPr>
        <w:ind w:left="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Syphilis</w:t>
      </w:r>
    </w:p>
    <w:p w14:paraId="071E5E93" w14:textId="7EA7CB75" w:rsidR="00E62552" w:rsidRPr="00B64636" w:rsidRDefault="00E62552" w:rsidP="00E62552">
      <w:pPr>
        <w:ind w:left="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331EF09D" w14:textId="77777777" w:rsidR="00E62552" w:rsidRPr="00B64636" w:rsidRDefault="00E62552" w:rsidP="00E62552">
      <w:pPr>
        <w:ind w:left="720"/>
        <w:rPr>
          <w:rFonts w:ascii="Arial" w:hAnsi="Arial" w:cs="Arial"/>
          <w:sz w:val="22"/>
          <w:szCs w:val="22"/>
        </w:rPr>
      </w:pPr>
    </w:p>
    <w:p w14:paraId="45018E40"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s anyone ever touched your private parts when they should not have or made you touch their private parts?  </w:t>
      </w:r>
    </w:p>
    <w:p w14:paraId="67BB1792" w14:textId="06353BCC"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F843294" w14:textId="4343B0FD"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D9518E0" w14:textId="77777777" w:rsidR="00E62552" w:rsidRPr="00B64636" w:rsidRDefault="00E62552" w:rsidP="00E62552">
      <w:pPr>
        <w:pStyle w:val="ListParagraph"/>
        <w:ind w:left="360" w:firstLine="360"/>
        <w:rPr>
          <w:rFonts w:ascii="Arial" w:hAnsi="Arial" w:cs="Arial"/>
          <w:sz w:val="22"/>
          <w:szCs w:val="22"/>
        </w:rPr>
      </w:pPr>
    </w:p>
    <w:p w14:paraId="3BE843A9"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ve you ever been forced to have sex; that is, sexual intercourse of any kind (vaginal, anal, oral)? </w:t>
      </w:r>
    </w:p>
    <w:p w14:paraId="58786EA7" w14:textId="16E9B660"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1F39E8B8" w14:textId="1F0639E6" w:rsidR="00E62552" w:rsidRPr="00B64636" w:rsidRDefault="00E62552" w:rsidP="00E62552">
      <w:pPr>
        <w:pStyle w:val="ListParagraph"/>
        <w:ind w:left="360" w:firstLine="360"/>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0BA18B7A" w14:textId="77777777" w:rsidR="00E62552" w:rsidRPr="00B64636" w:rsidRDefault="00E62552" w:rsidP="00E62552"/>
    <w:p w14:paraId="3915D4BB" w14:textId="0A756120" w:rsidR="00792BD4" w:rsidRPr="00B64636" w:rsidRDefault="00792BD4">
      <w:pPr>
        <w:widowControl/>
        <w:autoSpaceDE/>
        <w:autoSpaceDN/>
        <w:adjustRightInd/>
        <w:spacing w:after="200" w:line="276" w:lineRule="auto"/>
        <w:rPr>
          <w:rStyle w:val="Heading1Char"/>
          <w:i/>
          <w:sz w:val="22"/>
          <w:szCs w:val="22"/>
        </w:rPr>
      </w:pPr>
    </w:p>
    <w:p w14:paraId="0B321ED3" w14:textId="541BC23E" w:rsidR="00280B87" w:rsidRPr="00B64636" w:rsidRDefault="00280B87" w:rsidP="00170612">
      <w:pPr>
        <w:ind w:firstLine="360"/>
        <w:jc w:val="center"/>
        <w:rPr>
          <w:rStyle w:val="Heading1Char"/>
          <w:i/>
        </w:rPr>
      </w:pPr>
      <w:bookmarkStart w:id="55" w:name="_Toc49423580"/>
      <w:r w:rsidRPr="00B64636">
        <w:rPr>
          <w:rStyle w:val="Heading1Char"/>
          <w:sz w:val="22"/>
          <w:szCs w:val="22"/>
        </w:rPr>
        <w:lastRenderedPageBreak/>
        <w:t>STRESS</w:t>
      </w:r>
      <w:bookmarkEnd w:id="55"/>
    </w:p>
    <w:p w14:paraId="031AF84F" w14:textId="790E6A6D" w:rsidR="00D52123" w:rsidRPr="00B64636" w:rsidRDefault="00D52123" w:rsidP="007159D1">
      <w:pPr>
        <w:pStyle w:val="Heading2"/>
        <w:jc w:val="center"/>
        <w:rPr>
          <w:i/>
        </w:rPr>
      </w:pPr>
      <w:bookmarkStart w:id="56" w:name="_Toc49423581"/>
      <w:r w:rsidRPr="00B64636">
        <w:rPr>
          <w:rStyle w:val="Heading1Char"/>
          <w:rFonts w:cs="Times New Roman"/>
          <w:b/>
          <w:i/>
        </w:rPr>
        <w:t>Detroit Area Study Assessment of Day-to-Day Discrimination</w:t>
      </w:r>
      <w:bookmarkEnd w:id="44"/>
      <w:bookmarkEnd w:id="56"/>
    </w:p>
    <w:p w14:paraId="3CB4B00A" w14:textId="77777777" w:rsidR="00D52123" w:rsidRPr="00B64636" w:rsidRDefault="00D52123" w:rsidP="003F794E">
      <w:pPr>
        <w:rPr>
          <w:rFonts w:ascii="Arial" w:hAnsi="Arial" w:cs="Arial"/>
          <w:sz w:val="22"/>
          <w:szCs w:val="22"/>
        </w:rPr>
      </w:pPr>
    </w:p>
    <w:p w14:paraId="7AD23218" w14:textId="3C3373FB" w:rsidR="00AE49C5" w:rsidRPr="00B64636" w:rsidRDefault="00AE49C5" w:rsidP="004C503D">
      <w:pPr>
        <w:ind w:left="360"/>
        <w:rPr>
          <w:rFonts w:ascii="Arial" w:hAnsi="Arial" w:cs="Arial"/>
          <w:sz w:val="22"/>
          <w:szCs w:val="22"/>
        </w:rPr>
      </w:pPr>
      <w:r w:rsidRPr="00B64636">
        <w:rPr>
          <w:rFonts w:ascii="Arial" w:hAnsi="Arial" w:cs="Arial"/>
          <w:sz w:val="22"/>
          <w:szCs w:val="22"/>
        </w:rPr>
        <w:t xml:space="preserve">The Detroit Area Study Assessment of Day-to-Day Discrimination is a </w:t>
      </w:r>
      <w:r w:rsidR="004C503D" w:rsidRPr="00B64636">
        <w:rPr>
          <w:rFonts w:ascii="Arial" w:hAnsi="Arial" w:cs="Arial"/>
          <w:sz w:val="22"/>
          <w:szCs w:val="22"/>
        </w:rPr>
        <w:t>1</w:t>
      </w:r>
      <w:r w:rsidR="00510F95" w:rsidRPr="00B64636">
        <w:rPr>
          <w:rFonts w:ascii="Arial" w:hAnsi="Arial" w:cs="Arial"/>
          <w:sz w:val="22"/>
          <w:szCs w:val="22"/>
        </w:rPr>
        <w:t>0</w:t>
      </w:r>
      <w:r w:rsidRPr="00B64636">
        <w:rPr>
          <w:rFonts w:ascii="Arial" w:hAnsi="Arial" w:cs="Arial"/>
          <w:sz w:val="22"/>
          <w:szCs w:val="22"/>
        </w:rPr>
        <w:t xml:space="preserve">-item self-report measure of day-to-day experiences of discrimination </w:t>
      </w:r>
      <w:r w:rsidR="00132FA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Foundation&lt;/Author&gt;&lt;Year&gt;2008&lt;/Year&gt;&lt;RecNum&gt;1200&lt;/RecNum&gt;&lt;Prefix&gt;John D. and Katherine T. MacArthur &lt;/Prefix&gt;&lt;DisplayText&gt;(John D. and Katherine T. MacArthur Foundation, 2008)&lt;/DisplayText&gt;&lt;record&gt;&lt;rec-number&gt;1200&lt;/rec-number&gt;&lt;foreign-keys&gt;&lt;key app="EN" db-id="2trpde5v9e95efe20fm5d0dcfd5fp2ve92rd"&gt;1200&lt;/key&gt;&lt;/foreign-keys&gt;&lt;ref-type name="Web Page"&gt;12&lt;/ref-type&gt;&lt;contributors&gt;&lt;authors&gt;&lt;author&gt;John D. and Katherine T. MacArthur Foundation&lt;/author&gt;&lt;/authors&gt;&lt;/contributors&gt;&lt;titles&gt;&lt;title&gt;Detroit Area Study Assessment of Day-to-Day Discrimination &lt;/title&gt;&lt;secondary-title&gt;Research Network on SES &amp;amp; Health&lt;/secondary-title&gt;&lt;/titles&gt;&lt;number&gt;February 10, 2011&lt;/number&gt;&lt;dates&gt;&lt;year&gt;2008&lt;/year&gt;&lt;/dates&gt;&lt;urls&gt;&lt;related-urls&gt;&lt;url&gt;http://www.macses.ucsf.edu/research/psychosocial/detroit.php&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0" w:tooltip="Foundation, 2008 #1200" w:history="1">
        <w:r w:rsidR="007B095A" w:rsidRPr="00B64636">
          <w:rPr>
            <w:rFonts w:ascii="Arial" w:hAnsi="Arial" w:cs="Arial"/>
            <w:noProof/>
            <w:sz w:val="22"/>
            <w:szCs w:val="22"/>
          </w:rPr>
          <w:t>John D. and Katherine T. MacArthur Foundation, 200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w:t>
      </w:r>
      <w:r w:rsidRPr="00B64636">
        <w:rPr>
          <w:rFonts w:ascii="Arial" w:hAnsi="Arial" w:cs="Arial"/>
          <w:sz w:val="22"/>
          <w:szCs w:val="22"/>
          <w:vertAlign w:val="superscript"/>
        </w:rPr>
        <w:t xml:space="preserve"> </w:t>
      </w:r>
      <w:r w:rsidRPr="00B64636">
        <w:rPr>
          <w:rFonts w:ascii="Arial" w:hAnsi="Arial" w:cs="Arial"/>
          <w:sz w:val="22"/>
          <w:szCs w:val="22"/>
        </w:rPr>
        <w:t xml:space="preserve">The measure </w:t>
      </w:r>
      <w:proofErr w:type="spellStart"/>
      <w:r w:rsidRPr="00B64636">
        <w:rPr>
          <w:rFonts w:ascii="Arial" w:hAnsi="Arial" w:cs="Arial"/>
          <w:sz w:val="22"/>
          <w:szCs w:val="22"/>
        </w:rPr>
        <w:t>inquires</w:t>
      </w:r>
      <w:proofErr w:type="spellEnd"/>
      <w:r w:rsidRPr="00B64636">
        <w:rPr>
          <w:rFonts w:ascii="Arial" w:hAnsi="Arial" w:cs="Arial"/>
          <w:sz w:val="22"/>
          <w:szCs w:val="22"/>
        </w:rPr>
        <w:t xml:space="preserve"> about the frequency of specific discriminatory events (e.g., treated with less courtesy, people act as if they are afraid of you). </w:t>
      </w:r>
    </w:p>
    <w:p w14:paraId="5116FC5D" w14:textId="77777777" w:rsidR="00FB0389" w:rsidRPr="00B64636" w:rsidRDefault="00FB0389" w:rsidP="003F794E">
      <w:pPr>
        <w:rPr>
          <w:rFonts w:ascii="Arial" w:hAnsi="Arial" w:cs="Arial"/>
          <w:sz w:val="22"/>
          <w:szCs w:val="22"/>
        </w:rPr>
      </w:pPr>
    </w:p>
    <w:p w14:paraId="79DC501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are you treated with less courtesy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13F8F65F" w14:textId="5E83C84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51104B97" w14:textId="00A831C4"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7930B8B8" w14:textId="4F89EAB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D2B5504" w14:textId="78FD74D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2696320" w14:textId="2E797BE2"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000CB951" w14:textId="05926419"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32E011E" w14:textId="77777777" w:rsidR="00AE49C5" w:rsidRPr="00B64636" w:rsidRDefault="00AE49C5" w:rsidP="003F794E">
      <w:pPr>
        <w:rPr>
          <w:rFonts w:ascii="Arial" w:hAnsi="Arial" w:cs="Arial"/>
          <w:sz w:val="22"/>
          <w:szCs w:val="22"/>
        </w:rPr>
      </w:pPr>
    </w:p>
    <w:p w14:paraId="16ED8138"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 xml:space="preserve">In your day-to-day life how often are you treated with less respect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r w:rsidRPr="00B64636">
        <w:rPr>
          <w:rFonts w:ascii="Arial" w:hAnsi="Arial" w:cs="Arial"/>
          <w:sz w:val="22"/>
          <w:szCs w:val="22"/>
        </w:rPr>
        <w:t xml:space="preserve"> </w:t>
      </w:r>
    </w:p>
    <w:p w14:paraId="3082EDA5" w14:textId="5C16C22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9E3B258" w14:textId="70229540"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1F3DB4B6" w14:textId="79C49E9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1D4A5C52" w14:textId="0705589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48C48417" w14:textId="73240F7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60C3914" w14:textId="49731390"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DF67C20" w14:textId="77777777" w:rsidR="00AE49C5" w:rsidRPr="00B64636" w:rsidRDefault="00AE49C5" w:rsidP="003F794E">
      <w:pPr>
        <w:rPr>
          <w:rFonts w:ascii="Arial" w:hAnsi="Arial" w:cs="Arial"/>
          <w:sz w:val="22"/>
          <w:szCs w:val="22"/>
        </w:rPr>
      </w:pPr>
    </w:p>
    <w:p w14:paraId="4404928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do you receive poorer service than other people at restaurants or stores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7E75C94F" w14:textId="5EC25D8B"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07B8E978" w14:textId="618B7C5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5BE1472E" w14:textId="3F2E8740"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C749E74" w14:textId="7707741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50EFB3D0" w14:textId="73FCBD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16D20D27" w14:textId="420CB3B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134F5BCD" w14:textId="77777777" w:rsidR="00AE49C5" w:rsidRPr="00B64636" w:rsidRDefault="00AE49C5" w:rsidP="003F794E">
      <w:pPr>
        <w:rPr>
          <w:rFonts w:ascii="Arial" w:hAnsi="Arial" w:cs="Arial"/>
          <w:sz w:val="22"/>
          <w:szCs w:val="22"/>
        </w:rPr>
      </w:pPr>
    </w:p>
    <w:p w14:paraId="668177A6"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 think you are not smar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FD813A5" w14:textId="7C56FA4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6F76497A" w14:textId="2FCD23C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7EDB16D" w14:textId="6BE17D8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4BC6FD9" w14:textId="449A6D4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C1BBC16" w14:textId="735F1BB9"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F0B732E" w14:textId="22B78DBB"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354E87B9" w14:textId="77777777" w:rsidR="00FB0389" w:rsidRPr="00B64636" w:rsidRDefault="00FB0389" w:rsidP="003F794E">
      <w:pPr>
        <w:rPr>
          <w:rFonts w:ascii="Arial" w:hAnsi="Arial" w:cs="Arial"/>
          <w:sz w:val="22"/>
          <w:szCs w:val="22"/>
        </w:rPr>
      </w:pPr>
    </w:p>
    <w:p w14:paraId="20B9A025"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are afraid of you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C41806A" w14:textId="76C50CC8"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most every day</w:t>
      </w:r>
    </w:p>
    <w:p w14:paraId="47E8153C" w14:textId="00884A4C"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t least once a week</w:t>
      </w:r>
    </w:p>
    <w:p w14:paraId="2D837783" w14:textId="0796FFFB"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few times a month</w:t>
      </w:r>
    </w:p>
    <w:p w14:paraId="278CB8D4" w14:textId="46E706C4"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few times a year</w:t>
      </w:r>
    </w:p>
    <w:p w14:paraId="5C9B677E" w14:textId="27FB7697" w:rsidR="00AE49C5" w:rsidRPr="00B64636" w:rsidRDefault="00AE49C5" w:rsidP="00FB0389">
      <w:pPr>
        <w:ind w:left="1440"/>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year</w:t>
      </w:r>
    </w:p>
    <w:p w14:paraId="50DE3BBE" w14:textId="750157D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8A6C23C" w14:textId="77777777" w:rsidR="00AE49C5" w:rsidRPr="00B64636" w:rsidRDefault="00AE49C5" w:rsidP="003F794E">
      <w:pPr>
        <w:rPr>
          <w:rFonts w:ascii="Arial" w:hAnsi="Arial" w:cs="Arial"/>
          <w:sz w:val="22"/>
          <w:szCs w:val="22"/>
        </w:rPr>
      </w:pPr>
    </w:p>
    <w:p w14:paraId="30766C50"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think you are dishones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A25FDEC" w14:textId="4F94D7C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E8B1DCD" w14:textId="1C260DE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A031DDC" w14:textId="7AF074B7"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49D5956" w14:textId="75BA7ED9"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3791EF8" w14:textId="0EA13A1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8A5EB0E" w14:textId="5A3EC73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2037658F" w14:textId="77777777" w:rsidR="00AE49C5" w:rsidRPr="00B64636" w:rsidRDefault="00AE49C5" w:rsidP="003F794E">
      <w:pPr>
        <w:rPr>
          <w:rFonts w:ascii="Arial" w:hAnsi="Arial" w:cs="Arial"/>
          <w:sz w:val="22"/>
          <w:szCs w:val="22"/>
        </w:rPr>
      </w:pPr>
    </w:p>
    <w:p w14:paraId="083FE0E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re better than you are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15A33850" w14:textId="356E808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1B4125B" w14:textId="6B4556D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6430F6DC" w14:textId="5E215EDB"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457B52E7" w14:textId="4140CF00"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72840DC" w14:textId="6E520B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E4D02B3" w14:textId="5C9E077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B6D7181" w14:textId="77777777" w:rsidR="00AE49C5" w:rsidRPr="00B64636" w:rsidRDefault="00AE49C5" w:rsidP="003F794E">
      <w:pPr>
        <w:rPr>
          <w:rFonts w:ascii="Arial" w:hAnsi="Arial" w:cs="Arial"/>
          <w:sz w:val="22"/>
          <w:szCs w:val="22"/>
        </w:rPr>
      </w:pPr>
    </w:p>
    <w:p w14:paraId="30A851F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called names or insult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45CF3A7" w14:textId="3590FC2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CFC2ABB" w14:textId="1627410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31001257" w14:textId="7AF6C55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ACC553E" w14:textId="67FCA67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BEF09DC" w14:textId="628B0EC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C5A0AC5" w14:textId="0BC1CEB2"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55C1D35" w14:textId="77777777" w:rsidR="00AE49C5" w:rsidRPr="00B64636" w:rsidRDefault="00AE49C5" w:rsidP="003F794E">
      <w:pPr>
        <w:rPr>
          <w:rFonts w:ascii="Arial" w:hAnsi="Arial" w:cs="Arial"/>
          <w:sz w:val="22"/>
          <w:szCs w:val="22"/>
        </w:rPr>
      </w:pPr>
    </w:p>
    <w:p w14:paraId="39D93479"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threatened or harass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5CBEE4F7" w14:textId="25232835"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262BDDC" w14:textId="50CA2CC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411A6A80" w14:textId="7725B37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2D749894" w14:textId="7C63249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D0E24B4" w14:textId="027F83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2A2FD68" w14:textId="70E8A78C"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51E06DE6" w14:textId="77777777" w:rsidR="00AE49C5" w:rsidRPr="00B64636" w:rsidRDefault="00AE49C5" w:rsidP="003F794E">
      <w:pPr>
        <w:rPr>
          <w:rFonts w:ascii="Arial" w:hAnsi="Arial" w:cs="Arial"/>
          <w:sz w:val="22"/>
          <w:szCs w:val="22"/>
        </w:rPr>
      </w:pPr>
    </w:p>
    <w:p w14:paraId="29E4F8B5" w14:textId="2870A8B0"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What was the main reason for the discrimination you experienced? (Skip if 1 to 9 </w:t>
      </w:r>
      <w:r w:rsidR="00914FA9" w:rsidRPr="00B64636">
        <w:rPr>
          <w:rFonts w:ascii="Arial" w:hAnsi="Arial" w:cs="Arial"/>
          <w:bCs/>
          <w:sz w:val="22"/>
          <w:szCs w:val="22"/>
        </w:rPr>
        <w:t>,</w:t>
      </w:r>
      <w:r w:rsidRPr="00B64636">
        <w:rPr>
          <w:rFonts w:ascii="Arial" w:hAnsi="Arial" w:cs="Arial"/>
          <w:bCs/>
          <w:sz w:val="22"/>
          <w:szCs w:val="22"/>
        </w:rPr>
        <w:t xml:space="preserve"> 6)</w:t>
      </w:r>
    </w:p>
    <w:p w14:paraId="5025FDA9" w14:textId="0504380A"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our age</w:t>
      </w:r>
    </w:p>
    <w:p w14:paraId="5C81284A" w14:textId="0DE691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Your gender</w:t>
      </w:r>
    </w:p>
    <w:p w14:paraId="61F38E4D" w14:textId="6173575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Your race</w:t>
      </w:r>
    </w:p>
    <w:p w14:paraId="57A6FDA2" w14:textId="20EA4221"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ethnicity or nationality</w:t>
      </w:r>
    </w:p>
    <w:p w14:paraId="3C5D0BA4" w14:textId="55F7B531" w:rsidR="00AE49C5" w:rsidRPr="00B64636" w:rsidRDefault="00AE49C5" w:rsidP="00FB0389">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Your religion</w:t>
      </w:r>
    </w:p>
    <w:p w14:paraId="5894599C" w14:textId="1AEF0467" w:rsidR="00AE49C5" w:rsidRPr="00B64636" w:rsidRDefault="00AE49C5"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Your height or weight</w:t>
      </w:r>
    </w:p>
    <w:p w14:paraId="4E3E9701" w14:textId="5E889099" w:rsidR="00AE49C5" w:rsidRPr="00B64636" w:rsidRDefault="00AE49C5" w:rsidP="00FB0389">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Some other aspect of your appearance</w:t>
      </w:r>
    </w:p>
    <w:p w14:paraId="5233D954" w14:textId="38202BBA" w:rsidR="00AE49C5" w:rsidRPr="00B64636" w:rsidRDefault="00AE49C5" w:rsidP="00FB0389">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 xml:space="preserve"> A physical disability           </w:t>
      </w:r>
    </w:p>
    <w:p w14:paraId="2A254ECC" w14:textId="453A58DC" w:rsidR="00AE49C5" w:rsidRPr="00B64636" w:rsidRDefault="00AE49C5" w:rsidP="00FB0389">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Your sexual orientation</w:t>
      </w:r>
    </w:p>
    <w:p w14:paraId="744CB56F" w14:textId="6A6FC50A" w:rsidR="007A6A13" w:rsidRPr="00B64636" w:rsidRDefault="007A6A13" w:rsidP="00FB0389">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 xml:space="preserve"> Your being homeless</w:t>
      </w:r>
    </w:p>
    <w:p w14:paraId="38B5F67A" w14:textId="5CE6F7A8" w:rsidR="001E6EFA" w:rsidRPr="00B64636" w:rsidRDefault="00AE49C5" w:rsidP="00170612">
      <w:pPr>
        <w:ind w:left="1440"/>
      </w:pPr>
      <w:r w:rsidRPr="00B64636">
        <w:rPr>
          <w:rFonts w:ascii="Arial" w:hAnsi="Arial" w:cs="Arial"/>
          <w:sz w:val="22"/>
          <w:szCs w:val="22"/>
        </w:rPr>
        <w:t>1</w:t>
      </w:r>
      <w:r w:rsidR="007A6A13"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ther</w:t>
      </w:r>
      <w:r w:rsidRPr="00B64636">
        <w:br w:type="page"/>
      </w:r>
      <w:bookmarkStart w:id="57" w:name="_Toc367104061"/>
    </w:p>
    <w:p w14:paraId="6864F4B6" w14:textId="4D6D3585" w:rsidR="009B7524" w:rsidRPr="00B64636" w:rsidRDefault="009B7524" w:rsidP="008C25C5">
      <w:pPr>
        <w:pStyle w:val="Heading2"/>
        <w:jc w:val="center"/>
      </w:pPr>
      <w:bookmarkStart w:id="58" w:name="_Toc393222404"/>
      <w:bookmarkStart w:id="59" w:name="_Toc393267404"/>
      <w:bookmarkStart w:id="60" w:name="_Toc397595247"/>
      <w:bookmarkStart w:id="61" w:name="_Toc448749612"/>
      <w:bookmarkStart w:id="62" w:name="_Toc497748401"/>
      <w:bookmarkStart w:id="63" w:name="_Toc49423582"/>
      <w:bookmarkStart w:id="64" w:name="MMD"/>
      <w:r w:rsidRPr="00B64636">
        <w:lastRenderedPageBreak/>
        <w:t>MacArthur Major Discrimination</w:t>
      </w:r>
      <w:bookmarkEnd w:id="58"/>
      <w:bookmarkEnd w:id="59"/>
      <w:bookmarkEnd w:id="60"/>
      <w:bookmarkEnd w:id="61"/>
      <w:bookmarkEnd w:id="62"/>
      <w:bookmarkEnd w:id="63"/>
    </w:p>
    <w:p w14:paraId="040CCC0D" w14:textId="77777777" w:rsidR="009B7524" w:rsidRPr="00B64636" w:rsidRDefault="009B7524" w:rsidP="009B7524"/>
    <w:p w14:paraId="79FCD1B5"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MacArthur Major Experiences of Discrimination Questionnaire is a self-report measure of major experiences of discrimination over the lifetime (see </w:t>
      </w:r>
      <w:r w:rsidRPr="00B64636">
        <w:rPr>
          <w:rFonts w:ascii="Arial" w:eastAsiaTheme="minorHAnsi" w:hAnsi="Arial" w:cs="Arial"/>
          <w:color w:val="0081AD"/>
          <w:sz w:val="22"/>
          <w:szCs w:val="22"/>
        </w:rPr>
        <w:t>Kessler et al., 1999; MacArthur,</w:t>
      </w:r>
      <w:r w:rsidRPr="00B64636">
        <w:rPr>
          <w:rFonts w:ascii="Arial" w:eastAsiaTheme="minorHAnsi" w:hAnsi="Arial" w:cs="Arial"/>
          <w:color w:val="000000"/>
          <w:sz w:val="22"/>
          <w:szCs w:val="22"/>
        </w:rPr>
        <w:t xml:space="preserve"> </w:t>
      </w:r>
      <w:r w:rsidRPr="00B64636">
        <w:rPr>
          <w:rFonts w:ascii="Arial" w:eastAsiaTheme="minorHAnsi" w:hAnsi="Arial" w:cs="Arial"/>
          <w:color w:val="0081AD"/>
          <w:sz w:val="22"/>
          <w:szCs w:val="22"/>
        </w:rPr>
        <w:t>2008b; Williams, 2012</w:t>
      </w:r>
      <w:r w:rsidRPr="00B64636">
        <w:rPr>
          <w:rFonts w:ascii="Arial" w:eastAsiaTheme="minorHAnsi" w:hAnsi="Arial" w:cs="Arial"/>
          <w:color w:val="000000"/>
          <w:sz w:val="22"/>
          <w:szCs w:val="22"/>
        </w:rPr>
        <w:t xml:space="preserve">). The measure </w:t>
      </w:r>
      <w:proofErr w:type="spellStart"/>
      <w:r w:rsidRPr="00B64636">
        <w:rPr>
          <w:rFonts w:ascii="Arial" w:eastAsiaTheme="minorHAnsi" w:hAnsi="Arial" w:cs="Arial"/>
          <w:color w:val="000000"/>
          <w:sz w:val="22"/>
          <w:szCs w:val="22"/>
        </w:rPr>
        <w:t>inquires</w:t>
      </w:r>
      <w:proofErr w:type="spellEnd"/>
      <w:r w:rsidRPr="00B64636">
        <w:rPr>
          <w:rFonts w:ascii="Arial" w:eastAsiaTheme="minorHAnsi" w:hAnsi="Arial" w:cs="Arial"/>
          <w:color w:val="000000"/>
          <w:sz w:val="22"/>
          <w:szCs w:val="22"/>
        </w:rPr>
        <w:t xml:space="preserve"> about the number of times that each of 11 major discrimination events were experienced (e.g., not hired for a job, fired, etc.), the perceived reason for the discrimination (e.g., race/ethnicity), the extent to which discrimination has interfered with having a full and productive life, and the extent to which life has been harder because of discrimination. The lifetime number of discrimination events experienced was summed for a total score.</w:t>
      </w:r>
    </w:p>
    <w:p w14:paraId="7305F56D" w14:textId="77777777" w:rsidR="009B7524" w:rsidRPr="00B64636" w:rsidRDefault="009B7524" w:rsidP="009B7524">
      <w:pPr>
        <w:widowControl/>
        <w:rPr>
          <w:rFonts w:ascii="Arial" w:eastAsiaTheme="minorHAnsi" w:hAnsi="Arial" w:cs="Arial"/>
          <w:color w:val="000000"/>
          <w:sz w:val="22"/>
          <w:szCs w:val="22"/>
        </w:rPr>
      </w:pPr>
    </w:p>
    <w:p w14:paraId="4E959884"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Kessler, R.C., Mickelson, K.D., Williams, D.R., 1999. </w:t>
      </w:r>
      <w:r w:rsidRPr="00B64636">
        <w:rPr>
          <w:rFonts w:ascii="Arial" w:eastAsiaTheme="minorHAnsi" w:hAnsi="Arial" w:cs="Arial"/>
          <w:color w:val="0081AD"/>
          <w:sz w:val="22"/>
          <w:szCs w:val="22"/>
        </w:rPr>
        <w:t xml:space="preserve">The prevalence, distribution, and mental health correlates of perceived discrimination in the United States. J. Health Soc. </w:t>
      </w:r>
      <w:proofErr w:type="spellStart"/>
      <w:r w:rsidRPr="00B64636">
        <w:rPr>
          <w:rFonts w:ascii="Arial" w:eastAsiaTheme="minorHAnsi" w:hAnsi="Arial" w:cs="Arial"/>
          <w:color w:val="0081AD"/>
          <w:sz w:val="22"/>
          <w:szCs w:val="22"/>
        </w:rPr>
        <w:t>Behav</w:t>
      </w:r>
      <w:proofErr w:type="spellEnd"/>
      <w:r w:rsidRPr="00B64636">
        <w:rPr>
          <w:rFonts w:ascii="Arial" w:eastAsiaTheme="minorHAnsi" w:hAnsi="Arial" w:cs="Arial"/>
          <w:color w:val="0081AD"/>
          <w:sz w:val="22"/>
          <w:szCs w:val="22"/>
        </w:rPr>
        <w:t>. 40, 208–230.</w:t>
      </w:r>
    </w:p>
    <w:p w14:paraId="5C08CE7A" w14:textId="77777777" w:rsidR="009B7524" w:rsidRPr="00B64636" w:rsidRDefault="009B7524" w:rsidP="009B7524">
      <w:pPr>
        <w:widowControl/>
        <w:rPr>
          <w:rFonts w:ascii="Arial" w:eastAsiaTheme="minorHAnsi" w:hAnsi="Arial" w:cs="Arial"/>
          <w:color w:val="0081AD"/>
          <w:sz w:val="22"/>
          <w:szCs w:val="22"/>
        </w:rPr>
      </w:pPr>
    </w:p>
    <w:p w14:paraId="58E605F2"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MacArthur, 2008b. MacArthur Midlife Survey: Major Experiences of Discrimination,</w:t>
      </w:r>
    </w:p>
    <w:p w14:paraId="0B7EF6C6" w14:textId="77777777" w:rsidR="009B7524" w:rsidRPr="00B64636" w:rsidRDefault="00481780" w:rsidP="009B7524">
      <w:pPr>
        <w:widowControl/>
        <w:rPr>
          <w:rFonts w:ascii="Arial" w:eastAsiaTheme="minorHAnsi" w:hAnsi="Arial" w:cs="Arial"/>
          <w:color w:val="000000"/>
          <w:sz w:val="22"/>
          <w:szCs w:val="22"/>
        </w:rPr>
      </w:pPr>
      <w:hyperlink r:id="rId21" w:history="1">
        <w:r w:rsidR="009B7524" w:rsidRPr="00B64636">
          <w:rPr>
            <w:rStyle w:val="Hyperlink"/>
            <w:rFonts w:ascii="Arial" w:eastAsiaTheme="minorHAnsi" w:hAnsi="Arial" w:cs="Arial"/>
            <w:sz w:val="22"/>
            <w:szCs w:val="22"/>
          </w:rPr>
          <w:t>http://www.macses.ucsf.edu/research/psychosocial/midmac.php</w:t>
        </w:r>
      </w:hyperlink>
      <w:r w:rsidR="009B7524" w:rsidRPr="00B64636">
        <w:rPr>
          <w:rFonts w:ascii="Arial" w:eastAsiaTheme="minorHAnsi" w:hAnsi="Arial" w:cs="Arial"/>
          <w:color w:val="0081AD"/>
          <w:sz w:val="22"/>
          <w:szCs w:val="22"/>
        </w:rPr>
        <w:t xml:space="preserve"> </w:t>
      </w:r>
      <w:r w:rsidR="009B7524" w:rsidRPr="00B64636">
        <w:rPr>
          <w:rFonts w:ascii="Arial" w:eastAsiaTheme="minorHAnsi" w:hAnsi="Arial" w:cs="Arial"/>
          <w:color w:val="000000"/>
          <w:sz w:val="22"/>
          <w:szCs w:val="22"/>
        </w:rPr>
        <w:t>(accessed 29.11.12).</w:t>
      </w:r>
    </w:p>
    <w:p w14:paraId="20CDC5F3" w14:textId="77777777" w:rsidR="009B7524" w:rsidRPr="00B64636" w:rsidRDefault="009B7524" w:rsidP="009B7524">
      <w:pPr>
        <w:widowControl/>
        <w:rPr>
          <w:rFonts w:ascii="Arial" w:eastAsiaTheme="minorHAnsi" w:hAnsi="Arial" w:cs="Arial"/>
          <w:color w:val="000000"/>
          <w:sz w:val="22"/>
          <w:szCs w:val="22"/>
        </w:rPr>
      </w:pPr>
    </w:p>
    <w:p w14:paraId="112FC1B7"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Williams, D.R., 2012. Measuring Discrimination Resource, </w:t>
      </w:r>
      <w:hyperlink r:id="rId22" w:history="1">
        <w:r w:rsidRPr="00B64636">
          <w:rPr>
            <w:rStyle w:val="Hyperlink"/>
            <w:rFonts w:ascii="Arial" w:eastAsiaTheme="minorHAnsi" w:hAnsi="Arial" w:cs="Arial"/>
            <w:sz w:val="22"/>
            <w:szCs w:val="22"/>
          </w:rPr>
          <w:t>http://scholar</w:t>
        </w:r>
      </w:hyperlink>
      <w:r w:rsidRPr="00B64636">
        <w:rPr>
          <w:rFonts w:ascii="Arial" w:eastAsiaTheme="minorHAnsi" w:hAnsi="Arial" w:cs="Arial"/>
          <w:color w:val="0081AD"/>
          <w:sz w:val="22"/>
          <w:szCs w:val="22"/>
        </w:rPr>
        <w:t>. harvard.edu/files/</w:t>
      </w:r>
      <w:proofErr w:type="spellStart"/>
      <w:r w:rsidRPr="00B64636">
        <w:rPr>
          <w:rFonts w:ascii="Arial" w:eastAsiaTheme="minorHAnsi" w:hAnsi="Arial" w:cs="Arial"/>
          <w:color w:val="0081AD"/>
          <w:sz w:val="22"/>
          <w:szCs w:val="22"/>
        </w:rPr>
        <w:t>davidrwilliams</w:t>
      </w:r>
      <w:proofErr w:type="spellEnd"/>
      <w:r w:rsidRPr="00B64636">
        <w:rPr>
          <w:rFonts w:ascii="Arial" w:eastAsiaTheme="minorHAnsi" w:hAnsi="Arial" w:cs="Arial"/>
          <w:color w:val="0081AD"/>
          <w:sz w:val="22"/>
          <w:szCs w:val="22"/>
        </w:rPr>
        <w:t>/files/measuring discrimination resource</w:t>
      </w:r>
    </w:p>
    <w:p w14:paraId="70273310" w14:textId="77777777" w:rsidR="009B7524" w:rsidRPr="00B64636" w:rsidRDefault="009B7524" w:rsidP="009B7524">
      <w:pPr>
        <w:widowControl/>
        <w:rPr>
          <w:rFonts w:ascii="Arial" w:eastAsiaTheme="minorHAnsi" w:hAnsi="Arial" w:cs="Arial"/>
          <w:color w:val="0081AD"/>
          <w:sz w:val="22"/>
          <w:szCs w:val="22"/>
        </w:rPr>
      </w:pPr>
      <w:proofErr w:type="spellStart"/>
      <w:r w:rsidRPr="00B64636">
        <w:rPr>
          <w:rFonts w:ascii="Arial" w:eastAsiaTheme="minorHAnsi" w:hAnsi="Arial" w:cs="Arial"/>
          <w:color w:val="0081AD"/>
          <w:sz w:val="22"/>
          <w:szCs w:val="22"/>
        </w:rPr>
        <w:t>feb</w:t>
      </w:r>
      <w:proofErr w:type="spellEnd"/>
      <w:r w:rsidRPr="00B64636">
        <w:rPr>
          <w:rFonts w:ascii="Arial" w:eastAsiaTheme="minorHAnsi" w:hAnsi="Arial" w:cs="Arial"/>
          <w:color w:val="0081AD"/>
          <w:sz w:val="22"/>
          <w:szCs w:val="22"/>
        </w:rPr>
        <w:t xml:space="preserve"> 2012 0.pdf </w:t>
      </w:r>
      <w:r w:rsidRPr="00B64636">
        <w:rPr>
          <w:rFonts w:ascii="Arial" w:eastAsiaTheme="minorHAnsi" w:hAnsi="Arial" w:cs="Arial"/>
          <w:color w:val="000000"/>
          <w:sz w:val="22"/>
          <w:szCs w:val="22"/>
        </w:rPr>
        <w:t>(accessed 29.11.13).</w:t>
      </w:r>
    </w:p>
    <w:p w14:paraId="2ADEE5C0" w14:textId="77777777" w:rsidR="009B7524" w:rsidRPr="00B64636" w:rsidRDefault="009B7524" w:rsidP="009B7524">
      <w:pPr>
        <w:widowControl/>
        <w:rPr>
          <w:rFonts w:ascii="Arial" w:eastAsiaTheme="minorHAnsi" w:hAnsi="Arial" w:cs="Arial"/>
          <w:color w:val="0081AD"/>
          <w:sz w:val="22"/>
          <w:szCs w:val="22"/>
        </w:rPr>
      </w:pPr>
    </w:p>
    <w:bookmarkEnd w:id="64"/>
    <w:p w14:paraId="4420B0D2"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1. How many times in your life have you been discriminated against in each of the following ways because of such things as your race, ethnicity, gender, age, religion, physical appearance, sexual orientation, or other characteristics?</w:t>
      </w:r>
    </w:p>
    <w:p w14:paraId="352C395D"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You were discouraged by a teacher or advisor from seeking higher education?</w:t>
      </w:r>
    </w:p>
    <w:p w14:paraId="7CA16CC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b. You were denied a scholarship?</w:t>
      </w:r>
    </w:p>
    <w:p w14:paraId="57D77093"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c. You were not hired for a job?</w:t>
      </w:r>
    </w:p>
    <w:p w14:paraId="7F06A68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You were not given a job promotion?</w:t>
      </w:r>
    </w:p>
    <w:p w14:paraId="3D2F24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e. You were fired?</w:t>
      </w:r>
    </w:p>
    <w:p w14:paraId="5496D5A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f. You were prevented from renting or buying a home in the neighborhood you wanted?</w:t>
      </w:r>
    </w:p>
    <w:p w14:paraId="398F3B2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g. You were prevented from remaining in neighborhood because neighbors made life so uncomfortable?</w:t>
      </w:r>
    </w:p>
    <w:p w14:paraId="46DC94E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h. You were hassled by the police?</w:t>
      </w:r>
    </w:p>
    <w:p w14:paraId="1748CD3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proofErr w:type="spellStart"/>
      <w:r w:rsidRPr="00B64636">
        <w:rPr>
          <w:rFonts w:ascii="Arial" w:hAnsi="Arial" w:cs="Arial"/>
          <w:sz w:val="22"/>
          <w:szCs w:val="22"/>
        </w:rPr>
        <w:t>i</w:t>
      </w:r>
      <w:proofErr w:type="spellEnd"/>
      <w:r w:rsidRPr="00B64636">
        <w:rPr>
          <w:rFonts w:ascii="Arial" w:hAnsi="Arial" w:cs="Arial"/>
          <w:sz w:val="22"/>
          <w:szCs w:val="22"/>
        </w:rPr>
        <w:t>. You were denied a bank loan?</w:t>
      </w:r>
    </w:p>
    <w:p w14:paraId="5EF671E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j. You were denied or provided inferior medical care?</w:t>
      </w:r>
    </w:p>
    <w:p w14:paraId="2F7C95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k. You were denied or provided inferior service by a plumber, car mechanic, or other service provider?</w:t>
      </w:r>
    </w:p>
    <w:p w14:paraId="597EDB4F"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72B040CF"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2. What was the </w:t>
      </w:r>
      <w:r w:rsidRPr="00B64636">
        <w:rPr>
          <w:rFonts w:ascii="Arial" w:hAnsi="Arial" w:cs="Arial"/>
          <w:i/>
          <w:iCs/>
          <w:sz w:val="22"/>
          <w:szCs w:val="22"/>
          <w:u w:val="single"/>
        </w:rPr>
        <w:t>main</w:t>
      </w:r>
      <w:r w:rsidRPr="00B64636">
        <w:rPr>
          <w:rFonts w:ascii="Arial" w:hAnsi="Arial" w:cs="Arial"/>
          <w:sz w:val="22"/>
          <w:szCs w:val="22"/>
        </w:rPr>
        <w:t> reason for the discrimination you experienced? (if #1 a-k are 0 then skip to end)</w:t>
      </w:r>
    </w:p>
    <w:p w14:paraId="6EB3409B" w14:textId="23B7DED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Being homeless</w:t>
      </w:r>
    </w:p>
    <w:p w14:paraId="6DC25A70" w14:textId="5FEDC7A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Your age</w:t>
      </w:r>
    </w:p>
    <w:p w14:paraId="54147CB0" w14:textId="40107BA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Your ethnicity or nationality </w:t>
      </w:r>
    </w:p>
    <w:p w14:paraId="31004B79" w14:textId="53647B6D"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gender</w:t>
      </w:r>
    </w:p>
    <w:p w14:paraId="735C2B22" w14:textId="50DFE28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Your height or weight </w:t>
      </w:r>
    </w:p>
    <w:p w14:paraId="31EFB0D0" w14:textId="3803593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 Physical disability</w:t>
      </w:r>
    </w:p>
    <w:p w14:paraId="535EDFF9" w14:textId="7383A2C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Your race</w:t>
      </w:r>
    </w:p>
    <w:p w14:paraId="79C32713" w14:textId="1C094EF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Your religion</w:t>
      </w:r>
    </w:p>
    <w:p w14:paraId="4EBEF904" w14:textId="2C263D8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Your sexual orientation </w:t>
      </w:r>
    </w:p>
    <w:p w14:paraId="0F63E4B3" w14:textId="5212626B"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Some other aspect of your appearance</w:t>
      </w:r>
    </w:p>
    <w:p w14:paraId="06495D21" w14:textId="2656739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Your income/ education/ socioeconomic status</w:t>
      </w:r>
    </w:p>
    <w:p w14:paraId="47867402" w14:textId="5D9C739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Smoking/ tobacco use</w:t>
      </w:r>
    </w:p>
    <w:p w14:paraId="0C1D5356" w14:textId="560A5F1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Other</w:t>
      </w:r>
    </w:p>
    <w:p w14:paraId="5C12BF37"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563E8AEE"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3. Overall, how much has discrimination interfered with you having a full and productive life?</w:t>
      </w:r>
    </w:p>
    <w:p w14:paraId="3864A02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A lot</w:t>
      </w:r>
      <w:r w:rsidRPr="00B64636">
        <w:rPr>
          <w:rFonts w:ascii="Arial" w:hAnsi="Arial" w:cs="Arial"/>
          <w:sz w:val="22"/>
          <w:szCs w:val="22"/>
        </w:rPr>
        <w:tab/>
        <w:t xml:space="preserve">  </w:t>
      </w:r>
    </w:p>
    <w:p w14:paraId="0760F441"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D870D4C"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3115F27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3204124E"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613F07F6"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4. Overall, how much harder has your life been because of discrimination?</w:t>
      </w:r>
    </w:p>
    <w:p w14:paraId="4A214919"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a. A lot   </w:t>
      </w:r>
    </w:p>
    <w:p w14:paraId="79FE3106"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7ABB76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01A8C15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7F9A9577"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p>
    <w:p w14:paraId="52D1A15B"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r w:rsidRPr="00B64636">
        <w:br w:type="page"/>
      </w:r>
    </w:p>
    <w:p w14:paraId="2BB66B5B" w14:textId="420EF4C9" w:rsidR="00D52123" w:rsidRPr="00B64636" w:rsidRDefault="00D52123" w:rsidP="000642F9">
      <w:pPr>
        <w:pStyle w:val="Heading2"/>
        <w:jc w:val="center"/>
      </w:pPr>
      <w:bookmarkStart w:id="65" w:name="_Toc49423583"/>
      <w:r w:rsidRPr="00B64636">
        <w:lastRenderedPageBreak/>
        <w:t>Urban Life Stress Scale</w:t>
      </w:r>
      <w:bookmarkEnd w:id="57"/>
      <w:bookmarkEnd w:id="65"/>
    </w:p>
    <w:p w14:paraId="1041565B" w14:textId="77777777" w:rsidR="00D52123" w:rsidRPr="00B64636" w:rsidRDefault="00D52123" w:rsidP="003F794E">
      <w:pPr>
        <w:rPr>
          <w:rFonts w:ascii="Arial" w:hAnsi="Arial" w:cs="Arial"/>
          <w:sz w:val="22"/>
          <w:szCs w:val="22"/>
        </w:rPr>
      </w:pPr>
    </w:p>
    <w:p w14:paraId="359AA1CC" w14:textId="58A459B5" w:rsidR="00AE49C5" w:rsidRPr="00B64636" w:rsidRDefault="00AE49C5" w:rsidP="00EC3E42">
      <w:pPr>
        <w:ind w:left="360"/>
        <w:rPr>
          <w:rFonts w:ascii="Arial" w:hAnsi="Arial" w:cs="Arial"/>
          <w:sz w:val="22"/>
          <w:szCs w:val="22"/>
        </w:rPr>
      </w:pPr>
      <w:r w:rsidRPr="00B64636">
        <w:rPr>
          <w:rFonts w:ascii="Arial" w:hAnsi="Arial" w:cs="Arial"/>
          <w:sz w:val="22"/>
          <w:szCs w:val="22"/>
        </w:rPr>
        <w:t xml:space="preserve">The Urban Life Stress Scale is a 21-item self-report checklist of potential sources of chronic stress that may be experienced by individuals living in medium to large cities </w:t>
      </w:r>
      <w:r w:rsidR="00132FA6" w:rsidRPr="00B64636">
        <w:rPr>
          <w:rFonts w:ascii="Arial" w:hAnsi="Arial" w:cs="Arial"/>
          <w:sz w:val="22"/>
          <w:szCs w:val="22"/>
        </w:rPr>
        <w:fldChar w:fldCharType="begin"/>
      </w:r>
      <w:r w:rsidR="0048254D" w:rsidRPr="00B64636">
        <w:rPr>
          <w:rFonts w:ascii="Arial" w:hAnsi="Arial" w:cs="Arial"/>
          <w:sz w:val="22"/>
          <w:szCs w:val="22"/>
        </w:rPr>
        <w:instrText xml:space="preserve"> ADDIN EN.CITE &lt;EndNote&gt;&lt;Cite&gt;&lt;Author&gt;Jaffee&lt;/Author&gt;&lt;Year&gt;2005&lt;/Year&gt;&lt;RecNum&gt;187&lt;/RecNum&gt;&lt;DisplayText&gt;(Jaffee et al., 2005)&lt;/DisplayText&gt;&lt;record&gt;&lt;rec-number&gt;187&lt;/rec-number&gt;&lt;foreign-keys&gt;&lt;key app="EN" db-id="aaw0zdp5f5f554ezevkpasw2rxdtdd5efwwt"&gt;187&lt;/key&gt;&lt;/foreign-keys&gt;&lt;ref-type name="Journal Article"&gt;17&lt;/ref-type&gt;&lt;contributors&gt;&lt;authors&gt;&lt;author&gt;Jaffee, K. D.&lt;/author&gt;&lt;author&gt;Liu, G. C.&lt;/author&gt;&lt;author&gt;Canty-Mitchell, J.&lt;/author&gt;&lt;author&gt;Qi, R. A.&lt;/author&gt;&lt;author&gt;Austin, J.&lt;/author&gt;&lt;author&gt;Swigonski, N.&lt;/author&gt;&lt;/authors&gt;&lt;/contributors&gt;&lt;titles&gt;&lt;title&gt;Race, urban community stressors, and behavioral and emotional problems of children with special health care needs&lt;/title&gt;&lt;secondary-title&gt;Psychiatric Services&lt;/secondary-title&gt;&lt;/titles&gt;&lt;periodical&gt;&lt;full-title&gt;Psychiatric Services&lt;/full-title&gt;&lt;/periodical&gt;&lt;pages&gt;63-69&lt;/pages&gt;&lt;volume&gt;56&lt;/volume&gt;&lt;number&gt;1&lt;/number&gt;&lt;dates&gt;&lt;year&gt;2005&lt;/year&gt;&lt;/dates&gt;&lt;urls&gt;&lt;related-urls&gt;&lt;url&gt;http://www.scopus.com/inward/record.url?eid=2-s2.0-11844305965&amp;amp;partnerID=40&amp;amp;md5=5ea9aa56869db17649db631ea48243a4&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2" w:tooltip="Jaffee, 2005 #187" w:history="1">
        <w:r w:rsidR="007B095A" w:rsidRPr="00B64636">
          <w:rPr>
            <w:rFonts w:ascii="Arial" w:hAnsi="Arial" w:cs="Arial"/>
            <w:noProof/>
            <w:sz w:val="22"/>
            <w:szCs w:val="22"/>
          </w:rPr>
          <w:t>Jaffee et al., 2005</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The degree of stress experienced related to each item is rated on a 5-point scale, from 1, “no stress at all,” to 5 “extremely stressful - more than I can handle.” </w:t>
      </w:r>
    </w:p>
    <w:p w14:paraId="49C28816" w14:textId="77777777" w:rsidR="00FB0389" w:rsidRPr="00B64636" w:rsidRDefault="00FB0389" w:rsidP="003F794E">
      <w:pPr>
        <w:rPr>
          <w:rFonts w:ascii="Arial" w:hAnsi="Arial" w:cs="Arial"/>
          <w:bCs/>
          <w:sz w:val="22"/>
          <w:szCs w:val="22"/>
        </w:rPr>
      </w:pPr>
    </w:p>
    <w:p w14:paraId="46EB9E2A" w14:textId="77777777" w:rsidR="00AE49C5" w:rsidRPr="00B64636" w:rsidRDefault="00AE49C5" w:rsidP="00FB0389">
      <w:pPr>
        <w:ind w:firstLine="360"/>
        <w:rPr>
          <w:rFonts w:ascii="Arial" w:hAnsi="Arial" w:cs="Arial"/>
          <w:sz w:val="22"/>
          <w:szCs w:val="22"/>
        </w:rPr>
      </w:pPr>
      <w:r w:rsidRPr="00B64636">
        <w:rPr>
          <w:rFonts w:ascii="Arial" w:hAnsi="Arial" w:cs="Arial"/>
          <w:bCs/>
          <w:sz w:val="22"/>
          <w:szCs w:val="22"/>
        </w:rPr>
        <w:t xml:space="preserve">In your day to day life, how much stress do you generally experience related to the following: </w:t>
      </w:r>
    </w:p>
    <w:p w14:paraId="581F99DB" w14:textId="77777777" w:rsidR="00AE49C5" w:rsidRPr="00B64636" w:rsidRDefault="00AE49C5" w:rsidP="003F794E">
      <w:pPr>
        <w:rPr>
          <w:rFonts w:ascii="Arial" w:hAnsi="Arial" w:cs="Arial"/>
          <w:bCs/>
          <w:sz w:val="22"/>
          <w:szCs w:val="22"/>
        </w:rPr>
      </w:pPr>
    </w:p>
    <w:p w14:paraId="4F5E5647" w14:textId="0D7C0803" w:rsidR="00F17866" w:rsidRPr="00B64636" w:rsidRDefault="00AE49C5" w:rsidP="00A07101">
      <w:pPr>
        <w:pStyle w:val="ListParagraph"/>
        <w:numPr>
          <w:ilvl w:val="0"/>
          <w:numId w:val="7"/>
        </w:numPr>
        <w:rPr>
          <w:rFonts w:ascii="Arial" w:hAnsi="Arial" w:cs="Arial"/>
          <w:sz w:val="22"/>
          <w:szCs w:val="22"/>
        </w:rPr>
      </w:pPr>
      <w:r w:rsidRPr="00B64636">
        <w:rPr>
          <w:rFonts w:ascii="Arial" w:hAnsi="Arial" w:cs="Arial"/>
          <w:bCs/>
          <w:sz w:val="22"/>
          <w:szCs w:val="22"/>
        </w:rPr>
        <w:t>In your day to day life, how much stress do you generally experience related to money or finances</w:t>
      </w:r>
      <w:r w:rsidR="00C718BB" w:rsidRPr="00B64636">
        <w:rPr>
          <w:rFonts w:ascii="Arial" w:hAnsi="Arial" w:cs="Arial"/>
          <w:bCs/>
          <w:sz w:val="22"/>
          <w:szCs w:val="22"/>
        </w:rPr>
        <w:t>?</w:t>
      </w:r>
      <w:r w:rsidRPr="00B64636">
        <w:rPr>
          <w:rFonts w:ascii="Arial" w:hAnsi="Arial" w:cs="Arial"/>
          <w:bCs/>
          <w:sz w:val="22"/>
          <w:szCs w:val="22"/>
        </w:rPr>
        <w:t xml:space="preserve"> </w:t>
      </w:r>
    </w:p>
    <w:p w14:paraId="7120B4F6" w14:textId="2617A89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CB3309" w14:textId="74AC24D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471A8E1" w14:textId="0B0E207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7687397" w14:textId="3800B02D"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D273602" w14:textId="0D738F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4FAF83" w14:textId="77777777" w:rsidR="00AE49C5" w:rsidRPr="00B64636" w:rsidRDefault="00AE49C5" w:rsidP="003F794E">
      <w:pPr>
        <w:rPr>
          <w:rFonts w:ascii="Arial" w:hAnsi="Arial" w:cs="Arial"/>
          <w:sz w:val="22"/>
          <w:szCs w:val="22"/>
        </w:rPr>
      </w:pPr>
    </w:p>
    <w:p w14:paraId="200D04B1" w14:textId="012B559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job satisfaction</w:t>
      </w:r>
      <w:r w:rsidR="00C718BB" w:rsidRPr="00B64636">
        <w:rPr>
          <w:rFonts w:ascii="Arial" w:hAnsi="Arial" w:cs="Arial"/>
          <w:bCs/>
          <w:sz w:val="22"/>
          <w:szCs w:val="22"/>
        </w:rPr>
        <w:t xml:space="preserve">? </w:t>
      </w:r>
    </w:p>
    <w:p w14:paraId="2E79B472" w14:textId="2558FE4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0C5175" w14:textId="6220DDBC"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99DB965" w14:textId="21E7689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DDFA8A" w14:textId="45A5176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8E11F02" w14:textId="6980292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F6F3CEA" w14:textId="74B8A439" w:rsidR="00EC3E42" w:rsidRPr="00B64636" w:rsidRDefault="00EC3E42"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Unemployed - Not Applicable</w:t>
      </w:r>
    </w:p>
    <w:p w14:paraId="3980956E" w14:textId="77777777" w:rsidR="00AE49C5" w:rsidRPr="00B64636" w:rsidRDefault="00AE49C5" w:rsidP="003F794E">
      <w:pPr>
        <w:rPr>
          <w:rFonts w:ascii="Arial" w:hAnsi="Arial" w:cs="Arial"/>
          <w:sz w:val="22"/>
          <w:szCs w:val="22"/>
        </w:rPr>
      </w:pPr>
    </w:p>
    <w:p w14:paraId="14F16E30" w14:textId="7680680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raising children/being a parent</w:t>
      </w:r>
      <w:r w:rsidR="00C718BB" w:rsidRPr="00B64636">
        <w:rPr>
          <w:rFonts w:ascii="Arial" w:hAnsi="Arial" w:cs="Arial"/>
          <w:bCs/>
          <w:sz w:val="22"/>
          <w:szCs w:val="22"/>
        </w:rPr>
        <w:t>?</w:t>
      </w:r>
    </w:p>
    <w:p w14:paraId="0D1CD705" w14:textId="6A8108BA"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 Stress</w:t>
      </w:r>
    </w:p>
    <w:p w14:paraId="26719B68" w14:textId="7338C8AB"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6F63AE49" w14:textId="6477470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E2207A0" w14:textId="4EED8C2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8B6E8C" w14:textId="0A2754A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21CE081" w14:textId="77777777" w:rsidR="00AE49C5" w:rsidRPr="00B64636" w:rsidRDefault="00AE49C5" w:rsidP="003F794E">
      <w:pPr>
        <w:rPr>
          <w:rFonts w:ascii="Arial" w:hAnsi="Arial" w:cs="Arial"/>
          <w:sz w:val="22"/>
          <w:szCs w:val="22"/>
        </w:rPr>
      </w:pPr>
    </w:p>
    <w:p w14:paraId="18DD8111" w14:textId="37231E39"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death, injury, or illness of someone close</w:t>
      </w:r>
      <w:r w:rsidR="00C718BB" w:rsidRPr="00B64636">
        <w:rPr>
          <w:rFonts w:ascii="Arial" w:hAnsi="Arial" w:cs="Arial"/>
          <w:bCs/>
          <w:sz w:val="22"/>
          <w:szCs w:val="22"/>
        </w:rPr>
        <w:t>?</w:t>
      </w:r>
    </w:p>
    <w:p w14:paraId="04AD389B" w14:textId="21E6FD8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461341B" w14:textId="359A129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018A037" w14:textId="72C81B2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BC71E7E" w14:textId="01C74B8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E9B0AC" w14:textId="55A9BDF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02B9BB7" w14:textId="77777777" w:rsidR="00AE49C5" w:rsidRPr="00B64636" w:rsidRDefault="00AE49C5" w:rsidP="003F794E">
      <w:pPr>
        <w:rPr>
          <w:rFonts w:ascii="Arial" w:hAnsi="Arial" w:cs="Arial"/>
          <w:bCs/>
          <w:sz w:val="22"/>
          <w:szCs w:val="22"/>
        </w:rPr>
      </w:pPr>
    </w:p>
    <w:p w14:paraId="14017E2B" w14:textId="594B3BB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w:t>
      </w:r>
      <w:r w:rsidR="00EC3E42" w:rsidRPr="00B64636">
        <w:rPr>
          <w:rFonts w:ascii="Arial" w:hAnsi="Arial" w:cs="Arial"/>
          <w:bCs/>
          <w:sz w:val="22"/>
          <w:szCs w:val="22"/>
        </w:rPr>
        <w:t xml:space="preserve"> housing or your living situation</w:t>
      </w:r>
      <w:r w:rsidR="00C718BB" w:rsidRPr="00B64636">
        <w:rPr>
          <w:rFonts w:ascii="Arial" w:hAnsi="Arial" w:cs="Arial"/>
          <w:bCs/>
          <w:sz w:val="22"/>
          <w:szCs w:val="22"/>
        </w:rPr>
        <w:t>?</w:t>
      </w:r>
    </w:p>
    <w:p w14:paraId="1852046D" w14:textId="6BEA1FA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D80840B" w14:textId="0FCD0F8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656678B" w14:textId="48D886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BCF3FA0" w14:textId="35A9F723"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8C8A7D3" w14:textId="547AD70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44DB4D87" w14:textId="77777777" w:rsidR="00AE49C5" w:rsidRPr="00B64636" w:rsidRDefault="00AE49C5" w:rsidP="003F794E">
      <w:pPr>
        <w:rPr>
          <w:rFonts w:ascii="Arial" w:hAnsi="Arial" w:cs="Arial"/>
          <w:sz w:val="22"/>
          <w:szCs w:val="22"/>
        </w:rPr>
      </w:pPr>
    </w:p>
    <w:p w14:paraId="2C3A01E5" w14:textId="363E88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physical health</w:t>
      </w:r>
      <w:r w:rsidR="00C718BB" w:rsidRPr="00B64636">
        <w:rPr>
          <w:rFonts w:ascii="Arial" w:hAnsi="Arial" w:cs="Arial"/>
          <w:bCs/>
          <w:sz w:val="22"/>
          <w:szCs w:val="22"/>
        </w:rPr>
        <w:t>?</w:t>
      </w:r>
    </w:p>
    <w:p w14:paraId="48677D77" w14:textId="0796FA50"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5451ED0" w14:textId="460D8456"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07BBF093" w14:textId="0F9AB6B4"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ome Stress</w:t>
      </w:r>
    </w:p>
    <w:p w14:paraId="5008F72A" w14:textId="3D5FDA9A"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Lot Of Stress</w:t>
      </w:r>
    </w:p>
    <w:p w14:paraId="02FEF634" w14:textId="21521D2A"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A37EA9B" w14:textId="77777777" w:rsidR="00AE49C5" w:rsidRPr="00B64636" w:rsidRDefault="00AE49C5" w:rsidP="003F794E">
      <w:pPr>
        <w:rPr>
          <w:rFonts w:ascii="Arial" w:hAnsi="Arial" w:cs="Arial"/>
          <w:sz w:val="22"/>
          <w:szCs w:val="22"/>
        </w:rPr>
      </w:pPr>
    </w:p>
    <w:p w14:paraId="1E2FFB41" w14:textId="17F98A7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lastRenderedPageBreak/>
        <w:t>In your day to day life, how much stress do you generally experience related to your neighborhood environment</w:t>
      </w:r>
      <w:r w:rsidR="00C718BB" w:rsidRPr="00B64636">
        <w:rPr>
          <w:rFonts w:ascii="Arial" w:hAnsi="Arial" w:cs="Arial"/>
          <w:bCs/>
          <w:sz w:val="22"/>
          <w:szCs w:val="22"/>
        </w:rPr>
        <w:t>?</w:t>
      </w:r>
    </w:p>
    <w:p w14:paraId="31C6A6E6" w14:textId="6635983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2CFD9C49" w14:textId="311D6C8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8616CBC" w14:textId="50D8EB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C9519B6" w14:textId="2CCCAEE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F084029" w14:textId="435DD85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A922974" w14:textId="77777777" w:rsidR="00AE49C5" w:rsidRPr="00B64636" w:rsidRDefault="00AE49C5" w:rsidP="003F794E">
      <w:pPr>
        <w:rPr>
          <w:rFonts w:ascii="Arial" w:hAnsi="Arial" w:cs="Arial"/>
          <w:bCs/>
          <w:sz w:val="22"/>
          <w:szCs w:val="22"/>
        </w:rPr>
      </w:pPr>
    </w:p>
    <w:p w14:paraId="044D28B4" w14:textId="5B41082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transportation</w:t>
      </w:r>
      <w:r w:rsidR="00C718BB" w:rsidRPr="00B64636">
        <w:rPr>
          <w:rFonts w:ascii="Arial" w:hAnsi="Arial" w:cs="Arial"/>
          <w:bCs/>
          <w:sz w:val="22"/>
          <w:szCs w:val="22"/>
        </w:rPr>
        <w:t>?</w:t>
      </w:r>
    </w:p>
    <w:p w14:paraId="1F1F218A" w14:textId="02422D7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8565BB1" w14:textId="3FD72B9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4083D62" w14:textId="3CAFEEE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B27DF9E" w14:textId="446D542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43BABCE4" w14:textId="31436C5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DED407B" w14:textId="77777777" w:rsidR="00AE49C5" w:rsidRPr="00B64636" w:rsidRDefault="00AE49C5" w:rsidP="003F794E">
      <w:pPr>
        <w:rPr>
          <w:rFonts w:ascii="Arial" w:hAnsi="Arial" w:cs="Arial"/>
          <w:sz w:val="22"/>
          <w:szCs w:val="22"/>
        </w:rPr>
      </w:pPr>
    </w:p>
    <w:p w14:paraId="41CF9DBA" w14:textId="68E3EBEE"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education</w:t>
      </w:r>
      <w:r w:rsidR="00C718BB" w:rsidRPr="00B64636">
        <w:rPr>
          <w:rFonts w:ascii="Arial" w:hAnsi="Arial" w:cs="Arial"/>
          <w:bCs/>
          <w:sz w:val="22"/>
          <w:szCs w:val="22"/>
        </w:rPr>
        <w:t>?</w:t>
      </w:r>
    </w:p>
    <w:p w14:paraId="54E2C9E7" w14:textId="02A0E4B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B687AE3" w14:textId="7173B59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23F1362" w14:textId="7F09817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8D763EE" w14:textId="2AB9E5C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A216653" w14:textId="38B14B94"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E5F2EDC" w14:textId="77777777" w:rsidR="00AE49C5" w:rsidRPr="00B64636" w:rsidRDefault="00AE49C5" w:rsidP="003F794E">
      <w:pPr>
        <w:rPr>
          <w:rFonts w:ascii="Arial" w:hAnsi="Arial" w:cs="Arial"/>
          <w:bCs/>
          <w:sz w:val="22"/>
          <w:szCs w:val="22"/>
        </w:rPr>
      </w:pPr>
    </w:p>
    <w:p w14:paraId="749563F1" w14:textId="0ADF0924"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marriage or romantic relationships</w:t>
      </w:r>
      <w:r w:rsidR="00C718BB" w:rsidRPr="00B64636">
        <w:rPr>
          <w:rFonts w:ascii="Arial" w:hAnsi="Arial" w:cs="Arial"/>
          <w:bCs/>
          <w:sz w:val="22"/>
          <w:szCs w:val="22"/>
        </w:rPr>
        <w:t>?</w:t>
      </w:r>
    </w:p>
    <w:p w14:paraId="22281355" w14:textId="04AD346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767A643D" w14:textId="03BFF96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5064797C" w14:textId="76CFE8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99577AB" w14:textId="2109935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61CAAFF" w14:textId="0766E1A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4D8C43E" w14:textId="77777777" w:rsidR="00AE49C5" w:rsidRPr="00B64636" w:rsidRDefault="00AE49C5" w:rsidP="003F794E">
      <w:pPr>
        <w:rPr>
          <w:rFonts w:ascii="Arial" w:hAnsi="Arial" w:cs="Arial"/>
          <w:sz w:val="22"/>
          <w:szCs w:val="22"/>
        </w:rPr>
      </w:pPr>
    </w:p>
    <w:p w14:paraId="0AED3C91" w14:textId="296E715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other family problems</w:t>
      </w:r>
      <w:r w:rsidR="00C718BB" w:rsidRPr="00B64636">
        <w:rPr>
          <w:rFonts w:ascii="Arial" w:hAnsi="Arial" w:cs="Arial"/>
          <w:bCs/>
          <w:sz w:val="22"/>
          <w:szCs w:val="22"/>
        </w:rPr>
        <w:t>?</w:t>
      </w:r>
    </w:p>
    <w:p w14:paraId="4A394970" w14:textId="10EB841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2C32176" w14:textId="3637E1B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E76230" w14:textId="18DBF90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1AEBFB9" w14:textId="49ECAA6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FE18D1" w14:textId="175201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A0AC006" w14:textId="77777777" w:rsidR="00FB0389" w:rsidRPr="00B64636" w:rsidRDefault="00FB0389" w:rsidP="003F794E">
      <w:pPr>
        <w:rPr>
          <w:rFonts w:ascii="Arial" w:hAnsi="Arial" w:cs="Arial"/>
          <w:bCs/>
          <w:sz w:val="22"/>
          <w:szCs w:val="22"/>
        </w:rPr>
      </w:pPr>
    </w:p>
    <w:p w14:paraId="49758590" w14:textId="0CFEC01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using public services</w:t>
      </w:r>
      <w:r w:rsidR="00C718BB" w:rsidRPr="00B64636">
        <w:rPr>
          <w:rFonts w:ascii="Arial" w:hAnsi="Arial" w:cs="Arial"/>
          <w:bCs/>
          <w:sz w:val="22"/>
          <w:szCs w:val="22"/>
        </w:rPr>
        <w:t>?</w:t>
      </w:r>
    </w:p>
    <w:p w14:paraId="3C91C7EB" w14:textId="4019A51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FAF5DB6" w14:textId="32DE959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AAD2B4" w14:textId="201D3A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45621716" w14:textId="1C4C35B8"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1C7CB5" w14:textId="32B5A7F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2E92429" w14:textId="77777777" w:rsidR="00AE49C5" w:rsidRPr="00B64636" w:rsidRDefault="00AE49C5" w:rsidP="003F794E">
      <w:pPr>
        <w:rPr>
          <w:rFonts w:ascii="Arial" w:hAnsi="Arial" w:cs="Arial"/>
          <w:bCs/>
          <w:sz w:val="22"/>
          <w:szCs w:val="22"/>
        </w:rPr>
      </w:pPr>
    </w:p>
    <w:p w14:paraId="251D3521" w14:textId="241D0A8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rime and violence</w:t>
      </w:r>
      <w:r w:rsidR="00C718BB" w:rsidRPr="00B64636">
        <w:rPr>
          <w:rFonts w:ascii="Arial" w:hAnsi="Arial" w:cs="Arial"/>
          <w:bCs/>
          <w:sz w:val="22"/>
          <w:szCs w:val="22"/>
        </w:rPr>
        <w:t>?</w:t>
      </w:r>
    </w:p>
    <w:p w14:paraId="6C8BEC9B" w14:textId="7DFA6E1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F00EA4C" w14:textId="0B5DAE9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1294657" w14:textId="23FF88A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77C648D" w14:textId="1D2B736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2A5342" w14:textId="26F6D10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C8E33E" w14:textId="77777777" w:rsidR="00AE49C5" w:rsidRPr="00B64636" w:rsidRDefault="00AE49C5" w:rsidP="003F794E">
      <w:pPr>
        <w:rPr>
          <w:rFonts w:ascii="Arial" w:hAnsi="Arial" w:cs="Arial"/>
          <w:bCs/>
          <w:sz w:val="22"/>
          <w:szCs w:val="22"/>
        </w:rPr>
      </w:pPr>
    </w:p>
    <w:p w14:paraId="49C29A50" w14:textId="0928B4E8"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gang activity</w:t>
      </w:r>
      <w:r w:rsidR="00C718BB" w:rsidRPr="00B64636">
        <w:rPr>
          <w:rFonts w:ascii="Arial" w:hAnsi="Arial" w:cs="Arial"/>
          <w:bCs/>
          <w:sz w:val="22"/>
          <w:szCs w:val="22"/>
        </w:rPr>
        <w:t>?</w:t>
      </w:r>
    </w:p>
    <w:p w14:paraId="49A6D244" w14:textId="65BD72C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FDD676D" w14:textId="2FE9EEF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BD58995" w14:textId="3C81B1C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A0BC976" w14:textId="568D1726" w:rsidR="00AE49C5" w:rsidRPr="00B64636" w:rsidRDefault="00AE49C5" w:rsidP="00FB0389">
      <w:pPr>
        <w:ind w:left="1440"/>
        <w:rPr>
          <w:rFonts w:ascii="Arial" w:hAnsi="Arial" w:cs="Arial"/>
          <w:sz w:val="22"/>
          <w:szCs w:val="22"/>
        </w:rPr>
      </w:pPr>
      <w:r w:rsidRPr="00B64636">
        <w:rPr>
          <w:rFonts w:ascii="Arial" w:hAnsi="Arial" w:cs="Arial"/>
          <w:bCs/>
          <w:sz w:val="22"/>
          <w:szCs w:val="22"/>
        </w:rPr>
        <w:lastRenderedPageBreak/>
        <w:t>4</w:t>
      </w:r>
      <w:r w:rsidR="00914FA9" w:rsidRPr="00B64636">
        <w:rPr>
          <w:rFonts w:ascii="Arial" w:hAnsi="Arial" w:cs="Arial"/>
          <w:sz w:val="22"/>
          <w:szCs w:val="22"/>
        </w:rPr>
        <w:t>,</w:t>
      </w:r>
      <w:r w:rsidRPr="00B64636">
        <w:rPr>
          <w:rFonts w:ascii="Arial" w:hAnsi="Arial" w:cs="Arial"/>
          <w:sz w:val="22"/>
          <w:szCs w:val="22"/>
        </w:rPr>
        <w:t>A Lot Of Stress</w:t>
      </w:r>
    </w:p>
    <w:p w14:paraId="513C6D69" w14:textId="7DBDE51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63E422B" w14:textId="77777777" w:rsidR="00AE49C5" w:rsidRPr="00B64636" w:rsidRDefault="00AE49C5" w:rsidP="003F794E">
      <w:pPr>
        <w:rPr>
          <w:rFonts w:ascii="Arial" w:hAnsi="Arial" w:cs="Arial"/>
          <w:bCs/>
          <w:sz w:val="22"/>
          <w:szCs w:val="22"/>
        </w:rPr>
      </w:pPr>
    </w:p>
    <w:p w14:paraId="6D7D2A1C" w14:textId="79B0EB0A"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experiences involving racism or discrimination</w:t>
      </w:r>
      <w:r w:rsidR="00C718BB" w:rsidRPr="00B64636">
        <w:rPr>
          <w:rFonts w:ascii="Arial" w:hAnsi="Arial" w:cs="Arial"/>
          <w:bCs/>
          <w:sz w:val="22"/>
          <w:szCs w:val="22"/>
        </w:rPr>
        <w:t>?</w:t>
      </w:r>
    </w:p>
    <w:p w14:paraId="75C560BD" w14:textId="7909BC5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01D3A82" w14:textId="058AC5CD"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C5A4CD7" w14:textId="37D2F08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F42B61C" w14:textId="32619D6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D51407E" w14:textId="65E0E4D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123DFF7" w14:textId="77777777" w:rsidR="00AE49C5" w:rsidRPr="00B64636" w:rsidRDefault="00AE49C5" w:rsidP="003F794E">
      <w:pPr>
        <w:rPr>
          <w:rFonts w:ascii="Arial" w:hAnsi="Arial" w:cs="Arial"/>
          <w:bCs/>
          <w:sz w:val="22"/>
          <w:szCs w:val="22"/>
        </w:rPr>
      </w:pPr>
    </w:p>
    <w:p w14:paraId="6853D76D" w14:textId="1335D8C5"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social life, social activities</w:t>
      </w:r>
      <w:r w:rsidR="00C718BB" w:rsidRPr="00B64636">
        <w:rPr>
          <w:rFonts w:ascii="Arial" w:hAnsi="Arial" w:cs="Arial"/>
          <w:bCs/>
          <w:sz w:val="22"/>
          <w:szCs w:val="22"/>
        </w:rPr>
        <w:t>?</w:t>
      </w:r>
    </w:p>
    <w:p w14:paraId="737C627C" w14:textId="7FB702A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5DB32DA" w14:textId="2AEEEED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3A75CA" w14:textId="2B4D339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EC5A0BE" w14:textId="4BC0723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EB49B7A" w14:textId="30EA32FF"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1BD53F0" w14:textId="77777777" w:rsidR="00AE49C5" w:rsidRPr="00B64636" w:rsidRDefault="00AE49C5" w:rsidP="003F794E">
      <w:pPr>
        <w:rPr>
          <w:rFonts w:ascii="Arial" w:hAnsi="Arial" w:cs="Arial"/>
          <w:bCs/>
          <w:sz w:val="22"/>
          <w:szCs w:val="22"/>
        </w:rPr>
      </w:pPr>
    </w:p>
    <w:p w14:paraId="3749F601" w14:textId="13C9B40B"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drugs or alcohol</w:t>
      </w:r>
      <w:r w:rsidR="00C718BB" w:rsidRPr="00B64636">
        <w:rPr>
          <w:rFonts w:ascii="Arial" w:hAnsi="Arial" w:cs="Arial"/>
          <w:bCs/>
          <w:sz w:val="22"/>
          <w:szCs w:val="22"/>
        </w:rPr>
        <w:t>?</w:t>
      </w:r>
    </w:p>
    <w:p w14:paraId="2B6F59B5" w14:textId="23B32F04"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69D14A52" w14:textId="2C1F5F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D1D1644" w14:textId="4AAA3F6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FEBE672" w14:textId="004EC0F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7F4A904" w14:textId="684D6AD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004ACD6" w14:textId="77777777" w:rsidR="00AE49C5" w:rsidRPr="00B64636" w:rsidRDefault="00AE49C5" w:rsidP="003F794E">
      <w:pPr>
        <w:rPr>
          <w:rFonts w:ascii="Arial" w:hAnsi="Arial" w:cs="Arial"/>
          <w:bCs/>
          <w:sz w:val="22"/>
          <w:szCs w:val="22"/>
        </w:rPr>
      </w:pPr>
    </w:p>
    <w:p w14:paraId="6E6751ED" w14:textId="3C0CBF7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ommunication or cultural conflicts</w:t>
      </w:r>
      <w:r w:rsidR="00C718BB" w:rsidRPr="00B64636">
        <w:rPr>
          <w:rFonts w:ascii="Arial" w:hAnsi="Arial" w:cs="Arial"/>
          <w:bCs/>
          <w:sz w:val="22"/>
          <w:szCs w:val="22"/>
        </w:rPr>
        <w:t>?</w:t>
      </w:r>
    </w:p>
    <w:p w14:paraId="0CBED62E" w14:textId="7D08B34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02B578A" w14:textId="51D214E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9C9FEC7" w14:textId="03792D5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5401A99" w14:textId="5ACD8F1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490E31" w14:textId="1AF74471" w:rsidR="00AE49C5" w:rsidRPr="00B64636" w:rsidRDefault="00AE49C5" w:rsidP="00FB0389">
      <w:pPr>
        <w:ind w:left="720" w:firstLine="72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8B22088" w14:textId="77777777" w:rsidR="00AE49C5" w:rsidRPr="00B64636" w:rsidRDefault="00AE49C5" w:rsidP="003F794E">
      <w:pPr>
        <w:rPr>
          <w:rFonts w:ascii="Arial" w:hAnsi="Arial" w:cs="Arial"/>
          <w:bCs/>
          <w:sz w:val="22"/>
          <w:szCs w:val="22"/>
        </w:rPr>
      </w:pPr>
    </w:p>
    <w:p w14:paraId="0496B3C3" w14:textId="501B39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family violence</w:t>
      </w:r>
      <w:r w:rsidR="00C718BB" w:rsidRPr="00B64636">
        <w:rPr>
          <w:rFonts w:ascii="Arial" w:hAnsi="Arial" w:cs="Arial"/>
          <w:bCs/>
          <w:sz w:val="22"/>
          <w:szCs w:val="22"/>
        </w:rPr>
        <w:t>?</w:t>
      </w:r>
    </w:p>
    <w:p w14:paraId="247AF5B7" w14:textId="1B0969C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C3137F6" w14:textId="532C097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73CA0F9" w14:textId="5B7475C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BF84AAB" w14:textId="1DD6E85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5576A2" w14:textId="589C79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CB50FFF" w14:textId="77777777" w:rsidR="00AE49C5" w:rsidRPr="00B64636" w:rsidRDefault="00AE49C5" w:rsidP="003F794E">
      <w:pPr>
        <w:rPr>
          <w:rFonts w:ascii="Arial" w:hAnsi="Arial" w:cs="Arial"/>
          <w:bCs/>
          <w:sz w:val="22"/>
          <w:szCs w:val="22"/>
        </w:rPr>
      </w:pPr>
    </w:p>
    <w:p w14:paraId="7933A018" w14:textId="3F6BD0ED"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racial groups not your own</w:t>
      </w:r>
      <w:r w:rsidR="00C718BB" w:rsidRPr="00B64636">
        <w:rPr>
          <w:rFonts w:ascii="Arial" w:hAnsi="Arial" w:cs="Arial"/>
          <w:bCs/>
          <w:sz w:val="22"/>
          <w:szCs w:val="22"/>
        </w:rPr>
        <w:t>?</w:t>
      </w:r>
    </w:p>
    <w:p w14:paraId="4C91BFAA" w14:textId="05F75EF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72BBD8" w14:textId="7E02131F"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9D1433" w14:textId="30A488B8"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F1CD459" w14:textId="331DC97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0B42C8" w14:textId="18C5E2A6"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B0DD470" w14:textId="77777777" w:rsidR="00AE49C5" w:rsidRPr="00B64636" w:rsidRDefault="00AE49C5" w:rsidP="003F794E">
      <w:pPr>
        <w:rPr>
          <w:rFonts w:ascii="Arial" w:hAnsi="Arial" w:cs="Arial"/>
          <w:bCs/>
          <w:sz w:val="22"/>
          <w:szCs w:val="22"/>
        </w:rPr>
      </w:pPr>
    </w:p>
    <w:p w14:paraId="3C9BA81A" w14:textId="263AEC7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police</w:t>
      </w:r>
      <w:r w:rsidR="00C718BB" w:rsidRPr="00B64636">
        <w:rPr>
          <w:rFonts w:ascii="Arial" w:hAnsi="Arial" w:cs="Arial"/>
          <w:bCs/>
          <w:sz w:val="22"/>
          <w:szCs w:val="22"/>
        </w:rPr>
        <w:t>?</w:t>
      </w:r>
    </w:p>
    <w:p w14:paraId="3A8CB800" w14:textId="7A94B1A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37BA793" w14:textId="35711C9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9D8887E" w14:textId="4F63295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F93EAA" w14:textId="2A36EAC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A8C7447" w14:textId="17DA39F3" w:rsidR="000937DB" w:rsidRPr="00B64636" w:rsidRDefault="00AE49C5" w:rsidP="007A6553">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w:t>
      </w:r>
      <w:r w:rsidR="007A6553" w:rsidRPr="00B64636">
        <w:rPr>
          <w:rFonts w:ascii="Arial" w:hAnsi="Arial" w:cs="Arial"/>
          <w:sz w:val="22"/>
          <w:szCs w:val="22"/>
        </w:rPr>
        <w:t>s</w:t>
      </w:r>
    </w:p>
    <w:p w14:paraId="405A200B" w14:textId="77777777" w:rsidR="000937DB" w:rsidRPr="00B64636" w:rsidRDefault="000937DB" w:rsidP="00FB0389">
      <w:pPr>
        <w:ind w:left="1440"/>
        <w:rPr>
          <w:rFonts w:ascii="Arial" w:hAnsi="Arial" w:cs="Arial"/>
          <w:sz w:val="22"/>
          <w:szCs w:val="22"/>
        </w:rPr>
      </w:pPr>
    </w:p>
    <w:p w14:paraId="58D7BF41" w14:textId="3D8D6472" w:rsidR="000E51D7" w:rsidRPr="00B64636" w:rsidRDefault="000E51D7" w:rsidP="00F976C6">
      <w:pPr>
        <w:pStyle w:val="Heading2"/>
        <w:jc w:val="center"/>
        <w:rPr>
          <w:i/>
        </w:rPr>
      </w:pPr>
      <w:bookmarkStart w:id="66" w:name="_Toc377394158"/>
      <w:bookmarkStart w:id="67" w:name="_Toc49423584"/>
      <w:r w:rsidRPr="00B64636">
        <w:rPr>
          <w:i/>
        </w:rPr>
        <w:t>Personal Victimization</w:t>
      </w:r>
      <w:bookmarkEnd w:id="66"/>
      <w:bookmarkEnd w:id="67"/>
    </w:p>
    <w:p w14:paraId="67D0F98D" w14:textId="77777777" w:rsidR="000E51D7" w:rsidRPr="00B64636" w:rsidRDefault="000E51D7" w:rsidP="0072094D">
      <w:pPr>
        <w:rPr>
          <w:rFonts w:ascii="Arial" w:hAnsi="Arial" w:cs="Arial"/>
          <w:iCs/>
          <w:sz w:val="22"/>
          <w:szCs w:val="22"/>
        </w:rPr>
      </w:pPr>
    </w:p>
    <w:p w14:paraId="0FF56AC7" w14:textId="170DCF93" w:rsidR="00F976C6" w:rsidRPr="00B64636" w:rsidRDefault="00F976C6" w:rsidP="00F976C6">
      <w:pPr>
        <w:ind w:left="360"/>
        <w:rPr>
          <w:rFonts w:ascii="Arial" w:hAnsi="Arial" w:cs="Arial"/>
          <w:iCs/>
          <w:sz w:val="22"/>
          <w:szCs w:val="22"/>
        </w:rPr>
      </w:pPr>
      <w:r w:rsidRPr="00B64636">
        <w:rPr>
          <w:rFonts w:ascii="Arial" w:hAnsi="Arial" w:cs="Arial"/>
          <w:i/>
          <w:iCs/>
          <w:sz w:val="22"/>
          <w:szCs w:val="22"/>
        </w:rPr>
        <w:t>Personal Victimization</w:t>
      </w:r>
      <w:r w:rsidRPr="00B64636">
        <w:rPr>
          <w:rFonts w:ascii="Arial" w:hAnsi="Arial" w:cs="Arial"/>
          <w:iCs/>
          <w:sz w:val="22"/>
          <w:szCs w:val="22"/>
        </w:rPr>
        <w:t xml:space="preserve"> will be assessed with three items asking about whether the participant experienced violence, such as a mugging, fight, or sexual assault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Sampson&lt;/Author&gt;&lt;Year&gt;1997&lt;/Year&gt;&lt;RecNum&gt;1207&lt;/RecNum&gt;&lt;DisplayText&gt;(Sampson, Raudenbush, &amp;amp; Earls, 1997)&lt;/DisplayText&gt;&lt;record&gt;&lt;rec-number&gt;1207&lt;/rec-number&gt;&lt;foreign-keys&gt;&lt;key app="EN" db-id="2trpde5v9e95efe20fm5d0dcfd5fp2ve92rd"&gt;1207&lt;/key&gt;&lt;/foreign-keys&gt;&lt;ref-type name="Journal Article"&gt;17&lt;/ref-type&gt;&lt;contributors&gt;&lt;authors&gt;&lt;author&gt;Sampson, R. J.&lt;/author&gt;&lt;author&gt;Raudenbush, S. W.&lt;/author&gt;&lt;author&gt;Earls, F.&lt;/author&gt;&lt;/authors&gt;&lt;/contributors&gt;&lt;titles&gt;&lt;title&gt;Neighborhoods and violent crime: A multilevel study of collective efficacy&lt;/title&gt;&lt;secondary-title&gt;Science&lt;/secondary-title&gt;&lt;/titles&gt;&lt;periodical&gt;&lt;full-title&gt;Science&lt;/full-title&gt;&lt;abbr-1&gt;Science&lt;/abbr-1&gt;&lt;abbr-2&gt;Science&lt;/abbr-2&gt;&lt;/periodical&gt;&lt;pages&gt;918-24&lt;/pages&gt;&lt;volume&gt;277&lt;/volume&gt;&lt;number&gt;5328&lt;/number&gt;&lt;dates&gt;&lt;year&gt;1997&lt;/year&gt;&lt;pub-dates&gt;&lt;date&gt;Aug 15&lt;/date&gt;&lt;/pub-dates&gt;&lt;/dates&gt;&lt;accession-num&gt;9252316&lt;/accession-num&gt;&lt;urls&gt;&lt;related-urls&gt;&lt;url&gt;http://ovidsp.ovid.com/ovidweb.cgi?T=JS&amp;amp;CSC=Y&amp;amp;NEWS=N&amp;amp;PAGE=fulltext&amp;amp;D=med4&amp;amp;AN=9252316&lt;/url&gt;&lt;/related-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9" w:tooltip="Sampson, 1997 #1207" w:history="1">
        <w:r w:rsidR="007B095A" w:rsidRPr="00B64636">
          <w:rPr>
            <w:rFonts w:ascii="Arial" w:hAnsi="Arial" w:cs="Arial"/>
            <w:iCs/>
            <w:noProof/>
            <w:sz w:val="22"/>
            <w:szCs w:val="22"/>
          </w:rPr>
          <w:t>Sampson, Raudenbush, &amp; Earls, 1997</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550E1B40" w14:textId="77777777" w:rsidR="00F976C6" w:rsidRPr="00B64636" w:rsidRDefault="00F976C6" w:rsidP="00F976C6">
      <w:pPr>
        <w:rPr>
          <w:rFonts w:ascii="Arial" w:hAnsi="Arial" w:cs="Arial"/>
          <w:sz w:val="22"/>
          <w:szCs w:val="22"/>
        </w:rPr>
      </w:pPr>
    </w:p>
    <w:p w14:paraId="1938409E" w14:textId="77777777" w:rsidR="00F976C6" w:rsidRPr="00B64636" w:rsidRDefault="00F976C6" w:rsidP="00F976C6">
      <w:pPr>
        <w:rPr>
          <w:rFonts w:ascii="Arial" w:hAnsi="Arial" w:cs="Arial"/>
          <w:sz w:val="22"/>
          <w:szCs w:val="22"/>
        </w:rPr>
      </w:pPr>
    </w:p>
    <w:p w14:paraId="1E13A320" w14:textId="65E497B0" w:rsidR="00F976C6" w:rsidRPr="00B64636" w:rsidRDefault="00170612"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Pr="00B64636">
        <w:rPr>
          <w:rFonts w:ascii="Arial" w:hAnsi="Arial" w:cs="Arial"/>
          <w:bCs/>
          <w:sz w:val="22"/>
          <w:szCs w:val="22"/>
        </w:rPr>
        <w:t>30 days</w:t>
      </w:r>
      <w:r w:rsidR="00F976C6" w:rsidRPr="00B64636">
        <w:rPr>
          <w:rFonts w:ascii="Arial" w:hAnsi="Arial" w:cs="Arial"/>
          <w:bCs/>
          <w:sz w:val="22"/>
          <w:szCs w:val="22"/>
        </w:rPr>
        <w:t>, has anyone used violence, such as in a mugging, fight, or sexual assault, against you?</w:t>
      </w:r>
    </w:p>
    <w:p w14:paraId="7265BF2A" w14:textId="55D2FA8E" w:rsidR="00F976C6" w:rsidRPr="00B64636" w:rsidRDefault="00F976C6" w:rsidP="00F976C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4463A578" w14:textId="19E2FA65" w:rsidR="00F976C6" w:rsidRPr="00B64636" w:rsidRDefault="00F976C6" w:rsidP="00F976C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DCFC622" w14:textId="77777777" w:rsidR="00F976C6" w:rsidRPr="00B64636" w:rsidRDefault="00F976C6" w:rsidP="00F976C6">
      <w:pPr>
        <w:pStyle w:val="ListParagraph"/>
        <w:rPr>
          <w:rFonts w:ascii="Arial" w:hAnsi="Arial" w:cs="Arial"/>
          <w:bCs/>
          <w:sz w:val="22"/>
          <w:szCs w:val="22"/>
        </w:rPr>
      </w:pPr>
    </w:p>
    <w:p w14:paraId="66F0E283" w14:textId="54A8BD2D" w:rsidR="00F976C6" w:rsidRPr="00B64636" w:rsidRDefault="00EA07E8"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00170612" w:rsidRPr="00B64636">
        <w:rPr>
          <w:rFonts w:ascii="Arial" w:hAnsi="Arial" w:cs="Arial"/>
          <w:bCs/>
          <w:sz w:val="22"/>
          <w:szCs w:val="22"/>
        </w:rPr>
        <w:t>30 day</w:t>
      </w:r>
      <w:r w:rsidRPr="00B64636">
        <w:rPr>
          <w:rFonts w:ascii="Arial" w:hAnsi="Arial" w:cs="Arial"/>
          <w:bCs/>
          <w:sz w:val="22"/>
          <w:szCs w:val="22"/>
        </w:rPr>
        <w:t>s</w:t>
      </w:r>
      <w:r w:rsidR="00F976C6" w:rsidRPr="00B64636">
        <w:rPr>
          <w:rFonts w:ascii="Arial" w:hAnsi="Arial" w:cs="Arial"/>
          <w:bCs/>
          <w:sz w:val="22"/>
          <w:szCs w:val="22"/>
        </w:rPr>
        <w:t>, how many times have you been a witness to acts of violence?</w:t>
      </w:r>
    </w:p>
    <w:p w14:paraId="422EA577" w14:textId="33ACC23E"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28E92F6" w14:textId="05A49E4B"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2A89AD9" w14:textId="17594797"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9492225" w14:textId="571C2300"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5AF9879" w14:textId="6D77AB36"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C7918D2" w14:textId="22F02C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BA1957" w14:textId="72DE9A58"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A6AEB67" w14:textId="60D40EEA"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2D5D596" w14:textId="424D050B"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06FCF69" w14:textId="1FC74F44"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C74A29F" w14:textId="3C389621"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18F7F70" w14:textId="61E45331"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49189EB7" w14:textId="77777777" w:rsidR="00F976C6" w:rsidRPr="00B64636" w:rsidRDefault="00F976C6" w:rsidP="00F976C6">
      <w:pPr>
        <w:pStyle w:val="ListParagraph"/>
        <w:rPr>
          <w:rFonts w:ascii="Arial" w:hAnsi="Arial" w:cs="Arial"/>
          <w:bCs/>
          <w:sz w:val="22"/>
          <w:szCs w:val="22"/>
        </w:rPr>
      </w:pPr>
    </w:p>
    <w:p w14:paraId="508DA0B4" w14:textId="384790F5" w:rsidR="00F976C6" w:rsidRPr="00B64636" w:rsidRDefault="00F976C6" w:rsidP="00F976C6">
      <w:pPr>
        <w:pStyle w:val="ListParagraph"/>
        <w:numPr>
          <w:ilvl w:val="0"/>
          <w:numId w:val="16"/>
        </w:numPr>
        <w:rPr>
          <w:rFonts w:ascii="Arial" w:hAnsi="Arial" w:cs="Arial"/>
          <w:bCs/>
          <w:sz w:val="22"/>
          <w:szCs w:val="22"/>
        </w:rPr>
      </w:pPr>
      <w:r w:rsidRPr="00B64636">
        <w:rPr>
          <w:rFonts w:ascii="Arial" w:hAnsi="Arial" w:cs="Arial"/>
          <w:bCs/>
          <w:sz w:val="22"/>
          <w:szCs w:val="22"/>
        </w:rPr>
        <w:t>In the past 6 months, how many times have you been a witness to acts of violence?</w:t>
      </w:r>
      <w:r w:rsidR="00170612" w:rsidRPr="00B64636">
        <w:rPr>
          <w:rFonts w:ascii="Arial" w:hAnsi="Arial" w:cs="Arial"/>
          <w:bCs/>
          <w:sz w:val="22"/>
          <w:szCs w:val="22"/>
        </w:rPr>
        <w:t xml:space="preserve"> (baseline and </w:t>
      </w:r>
      <w:proofErr w:type="gramStart"/>
      <w:r w:rsidR="00170612" w:rsidRPr="00B64636">
        <w:rPr>
          <w:rFonts w:ascii="Arial" w:hAnsi="Arial" w:cs="Arial"/>
          <w:bCs/>
          <w:sz w:val="22"/>
          <w:szCs w:val="22"/>
        </w:rPr>
        <w:t>6 month</w:t>
      </w:r>
      <w:proofErr w:type="gramEnd"/>
      <w:r w:rsidR="00170612" w:rsidRPr="00B64636">
        <w:rPr>
          <w:rFonts w:ascii="Arial" w:hAnsi="Arial" w:cs="Arial"/>
          <w:bCs/>
          <w:sz w:val="22"/>
          <w:szCs w:val="22"/>
        </w:rPr>
        <w:t xml:space="preserve"> follow-up only)</w:t>
      </w:r>
    </w:p>
    <w:p w14:paraId="645B0B81" w14:textId="0F586B86"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3D54635" w14:textId="4E21BCA9"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7F319C5" w14:textId="7F4F7615"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4309573" w14:textId="267209E7"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6E2326C" w14:textId="7FF2A992"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EB5244F" w14:textId="1B6051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63EEB0E" w14:textId="591A1755"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6CC3168" w14:textId="58FE0739"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2903AE5" w14:textId="2467EC67"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230546A" w14:textId="41E4E4F7"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323053B" w14:textId="05309E64"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18C6E0B" w14:textId="353920D2"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8C27807" w14:textId="27EAED80" w:rsidR="0072094D" w:rsidRPr="00B64636" w:rsidRDefault="0072094D" w:rsidP="001111BB">
      <w:pPr>
        <w:ind w:left="720"/>
        <w:rPr>
          <w:rFonts w:ascii="Arial" w:hAnsi="Arial" w:cs="Arial"/>
          <w:iCs/>
          <w:sz w:val="22"/>
          <w:szCs w:val="22"/>
        </w:rPr>
      </w:pPr>
    </w:p>
    <w:p w14:paraId="7AA60D08" w14:textId="3244FC16" w:rsidR="00726996" w:rsidRPr="00B64636" w:rsidRDefault="00726996" w:rsidP="001111BB">
      <w:pPr>
        <w:ind w:left="720"/>
        <w:rPr>
          <w:rFonts w:ascii="Arial" w:hAnsi="Arial" w:cs="Arial"/>
          <w:bCs/>
          <w:sz w:val="22"/>
          <w:szCs w:val="22"/>
        </w:rPr>
      </w:pPr>
      <w:r w:rsidRPr="00B64636">
        <w:rPr>
          <w:rFonts w:ascii="Arial" w:hAnsi="Arial" w:cs="Arial"/>
          <w:iCs/>
          <w:sz w:val="22"/>
          <w:szCs w:val="22"/>
        </w:rPr>
        <w:t xml:space="preserve">*Ask at Baseline, 1, 3,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visits.</w:t>
      </w:r>
    </w:p>
    <w:p w14:paraId="10DEA198" w14:textId="77777777" w:rsidR="001111BB" w:rsidRPr="00B64636" w:rsidRDefault="001111BB" w:rsidP="001111BB">
      <w:pPr>
        <w:ind w:left="720"/>
        <w:rPr>
          <w:rFonts w:ascii="Arial" w:hAnsi="Arial" w:cs="Arial"/>
          <w:bCs/>
          <w:sz w:val="22"/>
          <w:szCs w:val="22"/>
        </w:rPr>
      </w:pPr>
    </w:p>
    <w:p w14:paraId="7767BBD2" w14:textId="77777777" w:rsidR="00696CA8" w:rsidRPr="00B64636" w:rsidRDefault="00696CA8">
      <w:pPr>
        <w:widowControl/>
        <w:autoSpaceDE/>
        <w:autoSpaceDN/>
        <w:adjustRightInd/>
        <w:spacing w:after="200" w:line="276" w:lineRule="auto"/>
        <w:rPr>
          <w:rFonts w:ascii="Arial" w:hAnsi="Arial" w:cs="Arial"/>
          <w:b/>
          <w:sz w:val="22"/>
          <w:szCs w:val="22"/>
        </w:rPr>
      </w:pPr>
      <w:r w:rsidRPr="00B64636">
        <w:br w:type="page"/>
      </w:r>
    </w:p>
    <w:p w14:paraId="619D5B80" w14:textId="77777777" w:rsidR="00696CA8" w:rsidRPr="00B64636" w:rsidRDefault="00696CA8" w:rsidP="00832558">
      <w:pPr>
        <w:pStyle w:val="Heading2"/>
        <w:jc w:val="center"/>
        <w:rPr>
          <w:i/>
        </w:rPr>
      </w:pPr>
      <w:bookmarkStart w:id="68" w:name="_Toc49423585"/>
      <w:r w:rsidRPr="00B64636">
        <w:rPr>
          <w:i/>
        </w:rPr>
        <w:t>Perceived Stress Scale</w:t>
      </w:r>
      <w:bookmarkEnd w:id="68"/>
    </w:p>
    <w:p w14:paraId="6CCC3336" w14:textId="77777777" w:rsidR="00696CA8" w:rsidRPr="00B64636" w:rsidRDefault="00696CA8" w:rsidP="00696CA8">
      <w:pPr>
        <w:rPr>
          <w:rFonts w:ascii="Arial" w:hAnsi="Arial" w:cs="Arial"/>
          <w:bCs/>
          <w:i/>
          <w:sz w:val="22"/>
          <w:szCs w:val="22"/>
        </w:rPr>
      </w:pPr>
    </w:p>
    <w:p w14:paraId="70D5862A" w14:textId="609D4228" w:rsidR="00696CA8" w:rsidRPr="00B64636" w:rsidRDefault="00696CA8" w:rsidP="00696CA8">
      <w:pPr>
        <w:ind w:left="360"/>
        <w:jc w:val="both"/>
        <w:rPr>
          <w:rFonts w:ascii="Arial" w:hAnsi="Arial" w:cs="Arial"/>
          <w:bCs/>
          <w:sz w:val="22"/>
          <w:szCs w:val="22"/>
        </w:rPr>
      </w:pPr>
      <w:r w:rsidRPr="00B64636">
        <w:rPr>
          <w:rFonts w:ascii="Arial" w:hAnsi="Arial" w:cs="Arial"/>
          <w:bCs/>
          <w:sz w:val="22"/>
          <w:szCs w:val="22"/>
        </w:rPr>
        <w:t xml:space="preserve">The </w:t>
      </w:r>
      <w:r w:rsidRPr="00B64636">
        <w:rPr>
          <w:rFonts w:ascii="Arial" w:hAnsi="Arial" w:cs="Arial"/>
          <w:bCs/>
          <w:i/>
          <w:sz w:val="22"/>
          <w:szCs w:val="22"/>
        </w:rPr>
        <w:t xml:space="preserve">Perceived Stress Scale </w:t>
      </w:r>
      <w:r w:rsidRPr="00B64636">
        <w:rPr>
          <w:rFonts w:ascii="Arial" w:hAnsi="Arial" w:cs="Arial"/>
          <w:bCs/>
          <w:sz w:val="22"/>
          <w:szCs w:val="22"/>
        </w:rPr>
        <w:t xml:space="preserve">(PSS-SF) is a 4-item self-rating scale of perceived stress level during the past week </w:t>
      </w:r>
      <w:r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Cohen&lt;/Author&gt;&lt;Year&gt;1983&lt;/Year&gt;&lt;RecNum&gt;1202&lt;/RecNum&gt;&lt;DisplayText&gt;(S. 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7" w:tooltip="Cohen, 1983 #1202" w:history="1">
        <w:r w:rsidR="007B095A" w:rsidRPr="00B64636">
          <w:rPr>
            <w:rFonts w:ascii="Arial" w:hAnsi="Arial" w:cs="Arial"/>
            <w:bCs/>
            <w:noProof/>
            <w:sz w:val="22"/>
            <w:szCs w:val="22"/>
          </w:rPr>
          <w:t>S. Cohen, Kamarck, &amp; Mermelstein, 1983</w:t>
        </w:r>
      </w:hyperlink>
      <w:r w:rsidR="0048254D" w:rsidRPr="00B64636">
        <w:rPr>
          <w:rFonts w:ascii="Arial" w:hAnsi="Arial" w:cs="Arial"/>
          <w:bCs/>
          <w:noProof/>
          <w:sz w:val="22"/>
          <w:szCs w:val="22"/>
        </w:rPr>
        <w:t>)</w:t>
      </w:r>
      <w:r w:rsidRPr="00B64636">
        <w:rPr>
          <w:rFonts w:ascii="Arial" w:hAnsi="Arial" w:cs="Arial"/>
          <w:bCs/>
          <w:sz w:val="22"/>
          <w:szCs w:val="22"/>
        </w:rPr>
        <w:fldChar w:fldCharType="end"/>
      </w:r>
      <w:r w:rsidRPr="00B64636">
        <w:rPr>
          <w:rFonts w:ascii="Arial" w:hAnsi="Arial" w:cs="Arial"/>
          <w:bCs/>
          <w:sz w:val="22"/>
          <w:szCs w:val="22"/>
        </w:rPr>
        <w:t>. Items are rated on a five-point scale, and total scores may range from 0 to 16. Higher scores indicate greater perceived stress.</w:t>
      </w:r>
    </w:p>
    <w:p w14:paraId="4A88FA82" w14:textId="77777777" w:rsidR="00696CA8" w:rsidRPr="00B64636" w:rsidRDefault="00696CA8" w:rsidP="00696CA8">
      <w:pPr>
        <w:rPr>
          <w:rFonts w:ascii="Arial" w:hAnsi="Arial" w:cs="Arial"/>
          <w:sz w:val="22"/>
          <w:szCs w:val="22"/>
        </w:rPr>
      </w:pPr>
    </w:p>
    <w:p w14:paraId="03FF33CF" w14:textId="77777777" w:rsidR="00696CA8" w:rsidRPr="00B64636" w:rsidRDefault="00696CA8" w:rsidP="00696CA8">
      <w:pPr>
        <w:rPr>
          <w:rFonts w:ascii="Arial" w:hAnsi="Arial" w:cs="Arial"/>
          <w:sz w:val="22"/>
          <w:szCs w:val="22"/>
        </w:rPr>
      </w:pPr>
    </w:p>
    <w:p w14:paraId="707332DC" w14:textId="77777777" w:rsidR="00696CA8" w:rsidRPr="00B64636" w:rsidRDefault="00696CA8" w:rsidP="00696CA8">
      <w:pPr>
        <w:ind w:left="360"/>
        <w:rPr>
          <w:rFonts w:ascii="Arial" w:hAnsi="Arial" w:cs="Arial"/>
          <w:bCs/>
          <w:sz w:val="22"/>
          <w:szCs w:val="22"/>
        </w:rPr>
      </w:pPr>
      <w:r w:rsidRPr="00B64636">
        <w:rPr>
          <w:rFonts w:ascii="Arial" w:hAnsi="Arial" w:cs="Arial"/>
          <w:bCs/>
          <w:sz w:val="22"/>
          <w:szCs w:val="22"/>
        </w:rPr>
        <w:t>The questions in this scale ask you about your feelings and thoughts during the last week. In each case, please choose the response that corresponds to how often you felt or thought that certain way.</w:t>
      </w:r>
    </w:p>
    <w:p w14:paraId="0E7317A3" w14:textId="77777777" w:rsidR="00696CA8" w:rsidRPr="00B64636" w:rsidRDefault="00696CA8" w:rsidP="00696CA8">
      <w:pPr>
        <w:rPr>
          <w:rFonts w:ascii="Arial" w:hAnsi="Arial" w:cs="Arial"/>
          <w:sz w:val="22"/>
          <w:szCs w:val="22"/>
        </w:rPr>
      </w:pPr>
    </w:p>
    <w:p w14:paraId="705E897A"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you were unable to control the important things in your life?</w:t>
      </w:r>
    </w:p>
    <w:p w14:paraId="75CCEF2C" w14:textId="1BE5DFAB"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20073BA" w14:textId="5CC262E2"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76649370" w14:textId="2858680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0B792CF9" w14:textId="629C5612"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BEF48B" w14:textId="229ED5D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32B85928" w14:textId="77777777" w:rsidR="00696CA8" w:rsidRPr="00B64636" w:rsidRDefault="00696CA8" w:rsidP="00696CA8">
      <w:pPr>
        <w:rPr>
          <w:rFonts w:ascii="Arial" w:hAnsi="Arial" w:cs="Arial"/>
          <w:sz w:val="22"/>
          <w:szCs w:val="22"/>
        </w:rPr>
      </w:pPr>
    </w:p>
    <w:p w14:paraId="6541132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confident about your ability to handle your personal problems?</w:t>
      </w:r>
    </w:p>
    <w:p w14:paraId="0C885473" w14:textId="427E8920"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651C89BB" w14:textId="0B5F594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12DCAF7E" w14:textId="63F1E684"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7451F1C" w14:textId="52254658"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1C740B2" w14:textId="7B08897D"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0409F078" w14:textId="77777777" w:rsidR="00696CA8" w:rsidRPr="00B64636" w:rsidRDefault="00696CA8" w:rsidP="00696CA8">
      <w:pPr>
        <w:rPr>
          <w:rFonts w:ascii="Arial" w:hAnsi="Arial" w:cs="Arial"/>
          <w:bCs/>
          <w:sz w:val="22"/>
          <w:szCs w:val="22"/>
        </w:rPr>
      </w:pPr>
    </w:p>
    <w:p w14:paraId="0C5ACC31"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things were going your way?</w:t>
      </w:r>
    </w:p>
    <w:p w14:paraId="125827CE" w14:textId="118F735A"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AFBBF8F" w14:textId="47490FB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06F0B3DC" w14:textId="58EDFA3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B30A968" w14:textId="3CA5C68F"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4DFD43E" w14:textId="3EBF31F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9DE4A14" w14:textId="77777777" w:rsidR="00696CA8" w:rsidRPr="00B64636" w:rsidRDefault="00696CA8" w:rsidP="00696CA8">
      <w:pPr>
        <w:rPr>
          <w:rFonts w:ascii="Arial" w:hAnsi="Arial" w:cs="Arial"/>
          <w:bCs/>
          <w:sz w:val="22"/>
          <w:szCs w:val="22"/>
        </w:rPr>
      </w:pPr>
    </w:p>
    <w:p w14:paraId="6FCCCF5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difficulties were piling up so high that you could not overcome them?</w:t>
      </w:r>
    </w:p>
    <w:p w14:paraId="1F3AE991" w14:textId="47ECBEA6"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21F128E" w14:textId="605AD20D"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D1791DF" w14:textId="17391E35"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C44125F" w14:textId="054896CC"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1A8191D1" w14:textId="4CCDC4C9"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55BC5B0F" w14:textId="77777777" w:rsidR="009F3301" w:rsidRPr="00B64636" w:rsidRDefault="009F3301" w:rsidP="008A2957">
      <w:pPr>
        <w:pStyle w:val="Heading1"/>
        <w:jc w:val="center"/>
      </w:pPr>
    </w:p>
    <w:p w14:paraId="29C402CD" w14:textId="77777777" w:rsidR="009F3301" w:rsidRPr="00B64636" w:rsidRDefault="009F3301" w:rsidP="009F3301">
      <w:pPr>
        <w:pStyle w:val="Heading2"/>
        <w:jc w:val="center"/>
        <w:rPr>
          <w:rFonts w:eastAsiaTheme="minorHAnsi"/>
        </w:rPr>
      </w:pPr>
      <w:bookmarkStart w:id="69" w:name="_Toc448749610"/>
    </w:p>
    <w:p w14:paraId="5FAC341C" w14:textId="77777777" w:rsidR="009F3301" w:rsidRPr="00B64636" w:rsidRDefault="009F3301" w:rsidP="009F3301">
      <w:pPr>
        <w:pStyle w:val="Heading2"/>
        <w:jc w:val="center"/>
        <w:rPr>
          <w:rFonts w:eastAsiaTheme="minorHAnsi"/>
        </w:rPr>
      </w:pPr>
    </w:p>
    <w:p w14:paraId="6C57F481" w14:textId="77777777" w:rsidR="009F3301" w:rsidRPr="00B64636" w:rsidRDefault="009F3301" w:rsidP="009F3301">
      <w:pPr>
        <w:pStyle w:val="Heading2"/>
        <w:jc w:val="center"/>
        <w:rPr>
          <w:rFonts w:eastAsiaTheme="minorHAnsi"/>
        </w:rPr>
      </w:pPr>
    </w:p>
    <w:p w14:paraId="054BED02" w14:textId="77777777" w:rsidR="009F3301" w:rsidRPr="00B64636" w:rsidRDefault="009F3301" w:rsidP="009F3301">
      <w:pPr>
        <w:pStyle w:val="Heading2"/>
        <w:jc w:val="center"/>
        <w:rPr>
          <w:rFonts w:eastAsiaTheme="minorHAnsi"/>
        </w:rPr>
      </w:pPr>
    </w:p>
    <w:p w14:paraId="4CD007D2" w14:textId="77777777" w:rsidR="009F3301" w:rsidRPr="00B64636" w:rsidRDefault="009F3301" w:rsidP="009F3301">
      <w:pPr>
        <w:pStyle w:val="Heading2"/>
        <w:jc w:val="center"/>
        <w:rPr>
          <w:rFonts w:eastAsiaTheme="minorHAnsi"/>
        </w:rPr>
      </w:pPr>
    </w:p>
    <w:p w14:paraId="63C8CF90" w14:textId="77777777" w:rsidR="009F3301" w:rsidRPr="00B64636" w:rsidRDefault="009F3301" w:rsidP="009F3301">
      <w:pPr>
        <w:pStyle w:val="Heading2"/>
        <w:jc w:val="center"/>
        <w:rPr>
          <w:rFonts w:eastAsiaTheme="minorHAnsi"/>
        </w:rPr>
      </w:pPr>
    </w:p>
    <w:p w14:paraId="29CFC412" w14:textId="77777777" w:rsidR="009F3301" w:rsidRPr="00B64636" w:rsidRDefault="009F3301" w:rsidP="009F3301">
      <w:pPr>
        <w:pStyle w:val="Heading2"/>
        <w:jc w:val="center"/>
        <w:rPr>
          <w:rFonts w:eastAsiaTheme="minorHAnsi"/>
        </w:rPr>
      </w:pPr>
    </w:p>
    <w:p w14:paraId="22A1AA93" w14:textId="77777777" w:rsidR="009F3301" w:rsidRPr="00B64636" w:rsidRDefault="009F3301" w:rsidP="009F3301">
      <w:pPr>
        <w:pStyle w:val="Heading2"/>
        <w:jc w:val="center"/>
        <w:rPr>
          <w:rFonts w:eastAsiaTheme="minorHAnsi"/>
        </w:rPr>
      </w:pPr>
    </w:p>
    <w:p w14:paraId="2F19A08C" w14:textId="77777777" w:rsidR="009F3301" w:rsidRPr="00B64636" w:rsidRDefault="009F3301" w:rsidP="009F3301">
      <w:pPr>
        <w:pStyle w:val="Heading2"/>
        <w:jc w:val="center"/>
        <w:rPr>
          <w:rFonts w:eastAsiaTheme="minorHAnsi"/>
        </w:rPr>
      </w:pPr>
    </w:p>
    <w:p w14:paraId="0530D7DB" w14:textId="77777777" w:rsidR="009F3301" w:rsidRPr="00B64636" w:rsidRDefault="009F3301" w:rsidP="009F3301">
      <w:pPr>
        <w:pStyle w:val="Heading2"/>
        <w:jc w:val="center"/>
        <w:rPr>
          <w:rFonts w:eastAsiaTheme="minorHAnsi"/>
        </w:rPr>
      </w:pPr>
    </w:p>
    <w:p w14:paraId="3DD59A7D" w14:textId="77777777" w:rsidR="009F3301" w:rsidRPr="00B64636" w:rsidRDefault="009F3301" w:rsidP="009F3301">
      <w:pPr>
        <w:pStyle w:val="Heading2"/>
        <w:jc w:val="center"/>
        <w:rPr>
          <w:rFonts w:eastAsiaTheme="minorHAnsi"/>
        </w:rPr>
      </w:pPr>
    </w:p>
    <w:p w14:paraId="4D123D08" w14:textId="77777777" w:rsidR="009F3301" w:rsidRPr="00B64636" w:rsidRDefault="009F3301" w:rsidP="009F3301">
      <w:pPr>
        <w:pStyle w:val="Heading2"/>
        <w:jc w:val="center"/>
        <w:rPr>
          <w:rFonts w:eastAsiaTheme="minorHAnsi"/>
        </w:rPr>
      </w:pPr>
    </w:p>
    <w:p w14:paraId="024153BE" w14:textId="77777777" w:rsidR="009F3301" w:rsidRPr="00B64636" w:rsidRDefault="009F3301" w:rsidP="00170612">
      <w:pPr>
        <w:rPr>
          <w:rFonts w:eastAsiaTheme="minorHAnsi"/>
        </w:rPr>
      </w:pPr>
    </w:p>
    <w:p w14:paraId="4FBC34C5" w14:textId="77777777" w:rsidR="009F3301" w:rsidRPr="00B64636" w:rsidRDefault="009F3301" w:rsidP="009F3301">
      <w:pPr>
        <w:pStyle w:val="Heading2"/>
        <w:jc w:val="center"/>
        <w:rPr>
          <w:rFonts w:eastAsiaTheme="minorHAnsi"/>
        </w:rPr>
      </w:pPr>
    </w:p>
    <w:p w14:paraId="35FE1F73" w14:textId="77777777" w:rsidR="009F3301" w:rsidRPr="00B64636" w:rsidRDefault="009F3301" w:rsidP="009F3301">
      <w:pPr>
        <w:pStyle w:val="Heading2"/>
        <w:jc w:val="center"/>
        <w:rPr>
          <w:rFonts w:eastAsiaTheme="minorHAnsi"/>
        </w:rPr>
      </w:pPr>
      <w:bookmarkStart w:id="70" w:name="_Toc49423586"/>
      <w:r w:rsidRPr="00B64636">
        <w:rPr>
          <w:rFonts w:eastAsiaTheme="minorHAnsi"/>
        </w:rPr>
        <w:t>Distress Tolerance Scale (DTS)</w:t>
      </w:r>
      <w:bookmarkEnd w:id="69"/>
      <w:bookmarkEnd w:id="70"/>
    </w:p>
    <w:p w14:paraId="71093FD0" w14:textId="77777777" w:rsidR="009F3301" w:rsidRPr="00B64636" w:rsidRDefault="009F3301" w:rsidP="009F3301"/>
    <w:p w14:paraId="0AE201E1"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The </w:t>
      </w:r>
      <w:r w:rsidRPr="00B64636">
        <w:rPr>
          <w:rFonts w:ascii="Arial" w:eastAsiaTheme="minorHAnsi" w:hAnsi="Arial" w:cs="Arial"/>
          <w:i/>
          <w:iCs/>
          <w:sz w:val="22"/>
          <w:szCs w:val="22"/>
        </w:rPr>
        <w:t xml:space="preserve">Distress Tolerance Scale (DTS) </w:t>
      </w:r>
      <w:r w:rsidRPr="00B64636">
        <w:rPr>
          <w:rFonts w:ascii="Arial" w:eastAsiaTheme="minorHAnsi" w:hAnsi="Arial" w:cs="Arial"/>
          <w:sz w:val="22"/>
          <w:szCs w:val="22"/>
        </w:rPr>
        <w:t xml:space="preserve">is a 16-item self-report measure of emotional distress tolerance. Distress tolerance is defined as one’s ability to withstand emotional distress, and low distress tolerance has been associated with a variety of health behaviors. (e.g., substance use; Simons &amp;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2005). The DTS uses a five-point scale with higher scores indicating higher levels of distress tolerance. It has been shown to have high discriminant and convergent validity and to be relatively stable over a </w:t>
      </w:r>
      <w:proofErr w:type="gramStart"/>
      <w:r w:rsidRPr="00B64636">
        <w:rPr>
          <w:rFonts w:ascii="Arial" w:eastAsiaTheme="minorHAnsi" w:hAnsi="Arial" w:cs="Arial"/>
          <w:sz w:val="22"/>
          <w:szCs w:val="22"/>
        </w:rPr>
        <w:t>six month</w:t>
      </w:r>
      <w:proofErr w:type="gramEnd"/>
      <w:r w:rsidRPr="00B64636">
        <w:rPr>
          <w:rFonts w:ascii="Arial" w:eastAsiaTheme="minorHAnsi" w:hAnsi="Arial" w:cs="Arial"/>
          <w:sz w:val="22"/>
          <w:szCs w:val="22"/>
        </w:rPr>
        <w:t xml:space="preserve"> period. This information will be helpful for describing the study sample and understanding psychological stressors.</w:t>
      </w:r>
    </w:p>
    <w:p w14:paraId="1B6EDD32" w14:textId="77777777" w:rsidR="009F3301" w:rsidRPr="00B64636" w:rsidRDefault="009F3301" w:rsidP="009F3301">
      <w:pPr>
        <w:keepNext/>
        <w:rPr>
          <w:rFonts w:ascii="Arial" w:eastAsiaTheme="minorHAnsi" w:hAnsi="Arial" w:cs="Arial"/>
          <w:sz w:val="22"/>
          <w:szCs w:val="22"/>
        </w:rPr>
      </w:pPr>
    </w:p>
    <w:p w14:paraId="0728937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Simons JS,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RM. The distress tolerance scale: Development and validation of a self-report measure. Motivation and Emotion, 2005; 29: 83–102.</w:t>
      </w:r>
    </w:p>
    <w:p w14:paraId="3AAD2C72" w14:textId="77777777" w:rsidR="009F3301" w:rsidRPr="00B64636" w:rsidRDefault="009F3301" w:rsidP="009F3301">
      <w:pPr>
        <w:widowControl/>
        <w:rPr>
          <w:rFonts w:ascii="Arial" w:eastAsiaTheme="minorHAnsi" w:hAnsi="Arial" w:cs="Arial"/>
          <w:sz w:val="22"/>
          <w:szCs w:val="22"/>
        </w:rPr>
      </w:pPr>
    </w:p>
    <w:p w14:paraId="208ED574" w14:textId="77777777" w:rsidR="009F3301" w:rsidRPr="00B64636" w:rsidRDefault="009F3301" w:rsidP="009F3301">
      <w:pPr>
        <w:widowControl/>
        <w:rPr>
          <w:rFonts w:ascii="Arial" w:hAnsi="Arial" w:cs="Arial"/>
          <w:sz w:val="22"/>
          <w:szCs w:val="22"/>
        </w:rPr>
      </w:pPr>
      <w:r w:rsidRPr="00B64636">
        <w:rPr>
          <w:rFonts w:ascii="Arial" w:hAnsi="Arial" w:cs="Arial"/>
          <w:sz w:val="22"/>
          <w:szCs w:val="22"/>
        </w:rPr>
        <w:t>Instructions to participant: Select the most accurate answer.</w:t>
      </w:r>
    </w:p>
    <w:p w14:paraId="229F73EC" w14:textId="77777777" w:rsidR="009F3301" w:rsidRPr="00B64636" w:rsidRDefault="009F3301" w:rsidP="009F3301">
      <w:pPr>
        <w:widowControl/>
        <w:rPr>
          <w:rFonts w:ascii="Arial" w:hAnsi="Arial" w:cs="Arial"/>
          <w:sz w:val="22"/>
          <w:szCs w:val="22"/>
        </w:rPr>
      </w:pPr>
    </w:p>
    <w:p w14:paraId="5A2EE1BA"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 Feeling distressed or upset is unbearable to me.</w:t>
      </w:r>
    </w:p>
    <w:p w14:paraId="539670DD" w14:textId="076DB2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D74B563" w14:textId="1666AC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115F6E69" w14:textId="7BF5757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51B64A6" w14:textId="12A7EF1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6F0F81D" w14:textId="4F8CC45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 </w:t>
      </w:r>
    </w:p>
    <w:p w14:paraId="756B5922" w14:textId="77777777" w:rsidR="009F3301" w:rsidRPr="00B64636" w:rsidRDefault="009F3301" w:rsidP="009F3301">
      <w:pPr>
        <w:widowControl/>
        <w:rPr>
          <w:rFonts w:ascii="Arial" w:eastAsiaTheme="minorHAnsi" w:hAnsi="Arial" w:cs="Arial"/>
          <w:sz w:val="22"/>
          <w:szCs w:val="22"/>
        </w:rPr>
      </w:pPr>
    </w:p>
    <w:p w14:paraId="32475D1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2. When I feel distressed or upset, all I can think about is how bad I feel.</w:t>
      </w:r>
    </w:p>
    <w:p w14:paraId="76CA4EC8" w14:textId="6654F5C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A3D474A" w14:textId="64669C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BE4CCCF" w14:textId="4F81667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391DC66" w14:textId="324515C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0DC0D534" w14:textId="1F61941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39BFDC72" w14:textId="77777777" w:rsidR="009F3301" w:rsidRPr="00B64636" w:rsidRDefault="009F3301" w:rsidP="009F3301">
      <w:pPr>
        <w:widowControl/>
        <w:rPr>
          <w:rFonts w:ascii="Arial" w:eastAsiaTheme="minorHAnsi" w:hAnsi="Arial" w:cs="Arial"/>
          <w:sz w:val="22"/>
          <w:szCs w:val="22"/>
        </w:rPr>
      </w:pPr>
    </w:p>
    <w:p w14:paraId="1078CFDE"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3. I can’t handle feeling distressed or upset.</w:t>
      </w:r>
    </w:p>
    <w:p w14:paraId="05CB31F2" w14:textId="7D7B088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F47D087" w14:textId="7403ED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17AD0C" w14:textId="55A8FD4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45695AD" w14:textId="4F09A7F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8B8F266" w14:textId="407DB5C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1A382A1E" w14:textId="77777777" w:rsidR="009F3301" w:rsidRPr="00B64636" w:rsidRDefault="009F3301" w:rsidP="009F3301">
      <w:pPr>
        <w:widowControl/>
        <w:rPr>
          <w:rFonts w:ascii="Arial" w:eastAsiaTheme="minorHAnsi" w:hAnsi="Arial" w:cs="Arial"/>
          <w:sz w:val="22"/>
          <w:szCs w:val="22"/>
        </w:rPr>
      </w:pPr>
    </w:p>
    <w:p w14:paraId="77B48C6C"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4. My feelings of distress are so intense that they completely take over.</w:t>
      </w:r>
    </w:p>
    <w:p w14:paraId="647C0F08" w14:textId="31B26CB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659933B" w14:textId="2501FD9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571F26F" w14:textId="5869E0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F6E6869" w14:textId="70DED76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9A8670C" w14:textId="2FFA34C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4C862E92" w14:textId="77777777" w:rsidR="009F3301" w:rsidRPr="00B64636" w:rsidRDefault="009F3301" w:rsidP="009F3301">
      <w:pPr>
        <w:widowControl/>
        <w:rPr>
          <w:rFonts w:ascii="Arial" w:eastAsiaTheme="minorHAnsi" w:hAnsi="Arial" w:cs="Arial"/>
          <w:sz w:val="22"/>
          <w:szCs w:val="22"/>
        </w:rPr>
      </w:pPr>
    </w:p>
    <w:p w14:paraId="52B57094"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5. There’s nothing worse than feeling distressed or upset.</w:t>
      </w:r>
    </w:p>
    <w:p w14:paraId="15ACB9EE" w14:textId="2CC69B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E65A2F9" w14:textId="5A509FE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C29F72F" w14:textId="62128A3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0FC9FEA" w14:textId="7C4DA6D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68FA5AD" w14:textId="4A0662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FD3DD9A" w14:textId="77777777" w:rsidR="009F3301" w:rsidRPr="00B64636" w:rsidRDefault="009F3301" w:rsidP="009F3301">
      <w:pPr>
        <w:widowControl/>
        <w:rPr>
          <w:rFonts w:ascii="Arial" w:eastAsiaTheme="minorHAnsi" w:hAnsi="Arial" w:cs="Arial"/>
          <w:sz w:val="22"/>
          <w:szCs w:val="22"/>
        </w:rPr>
      </w:pPr>
    </w:p>
    <w:p w14:paraId="6DE92B2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6. My feelings of distress or being upset are just an acceptable part of life.</w:t>
      </w:r>
    </w:p>
    <w:p w14:paraId="252A02BD" w14:textId="7208D3B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7B7D8B6" w14:textId="57B0239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301A5F8" w14:textId="1B527CE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148EB7E" w14:textId="468F49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57F16CA" w14:textId="020345D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79A314E" w14:textId="77777777" w:rsidR="009F3301" w:rsidRPr="00B64636" w:rsidRDefault="009F3301" w:rsidP="009F3301">
      <w:pPr>
        <w:widowControl/>
        <w:ind w:firstLine="720"/>
        <w:rPr>
          <w:rFonts w:ascii="Arial" w:eastAsiaTheme="minorHAnsi" w:hAnsi="Arial" w:cs="Arial"/>
          <w:sz w:val="22"/>
          <w:szCs w:val="22"/>
        </w:rPr>
      </w:pPr>
    </w:p>
    <w:p w14:paraId="416242B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7. I can tolerate being distressed or upset as well as most people.</w:t>
      </w:r>
    </w:p>
    <w:p w14:paraId="71A66E53" w14:textId="529BCFA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8E34C0F" w14:textId="3E7A25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2E9901F" w14:textId="6EFD2BD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54AE9B4" w14:textId="018896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5F45C36" w14:textId="6FEF5A3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A823179" w14:textId="77777777" w:rsidR="009F3301" w:rsidRPr="00B64636" w:rsidRDefault="009F3301" w:rsidP="009F3301">
      <w:pPr>
        <w:widowControl/>
        <w:ind w:firstLine="720"/>
        <w:rPr>
          <w:rFonts w:ascii="Arial" w:eastAsiaTheme="minorHAnsi" w:hAnsi="Arial" w:cs="Arial"/>
          <w:sz w:val="22"/>
          <w:szCs w:val="22"/>
        </w:rPr>
      </w:pPr>
    </w:p>
    <w:p w14:paraId="4FB0CF17"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8. My feelings of distress or being upset are not acceptable.  </w:t>
      </w:r>
    </w:p>
    <w:p w14:paraId="4D0580EB" w14:textId="4C65A0A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72F8FDC" w14:textId="71D087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6AED89E" w14:textId="67F39D5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CB8FC3E" w14:textId="07E9255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FB19E00" w14:textId="164A87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C077124" w14:textId="77777777" w:rsidR="009F3301" w:rsidRPr="00B64636" w:rsidRDefault="009F3301" w:rsidP="009F3301">
      <w:pPr>
        <w:widowControl/>
        <w:ind w:firstLine="720"/>
        <w:rPr>
          <w:rFonts w:ascii="Arial" w:eastAsiaTheme="minorHAnsi" w:hAnsi="Arial" w:cs="Arial"/>
          <w:sz w:val="22"/>
          <w:szCs w:val="22"/>
        </w:rPr>
      </w:pPr>
    </w:p>
    <w:p w14:paraId="248C57C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9. I’ll do anything to avoid feeling distressed or upset.</w:t>
      </w:r>
    </w:p>
    <w:p w14:paraId="370F739C" w14:textId="442AB3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6D3021C" w14:textId="3540389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04CF3A" w14:textId="7BC76A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7B8EC2DA" w14:textId="2C54FBD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2ED61CC8" w14:textId="534E448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71AFA99" w14:textId="77777777" w:rsidR="009F3301" w:rsidRPr="00B64636" w:rsidRDefault="009F3301" w:rsidP="009F3301">
      <w:pPr>
        <w:widowControl/>
        <w:ind w:firstLine="720"/>
        <w:rPr>
          <w:rFonts w:ascii="Arial" w:eastAsiaTheme="minorHAnsi" w:hAnsi="Arial" w:cs="Arial"/>
          <w:sz w:val="22"/>
          <w:szCs w:val="22"/>
        </w:rPr>
      </w:pPr>
    </w:p>
    <w:p w14:paraId="110CA689"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0. Other people seem to be able to tolerate feeling distressed or upset better than I can.</w:t>
      </w:r>
    </w:p>
    <w:p w14:paraId="2D5D9F47" w14:textId="7CA84F6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BB42189" w14:textId="5FFA0FA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776E32" w14:textId="17369A2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28CB3D85" w14:textId="24C3F3D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803EA7D" w14:textId="0C6EC27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94788B6" w14:textId="77777777" w:rsidR="009F3301" w:rsidRPr="00B64636" w:rsidRDefault="009F3301" w:rsidP="009F3301">
      <w:pPr>
        <w:widowControl/>
        <w:ind w:firstLine="720"/>
        <w:rPr>
          <w:rFonts w:ascii="Arial" w:eastAsiaTheme="minorHAnsi" w:hAnsi="Arial" w:cs="Arial"/>
          <w:sz w:val="22"/>
          <w:szCs w:val="22"/>
        </w:rPr>
      </w:pPr>
    </w:p>
    <w:p w14:paraId="78549D0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1. Being distressed or upset is always a major ordeal for me.</w:t>
      </w:r>
    </w:p>
    <w:p w14:paraId="61184F55" w14:textId="102657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CA86896" w14:textId="29F772F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3C1343B" w14:textId="150125D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5FDB173" w14:textId="6814D1D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08D3F79" w14:textId="01C2015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75C8F5B9" w14:textId="77777777" w:rsidR="009F3301" w:rsidRPr="00B64636" w:rsidRDefault="009F3301" w:rsidP="009F3301">
      <w:pPr>
        <w:widowControl/>
        <w:ind w:firstLine="720"/>
        <w:rPr>
          <w:rFonts w:ascii="Arial" w:eastAsiaTheme="minorHAnsi" w:hAnsi="Arial" w:cs="Arial"/>
          <w:sz w:val="22"/>
          <w:szCs w:val="22"/>
        </w:rPr>
      </w:pPr>
    </w:p>
    <w:p w14:paraId="3987A24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2. I am ashamed of myself when I feel distressed or upset.</w:t>
      </w:r>
    </w:p>
    <w:p w14:paraId="23698989" w14:textId="0AB9315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2CE1D65" w14:textId="7DA73AF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84A7040" w14:textId="138EDEF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C128CF" w14:textId="6B0C2CA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F4753B6" w14:textId="4D19DFB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E631DAD" w14:textId="77777777" w:rsidR="009F3301" w:rsidRPr="00B64636" w:rsidRDefault="009F3301" w:rsidP="009F3301">
      <w:pPr>
        <w:widowControl/>
        <w:ind w:firstLine="720"/>
        <w:rPr>
          <w:rFonts w:ascii="Arial" w:eastAsiaTheme="minorHAnsi" w:hAnsi="Arial" w:cs="Arial"/>
          <w:sz w:val="22"/>
          <w:szCs w:val="22"/>
        </w:rPr>
      </w:pPr>
    </w:p>
    <w:p w14:paraId="0B761DF0"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3. My feelings of distress or being upset scare me.</w:t>
      </w:r>
    </w:p>
    <w:p w14:paraId="4D673A7B" w14:textId="74A8D37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C3B66AA" w14:textId="0BC631F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DDE4366" w14:textId="4D7866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2CC9060" w14:textId="1F0C2FD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CCB7110" w14:textId="319450D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3BD69DF" w14:textId="77777777" w:rsidR="009F3301" w:rsidRPr="00B64636" w:rsidRDefault="009F3301" w:rsidP="009F3301">
      <w:pPr>
        <w:widowControl/>
        <w:ind w:firstLine="720"/>
        <w:rPr>
          <w:rFonts w:ascii="Arial" w:eastAsiaTheme="minorHAnsi" w:hAnsi="Arial" w:cs="Arial"/>
          <w:sz w:val="22"/>
          <w:szCs w:val="22"/>
        </w:rPr>
      </w:pPr>
    </w:p>
    <w:p w14:paraId="249381F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4. I’ll do anything to stop feeling distressed or upset.</w:t>
      </w:r>
    </w:p>
    <w:p w14:paraId="49EE3839" w14:textId="21EE9DC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2EFCBD5" w14:textId="5A289CC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46B7E26" w14:textId="63149B2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D3547E" w14:textId="2890D4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85D33B3" w14:textId="5735083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A953046" w14:textId="77777777" w:rsidR="009F3301" w:rsidRPr="00B64636" w:rsidRDefault="009F3301" w:rsidP="009F3301">
      <w:pPr>
        <w:widowControl/>
        <w:ind w:firstLine="720"/>
        <w:rPr>
          <w:rFonts w:ascii="Arial" w:eastAsiaTheme="minorHAnsi" w:hAnsi="Arial" w:cs="Arial"/>
          <w:sz w:val="22"/>
          <w:szCs w:val="22"/>
        </w:rPr>
      </w:pPr>
    </w:p>
    <w:p w14:paraId="1869A38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5. When I feel distressed or upset, I must do something about it immediately.</w:t>
      </w:r>
    </w:p>
    <w:p w14:paraId="27B3516E" w14:textId="28891E6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547A535" w14:textId="2F5FB83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99973A" w14:textId="062A36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4B7605" w14:textId="1C6C1D6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34FB7183" w14:textId="7AB1E5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D3E844F" w14:textId="77777777" w:rsidR="009F3301" w:rsidRPr="00B64636" w:rsidRDefault="009F3301" w:rsidP="009F3301">
      <w:pPr>
        <w:widowControl/>
        <w:ind w:firstLine="720"/>
        <w:rPr>
          <w:rFonts w:ascii="Arial" w:eastAsiaTheme="minorHAnsi" w:hAnsi="Arial" w:cs="Arial"/>
          <w:sz w:val="22"/>
          <w:szCs w:val="22"/>
        </w:rPr>
      </w:pPr>
    </w:p>
    <w:p w14:paraId="52669CBF"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6. When I feel distressed or upset, I cannot help but concentrate on how bad the distress actually feels.</w:t>
      </w:r>
    </w:p>
    <w:p w14:paraId="45982141" w14:textId="15C5A44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8409A98" w14:textId="5A3AE2E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77AD35" w14:textId="202050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3CAAFC" w14:textId="12A9E8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D78727D" w14:textId="1B547097" w:rsidR="009F3301" w:rsidRPr="00B64636" w:rsidRDefault="009F3301" w:rsidP="009F3301">
      <w:pPr>
        <w:widowControl/>
        <w:ind w:firstLine="720"/>
        <w:rPr>
          <w:rFonts w:ascii="Arial" w:eastAsiaTheme="minorHAnsi" w:hAnsi="Arial" w:cs="Arial"/>
          <w:sz w:val="22"/>
          <w:szCs w:val="22"/>
        </w:rPr>
      </w:pPr>
      <w:r w:rsidRPr="00FB0DAC">
        <w:rPr>
          <w:rFonts w:ascii="Arial" w:eastAsiaTheme="minorHAnsi" w:hAnsi="Arial" w:cs="Arial"/>
          <w:sz w:val="22"/>
          <w:szCs w:val="22"/>
        </w:rPr>
        <w:t>5</w:t>
      </w:r>
      <w:r w:rsidR="00914FA9" w:rsidRPr="00FB0DAC">
        <w:rPr>
          <w:rFonts w:ascii="Arial" w:eastAsiaTheme="minorHAnsi" w:hAnsi="Arial" w:cs="Arial"/>
          <w:sz w:val="22"/>
          <w:szCs w:val="22"/>
        </w:rPr>
        <w:t>,</w:t>
      </w:r>
      <w:r w:rsidRPr="00FB0DAC">
        <w:rPr>
          <w:rFonts w:ascii="Arial" w:eastAsiaTheme="minorHAnsi" w:hAnsi="Arial" w:cs="Arial"/>
          <w:sz w:val="22"/>
          <w:szCs w:val="22"/>
        </w:rPr>
        <w:t xml:space="preserve"> Strongly Agree</w:t>
      </w:r>
    </w:p>
    <w:p w14:paraId="10CD29A9" w14:textId="77777777" w:rsidR="009F3301" w:rsidRPr="00B64636" w:rsidRDefault="009F3301" w:rsidP="009F3301"/>
    <w:p w14:paraId="258805CA" w14:textId="77777777" w:rsidR="00CF70FC" w:rsidRPr="00B64636" w:rsidRDefault="00CF70FC" w:rsidP="009F3301"/>
    <w:p w14:paraId="6E52EB93" w14:textId="77777777" w:rsidR="00CF70FC" w:rsidRPr="00B64636" w:rsidRDefault="00CF70FC" w:rsidP="009F3301"/>
    <w:p w14:paraId="7E245465" w14:textId="77777777" w:rsidR="00CF70FC" w:rsidRPr="00B64636" w:rsidRDefault="00CF70FC" w:rsidP="009F3301"/>
    <w:p w14:paraId="52C69968" w14:textId="77777777" w:rsidR="00CF70FC" w:rsidRPr="00B64636" w:rsidRDefault="00CF70FC" w:rsidP="009F3301"/>
    <w:p w14:paraId="27F80838" w14:textId="77777777" w:rsidR="00CF70FC" w:rsidRPr="00B64636" w:rsidRDefault="00CF70FC" w:rsidP="009F3301"/>
    <w:p w14:paraId="71601339" w14:textId="77777777" w:rsidR="00CF70FC" w:rsidRPr="00B64636" w:rsidRDefault="00CF70FC" w:rsidP="009F3301"/>
    <w:p w14:paraId="15374F18" w14:textId="77777777" w:rsidR="00CF70FC" w:rsidRPr="00B64636" w:rsidRDefault="00CF70FC" w:rsidP="009F3301"/>
    <w:p w14:paraId="0AC6E321" w14:textId="77777777" w:rsidR="00CF70FC" w:rsidRPr="00B64636" w:rsidRDefault="00CF70FC" w:rsidP="009F3301"/>
    <w:p w14:paraId="39D87A45" w14:textId="77777777" w:rsidR="00CF70FC" w:rsidRPr="00B64636" w:rsidRDefault="00CF70FC" w:rsidP="009F3301"/>
    <w:p w14:paraId="686D8CBF" w14:textId="77777777" w:rsidR="00CF70FC" w:rsidRPr="00B64636" w:rsidRDefault="00CF70FC" w:rsidP="009F3301"/>
    <w:p w14:paraId="4DBD633D" w14:textId="77777777" w:rsidR="00CF70FC" w:rsidRPr="00B64636" w:rsidRDefault="00CF70FC" w:rsidP="009F3301"/>
    <w:p w14:paraId="7594EB8E" w14:textId="47131CE3" w:rsidR="00CF70FC" w:rsidRDefault="004D0B59" w:rsidP="004D0B59">
      <w:pPr>
        <w:pStyle w:val="Heading1"/>
        <w:jc w:val="center"/>
      </w:pPr>
      <w:bookmarkStart w:id="71" w:name="_Toc49423587"/>
      <w:r>
        <w:t xml:space="preserve">The Pandemic Stress </w:t>
      </w:r>
      <w:commentRangeStart w:id="72"/>
      <w:r>
        <w:t>Index (PSI</w:t>
      </w:r>
      <w:bookmarkEnd w:id="71"/>
      <w:r>
        <w:t>)</w:t>
      </w:r>
      <w:commentRangeEnd w:id="72"/>
      <w:r>
        <w:rPr>
          <w:rStyle w:val="CommentReference"/>
          <w:rFonts w:ascii="Tahoma" w:hAnsi="Tahoma"/>
          <w:b w:val="0"/>
        </w:rPr>
        <w:commentReference w:id="72"/>
      </w:r>
    </w:p>
    <w:p w14:paraId="6BDF4920" w14:textId="77777777" w:rsidR="004D0B59" w:rsidRPr="004D0B59" w:rsidRDefault="004D0B59" w:rsidP="004D0B59"/>
    <w:p w14:paraId="1022A01D" w14:textId="77777777" w:rsidR="004D0B59" w:rsidRPr="00520EB8" w:rsidRDefault="004D0B59" w:rsidP="004D0B59">
      <w:pPr>
        <w:ind w:left="360"/>
        <w:jc w:val="both"/>
        <w:rPr>
          <w:rFonts w:ascii="Arial" w:hAnsi="Arial" w:cs="Arial"/>
          <w:bCs/>
        </w:rPr>
      </w:pPr>
      <w:r w:rsidRPr="00520EB8">
        <w:rPr>
          <w:rFonts w:ascii="Arial" w:hAnsi="Arial" w:cs="Arial"/>
          <w:bCs/>
        </w:rPr>
        <w:t xml:space="preserve">The </w:t>
      </w:r>
      <w:r>
        <w:rPr>
          <w:rFonts w:ascii="Arial" w:hAnsi="Arial" w:cs="Arial"/>
          <w:bCs/>
          <w:i/>
        </w:rPr>
        <w:t>Pandemic Stress Index</w:t>
      </w:r>
      <w:r w:rsidRPr="00520EB8">
        <w:rPr>
          <w:rFonts w:ascii="Arial" w:hAnsi="Arial" w:cs="Arial"/>
          <w:bCs/>
          <w:i/>
        </w:rPr>
        <w:t xml:space="preserve"> </w:t>
      </w:r>
      <w:r w:rsidRPr="00520EB8">
        <w:rPr>
          <w:rFonts w:ascii="Arial" w:hAnsi="Arial" w:cs="Arial"/>
          <w:bCs/>
        </w:rPr>
        <w:t>(</w:t>
      </w:r>
      <w:r>
        <w:rPr>
          <w:rFonts w:ascii="Arial" w:hAnsi="Arial" w:cs="Arial"/>
          <w:bCs/>
        </w:rPr>
        <w:t>PSI</w:t>
      </w:r>
      <w:r w:rsidRPr="00520EB8">
        <w:rPr>
          <w:rFonts w:ascii="Arial" w:hAnsi="Arial" w:cs="Arial"/>
          <w:bCs/>
        </w:rPr>
        <w:t xml:space="preserve">) is a </w:t>
      </w:r>
      <w:r>
        <w:rPr>
          <w:rFonts w:ascii="Arial" w:hAnsi="Arial" w:cs="Arial"/>
          <w:bCs/>
        </w:rPr>
        <w:t>3</w:t>
      </w:r>
      <w:r w:rsidRPr="00520EB8">
        <w:rPr>
          <w:rFonts w:ascii="Arial" w:hAnsi="Arial" w:cs="Arial"/>
          <w:bCs/>
        </w:rPr>
        <w:t xml:space="preserve">-item self-rating scale of perceived stress level during the past week </w:t>
      </w:r>
      <w:r w:rsidRPr="00520EB8">
        <w:rPr>
          <w:rFonts w:ascii="Arial" w:hAnsi="Arial" w:cs="Arial"/>
          <w:bCs/>
        </w:rPr>
        <w:fldChar w:fldCharType="begin"/>
      </w:r>
      <w:r>
        <w:rPr>
          <w:rFonts w:ascii="Arial" w:hAnsi="Arial" w:cs="Arial"/>
          <w:bCs/>
        </w:rPr>
        <w:instrText xml:space="preserve"> ADDIN EN.CITE &lt;EndNote&gt;&lt;Cite&gt;&lt;Author&gt;Cohen&lt;/Author&gt;&lt;Year&gt;1983&lt;/Year&gt;&lt;RecNum&gt;1202&lt;/RecNum&gt;&lt;DisplayText&gt;(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520EB8">
        <w:rPr>
          <w:rFonts w:ascii="Arial" w:hAnsi="Arial" w:cs="Arial"/>
          <w:bCs/>
        </w:rPr>
        <w:fldChar w:fldCharType="separate"/>
      </w:r>
      <w:r>
        <w:rPr>
          <w:rFonts w:ascii="Arial" w:hAnsi="Arial" w:cs="Arial"/>
          <w:bCs/>
          <w:noProof/>
        </w:rPr>
        <w:t>(</w:t>
      </w:r>
      <w:hyperlink w:anchor="_ENREF_9" w:tooltip="Cohen, 1983 #1202" w:history="1">
        <w:r>
          <w:rPr>
            <w:rFonts w:ascii="Arial" w:hAnsi="Arial" w:cs="Arial"/>
            <w:bCs/>
            <w:noProof/>
          </w:rPr>
          <w:t>Harkness,</w:t>
        </w:r>
      </w:hyperlink>
      <w:r>
        <w:rPr>
          <w:rFonts w:ascii="Arial" w:hAnsi="Arial" w:cs="Arial"/>
          <w:bCs/>
          <w:noProof/>
        </w:rPr>
        <w:t xml:space="preserve"> 2020)</w:t>
      </w:r>
      <w:r w:rsidRPr="00520EB8">
        <w:rPr>
          <w:rFonts w:ascii="Arial" w:hAnsi="Arial" w:cs="Arial"/>
          <w:bCs/>
        </w:rPr>
        <w:fldChar w:fldCharType="end"/>
      </w:r>
      <w:r w:rsidRPr="00520EB8">
        <w:rPr>
          <w:rFonts w:ascii="Arial" w:hAnsi="Arial" w:cs="Arial"/>
          <w:bCs/>
        </w:rPr>
        <w:t>. Items are rated on five</w:t>
      </w:r>
      <w:r>
        <w:rPr>
          <w:rFonts w:ascii="Arial" w:hAnsi="Arial" w:cs="Arial"/>
          <w:bCs/>
        </w:rPr>
        <w:t>, two, and twenty-point scales, respectively</w:t>
      </w:r>
      <w:r w:rsidRPr="00520EB8">
        <w:rPr>
          <w:rFonts w:ascii="Arial" w:hAnsi="Arial" w:cs="Arial"/>
          <w:bCs/>
        </w:rPr>
        <w:t xml:space="preserve"> scale. Higher scores indicate greater perceived stress</w:t>
      </w:r>
      <w:r>
        <w:rPr>
          <w:rFonts w:ascii="Arial" w:hAnsi="Arial" w:cs="Arial"/>
          <w:bCs/>
        </w:rPr>
        <w:t xml:space="preserve"> related to the COVID-19 pandemic</w:t>
      </w:r>
      <w:r w:rsidRPr="00520EB8">
        <w:rPr>
          <w:rFonts w:ascii="Arial" w:hAnsi="Arial" w:cs="Arial"/>
          <w:bCs/>
        </w:rPr>
        <w:t>.</w:t>
      </w:r>
    </w:p>
    <w:p w14:paraId="1B65378D" w14:textId="77777777" w:rsidR="004D0B59" w:rsidRDefault="004D0B59" w:rsidP="004D0B59">
      <w:pPr>
        <w:pStyle w:val="xxmsolistparagraph"/>
        <w:ind w:hanging="360"/>
        <w:rPr>
          <w:rFonts w:ascii="Arial" w:hAnsi="Arial" w:cs="Arial"/>
        </w:rPr>
      </w:pPr>
    </w:p>
    <w:p w14:paraId="1510ECD9" w14:textId="77777777" w:rsidR="004D0B59" w:rsidRDefault="004D0B59" w:rsidP="004D0B59">
      <w:pPr>
        <w:pStyle w:val="xxmsolistparagraph"/>
        <w:ind w:hanging="360"/>
        <w:rPr>
          <w:rFonts w:ascii="Arial" w:hAnsi="Arial" w:cs="Arial"/>
        </w:rPr>
      </w:pPr>
    </w:p>
    <w:p w14:paraId="455B0564" w14:textId="77777777" w:rsidR="004D0B59" w:rsidRDefault="004D0B59" w:rsidP="004D0B59">
      <w:pPr>
        <w:pStyle w:val="xxmsolistparagraph"/>
        <w:ind w:hanging="360"/>
      </w:pPr>
      <w:r>
        <w:rPr>
          <w:rFonts w:ascii="Arial" w:hAnsi="Arial" w:cs="Arial"/>
        </w:rPr>
        <w:t>1.</w:t>
      </w:r>
      <w:r>
        <w:rPr>
          <w:rFonts w:ascii="Times New Roman" w:hAnsi="Times New Roman" w:cs="Times New Roman"/>
          <w:sz w:val="14"/>
          <w:szCs w:val="14"/>
        </w:rPr>
        <w:t xml:space="preserve">      </w:t>
      </w:r>
      <w:r>
        <w:rPr>
          <w:rFonts w:ascii="Arial" w:hAnsi="Arial" w:cs="Arial"/>
        </w:rPr>
        <w:t>Over the past week, how much has the COVID-19 (coronavirus) pandemic impacted your day-to-day life?</w:t>
      </w:r>
    </w:p>
    <w:p w14:paraId="4FEAAEE2" w14:textId="182A2532" w:rsidR="004D0B59" w:rsidRDefault="004D0B59" w:rsidP="004D0B59">
      <w:pPr>
        <w:pStyle w:val="xxmsolistparagraph"/>
        <w:spacing w:after="0" w:line="240" w:lineRule="auto"/>
        <w:ind w:left="1440"/>
      </w:pPr>
      <w:r>
        <w:rPr>
          <w:rFonts w:ascii="Arial" w:hAnsi="Arial" w:cs="Arial"/>
        </w:rPr>
        <w:t>1</w:t>
      </w:r>
      <w:r w:rsidR="002826DA">
        <w:rPr>
          <w:rFonts w:ascii="Arial" w:hAnsi="Arial" w:cs="Arial"/>
        </w:rPr>
        <w:t xml:space="preserve">, </w:t>
      </w:r>
      <w:r>
        <w:rPr>
          <w:rFonts w:ascii="Arial" w:hAnsi="Arial" w:cs="Arial"/>
        </w:rPr>
        <w:t>Not at all</w:t>
      </w:r>
    </w:p>
    <w:p w14:paraId="794400F8" w14:textId="05EF2EA7" w:rsidR="004D0B59" w:rsidRDefault="004D0B59" w:rsidP="004D0B59">
      <w:pPr>
        <w:pStyle w:val="xxmsolistparagraph"/>
        <w:spacing w:after="0" w:line="240" w:lineRule="auto"/>
        <w:ind w:left="1440"/>
      </w:pPr>
      <w:r>
        <w:rPr>
          <w:rFonts w:ascii="Arial" w:hAnsi="Arial" w:cs="Arial"/>
        </w:rPr>
        <w:t>2</w:t>
      </w:r>
      <w:r w:rsidR="002826DA">
        <w:rPr>
          <w:rFonts w:ascii="Arial" w:hAnsi="Arial" w:cs="Arial"/>
        </w:rPr>
        <w:t xml:space="preserve">, </w:t>
      </w:r>
      <w:r>
        <w:rPr>
          <w:rFonts w:ascii="Arial" w:hAnsi="Arial" w:cs="Arial"/>
        </w:rPr>
        <w:t>A little</w:t>
      </w:r>
    </w:p>
    <w:p w14:paraId="40E62760" w14:textId="39A75744" w:rsidR="004D0B59" w:rsidRDefault="004D0B59" w:rsidP="004D0B59">
      <w:pPr>
        <w:pStyle w:val="xxmsolistparagraph"/>
        <w:spacing w:after="0" w:line="240" w:lineRule="auto"/>
        <w:ind w:left="1440"/>
      </w:pPr>
      <w:r>
        <w:rPr>
          <w:rFonts w:ascii="Arial" w:hAnsi="Arial" w:cs="Arial"/>
        </w:rPr>
        <w:t>3</w:t>
      </w:r>
      <w:r w:rsidR="002826DA">
        <w:rPr>
          <w:rFonts w:ascii="Arial" w:hAnsi="Arial" w:cs="Arial"/>
        </w:rPr>
        <w:t xml:space="preserve">, </w:t>
      </w:r>
      <w:r>
        <w:rPr>
          <w:rFonts w:ascii="Arial" w:hAnsi="Arial" w:cs="Arial"/>
        </w:rPr>
        <w:t>Much</w:t>
      </w:r>
    </w:p>
    <w:p w14:paraId="58815C53" w14:textId="7AB27849" w:rsidR="004D0B59" w:rsidRDefault="004D0B59" w:rsidP="004D0B59">
      <w:pPr>
        <w:pStyle w:val="xxmsolistparagraph"/>
        <w:spacing w:after="0" w:line="240" w:lineRule="auto"/>
        <w:ind w:left="1440"/>
      </w:pPr>
      <w:r>
        <w:rPr>
          <w:rFonts w:ascii="Arial" w:hAnsi="Arial" w:cs="Arial"/>
        </w:rPr>
        <w:t>4</w:t>
      </w:r>
      <w:r w:rsidR="002826DA">
        <w:rPr>
          <w:rFonts w:ascii="Arial" w:hAnsi="Arial" w:cs="Arial"/>
        </w:rPr>
        <w:t xml:space="preserve">, </w:t>
      </w:r>
      <w:r>
        <w:rPr>
          <w:rFonts w:ascii="Arial" w:hAnsi="Arial" w:cs="Arial"/>
        </w:rPr>
        <w:t>Very Much</w:t>
      </w:r>
    </w:p>
    <w:p w14:paraId="75BFBCCF" w14:textId="3B1A98BF" w:rsidR="004D0B59" w:rsidRDefault="004D0B59" w:rsidP="004D0B59">
      <w:pPr>
        <w:pStyle w:val="xxmsolistparagraph"/>
        <w:spacing w:after="0" w:line="240" w:lineRule="auto"/>
        <w:ind w:left="1440"/>
        <w:rPr>
          <w:rFonts w:ascii="Arial" w:hAnsi="Arial" w:cs="Arial"/>
        </w:rPr>
      </w:pPr>
      <w:r>
        <w:rPr>
          <w:rFonts w:ascii="Arial" w:hAnsi="Arial" w:cs="Arial"/>
        </w:rPr>
        <w:t>5</w:t>
      </w:r>
      <w:r w:rsidR="002826DA">
        <w:rPr>
          <w:rFonts w:ascii="Arial" w:hAnsi="Arial" w:cs="Arial"/>
        </w:rPr>
        <w:t xml:space="preserve">, </w:t>
      </w:r>
      <w:r>
        <w:rPr>
          <w:rFonts w:ascii="Arial" w:hAnsi="Arial" w:cs="Arial"/>
        </w:rPr>
        <w:t>Extremely</w:t>
      </w:r>
    </w:p>
    <w:p w14:paraId="57BB372D" w14:textId="77777777" w:rsidR="004D0B59" w:rsidRDefault="004D0B59" w:rsidP="004D0B59">
      <w:pPr>
        <w:pStyle w:val="xxmsolistparagraph"/>
        <w:spacing w:after="0" w:line="240" w:lineRule="auto"/>
        <w:ind w:left="1440"/>
      </w:pPr>
    </w:p>
    <w:p w14:paraId="44409B6E" w14:textId="77777777" w:rsidR="004D0B59" w:rsidRDefault="004D0B59" w:rsidP="004D0B59">
      <w:pPr>
        <w:pStyle w:val="xxmsolistparagraph"/>
        <w:ind w:hanging="360"/>
      </w:pPr>
      <w:r>
        <w:rPr>
          <w:rFonts w:ascii="Arial" w:hAnsi="Arial" w:cs="Arial"/>
        </w:rPr>
        <w:t>2.</w:t>
      </w:r>
      <w:r>
        <w:rPr>
          <w:rFonts w:ascii="Times New Roman" w:hAnsi="Times New Roman" w:cs="Times New Roman"/>
          <w:sz w:val="14"/>
          <w:szCs w:val="14"/>
        </w:rPr>
        <w:t xml:space="preserve">      </w:t>
      </w:r>
      <w:r>
        <w:rPr>
          <w:rFonts w:ascii="Arial" w:hAnsi="Arial" w:cs="Arial"/>
        </w:rPr>
        <w:t>Have you or anyone you personally know tested positive for COVID-19 (coronavirus)? (Check all that apply)</w:t>
      </w:r>
    </w:p>
    <w:p w14:paraId="7D979BE1" w14:textId="4837D946" w:rsidR="004D0B59" w:rsidRDefault="004D0B59" w:rsidP="004D0B59">
      <w:pPr>
        <w:pStyle w:val="xxmsolistparagraph"/>
        <w:ind w:left="1440"/>
      </w:pPr>
      <w:r>
        <w:rPr>
          <w:rFonts w:ascii="Arial" w:hAnsi="Arial" w:cs="Arial"/>
        </w:rPr>
        <w:t>0</w:t>
      </w:r>
      <w:r w:rsidR="002826DA">
        <w:rPr>
          <w:rFonts w:ascii="Arial" w:hAnsi="Arial" w:cs="Arial"/>
        </w:rPr>
        <w:t>,</w:t>
      </w:r>
      <w:r>
        <w:rPr>
          <w:rFonts w:ascii="Arial" w:hAnsi="Arial" w:cs="Arial"/>
        </w:rPr>
        <w:t xml:space="preserve"> No</w:t>
      </w:r>
    </w:p>
    <w:p w14:paraId="3C440D89" w14:textId="6E43EEAB" w:rsidR="004D0B59" w:rsidRDefault="004D0B59" w:rsidP="004D0B59">
      <w:pPr>
        <w:pStyle w:val="xxmsolistparagraph"/>
        <w:ind w:left="1440"/>
      </w:pPr>
      <w:r>
        <w:rPr>
          <w:rFonts w:ascii="Arial" w:hAnsi="Arial" w:cs="Arial"/>
        </w:rPr>
        <w:t>1</w:t>
      </w:r>
      <w:r w:rsidR="002826DA">
        <w:rPr>
          <w:rFonts w:ascii="Arial" w:hAnsi="Arial" w:cs="Arial"/>
        </w:rPr>
        <w:t xml:space="preserve">, </w:t>
      </w:r>
      <w:r>
        <w:rPr>
          <w:rFonts w:ascii="Arial" w:hAnsi="Arial" w:cs="Arial"/>
        </w:rPr>
        <w:t>Yes, I have tested positive for COVID-19</w:t>
      </w:r>
    </w:p>
    <w:p w14:paraId="19C811EB" w14:textId="4BF98314" w:rsidR="004D0B59" w:rsidRDefault="004D0B59" w:rsidP="004D0B59">
      <w:pPr>
        <w:pStyle w:val="xxmsolistparagraph"/>
        <w:ind w:left="1440"/>
      </w:pPr>
      <w:r>
        <w:rPr>
          <w:rFonts w:ascii="Arial" w:hAnsi="Arial" w:cs="Arial"/>
        </w:rPr>
        <w:t>2</w:t>
      </w:r>
      <w:r w:rsidR="002826DA">
        <w:rPr>
          <w:rFonts w:ascii="Arial" w:hAnsi="Arial" w:cs="Arial"/>
        </w:rPr>
        <w:t xml:space="preserve">, </w:t>
      </w:r>
      <w:r>
        <w:rPr>
          <w:rFonts w:ascii="Arial" w:hAnsi="Arial" w:cs="Arial"/>
        </w:rPr>
        <w:t>Yes, someone I personally know has tested positive for COVID-19 (</w:t>
      </w:r>
      <w:r>
        <w:rPr>
          <w:rFonts w:ascii="Arial" w:hAnsi="Arial" w:cs="Arial"/>
          <w:shd w:val="clear" w:color="auto" w:fill="FFFF00"/>
        </w:rPr>
        <w:t>If Answer 2</w:t>
      </w:r>
      <w:r w:rsidR="002826DA">
        <w:rPr>
          <w:rFonts w:ascii="Arial" w:hAnsi="Arial" w:cs="Arial"/>
          <w:shd w:val="clear" w:color="auto" w:fill="FFFF00"/>
        </w:rPr>
        <w:t xml:space="preserve">, </w:t>
      </w:r>
      <w:r>
        <w:rPr>
          <w:rFonts w:ascii="Arial" w:hAnsi="Arial" w:cs="Arial"/>
          <w:shd w:val="clear" w:color="auto" w:fill="FFFF00"/>
        </w:rPr>
        <w:t>2; then ask #3</w:t>
      </w:r>
      <w:r>
        <w:rPr>
          <w:rFonts w:ascii="Arial" w:hAnsi="Arial" w:cs="Arial"/>
        </w:rPr>
        <w:t>)</w:t>
      </w:r>
    </w:p>
    <w:p w14:paraId="2B643359" w14:textId="77777777" w:rsidR="004D0B59" w:rsidRDefault="004D0B59" w:rsidP="004D0B59">
      <w:pPr>
        <w:pStyle w:val="xxmsolistparagraph"/>
        <w:ind w:hanging="360"/>
      </w:pPr>
      <w:r>
        <w:rPr>
          <w:rFonts w:ascii="Arial" w:hAnsi="Arial" w:cs="Arial"/>
        </w:rPr>
        <w:t>3.</w:t>
      </w:r>
      <w:r>
        <w:rPr>
          <w:rFonts w:ascii="Times New Roman" w:hAnsi="Times New Roman" w:cs="Times New Roman"/>
          <w:sz w:val="14"/>
          <w:szCs w:val="14"/>
        </w:rPr>
        <w:t xml:space="preserve">      </w:t>
      </w:r>
      <w:r>
        <w:rPr>
          <w:rFonts w:ascii="Arial" w:hAnsi="Arial" w:cs="Arial"/>
        </w:rPr>
        <w:t xml:space="preserve">You reported that someone you personally know has tested positive for COVID-19 (coronavirus). How many people that you personally know have tested positive for COVID-19? </w:t>
      </w:r>
      <w:r>
        <w:rPr>
          <w:rFonts w:ascii="Arial" w:hAnsi="Arial" w:cs="Arial"/>
          <w:shd w:val="clear" w:color="auto" w:fill="00FF00"/>
        </w:rPr>
        <w:t>Dropdown 0 to 20 or more</w:t>
      </w:r>
    </w:p>
    <w:p w14:paraId="6D1DA2F7" w14:textId="77777777" w:rsidR="00CF70FC" w:rsidRPr="00B64636" w:rsidRDefault="00CF70FC" w:rsidP="009F3301"/>
    <w:p w14:paraId="30BC4B08" w14:textId="443A3C0B" w:rsidR="00AC7452" w:rsidRPr="00B64636" w:rsidRDefault="00AC7452" w:rsidP="00170612">
      <w:pPr>
        <w:pStyle w:val="Heading1"/>
        <w:ind w:left="0" w:firstLine="0"/>
        <w:jc w:val="center"/>
      </w:pPr>
      <w:bookmarkStart w:id="73" w:name="_Toc49423588"/>
      <w:bookmarkStart w:id="74" w:name="_Toc367104067"/>
      <w:r w:rsidRPr="00B64636">
        <w:t>NEGATIVE AFFECT</w:t>
      </w:r>
      <w:bookmarkEnd w:id="73"/>
    </w:p>
    <w:p w14:paraId="4DAF246D" w14:textId="77777777" w:rsidR="00D52123" w:rsidRPr="00B64636" w:rsidRDefault="007D19E6" w:rsidP="00E379A6">
      <w:pPr>
        <w:pStyle w:val="Heading2"/>
        <w:jc w:val="center"/>
        <w:rPr>
          <w:i/>
        </w:rPr>
      </w:pPr>
      <w:bookmarkStart w:id="75" w:name="_Toc367104068"/>
      <w:bookmarkStart w:id="76" w:name="_Toc49423589"/>
      <w:bookmarkEnd w:id="74"/>
      <w:r w:rsidRPr="00B64636">
        <w:rPr>
          <w:i/>
        </w:rPr>
        <w:t xml:space="preserve">Aggression Questionnaire </w:t>
      </w:r>
      <w:r w:rsidR="00D52123" w:rsidRPr="00B64636">
        <w:rPr>
          <w:i/>
        </w:rPr>
        <w:t>(AQ-12)</w:t>
      </w:r>
      <w:bookmarkEnd w:id="75"/>
      <w:bookmarkEnd w:id="76"/>
    </w:p>
    <w:p w14:paraId="53153786" w14:textId="77777777" w:rsidR="00D52123" w:rsidRPr="00B64636" w:rsidRDefault="00D52123" w:rsidP="003F794E">
      <w:pPr>
        <w:rPr>
          <w:rFonts w:ascii="Arial" w:hAnsi="Arial" w:cs="Arial"/>
          <w:bCs/>
          <w:iCs/>
          <w:sz w:val="22"/>
          <w:szCs w:val="22"/>
        </w:rPr>
      </w:pPr>
    </w:p>
    <w:p w14:paraId="6FFFE5EB" w14:textId="47F01960" w:rsidR="00AE49C5" w:rsidRPr="00B64636" w:rsidRDefault="00AE49C5" w:rsidP="00701DFD">
      <w:pPr>
        <w:ind w:left="360"/>
        <w:rPr>
          <w:rFonts w:ascii="Arial" w:hAnsi="Arial" w:cs="Arial"/>
          <w:bCs/>
          <w:iCs/>
          <w:sz w:val="22"/>
          <w:szCs w:val="22"/>
        </w:rPr>
      </w:pPr>
      <w:r w:rsidRPr="00B64636">
        <w:rPr>
          <w:rFonts w:ascii="Arial" w:hAnsi="Arial" w:cs="Arial"/>
          <w:bCs/>
          <w:iCs/>
          <w:sz w:val="22"/>
          <w:szCs w:val="22"/>
        </w:rPr>
        <w:t xml:space="preserve">The </w:t>
      </w:r>
      <w:r w:rsidRPr="00B64636">
        <w:rPr>
          <w:rFonts w:ascii="Arial" w:hAnsi="Arial" w:cs="Arial"/>
          <w:bCs/>
          <w:i/>
          <w:iCs/>
          <w:sz w:val="22"/>
          <w:szCs w:val="22"/>
        </w:rPr>
        <w:t>Aggression Questionnaire</w:t>
      </w:r>
      <w:r w:rsidRPr="00B64636">
        <w:rPr>
          <w:rFonts w:ascii="Arial" w:hAnsi="Arial" w:cs="Arial"/>
          <w:bCs/>
          <w:iCs/>
          <w:sz w:val="22"/>
          <w:szCs w:val="22"/>
        </w:rPr>
        <w:t xml:space="preserve">  (AQ-12) is a 12-item self-report trait measure of physical and verbal aggression, hostility, and anger </w:t>
      </w:r>
      <w:r w:rsidR="00132FA6" w:rsidRPr="00B64636">
        <w:rPr>
          <w:rFonts w:ascii="Arial" w:hAnsi="Arial" w:cs="Arial"/>
          <w:bCs/>
          <w:iCs/>
          <w:sz w:val="22"/>
          <w:szCs w:val="22"/>
        </w:rPr>
        <w:fldChar w:fldCharType="begin"/>
      </w:r>
      <w:r w:rsidR="008D08C2" w:rsidRPr="00B64636">
        <w:rPr>
          <w:rFonts w:ascii="Arial" w:hAnsi="Arial" w:cs="Arial"/>
          <w:bCs/>
          <w:iCs/>
          <w:sz w:val="22"/>
          <w:szCs w:val="22"/>
        </w:rPr>
        <w:instrText xml:space="preserve"> ADDIN EN.CITE &lt;EndNote&gt;&lt;Cite&gt;&lt;Author&gt;Bryant&lt;/Author&gt;&lt;Year&gt;2001&lt;/Year&gt;&lt;RecNum&gt;1216&lt;/RecNum&gt;&lt;DisplayText&gt;(Bryant &amp;amp; Smith, 2001)&lt;/DisplayText&gt;&lt;record&gt;&lt;rec-number&gt;1216&lt;/rec-number&gt;&lt;foreign-keys&gt;&lt;key app="EN" db-id="2trpde5v9e95efe20fm5d0dcfd5fp2ve92rd"&gt;1216&lt;/key&gt;&lt;/foreign-keys&gt;&lt;ref-type name="Journal Article"&gt;17&lt;/ref-type&gt;&lt;contributors&gt;&lt;authors&gt;&lt;author&gt;Bryant, F. B.&lt;/author&gt;&lt;author&gt;Smith, B. D.&lt;/author&gt;&lt;/authors&gt;&lt;/contributors&gt;&lt;titles&gt;&lt;title&gt;Refining the architecture of aggression: A measurement model for the Buss-Perry Aggression Questionnaire&lt;/title&gt;&lt;secondary-title&gt;Journal of Research in Personality&lt;/secondary-title&gt;&lt;/titles&gt;&lt;periodical&gt;&lt;full-title&gt;Journal of Research in Personality&lt;/full-title&gt;&lt;/periodical&gt;&lt;pages&gt;138-167&lt;/pages&gt;&lt;volume&gt;35&lt;/volume&gt;&lt;number&gt;2&lt;/number&gt;&lt;dates&gt;&lt;year&gt;2001&lt;/year&gt;&lt;/dates&gt;&lt;urls&gt;&lt;related-urls&gt;&lt;url&gt;http://www.scopus.com/inward/record.url?eid=2-s2.0-0010201031&amp;amp;partnerID=40&amp;amp;md5=a46c885482ca32c0a453dec38a9e9a6e&lt;/url&gt;&lt;/related-urls&gt;&lt;/urls&gt;&lt;/record&gt;&lt;/Cite&gt;&lt;/EndNote&gt;</w:instrText>
      </w:r>
      <w:r w:rsidR="00132FA6" w:rsidRPr="00B64636">
        <w:rPr>
          <w:rFonts w:ascii="Arial" w:hAnsi="Arial" w:cs="Arial"/>
          <w:bCs/>
          <w:iCs/>
          <w:sz w:val="22"/>
          <w:szCs w:val="22"/>
        </w:rPr>
        <w:fldChar w:fldCharType="separate"/>
      </w:r>
      <w:r w:rsidR="0048254D" w:rsidRPr="00B64636">
        <w:rPr>
          <w:rFonts w:ascii="Arial" w:hAnsi="Arial" w:cs="Arial"/>
          <w:bCs/>
          <w:iCs/>
          <w:noProof/>
          <w:sz w:val="22"/>
          <w:szCs w:val="22"/>
        </w:rPr>
        <w:t>(</w:t>
      </w:r>
      <w:hyperlink w:anchor="_ENREF_3" w:tooltip="Bryant, 2001 #1216" w:history="1">
        <w:r w:rsidR="007B095A" w:rsidRPr="00B64636">
          <w:rPr>
            <w:rFonts w:ascii="Arial" w:hAnsi="Arial" w:cs="Arial"/>
            <w:bCs/>
            <w:iCs/>
            <w:noProof/>
            <w:sz w:val="22"/>
            <w:szCs w:val="22"/>
          </w:rPr>
          <w:t>Bryant &amp; Smith, 2001</w:t>
        </w:r>
      </w:hyperlink>
      <w:r w:rsidR="0048254D" w:rsidRPr="00B64636">
        <w:rPr>
          <w:rFonts w:ascii="Arial" w:hAnsi="Arial" w:cs="Arial"/>
          <w:bCs/>
          <w:iCs/>
          <w:noProof/>
          <w:sz w:val="22"/>
          <w:szCs w:val="22"/>
        </w:rPr>
        <w:t>)</w:t>
      </w:r>
      <w:r w:rsidR="00132FA6" w:rsidRPr="00B64636">
        <w:rPr>
          <w:rFonts w:ascii="Arial" w:hAnsi="Arial" w:cs="Arial"/>
          <w:bCs/>
          <w:iCs/>
          <w:sz w:val="22"/>
          <w:szCs w:val="22"/>
        </w:rPr>
        <w:fldChar w:fldCharType="end"/>
      </w:r>
      <w:r w:rsidRPr="00B64636">
        <w:rPr>
          <w:rFonts w:ascii="Arial" w:hAnsi="Arial" w:cs="Arial"/>
          <w:bCs/>
          <w:iCs/>
          <w:sz w:val="22"/>
          <w:szCs w:val="22"/>
        </w:rPr>
        <w:t>. Items are rated on a 5-point scale, and global aggression scores may range from 12 to 60. The items that constitute each of the four dimensions of aggression may also be summed separately to derive subscale scores.</w:t>
      </w:r>
      <w:r w:rsidRPr="00B64636">
        <w:rPr>
          <w:rFonts w:ascii="Arial" w:hAnsi="Arial" w:cs="Arial"/>
          <w:sz w:val="22"/>
          <w:szCs w:val="22"/>
        </w:rPr>
        <w:t xml:space="preserve">  </w:t>
      </w:r>
    </w:p>
    <w:p w14:paraId="47246B32" w14:textId="77777777" w:rsidR="00AE49C5" w:rsidRPr="00B64636" w:rsidRDefault="00AE49C5" w:rsidP="003F794E">
      <w:pPr>
        <w:rPr>
          <w:rFonts w:ascii="Arial" w:hAnsi="Arial" w:cs="Arial"/>
          <w:sz w:val="22"/>
          <w:szCs w:val="22"/>
        </w:rPr>
      </w:pPr>
    </w:p>
    <w:p w14:paraId="5B313CB2" w14:textId="77777777" w:rsidR="00AE49C5" w:rsidRPr="00B64636" w:rsidRDefault="00AE49C5" w:rsidP="003F794E">
      <w:pPr>
        <w:rPr>
          <w:rFonts w:ascii="Arial" w:hAnsi="Arial" w:cs="Arial"/>
          <w:sz w:val="22"/>
          <w:szCs w:val="22"/>
        </w:rPr>
      </w:pPr>
    </w:p>
    <w:p w14:paraId="0AF26936"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For the following items please rate how characteristic each is of you.</w:t>
      </w:r>
    </w:p>
    <w:p w14:paraId="10BAE95A" w14:textId="77777777" w:rsidR="00AE49C5" w:rsidRPr="00B64636" w:rsidRDefault="00AE49C5" w:rsidP="003F794E">
      <w:pPr>
        <w:rPr>
          <w:rFonts w:ascii="Arial" w:hAnsi="Arial" w:cs="Arial"/>
          <w:sz w:val="22"/>
          <w:szCs w:val="22"/>
        </w:rPr>
      </w:pPr>
      <w:r w:rsidRPr="00B64636">
        <w:rPr>
          <w:rFonts w:ascii="Arial" w:hAnsi="Arial" w:cs="Arial"/>
          <w:bCs/>
          <w:sz w:val="22"/>
          <w:szCs w:val="22"/>
        </w:rPr>
        <w:t xml:space="preserve">    </w:t>
      </w:r>
    </w:p>
    <w:p w14:paraId="6D96E60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Given enough provocation, I may hit another person.</w:t>
      </w:r>
    </w:p>
    <w:p w14:paraId="51038D8F" w14:textId="72AB65E3"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05A79E6" w14:textId="3470BB2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A0322F3" w14:textId="63C8095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6560BF88" w14:textId="0C1BA12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BA0BCF7" w14:textId="1B023E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707E3388" w14:textId="77777777" w:rsidR="00AE49C5" w:rsidRPr="00B64636" w:rsidRDefault="00AE49C5" w:rsidP="003F794E">
      <w:pPr>
        <w:rPr>
          <w:rFonts w:ascii="Arial" w:hAnsi="Arial" w:cs="Arial"/>
          <w:sz w:val="22"/>
          <w:szCs w:val="22"/>
        </w:rPr>
      </w:pPr>
    </w:p>
    <w:p w14:paraId="348BE68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There are people who pushed me so far that we came to blows.</w:t>
      </w:r>
    </w:p>
    <w:p w14:paraId="7616FE09" w14:textId="402DD63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6B1CA64A" w14:textId="3980CC7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5244B03" w14:textId="1D31813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C5E7BBF" w14:textId="0F3728D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6FBE1711" w14:textId="5225D435"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6A87C85B" w14:textId="77777777" w:rsidR="00AE49C5" w:rsidRPr="00B64636" w:rsidRDefault="00AE49C5" w:rsidP="003F794E">
      <w:pPr>
        <w:rPr>
          <w:rFonts w:ascii="Arial" w:hAnsi="Arial" w:cs="Arial"/>
          <w:sz w:val="22"/>
          <w:szCs w:val="22"/>
        </w:rPr>
      </w:pPr>
    </w:p>
    <w:p w14:paraId="761E3B86"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hreatened people I know.</w:t>
      </w:r>
    </w:p>
    <w:p w14:paraId="00DE762D" w14:textId="104ADFE1"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1683E70" w14:textId="237B806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7304154" w14:textId="53FA863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1471573" w14:textId="4CFC347D"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3F0E9FC3" w14:textId="02767BF3"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13E484" w14:textId="77777777" w:rsidR="00AE49C5" w:rsidRPr="00B64636" w:rsidRDefault="00AE49C5" w:rsidP="003F794E">
      <w:pPr>
        <w:rPr>
          <w:rFonts w:ascii="Arial" w:hAnsi="Arial" w:cs="Arial"/>
          <w:sz w:val="22"/>
          <w:szCs w:val="22"/>
        </w:rPr>
      </w:pPr>
    </w:p>
    <w:p w14:paraId="29326C4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often find myself disagreeing with people.</w:t>
      </w:r>
    </w:p>
    <w:p w14:paraId="0E70AED8" w14:textId="167DD945" w:rsidR="00AE49C5" w:rsidRPr="00B64636" w:rsidRDefault="00AE49C5" w:rsidP="007D19E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tremely uncharacteristic of me</w:t>
      </w:r>
    </w:p>
    <w:p w14:paraId="13F06026" w14:textId="7504E430" w:rsidR="00AE49C5" w:rsidRPr="00B64636" w:rsidRDefault="00AE49C5" w:rsidP="007D19E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omewhat uncharacteristic of me</w:t>
      </w:r>
    </w:p>
    <w:p w14:paraId="07A556D1" w14:textId="57B2F827" w:rsidR="00AE49C5" w:rsidRPr="00B64636" w:rsidRDefault="00AE49C5" w:rsidP="007D19E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Only slightly characteristic of me</w:t>
      </w:r>
    </w:p>
    <w:p w14:paraId="6D004E90" w14:textId="07E6CD9B" w:rsidR="00AE49C5" w:rsidRPr="00B64636" w:rsidRDefault="00AE49C5" w:rsidP="007D19E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what characteristic of me</w:t>
      </w:r>
    </w:p>
    <w:p w14:paraId="3FD2E4D2" w14:textId="3C6A7A31" w:rsidR="00AE49C5" w:rsidRPr="00B64636" w:rsidRDefault="00AE49C5" w:rsidP="007D19E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characteristic of me</w:t>
      </w:r>
    </w:p>
    <w:p w14:paraId="18A12588" w14:textId="77777777" w:rsidR="00AE49C5" w:rsidRPr="00B64636" w:rsidRDefault="00AE49C5" w:rsidP="003F794E">
      <w:pPr>
        <w:rPr>
          <w:rFonts w:ascii="Arial" w:hAnsi="Arial" w:cs="Arial"/>
          <w:sz w:val="22"/>
          <w:szCs w:val="22"/>
        </w:rPr>
      </w:pPr>
    </w:p>
    <w:p w14:paraId="792992B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can't help getting into arguments when people disagree with me.</w:t>
      </w:r>
    </w:p>
    <w:p w14:paraId="4AED8AA9" w14:textId="5BDE7D32"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5ED40B3" w14:textId="0175C760"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9D7DB8F" w14:textId="1E6E6A0B"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0ED031" w14:textId="0CE6FC5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5E06F" w14:textId="146C755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18FED40" w14:textId="77777777" w:rsidR="00AE49C5" w:rsidRPr="00B64636" w:rsidRDefault="00AE49C5" w:rsidP="003F794E">
      <w:pPr>
        <w:rPr>
          <w:rFonts w:ascii="Arial" w:hAnsi="Arial" w:cs="Arial"/>
          <w:bCs/>
          <w:sz w:val="22"/>
          <w:szCs w:val="22"/>
        </w:rPr>
      </w:pPr>
    </w:p>
    <w:p w14:paraId="298D6B72"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My friends say that I'm somewhat argumentative.</w:t>
      </w:r>
    </w:p>
    <w:p w14:paraId="315FBAEC" w14:textId="1FDF060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092C6A7" w14:textId="49F71432"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9DBC31E" w14:textId="26CE959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ED9368E" w14:textId="5E4DDF0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E0ECB90" w14:textId="6C72F91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3E9E54BE" w14:textId="77777777" w:rsidR="00AE49C5" w:rsidRPr="00B64636" w:rsidRDefault="00AE49C5" w:rsidP="003F794E">
      <w:pPr>
        <w:rPr>
          <w:rFonts w:ascii="Arial" w:hAnsi="Arial" w:cs="Arial"/>
          <w:bCs/>
          <w:sz w:val="22"/>
          <w:szCs w:val="22"/>
        </w:rPr>
      </w:pPr>
    </w:p>
    <w:p w14:paraId="5B25E19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flare up quickly but get over it quickly.</w:t>
      </w:r>
    </w:p>
    <w:p w14:paraId="574BBB76" w14:textId="11CA1157"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0F638FC3" w14:textId="1007FC5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98EE2E9" w14:textId="1D6959BF"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A3F1E3" w14:textId="6DA4C5A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21838B60" w14:textId="6540A77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4E86A9BB" w14:textId="77777777" w:rsidR="00AE49C5" w:rsidRPr="00B64636" w:rsidRDefault="00AE49C5" w:rsidP="003F794E">
      <w:pPr>
        <w:rPr>
          <w:rFonts w:ascii="Arial" w:hAnsi="Arial" w:cs="Arial"/>
          <w:bCs/>
          <w:sz w:val="22"/>
          <w:szCs w:val="22"/>
        </w:rPr>
      </w:pPr>
    </w:p>
    <w:p w14:paraId="1F2A4C3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Sometimes I fly off the handle for no good reason.</w:t>
      </w:r>
    </w:p>
    <w:p w14:paraId="34B9C4CD" w14:textId="7C6622E0"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55BFAD82" w14:textId="7554DB9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3570478B" w14:textId="537A1A22"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F7567E1" w14:textId="0E496D2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61EE80C" w14:textId="31EE6DF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AB8EEE0" w14:textId="77777777" w:rsidR="00AE49C5" w:rsidRPr="00B64636" w:rsidRDefault="00AE49C5" w:rsidP="003F794E">
      <w:pPr>
        <w:rPr>
          <w:rFonts w:ascii="Arial" w:hAnsi="Arial" w:cs="Arial"/>
          <w:bCs/>
          <w:sz w:val="22"/>
          <w:szCs w:val="22"/>
        </w:rPr>
      </w:pPr>
    </w:p>
    <w:p w14:paraId="13B0CB0A"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rouble controlling my temper.</w:t>
      </w:r>
    </w:p>
    <w:p w14:paraId="0069F2F0" w14:textId="22FD073A"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B998C6B" w14:textId="600B10E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ACDDA8" w14:textId="2393C5F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EC056C4" w14:textId="771F0F2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3CD63C9" w14:textId="7D94B390"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0979F3E9" w14:textId="77777777" w:rsidR="00AE49C5" w:rsidRPr="00B64636" w:rsidRDefault="00AE49C5" w:rsidP="003F794E">
      <w:pPr>
        <w:rPr>
          <w:rFonts w:ascii="Arial" w:hAnsi="Arial" w:cs="Arial"/>
          <w:bCs/>
          <w:sz w:val="22"/>
          <w:szCs w:val="22"/>
        </w:rPr>
      </w:pPr>
    </w:p>
    <w:p w14:paraId="268ED59D"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At times I feel I have gotten a raw deal out of life.</w:t>
      </w:r>
    </w:p>
    <w:p w14:paraId="50A5A2B4" w14:textId="4CB99346"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D5FB5D8" w14:textId="0653B6E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BD0133B" w14:textId="549D7B6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87EB0B3" w14:textId="389458C4"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0F4D9CF2" w14:textId="2E1E271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8AA231" w14:textId="77777777" w:rsidR="00AE49C5" w:rsidRPr="00B64636" w:rsidRDefault="00AE49C5" w:rsidP="003F794E">
      <w:pPr>
        <w:rPr>
          <w:rFonts w:ascii="Arial" w:hAnsi="Arial" w:cs="Arial"/>
          <w:bCs/>
          <w:sz w:val="22"/>
          <w:szCs w:val="22"/>
        </w:rPr>
      </w:pPr>
    </w:p>
    <w:p w14:paraId="747D071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Other people always seem to get the breaks.</w:t>
      </w:r>
    </w:p>
    <w:p w14:paraId="7B850C23" w14:textId="55CDF5D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3A2F8962" w14:textId="595E2A0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B65961" w14:textId="0C801DD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0A8FC3D8" w14:textId="2A05E19B"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8F4A2" w14:textId="3EACADA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7ADC96A" w14:textId="77777777" w:rsidR="00AE49C5" w:rsidRPr="00B64636" w:rsidRDefault="00AE49C5" w:rsidP="003F794E">
      <w:pPr>
        <w:rPr>
          <w:rFonts w:ascii="Arial" w:hAnsi="Arial" w:cs="Arial"/>
          <w:bCs/>
          <w:sz w:val="22"/>
          <w:szCs w:val="22"/>
        </w:rPr>
      </w:pPr>
    </w:p>
    <w:p w14:paraId="0114A3D4"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wonder why sometimes I feel so bitter about things.</w:t>
      </w:r>
    </w:p>
    <w:p w14:paraId="0FDDB7F6" w14:textId="018DEDC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7E717D5" w14:textId="3CE7C189"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078A25F4" w14:textId="21F8813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9DEBC15" w14:textId="55829F4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0E2658B" w14:textId="0F2567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85E5F43" w14:textId="77777777" w:rsidR="00AE49C5" w:rsidRPr="00B64636" w:rsidRDefault="00AE49C5" w:rsidP="003F794E">
      <w:pPr>
        <w:rPr>
          <w:rFonts w:ascii="Arial" w:hAnsi="Arial" w:cs="Arial"/>
          <w:bCs/>
          <w:sz w:val="22"/>
          <w:szCs w:val="22"/>
        </w:rPr>
      </w:pPr>
    </w:p>
    <w:p w14:paraId="7779580A" w14:textId="77777777" w:rsidR="00AE49C5" w:rsidRPr="00B64636" w:rsidRDefault="00AE49C5" w:rsidP="003F794E">
      <w:pPr>
        <w:rPr>
          <w:rFonts w:ascii="Arial" w:hAnsi="Arial" w:cs="Arial"/>
          <w:sz w:val="22"/>
          <w:szCs w:val="22"/>
        </w:rPr>
      </w:pPr>
    </w:p>
    <w:p w14:paraId="05337B83" w14:textId="77777777" w:rsidR="00AE49C5" w:rsidRPr="00B64636" w:rsidRDefault="00AE49C5" w:rsidP="003F794E">
      <w:pPr>
        <w:rPr>
          <w:rFonts w:ascii="Arial" w:hAnsi="Arial" w:cs="Arial"/>
          <w:sz w:val="22"/>
          <w:szCs w:val="22"/>
        </w:rPr>
      </w:pPr>
    </w:p>
    <w:p w14:paraId="2315F814" w14:textId="77777777" w:rsidR="00AE49C5" w:rsidRPr="00B64636" w:rsidRDefault="00AE49C5" w:rsidP="003F794E">
      <w:pPr>
        <w:rPr>
          <w:rFonts w:ascii="Arial" w:hAnsi="Arial" w:cs="Arial"/>
          <w:bCs/>
          <w:sz w:val="22"/>
          <w:szCs w:val="22"/>
        </w:rPr>
      </w:pPr>
    </w:p>
    <w:p w14:paraId="1CDAE68B" w14:textId="77777777" w:rsidR="00AE49C5" w:rsidRPr="00B64636" w:rsidRDefault="00AE49C5" w:rsidP="003F794E">
      <w:pPr>
        <w:rPr>
          <w:rFonts w:ascii="Arial" w:hAnsi="Arial" w:cs="Arial"/>
          <w:sz w:val="22"/>
          <w:szCs w:val="22"/>
        </w:rPr>
      </w:pPr>
    </w:p>
    <w:p w14:paraId="14CB1CB8" w14:textId="77777777" w:rsidR="00AE49C5" w:rsidRPr="00B64636" w:rsidRDefault="00AE49C5" w:rsidP="003F794E">
      <w:pPr>
        <w:rPr>
          <w:rFonts w:ascii="Arial" w:hAnsi="Arial" w:cs="Arial"/>
          <w:sz w:val="22"/>
          <w:szCs w:val="22"/>
        </w:rPr>
      </w:pPr>
    </w:p>
    <w:p w14:paraId="4F19777D" w14:textId="77777777" w:rsidR="00AE49C5" w:rsidRPr="00B64636" w:rsidRDefault="00AE49C5" w:rsidP="003F794E">
      <w:pPr>
        <w:rPr>
          <w:rFonts w:ascii="Arial" w:hAnsi="Arial" w:cs="Arial"/>
          <w:bCs/>
          <w:sz w:val="22"/>
          <w:szCs w:val="22"/>
        </w:rPr>
      </w:pPr>
    </w:p>
    <w:p w14:paraId="1F09DC8A" w14:textId="77777777" w:rsidR="00AE49C5" w:rsidRPr="00B64636" w:rsidRDefault="00AE49C5" w:rsidP="003F794E">
      <w:pPr>
        <w:rPr>
          <w:rFonts w:ascii="Arial" w:hAnsi="Arial" w:cs="Arial"/>
          <w:sz w:val="22"/>
          <w:szCs w:val="22"/>
        </w:rPr>
      </w:pPr>
    </w:p>
    <w:p w14:paraId="2D627752" w14:textId="77777777" w:rsidR="001E4E16" w:rsidRPr="00B64636" w:rsidRDefault="001E4E16" w:rsidP="003F794E">
      <w:pPr>
        <w:rPr>
          <w:rFonts w:ascii="Arial" w:hAnsi="Arial" w:cs="Arial"/>
          <w:sz w:val="22"/>
          <w:szCs w:val="22"/>
        </w:rPr>
      </w:pPr>
    </w:p>
    <w:p w14:paraId="358855F0" w14:textId="77777777" w:rsidR="001E4E16" w:rsidRPr="00B64636" w:rsidRDefault="001E4E16" w:rsidP="003F794E">
      <w:pPr>
        <w:rPr>
          <w:rFonts w:ascii="Arial" w:hAnsi="Arial" w:cs="Arial"/>
          <w:sz w:val="22"/>
          <w:szCs w:val="22"/>
        </w:rPr>
      </w:pPr>
    </w:p>
    <w:p w14:paraId="4A55A729" w14:textId="77777777" w:rsidR="001E4E16" w:rsidRPr="00B64636" w:rsidRDefault="001E4E16" w:rsidP="003F794E">
      <w:pPr>
        <w:rPr>
          <w:rFonts w:ascii="Arial" w:hAnsi="Arial" w:cs="Arial"/>
          <w:sz w:val="22"/>
          <w:szCs w:val="22"/>
        </w:rPr>
      </w:pPr>
    </w:p>
    <w:p w14:paraId="52FABAF7" w14:textId="77777777" w:rsidR="001E4E16" w:rsidRPr="00B64636" w:rsidRDefault="001E4E16" w:rsidP="003F794E">
      <w:pPr>
        <w:rPr>
          <w:rFonts w:ascii="Arial" w:hAnsi="Arial" w:cs="Arial"/>
          <w:sz w:val="22"/>
          <w:szCs w:val="22"/>
        </w:rPr>
      </w:pPr>
    </w:p>
    <w:p w14:paraId="77E38538" w14:textId="77777777" w:rsidR="001E4E16" w:rsidRPr="00B64636" w:rsidRDefault="001E4E16" w:rsidP="003F794E">
      <w:pPr>
        <w:rPr>
          <w:rFonts w:ascii="Arial" w:hAnsi="Arial" w:cs="Arial"/>
          <w:sz w:val="22"/>
          <w:szCs w:val="22"/>
        </w:rPr>
      </w:pPr>
    </w:p>
    <w:p w14:paraId="477905D0" w14:textId="77777777" w:rsidR="00A87DEB" w:rsidRPr="00B64636" w:rsidRDefault="00A87DEB">
      <w:pPr>
        <w:widowControl/>
        <w:autoSpaceDE/>
        <w:autoSpaceDN/>
        <w:adjustRightInd/>
        <w:spacing w:after="200" w:line="276" w:lineRule="auto"/>
        <w:rPr>
          <w:rFonts w:ascii="Arial" w:hAnsi="Arial" w:cs="Times New Roman"/>
          <w:b/>
          <w:i/>
          <w:color w:val="000000"/>
          <w:sz w:val="22"/>
          <w:szCs w:val="22"/>
        </w:rPr>
      </w:pPr>
      <w:bookmarkStart w:id="77" w:name="_Toc489888152"/>
      <w:r w:rsidRPr="00B64636">
        <w:rPr>
          <w:rFonts w:ascii="Arial" w:hAnsi="Arial" w:cs="Times New Roman"/>
          <w:b/>
          <w:i/>
          <w:color w:val="000000"/>
          <w:sz w:val="22"/>
          <w:szCs w:val="22"/>
        </w:rPr>
        <w:br w:type="page"/>
      </w:r>
    </w:p>
    <w:p w14:paraId="5996A4EA" w14:textId="097E25B3" w:rsidR="001E4E16" w:rsidRPr="00B64636" w:rsidRDefault="001E4E16" w:rsidP="001E4E16">
      <w:pPr>
        <w:keepNext/>
        <w:widowControl/>
        <w:jc w:val="center"/>
        <w:outlineLvl w:val="1"/>
        <w:rPr>
          <w:rFonts w:ascii="Arial" w:hAnsi="Arial" w:cs="Times New Roman"/>
          <w:b/>
          <w:i/>
          <w:color w:val="000000"/>
          <w:sz w:val="22"/>
          <w:szCs w:val="22"/>
        </w:rPr>
      </w:pPr>
      <w:bookmarkStart w:id="78" w:name="_Toc49423590"/>
      <w:r w:rsidRPr="00B64636">
        <w:rPr>
          <w:rFonts w:ascii="Arial" w:hAnsi="Arial" w:cs="Times New Roman"/>
          <w:b/>
          <w:i/>
          <w:color w:val="000000"/>
          <w:sz w:val="22"/>
          <w:szCs w:val="22"/>
        </w:rPr>
        <w:t>Center for Epidemiological Studies Depression (CES-D)</w:t>
      </w:r>
      <w:bookmarkEnd w:id="77"/>
      <w:bookmarkEnd w:id="78"/>
    </w:p>
    <w:p w14:paraId="03418AFD" w14:textId="77777777" w:rsidR="001E4E16" w:rsidRPr="00B64636" w:rsidRDefault="001E4E16" w:rsidP="001E4E16">
      <w:pPr>
        <w:rPr>
          <w:rFonts w:ascii="Arial" w:hAnsi="Arial" w:cs="Arial"/>
          <w:sz w:val="22"/>
          <w:szCs w:val="22"/>
        </w:rPr>
      </w:pPr>
    </w:p>
    <w:p w14:paraId="047DC78F" w14:textId="58ABA0C5" w:rsidR="001E4E16" w:rsidRPr="00B64636" w:rsidRDefault="001E4E16" w:rsidP="001E4E16">
      <w:pPr>
        <w:ind w:left="360"/>
        <w:rPr>
          <w:rFonts w:ascii="Arial" w:hAnsi="Arial" w:cs="Arial"/>
          <w:sz w:val="22"/>
          <w:szCs w:val="22"/>
        </w:rPr>
      </w:pPr>
      <w:r w:rsidRPr="00B64636">
        <w:rPr>
          <w:rFonts w:ascii="Arial" w:hAnsi="Arial" w:cs="Arial"/>
          <w:iCs/>
          <w:sz w:val="22"/>
          <w:szCs w:val="22"/>
        </w:rPr>
        <w:t xml:space="preserve">The </w:t>
      </w:r>
      <w:r w:rsidRPr="00B64636">
        <w:rPr>
          <w:rFonts w:ascii="Arial" w:hAnsi="Arial" w:cs="Arial"/>
          <w:i/>
          <w:iCs/>
          <w:sz w:val="22"/>
          <w:szCs w:val="22"/>
        </w:rPr>
        <w:t xml:space="preserve">Center for Epidemiological Studies Depression </w:t>
      </w:r>
      <w:r w:rsidRPr="00B64636">
        <w:rPr>
          <w:rFonts w:ascii="Arial" w:hAnsi="Arial" w:cs="Arial"/>
          <w:iCs/>
          <w:sz w:val="22"/>
          <w:szCs w:val="22"/>
        </w:rPr>
        <w:t xml:space="preserve">(CES-D) questionnaire is a 10-item self-report measure of depressive symptoms over the past week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Zhang&lt;/Author&gt;&lt;Year&gt;2012&lt;/Year&gt;&lt;RecNum&gt;1645&lt;/RecNum&gt;&lt;DisplayText&gt;(Zhang et al., 2012)&lt;/DisplayText&gt;&lt;record&gt;&lt;rec-number&gt;1645&lt;/rec-number&gt;&lt;foreign-keys&gt;&lt;key app="EN" db-id="2trpde5v9e95efe20fm5d0dcfd5fp2ve92rd"&gt;1645&lt;/key&gt;&lt;/foreign-keys&gt;&lt;ref-type name="Journal Article"&gt;17&lt;/ref-type&gt;&lt;contributors&gt;&lt;authors&gt;&lt;author&gt;Zhang, Wendy&lt;/author&gt;&lt;author&gt;O’Brien, Nadia&lt;/author&gt;&lt;author&gt;Forrest, Jamie I.&lt;/author&gt;&lt;author&gt;Salters, Kate A.&lt;/author&gt;&lt;author&gt;Patterson, Thomas L.&lt;/author&gt;&lt;author&gt;Montaner, Julio S. G.&lt;/author&gt;&lt;author&gt;Hogg, Robert S.&lt;/author&gt;&lt;author&gt;Lima, Viviane D.&lt;/author&gt;&lt;/authors&gt;&lt;/contributors&gt;&lt;titles&gt;&lt;title&gt;Validating a Shortened Depression Scale (10 Item CES-D) among HIV-Positive People in British Columbia, Canada&lt;/title&gt;&lt;secondary-title&gt;PLoS ONE&lt;/secondary-title&gt;&lt;/titles&gt;&lt;periodical&gt;&lt;full-title&gt;PloS One&lt;/full-title&gt;&lt;abbr-1&gt;PLoS One&lt;/abbr-1&gt;&lt;abbr-2&gt;PLoS One&lt;/abbr-2&gt;&lt;/periodical&gt;&lt;pages&gt;e40793&lt;/pages&gt;&lt;volume&gt;7&lt;/volume&gt;&lt;number&gt;7&lt;/number&gt;&lt;dates&gt;&lt;year&gt;2012&lt;/year&gt;&lt;pub-dates&gt;&lt;date&gt;07/19&amp;#xD;03/16/received&amp;#xD;06/13/accepted&lt;/date&gt;&lt;/pub-dates&gt;&lt;/dates&gt;&lt;pub-location&gt;San Francisco, USA&lt;/pub-location&gt;&lt;publisher&gt;Public Library of Science&lt;/publisher&gt;&lt;isbn&gt;1932-6203&lt;/isbn&gt;&lt;accession-num&gt;PMC3400644&lt;/accession-num&gt;&lt;urls&gt;&lt;related-urls&gt;&lt;url&gt;http://www.ncbi.nlm.nih.gov/pmc/articles/PMC3400644/&lt;/url&gt;&lt;/related-urls&gt;&lt;/urls&gt;&lt;electronic-resource-num&gt;10.1371/journal.pone.0040793&lt;/electronic-resource-num&gt;&lt;remote-database-name&gt;PMC&lt;/remote-database-name&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29" w:tooltip="Zhang, 2012 #1645" w:history="1">
        <w:r w:rsidR="007B095A" w:rsidRPr="00B64636">
          <w:rPr>
            <w:rFonts w:ascii="Arial" w:hAnsi="Arial" w:cs="Arial"/>
            <w:iCs/>
            <w:noProof/>
            <w:sz w:val="22"/>
            <w:szCs w:val="22"/>
          </w:rPr>
          <w:t>Zhang et al., 2012</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re rated on a 4-point scale, and total scores range from 0 to 30. Scores of ≥ 4 indicate clinically significant distress.</w:t>
      </w:r>
    </w:p>
    <w:p w14:paraId="685D5C8A" w14:textId="77777777" w:rsidR="001E4E16" w:rsidRPr="00B64636" w:rsidRDefault="001E4E16" w:rsidP="001E4E16">
      <w:pPr>
        <w:rPr>
          <w:rFonts w:ascii="Arial" w:hAnsi="Arial" w:cs="Arial"/>
          <w:sz w:val="22"/>
          <w:szCs w:val="22"/>
        </w:rPr>
      </w:pPr>
    </w:p>
    <w:p w14:paraId="60B415AE" w14:textId="77777777" w:rsidR="001E4E16" w:rsidRPr="00B64636" w:rsidRDefault="001E4E16" w:rsidP="001E4E16">
      <w:pPr>
        <w:rPr>
          <w:rFonts w:ascii="Arial" w:hAnsi="Arial" w:cs="Arial"/>
          <w:sz w:val="22"/>
          <w:szCs w:val="22"/>
        </w:rPr>
      </w:pPr>
    </w:p>
    <w:p w14:paraId="77B092EB" w14:textId="77777777" w:rsidR="001E4E16" w:rsidRPr="00B64636" w:rsidRDefault="001E4E16" w:rsidP="001E4E16">
      <w:pPr>
        <w:ind w:left="360"/>
        <w:rPr>
          <w:rFonts w:ascii="Arial" w:hAnsi="Arial" w:cs="Arial"/>
          <w:bCs/>
          <w:sz w:val="22"/>
          <w:szCs w:val="22"/>
        </w:rPr>
      </w:pPr>
      <w:r w:rsidRPr="00B64636">
        <w:rPr>
          <w:rFonts w:ascii="Arial" w:hAnsi="Arial" w:cs="Arial"/>
          <w:bCs/>
          <w:sz w:val="22"/>
          <w:szCs w:val="22"/>
        </w:rPr>
        <w:t xml:space="preserve">As you read each statement, ask yourself how many times during THE LAST WEEK you felt that way. </w:t>
      </w:r>
    </w:p>
    <w:p w14:paraId="4C0131FD" w14:textId="77777777" w:rsidR="001E4E16" w:rsidRPr="00B64636" w:rsidRDefault="001E4E16" w:rsidP="001E4E16">
      <w:pPr>
        <w:ind w:left="360"/>
        <w:rPr>
          <w:rFonts w:ascii="Arial" w:hAnsi="Arial" w:cs="Arial"/>
          <w:bCs/>
          <w:sz w:val="22"/>
          <w:szCs w:val="22"/>
        </w:rPr>
      </w:pPr>
    </w:p>
    <w:p w14:paraId="64E7910C"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was bothered by things that don’t usually bother me.</w:t>
      </w:r>
    </w:p>
    <w:p w14:paraId="22B466E8" w14:textId="34043B75"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DDC9B2F" w14:textId="2169D398"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33A502A" w14:textId="73E72AC2"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3F2218ED" w14:textId="06604BB1"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1A230262" w14:textId="77777777" w:rsidR="001E4E16" w:rsidRPr="00B64636" w:rsidRDefault="001E4E16" w:rsidP="001E4E16">
      <w:pPr>
        <w:rPr>
          <w:rFonts w:ascii="Arial" w:hAnsi="Arial" w:cs="Arial"/>
          <w:sz w:val="22"/>
          <w:szCs w:val="22"/>
        </w:rPr>
      </w:pPr>
    </w:p>
    <w:p w14:paraId="4C1F2B9D"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had trouble keeping my mind on what I was doing.</w:t>
      </w:r>
    </w:p>
    <w:p w14:paraId="62D900D9" w14:textId="3744787A"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02645E" w14:textId="58CEBC7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8D13455" w14:textId="0E21A49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5CD14D9C" w14:textId="3BB2CEAD"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49B445E" w14:textId="77777777" w:rsidR="001E4E16" w:rsidRPr="00B64636" w:rsidRDefault="001E4E16" w:rsidP="001E4E16">
      <w:pPr>
        <w:ind w:left="1440"/>
        <w:rPr>
          <w:rFonts w:ascii="Arial" w:hAnsi="Arial" w:cs="Arial"/>
          <w:sz w:val="22"/>
          <w:szCs w:val="22"/>
        </w:rPr>
      </w:pPr>
    </w:p>
    <w:p w14:paraId="339ABD2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depressed.</w:t>
      </w:r>
    </w:p>
    <w:p w14:paraId="5257C721" w14:textId="55AF9CB0"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0C7F12C9" w14:textId="4D1ADD9C"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2005BAD" w14:textId="1AB4831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2C9A73B" w14:textId="1A14CB0A"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D2162CB" w14:textId="77777777" w:rsidR="001E4E16" w:rsidRPr="00B64636" w:rsidRDefault="001E4E16" w:rsidP="001E4E16">
      <w:pPr>
        <w:ind w:left="1440"/>
        <w:rPr>
          <w:rFonts w:ascii="Arial" w:hAnsi="Arial" w:cs="Arial"/>
          <w:sz w:val="22"/>
          <w:szCs w:val="22"/>
        </w:rPr>
      </w:pPr>
    </w:p>
    <w:p w14:paraId="34D7E6DB"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that everything I did was an effort.</w:t>
      </w:r>
    </w:p>
    <w:p w14:paraId="59C0229E" w14:textId="2ABE0A6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FCF70B" w14:textId="57A143F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59E2D33" w14:textId="60B8556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038CCF3" w14:textId="1AB257D9"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E1B74CC" w14:textId="77777777" w:rsidR="001E4E16" w:rsidRPr="00B64636" w:rsidRDefault="001E4E16" w:rsidP="001E4E16">
      <w:pPr>
        <w:ind w:left="1440"/>
        <w:rPr>
          <w:rFonts w:ascii="Arial" w:hAnsi="Arial" w:cs="Arial"/>
          <w:sz w:val="22"/>
          <w:szCs w:val="22"/>
        </w:rPr>
      </w:pPr>
    </w:p>
    <w:p w14:paraId="0E5C8CF4"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hopeful about the future.</w:t>
      </w:r>
    </w:p>
    <w:p w14:paraId="0F983420" w14:textId="46E0CF1D"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5D146E0A" w14:textId="3976569D"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73CE5B3C" w14:textId="0BE59F07"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4E8EF253" w14:textId="031288CB"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5CF338C9" w14:textId="77777777" w:rsidR="001E4E16" w:rsidRPr="00B64636" w:rsidRDefault="001E4E16" w:rsidP="001E4E16">
      <w:pPr>
        <w:ind w:left="1440"/>
        <w:rPr>
          <w:rFonts w:ascii="Arial" w:hAnsi="Arial" w:cs="Arial"/>
          <w:sz w:val="22"/>
          <w:szCs w:val="22"/>
        </w:rPr>
      </w:pPr>
    </w:p>
    <w:p w14:paraId="79D660A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fearful.</w:t>
      </w:r>
    </w:p>
    <w:p w14:paraId="30475E4F" w14:textId="79167E87"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CF9BC9D" w14:textId="6F00F66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3C5AA8D" w14:textId="12F8E964"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12CC30E" w14:textId="721E686F"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0D43D624" w14:textId="77777777" w:rsidR="001E4E16" w:rsidRPr="00B64636" w:rsidRDefault="001E4E16" w:rsidP="001E4E16">
      <w:pPr>
        <w:ind w:left="1440"/>
        <w:rPr>
          <w:rFonts w:ascii="Arial" w:hAnsi="Arial" w:cs="Arial"/>
          <w:sz w:val="22"/>
          <w:szCs w:val="22"/>
        </w:rPr>
      </w:pPr>
    </w:p>
    <w:p w14:paraId="7E7AE5B0"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my sleep was restless.</w:t>
      </w:r>
    </w:p>
    <w:p w14:paraId="4BCA7D22" w14:textId="139952A1"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22F6648" w14:textId="7C0397F7"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F73A555" w14:textId="30E9E8C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29A8B29" w14:textId="1892D7B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2DD9A991" w14:textId="77777777" w:rsidR="001E4E16" w:rsidRPr="00B64636" w:rsidRDefault="001E4E16" w:rsidP="001E4E16">
      <w:pPr>
        <w:ind w:left="1440"/>
        <w:rPr>
          <w:rFonts w:ascii="Arial" w:hAnsi="Arial" w:cs="Arial"/>
          <w:sz w:val="22"/>
          <w:szCs w:val="22"/>
        </w:rPr>
      </w:pPr>
    </w:p>
    <w:p w14:paraId="124AFB51"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sz w:val="22"/>
          <w:szCs w:val="22"/>
        </w:rPr>
        <w:t>During</w:t>
      </w:r>
      <w:r w:rsidRPr="00B64636">
        <w:rPr>
          <w:rFonts w:ascii="Arial" w:hAnsi="Arial" w:cs="Arial"/>
          <w:bCs/>
          <w:sz w:val="22"/>
          <w:szCs w:val="22"/>
        </w:rPr>
        <w:t xml:space="preserve"> the past week, I was happy.</w:t>
      </w:r>
    </w:p>
    <w:p w14:paraId="61980B85" w14:textId="5469F8F2" w:rsidR="001E4E16" w:rsidRPr="00B64636" w:rsidRDefault="001E4E16" w:rsidP="001E4E1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rarely (less than one day)</w:t>
      </w:r>
    </w:p>
    <w:p w14:paraId="20FED6E5" w14:textId="00802C9E" w:rsidR="001E4E16" w:rsidRPr="00B64636" w:rsidRDefault="001E4E16" w:rsidP="001E4E1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ome of the time (1 - 2 days)</w:t>
      </w:r>
    </w:p>
    <w:p w14:paraId="6B86C00B" w14:textId="503C4E90" w:rsidR="001E4E16" w:rsidRPr="00B64636" w:rsidRDefault="001E4E16" w:rsidP="001E4E1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ccasionally (3 - 4 days)</w:t>
      </w:r>
    </w:p>
    <w:p w14:paraId="2B825052" w14:textId="349EC7C0"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1502A0A" w14:textId="77777777" w:rsidR="001E4E16" w:rsidRPr="00B64636" w:rsidRDefault="001E4E16" w:rsidP="001E4E16">
      <w:pPr>
        <w:rPr>
          <w:rFonts w:ascii="Arial" w:hAnsi="Arial" w:cs="Arial"/>
          <w:sz w:val="22"/>
          <w:szCs w:val="22"/>
        </w:rPr>
      </w:pPr>
    </w:p>
    <w:p w14:paraId="3B6989B7"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lonely.</w:t>
      </w:r>
    </w:p>
    <w:p w14:paraId="5AD50147" w14:textId="4A61E319"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89EEBCB" w14:textId="28520176"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43C88CE8" w14:textId="6D0EDB5D"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FD28907" w14:textId="6E02744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ADFCF33" w14:textId="77777777" w:rsidR="001E4E16" w:rsidRPr="00B64636" w:rsidRDefault="001E4E16" w:rsidP="001E4E16">
      <w:pPr>
        <w:ind w:left="1440"/>
        <w:rPr>
          <w:rFonts w:ascii="Arial" w:hAnsi="Arial" w:cs="Arial"/>
          <w:sz w:val="22"/>
          <w:szCs w:val="22"/>
        </w:rPr>
      </w:pPr>
    </w:p>
    <w:p w14:paraId="071CA289"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could not get "going."</w:t>
      </w:r>
    </w:p>
    <w:p w14:paraId="70940E6D" w14:textId="6F33741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AFA4F53" w14:textId="23F8E43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6FC21A5C" w14:textId="1E58717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047A3B54" w14:textId="4206C23E"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042BB63" w14:textId="77777777" w:rsidR="001E4E16" w:rsidRPr="00B64636" w:rsidRDefault="001E4E16" w:rsidP="001E4E16">
      <w:pPr>
        <w:rPr>
          <w:rFonts w:ascii="Arial" w:hAnsi="Arial" w:cs="Arial"/>
          <w:bCs/>
          <w:sz w:val="22"/>
          <w:szCs w:val="22"/>
        </w:rPr>
      </w:pPr>
    </w:p>
    <w:p w14:paraId="7B1BB5CE" w14:textId="77777777" w:rsidR="001E4E16" w:rsidRPr="00B64636" w:rsidRDefault="001E4E16" w:rsidP="001E4E16">
      <w:pPr>
        <w:rPr>
          <w:rFonts w:ascii="Arial" w:hAnsi="Arial" w:cs="Arial"/>
          <w:sz w:val="22"/>
          <w:szCs w:val="22"/>
        </w:rPr>
      </w:pPr>
    </w:p>
    <w:p w14:paraId="68F2C007" w14:textId="69C1237E" w:rsidR="00D5388F" w:rsidRPr="00B64636" w:rsidRDefault="00D5388F" w:rsidP="006814A9">
      <w:pPr>
        <w:pStyle w:val="Heading2"/>
        <w:jc w:val="center"/>
      </w:pPr>
      <w:bookmarkStart w:id="79" w:name="_Toc367104069"/>
    </w:p>
    <w:p w14:paraId="3C8886B4" w14:textId="77777777" w:rsidR="007056E8" w:rsidRPr="00B64636" w:rsidRDefault="007056E8">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4027FCBC" w14:textId="13208C79" w:rsidR="00AC7452" w:rsidRPr="00B64636" w:rsidRDefault="00AC7452" w:rsidP="008C25C5">
      <w:pPr>
        <w:pStyle w:val="Heading1"/>
        <w:ind w:firstLine="0"/>
        <w:jc w:val="center"/>
      </w:pPr>
      <w:bookmarkStart w:id="80" w:name="_Toc49423591"/>
      <w:bookmarkStart w:id="81" w:name="_Toc367104071"/>
      <w:bookmarkEnd w:id="79"/>
      <w:r w:rsidRPr="00B64636">
        <w:t>INTERPERSONAL/INTRAPERSONAL RESOURCES</w:t>
      </w:r>
      <w:bookmarkEnd w:id="80"/>
    </w:p>
    <w:p w14:paraId="721AE089" w14:textId="0BCB4F00" w:rsidR="00D52123" w:rsidRPr="00B64636" w:rsidRDefault="00D52123" w:rsidP="00832558">
      <w:pPr>
        <w:pStyle w:val="Heading2"/>
        <w:jc w:val="center"/>
        <w:rPr>
          <w:i/>
        </w:rPr>
      </w:pPr>
      <w:bookmarkStart w:id="82" w:name="_Toc367104072"/>
      <w:bookmarkStart w:id="83" w:name="_Toc49423592"/>
      <w:bookmarkEnd w:id="81"/>
      <w:r w:rsidRPr="00B64636">
        <w:rPr>
          <w:i/>
        </w:rPr>
        <w:t>Interpersonal Support Evaluation List</w:t>
      </w:r>
      <w:bookmarkEnd w:id="82"/>
      <w:bookmarkEnd w:id="83"/>
    </w:p>
    <w:p w14:paraId="0C24EDAB" w14:textId="77777777" w:rsidR="00D52123" w:rsidRPr="00B64636" w:rsidRDefault="00D52123" w:rsidP="003F794E">
      <w:pPr>
        <w:rPr>
          <w:rFonts w:ascii="Arial" w:hAnsi="Arial" w:cs="Arial"/>
          <w:iCs/>
          <w:sz w:val="22"/>
          <w:szCs w:val="22"/>
        </w:rPr>
      </w:pPr>
    </w:p>
    <w:p w14:paraId="7FBE835F" w14:textId="5FC212CC" w:rsidR="00AE49C5" w:rsidRPr="00B64636" w:rsidRDefault="00AE49C5" w:rsidP="002E4274">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i/>
          <w:iCs/>
          <w:sz w:val="22"/>
          <w:szCs w:val="22"/>
        </w:rPr>
        <w:t>Interpersonal Support Evaluation List</w:t>
      </w:r>
      <w:r w:rsidRPr="00B64636">
        <w:rPr>
          <w:rFonts w:ascii="Arial" w:hAnsi="Arial" w:cs="Arial"/>
          <w:iCs/>
          <w:sz w:val="22"/>
          <w:szCs w:val="22"/>
        </w:rPr>
        <w:t xml:space="preserve"> is a 12-item self-report measure of the perceived availability of social support, which contains three subscales </w:t>
      </w:r>
      <w:r w:rsidR="00132FA6" w:rsidRPr="00B64636">
        <w:rPr>
          <w:rFonts w:ascii="Arial" w:hAnsi="Arial" w:cs="Arial"/>
          <w:iCs/>
          <w:sz w:val="22"/>
          <w:szCs w:val="22"/>
        </w:rPr>
        <w:fldChar w:fldCharType="begin"/>
      </w:r>
      <w:r w:rsidR="0048254D" w:rsidRPr="00B64636">
        <w:rPr>
          <w:rFonts w:ascii="Arial" w:hAnsi="Arial" w:cs="Arial"/>
          <w:iCs/>
          <w:sz w:val="22"/>
          <w:szCs w:val="22"/>
        </w:rPr>
        <w:instrText xml:space="preserve"> ADDIN EN.CITE &lt;EndNote&gt;&lt;Cite&gt;&lt;Author&gt;Cohen&lt;/Author&gt;&lt;Year&gt;1983&lt;/Year&gt;&lt;RecNum&gt;116&lt;/RecNum&gt;&lt;Prefix&gt;ISEL-12`; &lt;/Prefix&gt;&lt;DisplayText&gt;(ISEL-12; Sheldon Cohen &amp;amp; Hoberman, 1983)&lt;/DisplayText&gt;&lt;record&gt;&lt;rec-number&gt;116&lt;/rec-number&gt;&lt;foreign-keys&gt;&lt;key app="EN" db-id="aaw0zdp5f5f554ezevkpasw2rxdtdd5efwwt"&gt;116&lt;/key&gt;&lt;/foreign-keys&gt;&lt;ref-type name="Journal Article"&gt;17&lt;/ref-type&gt;&lt;contributors&gt;&lt;authors&gt;&lt;author&gt;Cohen, Sheldon&lt;/author&gt;&lt;author&gt;Hoberman, Harry M.&lt;/author&gt;&lt;/authors&gt;&lt;/contributors&gt;&lt;titles&gt;&lt;title&gt;Positive events and social supports as buffers of life change stress&lt;/title&gt;&lt;secondary-title&gt;Journal of Applied Social Psychology&lt;/secondary-title&gt;&lt;/titles&gt;&lt;periodical&gt;&lt;full-title&gt;Journal of Applied Social Psychology&lt;/full-title&gt;&lt;abbr-1&gt;J Appl Soc Psychol&lt;/abbr-1&gt;&lt;/periodical&gt;&lt;pages&gt;99-125&lt;/pages&gt;&lt;volume&gt;13&lt;/volume&gt;&lt;number&gt;2&lt;/number&gt;&lt;dates&gt;&lt;year&gt;1983&lt;/year&gt;&lt;pub-dates&gt;&lt;date&gt;Mar-Apr&lt;/date&gt;&lt;/pub-dates&gt;&lt;/dates&gt;&lt;urls&gt;&lt;related-urls&gt;&lt;url&gt;http://ovidsp.ovid.com/ovidweb.cgi?T=JS&amp;amp;CSC=Y&amp;amp;NEWS=N&amp;amp;PAGE=fulltext&amp;amp;D=psyc2&amp;amp;AN=1983-32633-001&lt;/url&gt;&lt;/related-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6" w:tooltip="Cohen, 1983 #116" w:history="1">
        <w:r w:rsidR="007B095A" w:rsidRPr="00B64636">
          <w:rPr>
            <w:rFonts w:ascii="Arial" w:hAnsi="Arial" w:cs="Arial"/>
            <w:iCs/>
            <w:noProof/>
            <w:sz w:val="22"/>
            <w:szCs w:val="22"/>
          </w:rPr>
          <w:t>ISEL-12; Sheldon Cohen &amp; Hoberman, 1983</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Pr="00B64636">
        <w:rPr>
          <w:rFonts w:ascii="Arial" w:hAnsi="Arial" w:cs="Arial"/>
          <w:iCs/>
          <w:sz w:val="22"/>
          <w:szCs w:val="22"/>
        </w:rPr>
        <w:t xml:space="preserve">. The Tangible Support subscale measures the perceived availability of material aid (e.g., able to borrow money if needed), the Belonging subscale measures the perceived availability of </w:t>
      </w:r>
      <w:proofErr w:type="gramStart"/>
      <w:r w:rsidRPr="00B64636">
        <w:rPr>
          <w:rFonts w:ascii="Arial" w:hAnsi="Arial" w:cs="Arial"/>
          <w:iCs/>
          <w:sz w:val="22"/>
          <w:szCs w:val="22"/>
        </w:rPr>
        <w:t>others’</w:t>
      </w:r>
      <w:proofErr w:type="gramEnd"/>
      <w:r w:rsidRPr="00B64636">
        <w:rPr>
          <w:rFonts w:ascii="Arial" w:hAnsi="Arial" w:cs="Arial"/>
          <w:iCs/>
          <w:sz w:val="22"/>
          <w:szCs w:val="22"/>
        </w:rPr>
        <w:t xml:space="preserve"> with whom one may engage in activities, and the Appraisal subscale measures the perceived availability of others with whom one can talk about problems. Items are rated on a four-point scale, and scores range from 4 to 16 on each subscale. Higher scores indicate greater social support.</w:t>
      </w:r>
    </w:p>
    <w:p w14:paraId="4AC2D3F0" w14:textId="77777777" w:rsidR="00AE49C5" w:rsidRPr="00B64636" w:rsidRDefault="00AE49C5" w:rsidP="003F794E">
      <w:pPr>
        <w:rPr>
          <w:rFonts w:ascii="Arial" w:hAnsi="Arial" w:cs="Arial"/>
          <w:sz w:val="22"/>
          <w:szCs w:val="22"/>
        </w:rPr>
      </w:pPr>
    </w:p>
    <w:p w14:paraId="2F4984EA" w14:textId="77777777" w:rsidR="00AE49C5" w:rsidRPr="00B64636" w:rsidRDefault="00AE49C5" w:rsidP="003F794E">
      <w:pPr>
        <w:rPr>
          <w:rFonts w:ascii="Arial" w:hAnsi="Arial" w:cs="Arial"/>
          <w:sz w:val="22"/>
          <w:szCs w:val="22"/>
        </w:rPr>
      </w:pPr>
    </w:p>
    <w:p w14:paraId="327CDFF9"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 xml:space="preserve">The following items ask about your relationships    </w:t>
      </w:r>
    </w:p>
    <w:p w14:paraId="7BA91A90" w14:textId="77777777" w:rsidR="00AE49C5" w:rsidRPr="00B64636" w:rsidRDefault="00AE49C5" w:rsidP="003F794E">
      <w:pPr>
        <w:rPr>
          <w:rFonts w:ascii="Arial" w:hAnsi="Arial" w:cs="Arial"/>
          <w:bCs/>
          <w:sz w:val="22"/>
          <w:szCs w:val="22"/>
        </w:rPr>
      </w:pPr>
    </w:p>
    <w:p w14:paraId="216CEE9D"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go on a trip for a day (for example, to the country or mountains), I would have a hard time finding someone to go with me.</w:t>
      </w:r>
    </w:p>
    <w:p w14:paraId="6B0AD0E1" w14:textId="58501A59"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FC2B65" w14:textId="140F9CE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1D198BA6" w14:textId="36040CB6"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780F1D7E" w14:textId="54686913"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6EB61D5" w14:textId="77777777" w:rsidR="00AE49C5" w:rsidRPr="00B64636" w:rsidRDefault="00AE49C5" w:rsidP="003F794E">
      <w:pPr>
        <w:rPr>
          <w:rFonts w:ascii="Arial" w:hAnsi="Arial" w:cs="Arial"/>
          <w:bCs/>
          <w:sz w:val="22"/>
          <w:szCs w:val="22"/>
        </w:rPr>
      </w:pPr>
    </w:p>
    <w:p w14:paraId="3F151A58"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feel that there is no one I can share my most private worries and fears with.</w:t>
      </w:r>
    </w:p>
    <w:p w14:paraId="27A08673" w14:textId="4493D844"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452B382" w14:textId="76DC84C9"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3BD51E1" w14:textId="04DF1C4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0FADB70" w14:textId="7E4D13BA"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2C12218" w14:textId="77777777" w:rsidR="00AE49C5" w:rsidRPr="00B64636" w:rsidRDefault="00AE49C5" w:rsidP="003F794E">
      <w:pPr>
        <w:rPr>
          <w:rFonts w:ascii="Arial" w:hAnsi="Arial" w:cs="Arial"/>
          <w:bCs/>
          <w:sz w:val="22"/>
          <w:szCs w:val="22"/>
        </w:rPr>
      </w:pPr>
    </w:p>
    <w:p w14:paraId="4645B45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ere sick, I could easily find someone to help me with my daily chores.</w:t>
      </w:r>
    </w:p>
    <w:p w14:paraId="7B24E564" w14:textId="6DFAC66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1813878" w14:textId="489A0C66"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603945" w14:textId="58DA7AB2"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3781F890" w14:textId="50A1F01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02986C1" w14:textId="77777777" w:rsidR="00AE49C5" w:rsidRPr="00B64636" w:rsidRDefault="00AE49C5" w:rsidP="003F794E">
      <w:pPr>
        <w:rPr>
          <w:rFonts w:ascii="Arial" w:hAnsi="Arial" w:cs="Arial"/>
          <w:bCs/>
          <w:sz w:val="22"/>
          <w:szCs w:val="22"/>
        </w:rPr>
      </w:pPr>
    </w:p>
    <w:p w14:paraId="242356CF"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There is someone I can turn to for advice about handling problems with my family.</w:t>
      </w:r>
    </w:p>
    <w:p w14:paraId="7AC5FB9E" w14:textId="6F8515C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52D3FD" w14:textId="5FA212B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C9B407D" w14:textId="67B4EDFD"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B05E25D" w14:textId="231AF840"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BC9D34B" w14:textId="77777777" w:rsidR="00AE49C5" w:rsidRPr="00B64636" w:rsidRDefault="00AE49C5" w:rsidP="003F794E">
      <w:pPr>
        <w:rPr>
          <w:rFonts w:ascii="Arial" w:hAnsi="Arial" w:cs="Arial"/>
          <w:bCs/>
          <w:sz w:val="22"/>
          <w:szCs w:val="22"/>
        </w:rPr>
      </w:pPr>
    </w:p>
    <w:p w14:paraId="28BB9E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decide one afternoon that I would like to go to a movie that evening, I could easily find someone to go with me.</w:t>
      </w:r>
    </w:p>
    <w:p w14:paraId="40CF3956" w14:textId="5CB273F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68D76185" w14:textId="45176D7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29C51DE2" w14:textId="2ED085C4"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0A183687" w14:textId="10A887D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5DF0A133" w14:textId="77777777" w:rsidR="00AE49C5" w:rsidRPr="00B64636" w:rsidRDefault="00AE49C5" w:rsidP="003F794E">
      <w:pPr>
        <w:rPr>
          <w:rFonts w:ascii="Arial" w:hAnsi="Arial" w:cs="Arial"/>
          <w:bCs/>
          <w:sz w:val="22"/>
          <w:szCs w:val="22"/>
        </w:rPr>
      </w:pPr>
    </w:p>
    <w:p w14:paraId="7364F84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When I need suggestions on how to deal with a personal problem, I know someone I can turn to.</w:t>
      </w:r>
    </w:p>
    <w:p w14:paraId="03963C20" w14:textId="2C713D6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58D5A3D" w14:textId="0F4E0FA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ACB9BFF" w14:textId="40BC6FE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02C4434" w14:textId="181F08F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D414C10" w14:textId="77777777" w:rsidR="00AE49C5" w:rsidRPr="00B64636" w:rsidRDefault="00AE49C5" w:rsidP="003F794E">
      <w:pPr>
        <w:rPr>
          <w:rFonts w:ascii="Arial" w:hAnsi="Arial" w:cs="Arial"/>
          <w:bCs/>
          <w:sz w:val="22"/>
          <w:szCs w:val="22"/>
        </w:rPr>
      </w:pPr>
    </w:p>
    <w:p w14:paraId="4D10057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don't often get invited to do things with others.</w:t>
      </w:r>
    </w:p>
    <w:p w14:paraId="7AAE5F3F" w14:textId="79A840E6"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0E88FCDC" w14:textId="46CEAED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85938E6" w14:textId="02164E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51E89324" w14:textId="2CCFD535"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2619FC5" w14:textId="77777777" w:rsidR="00AE49C5" w:rsidRPr="00B64636" w:rsidRDefault="00AE49C5" w:rsidP="003F794E">
      <w:pPr>
        <w:rPr>
          <w:rFonts w:ascii="Arial" w:hAnsi="Arial" w:cs="Arial"/>
          <w:bCs/>
          <w:sz w:val="22"/>
          <w:szCs w:val="22"/>
        </w:rPr>
      </w:pPr>
    </w:p>
    <w:p w14:paraId="563B44A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had to go out of town for a few weeks, it would be difficult to find someone who would look after my house or apartment (the plants, pets, garden, etc.).</w:t>
      </w:r>
    </w:p>
    <w:p w14:paraId="3AC5665A" w14:textId="3C331A43"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41F46090" w14:textId="0F835C2D"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729544B" w14:textId="3D73EA0A"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6793B53C" w14:textId="22E6443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289C9F88" w14:textId="77777777" w:rsidR="00AE49C5" w:rsidRPr="00B64636" w:rsidRDefault="00AE49C5" w:rsidP="003F794E">
      <w:pPr>
        <w:rPr>
          <w:rFonts w:ascii="Arial" w:hAnsi="Arial" w:cs="Arial"/>
          <w:bCs/>
          <w:sz w:val="22"/>
          <w:szCs w:val="22"/>
        </w:rPr>
      </w:pPr>
    </w:p>
    <w:p w14:paraId="1BA0EA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have lunch with someone, I could easily find someone to join me.</w:t>
      </w:r>
    </w:p>
    <w:p w14:paraId="0763C9CD" w14:textId="76D4EAB8"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A416171" w14:textId="613D79C5"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943E6B8" w14:textId="0E756E2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CF7034D" w14:textId="4A10BEF7"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B466E60" w14:textId="77777777" w:rsidR="00AE49C5" w:rsidRPr="00B64636" w:rsidRDefault="00AE49C5" w:rsidP="003F794E">
      <w:pPr>
        <w:rPr>
          <w:rFonts w:ascii="Arial" w:hAnsi="Arial" w:cs="Arial"/>
          <w:bCs/>
          <w:sz w:val="22"/>
          <w:szCs w:val="22"/>
        </w:rPr>
      </w:pPr>
    </w:p>
    <w:p w14:paraId="680524B3"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s stranded 10 miles from home, there is someone I could call who could come and get me.</w:t>
      </w:r>
    </w:p>
    <w:p w14:paraId="285DE057" w14:textId="7F7AE4E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4742001" w14:textId="28ACE763"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FC9B41" w14:textId="0C3576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6DD051A" w14:textId="7A116119"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8196CEC" w14:textId="77777777" w:rsidR="00AE49C5" w:rsidRPr="00B64636" w:rsidRDefault="00AE49C5" w:rsidP="003F794E">
      <w:pPr>
        <w:rPr>
          <w:rFonts w:ascii="Arial" w:hAnsi="Arial" w:cs="Arial"/>
          <w:bCs/>
          <w:sz w:val="22"/>
          <w:szCs w:val="22"/>
        </w:rPr>
      </w:pPr>
    </w:p>
    <w:p w14:paraId="52744F3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a family crisis arose, it would be difficult to find someone who could give me good advice about how to handle it.</w:t>
      </w:r>
    </w:p>
    <w:p w14:paraId="53107ECC" w14:textId="07C6FB8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ADD3552" w14:textId="77AC8F8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3536321" w14:textId="320C4428"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10EC8BF" w14:textId="1B9F78E4"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F382678" w14:textId="77777777" w:rsidR="00AE49C5" w:rsidRPr="00B64636" w:rsidRDefault="00AE49C5" w:rsidP="003F794E">
      <w:pPr>
        <w:rPr>
          <w:rFonts w:ascii="Arial" w:hAnsi="Arial" w:cs="Arial"/>
          <w:bCs/>
          <w:sz w:val="22"/>
          <w:szCs w:val="22"/>
        </w:rPr>
      </w:pPr>
    </w:p>
    <w:p w14:paraId="5828B6B0"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needed some help in moving to a new house or apartment, I would have a hard time finding someone to help me.</w:t>
      </w:r>
    </w:p>
    <w:p w14:paraId="2CF569C3" w14:textId="4FED8BCF"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DE71FED" w14:textId="67195AE4"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6C0A8E2" w14:textId="52C0BCBC"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81B9B27" w14:textId="47156551"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61BF1B9" w14:textId="77777777" w:rsidR="00AE49C5" w:rsidRPr="00B64636" w:rsidRDefault="00AE49C5" w:rsidP="003F794E">
      <w:pPr>
        <w:rPr>
          <w:rFonts w:ascii="Arial" w:hAnsi="Arial" w:cs="Arial"/>
          <w:sz w:val="22"/>
          <w:szCs w:val="22"/>
        </w:rPr>
      </w:pPr>
    </w:p>
    <w:p w14:paraId="387D9D37" w14:textId="6830A975" w:rsidR="00AE49C5" w:rsidRPr="00B64636" w:rsidRDefault="00AE49C5" w:rsidP="008A2957">
      <w:pPr>
        <w:pStyle w:val="Heading1"/>
        <w:jc w:val="center"/>
      </w:pPr>
      <w:r w:rsidRPr="00B64636">
        <w:br w:type="page"/>
      </w:r>
    </w:p>
    <w:p w14:paraId="4A98864F" w14:textId="77777777" w:rsidR="00D52123" w:rsidRPr="00B64636" w:rsidRDefault="00D52123" w:rsidP="00E379A6">
      <w:pPr>
        <w:pStyle w:val="Heading2"/>
        <w:jc w:val="center"/>
        <w:rPr>
          <w:i/>
        </w:rPr>
      </w:pPr>
      <w:bookmarkStart w:id="84" w:name="_Toc367104075"/>
      <w:bookmarkStart w:id="85" w:name="_Toc49423593"/>
      <w:r w:rsidRPr="00B64636">
        <w:rPr>
          <w:i/>
        </w:rPr>
        <w:t>Religious Participation</w:t>
      </w:r>
      <w:bookmarkEnd w:id="84"/>
      <w:bookmarkEnd w:id="85"/>
    </w:p>
    <w:p w14:paraId="586572D8" w14:textId="77777777" w:rsidR="00D52123" w:rsidRPr="00B64636" w:rsidRDefault="00D52123" w:rsidP="003F794E">
      <w:pPr>
        <w:rPr>
          <w:rFonts w:ascii="Arial" w:hAnsi="Arial" w:cs="Arial"/>
          <w:i/>
          <w:sz w:val="22"/>
          <w:szCs w:val="22"/>
        </w:rPr>
      </w:pPr>
    </w:p>
    <w:p w14:paraId="46F3A2C2" w14:textId="7133D9B5" w:rsidR="00AE49C5" w:rsidRPr="00B64636" w:rsidRDefault="00AE49C5" w:rsidP="002E4274">
      <w:pPr>
        <w:ind w:left="360"/>
        <w:rPr>
          <w:rFonts w:ascii="Arial" w:hAnsi="Arial" w:cs="Arial"/>
          <w:sz w:val="22"/>
          <w:szCs w:val="22"/>
        </w:rPr>
      </w:pPr>
      <w:r w:rsidRPr="00B64636">
        <w:rPr>
          <w:rFonts w:ascii="Arial" w:hAnsi="Arial" w:cs="Arial"/>
          <w:i/>
          <w:sz w:val="22"/>
          <w:szCs w:val="22"/>
        </w:rPr>
        <w:t xml:space="preserve">Frequency of attendance at religious services </w:t>
      </w:r>
      <w:r w:rsidR="00701DFD" w:rsidRPr="00B64636">
        <w:rPr>
          <w:rFonts w:ascii="Arial" w:hAnsi="Arial" w:cs="Arial"/>
          <w:sz w:val="22"/>
          <w:szCs w:val="22"/>
        </w:rPr>
        <w:t>will be</w:t>
      </w:r>
      <w:r w:rsidRPr="00B64636">
        <w:rPr>
          <w:rFonts w:ascii="Arial" w:hAnsi="Arial" w:cs="Arial"/>
          <w:sz w:val="22"/>
          <w:szCs w:val="22"/>
        </w:rPr>
        <w:t xml:space="preserve"> measured with </w:t>
      </w:r>
      <w:r w:rsidR="00701DFD" w:rsidRPr="00B64636">
        <w:rPr>
          <w:rFonts w:ascii="Arial" w:hAnsi="Arial" w:cs="Arial"/>
          <w:sz w:val="22"/>
          <w:szCs w:val="22"/>
        </w:rPr>
        <w:t>2</w:t>
      </w:r>
      <w:r w:rsidRPr="00B64636">
        <w:rPr>
          <w:rFonts w:ascii="Arial" w:hAnsi="Arial" w:cs="Arial"/>
          <w:sz w:val="22"/>
          <w:szCs w:val="22"/>
        </w:rPr>
        <w:t xml:space="preserve"> item</w:t>
      </w:r>
      <w:r w:rsidR="00701DFD" w:rsidRPr="00B64636">
        <w:rPr>
          <w:rFonts w:ascii="Arial" w:hAnsi="Arial" w:cs="Arial"/>
          <w:sz w:val="22"/>
          <w:szCs w:val="22"/>
        </w:rPr>
        <w:t>s that have</w:t>
      </w:r>
      <w:r w:rsidRPr="00B64636">
        <w:rPr>
          <w:rFonts w:ascii="Arial" w:hAnsi="Arial" w:cs="Arial"/>
          <w:sz w:val="22"/>
          <w:szCs w:val="22"/>
        </w:rPr>
        <w:t xml:space="preserve"> been used in previous research studies </w:t>
      </w:r>
      <w:r w:rsidR="00132FA6"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 xml:space="preserve">(e.g., see </w:t>
      </w:r>
      <w:hyperlink w:anchor="_ENREF_16" w:tooltip="McCullough, 2000 #274" w:history="1">
        <w:r w:rsidR="007B095A" w:rsidRPr="00B64636">
          <w:rPr>
            <w:rFonts w:ascii="Arial" w:hAnsi="Arial" w:cs="Arial"/>
            <w:noProof/>
            <w:sz w:val="22"/>
            <w:szCs w:val="22"/>
          </w:rPr>
          <w:t>McCullough, Hoyt, Larson, Koenig, &amp; Thoresen, 2000</w:t>
        </w:r>
      </w:hyperlink>
      <w:r w:rsidR="0048254D" w:rsidRPr="00B64636">
        <w:rPr>
          <w:rFonts w:ascii="Arial" w:hAnsi="Arial" w:cs="Arial"/>
          <w:noProof/>
          <w:sz w:val="22"/>
          <w:szCs w:val="22"/>
        </w:rPr>
        <w:t xml:space="preserve">; </w:t>
      </w:r>
      <w:hyperlink w:anchor="_ENREF_17" w:tooltip="Nicholson, 2009 #275" w:history="1">
        <w:r w:rsidR="007B095A" w:rsidRPr="00B64636">
          <w:rPr>
            <w:rFonts w:ascii="Arial" w:hAnsi="Arial" w:cs="Arial"/>
            <w:noProof/>
            <w:sz w:val="22"/>
            <w:szCs w:val="22"/>
          </w:rPr>
          <w:t>Nicholson, Rose, &amp; Bobak, 2009</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Individuals indicate the frequency of their attendance based on 8 eight categories that range from “everyday” to “never.”  </w:t>
      </w:r>
    </w:p>
    <w:p w14:paraId="0BB7C199" w14:textId="77777777" w:rsidR="00AE49C5" w:rsidRPr="00B64636" w:rsidRDefault="00AE49C5" w:rsidP="003F794E">
      <w:pPr>
        <w:rPr>
          <w:rFonts w:ascii="Arial" w:hAnsi="Arial" w:cs="Arial"/>
          <w:bCs/>
          <w:sz w:val="22"/>
          <w:szCs w:val="22"/>
        </w:rPr>
      </w:pPr>
    </w:p>
    <w:p w14:paraId="238ACB3F" w14:textId="77777777" w:rsidR="00B35C71" w:rsidRPr="00B64636" w:rsidRDefault="00B35C71" w:rsidP="003F794E">
      <w:pPr>
        <w:rPr>
          <w:rFonts w:ascii="Arial" w:hAnsi="Arial" w:cs="Arial"/>
          <w:bCs/>
          <w:sz w:val="22"/>
          <w:szCs w:val="22"/>
        </w:rPr>
      </w:pPr>
    </w:p>
    <w:p w14:paraId="1EA4005D" w14:textId="77777777" w:rsidR="00F17866" w:rsidRPr="00B64636" w:rsidRDefault="00AE49C5" w:rsidP="00A07101">
      <w:pPr>
        <w:pStyle w:val="ListParagraph"/>
        <w:numPr>
          <w:ilvl w:val="0"/>
          <w:numId w:val="14"/>
        </w:numPr>
        <w:rPr>
          <w:rFonts w:ascii="Arial" w:hAnsi="Arial" w:cs="Arial"/>
          <w:bCs/>
          <w:sz w:val="22"/>
          <w:szCs w:val="22"/>
        </w:rPr>
      </w:pPr>
      <w:r w:rsidRPr="00B64636">
        <w:rPr>
          <w:rFonts w:ascii="Arial" w:hAnsi="Arial" w:cs="Arial"/>
          <w:bCs/>
          <w:sz w:val="22"/>
          <w:szCs w:val="22"/>
        </w:rPr>
        <w:t>Apart from special occasions such as weddings and funerals, how often do you attend religious services?</w:t>
      </w:r>
    </w:p>
    <w:p w14:paraId="14AEA669" w14:textId="2461745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0B32CD95" w14:textId="49B8BBEB"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once a week</w:t>
      </w:r>
    </w:p>
    <w:p w14:paraId="370592E3" w14:textId="4F0DF47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ce a week</w:t>
      </w:r>
    </w:p>
    <w:p w14:paraId="6BE0EC6C" w14:textId="65679D9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2-3 times per month</w:t>
      </w:r>
    </w:p>
    <w:p w14:paraId="2EDAE2E5" w14:textId="5315A47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Once a month</w:t>
      </w:r>
    </w:p>
    <w:p w14:paraId="1E3F482E" w14:textId="00523CD3" w:rsidR="00AE49C5" w:rsidRPr="00B64636" w:rsidRDefault="00AE49C5" w:rsidP="00B35C71">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Several times a year</w:t>
      </w:r>
    </w:p>
    <w:p w14:paraId="7CC0D025" w14:textId="6DF41FD9" w:rsidR="00AE49C5" w:rsidRPr="00B64636" w:rsidRDefault="00AE49C5" w:rsidP="00B35C71">
      <w:pPr>
        <w:ind w:left="1440"/>
        <w:rPr>
          <w:rFonts w:ascii="Arial" w:hAnsi="Arial" w:cs="Arial"/>
          <w:sz w:val="22"/>
          <w:szCs w:val="22"/>
        </w:rPr>
      </w:pPr>
      <w:r w:rsidRPr="00B64636">
        <w:rPr>
          <w:rFonts w:ascii="Arial" w:hAnsi="Arial" w:cs="Arial"/>
          <w:bCs/>
          <w:sz w:val="22"/>
          <w:szCs w:val="22"/>
        </w:rPr>
        <w:t>7</w:t>
      </w:r>
      <w:r w:rsidR="00914FA9" w:rsidRPr="00B64636">
        <w:rPr>
          <w:rFonts w:ascii="Arial" w:hAnsi="Arial" w:cs="Arial"/>
          <w:sz w:val="22"/>
          <w:szCs w:val="22"/>
        </w:rPr>
        <w:t>,</w:t>
      </w:r>
      <w:r w:rsidRPr="00B64636">
        <w:rPr>
          <w:rFonts w:ascii="Arial" w:hAnsi="Arial" w:cs="Arial"/>
          <w:sz w:val="22"/>
          <w:szCs w:val="22"/>
        </w:rPr>
        <w:t>Once or twice a year</w:t>
      </w:r>
    </w:p>
    <w:p w14:paraId="0BFE0791" w14:textId="4976C6B0" w:rsidR="00AE49C5" w:rsidRPr="00B64636" w:rsidRDefault="00AE49C5" w:rsidP="00B35C71">
      <w:pPr>
        <w:ind w:left="1440"/>
        <w:rPr>
          <w:rFonts w:ascii="Arial" w:hAnsi="Arial" w:cs="Arial"/>
          <w:sz w:val="22"/>
          <w:szCs w:val="22"/>
        </w:rPr>
      </w:pPr>
      <w:r w:rsidRPr="00B64636">
        <w:rPr>
          <w:rFonts w:ascii="Arial" w:hAnsi="Arial" w:cs="Arial"/>
          <w:bCs/>
          <w:sz w:val="22"/>
          <w:szCs w:val="22"/>
        </w:rPr>
        <w:t>8</w:t>
      </w:r>
      <w:r w:rsidR="00914FA9" w:rsidRPr="00B64636">
        <w:rPr>
          <w:rFonts w:ascii="Arial" w:hAnsi="Arial" w:cs="Arial"/>
          <w:sz w:val="22"/>
          <w:szCs w:val="22"/>
        </w:rPr>
        <w:t>,</w:t>
      </w:r>
      <w:r w:rsidRPr="00B64636">
        <w:rPr>
          <w:rFonts w:ascii="Arial" w:hAnsi="Arial" w:cs="Arial"/>
          <w:sz w:val="22"/>
          <w:szCs w:val="22"/>
        </w:rPr>
        <w:t>Less than once a year</w:t>
      </w:r>
    </w:p>
    <w:p w14:paraId="2B74FD59" w14:textId="6CB123BA" w:rsidR="00AE49C5" w:rsidRPr="00B64636" w:rsidRDefault="00AE49C5" w:rsidP="00B35C71">
      <w:pPr>
        <w:ind w:left="1440"/>
        <w:rPr>
          <w:rFonts w:ascii="Arial" w:hAnsi="Arial" w:cs="Arial"/>
          <w:sz w:val="22"/>
          <w:szCs w:val="22"/>
        </w:rPr>
      </w:pPr>
      <w:r w:rsidRPr="00B64636">
        <w:rPr>
          <w:rFonts w:ascii="Arial" w:hAnsi="Arial" w:cs="Arial"/>
          <w:bCs/>
          <w:sz w:val="22"/>
          <w:szCs w:val="22"/>
        </w:rPr>
        <w:t>9</w:t>
      </w:r>
      <w:r w:rsidR="00914FA9" w:rsidRPr="00B64636">
        <w:rPr>
          <w:rFonts w:ascii="Arial" w:hAnsi="Arial" w:cs="Arial"/>
          <w:sz w:val="22"/>
          <w:szCs w:val="22"/>
        </w:rPr>
        <w:t>,</w:t>
      </w:r>
      <w:r w:rsidRPr="00B64636">
        <w:rPr>
          <w:rFonts w:ascii="Arial" w:hAnsi="Arial" w:cs="Arial"/>
          <w:sz w:val="22"/>
          <w:szCs w:val="22"/>
        </w:rPr>
        <w:t>Never</w:t>
      </w:r>
    </w:p>
    <w:p w14:paraId="42281799" w14:textId="77777777" w:rsidR="00B12DFA" w:rsidRPr="00B64636" w:rsidRDefault="00B12DFA" w:rsidP="00B35C71">
      <w:pPr>
        <w:ind w:left="1440"/>
        <w:rPr>
          <w:rFonts w:ascii="Arial" w:hAnsi="Arial" w:cs="Arial"/>
          <w:sz w:val="22"/>
          <w:szCs w:val="22"/>
        </w:rPr>
      </w:pPr>
    </w:p>
    <w:p w14:paraId="171E2160" w14:textId="62B495F2" w:rsidR="00F17866" w:rsidRPr="00B64636" w:rsidRDefault="00B12DFA" w:rsidP="00A07101">
      <w:pPr>
        <w:pStyle w:val="ListParagraph"/>
        <w:numPr>
          <w:ilvl w:val="0"/>
          <w:numId w:val="14"/>
        </w:numPr>
        <w:rPr>
          <w:rFonts w:ascii="Arial" w:hAnsi="Arial" w:cs="Arial"/>
          <w:bCs/>
          <w:sz w:val="22"/>
          <w:szCs w:val="22"/>
        </w:rPr>
      </w:pPr>
      <w:r w:rsidRPr="00B64636">
        <w:rPr>
          <w:rFonts w:ascii="Arial" w:hAnsi="Arial" w:cs="Arial"/>
          <w:bCs/>
          <w:sz w:val="22"/>
          <w:szCs w:val="22"/>
        </w:rPr>
        <w:t xml:space="preserve">During the past week, on how many days did you attend religious services? </w:t>
      </w:r>
    </w:p>
    <w:p w14:paraId="211C305A" w14:textId="5177A03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0</w:t>
      </w:r>
    </w:p>
    <w:p w14:paraId="754B6986" w14:textId="7A360CC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1</w:t>
      </w:r>
    </w:p>
    <w:p w14:paraId="691C354F" w14:textId="5196A493"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2</w:t>
      </w:r>
    </w:p>
    <w:p w14:paraId="06965DBC" w14:textId="4A0C1475"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3</w:t>
      </w:r>
    </w:p>
    <w:p w14:paraId="1B348CD9" w14:textId="72CCA5A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4</w:t>
      </w:r>
    </w:p>
    <w:p w14:paraId="4C79AC1D" w14:textId="16FE5B16"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5</w:t>
      </w:r>
    </w:p>
    <w:p w14:paraId="2FFCF98D" w14:textId="0B42880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6</w:t>
      </w:r>
    </w:p>
    <w:p w14:paraId="36F90BB2" w14:textId="0F38AC72"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7</w:t>
      </w:r>
    </w:p>
    <w:p w14:paraId="126A3324" w14:textId="77777777" w:rsidR="00092583" w:rsidRPr="00B64636" w:rsidRDefault="00092583" w:rsidP="00092583">
      <w:pPr>
        <w:pStyle w:val="ListParagraph"/>
        <w:rPr>
          <w:rFonts w:ascii="Arial" w:hAnsi="Arial" w:cs="Arial"/>
          <w:bCs/>
          <w:sz w:val="22"/>
          <w:szCs w:val="22"/>
        </w:rPr>
      </w:pPr>
    </w:p>
    <w:p w14:paraId="79F31CB7" w14:textId="77777777" w:rsidR="00D52123" w:rsidRPr="00B64636" w:rsidRDefault="00AE49C5" w:rsidP="00832558">
      <w:pPr>
        <w:pStyle w:val="Heading2"/>
        <w:jc w:val="center"/>
        <w:rPr>
          <w:bCs/>
          <w:i/>
        </w:rPr>
      </w:pPr>
      <w:r w:rsidRPr="00B64636">
        <w:br w:type="page"/>
      </w:r>
      <w:bookmarkStart w:id="86" w:name="_Toc367104076"/>
      <w:bookmarkStart w:id="87" w:name="_Toc49423594"/>
      <w:r w:rsidR="00D52123" w:rsidRPr="00B64636">
        <w:rPr>
          <w:i/>
        </w:rPr>
        <w:t>Lubben Social Network Scale</w:t>
      </w:r>
      <w:r w:rsidR="00D52123" w:rsidRPr="00B64636">
        <w:rPr>
          <w:bCs/>
          <w:i/>
        </w:rPr>
        <w:t xml:space="preserve"> – 6</w:t>
      </w:r>
      <w:bookmarkEnd w:id="86"/>
      <w:bookmarkEnd w:id="87"/>
    </w:p>
    <w:p w14:paraId="7EA18533" w14:textId="77777777" w:rsidR="00D52123" w:rsidRPr="00B64636" w:rsidRDefault="00D52123" w:rsidP="003F794E">
      <w:pPr>
        <w:rPr>
          <w:rFonts w:ascii="Arial" w:hAnsi="Arial" w:cs="Arial"/>
          <w:bCs/>
          <w:sz w:val="22"/>
          <w:szCs w:val="22"/>
        </w:rPr>
      </w:pPr>
    </w:p>
    <w:p w14:paraId="157FE4F3" w14:textId="2A94D2B9" w:rsidR="00AE49C5" w:rsidRPr="00B64636" w:rsidRDefault="00AE49C5" w:rsidP="002E4274">
      <w:pPr>
        <w:ind w:left="360"/>
        <w:rPr>
          <w:rFonts w:ascii="Arial" w:hAnsi="Arial" w:cs="Arial"/>
          <w:sz w:val="22"/>
          <w:szCs w:val="22"/>
        </w:rPr>
      </w:pPr>
      <w:r w:rsidRPr="00B64636">
        <w:rPr>
          <w:rFonts w:ascii="Arial" w:hAnsi="Arial" w:cs="Arial"/>
          <w:bCs/>
          <w:sz w:val="22"/>
          <w:szCs w:val="22"/>
        </w:rPr>
        <w:t xml:space="preserve">The </w:t>
      </w:r>
      <w:r w:rsidRPr="00B64636">
        <w:rPr>
          <w:rFonts w:ascii="Arial" w:hAnsi="Arial" w:cs="Arial"/>
          <w:sz w:val="22"/>
          <w:szCs w:val="22"/>
        </w:rPr>
        <w:t>Lubben Social Network Scale</w:t>
      </w:r>
      <w:r w:rsidRPr="00B64636">
        <w:rPr>
          <w:rFonts w:ascii="Arial" w:hAnsi="Arial" w:cs="Arial"/>
          <w:bCs/>
          <w:sz w:val="22"/>
          <w:szCs w:val="22"/>
        </w:rPr>
        <w:t xml:space="preserve"> – 6 (LSNS-6) is a 6-item measure that gauges an individual’s social isolation and perceived support from family and friends. Items are rated on a </w:t>
      </w:r>
      <w:proofErr w:type="gramStart"/>
      <w:r w:rsidRPr="00B64636">
        <w:rPr>
          <w:rFonts w:ascii="Arial" w:hAnsi="Arial" w:cs="Arial"/>
          <w:bCs/>
          <w:sz w:val="22"/>
          <w:szCs w:val="22"/>
        </w:rPr>
        <w:t>6 point</w:t>
      </w:r>
      <w:proofErr w:type="gramEnd"/>
      <w:r w:rsidRPr="00B64636">
        <w:rPr>
          <w:rFonts w:ascii="Arial" w:hAnsi="Arial" w:cs="Arial"/>
          <w:bCs/>
          <w:sz w:val="22"/>
          <w:szCs w:val="22"/>
        </w:rPr>
        <w:t xml:space="preserve"> scale and higher scores are indicative of higher levels of social support. Scores below 12 are indicative of an ex</w:t>
      </w:r>
      <w:r w:rsidR="004469D0" w:rsidRPr="00B64636">
        <w:rPr>
          <w:rFonts w:ascii="Arial" w:hAnsi="Arial" w:cs="Arial"/>
          <w:bCs/>
          <w:sz w:val="22"/>
          <w:szCs w:val="22"/>
        </w:rPr>
        <w:t xml:space="preserve">tremely limited social network </w:t>
      </w:r>
      <w:r w:rsidR="00132FA6"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Lubben&lt;/Author&gt;&lt;Year&gt;2006&lt;/Year&gt;&lt;RecNum&gt;687&lt;/RecNum&gt;&lt;DisplayText&gt;(Lubben et al., 2006)&lt;/DisplayText&gt;&lt;record&gt;&lt;rec-number&gt;687&lt;/rec-number&gt;&lt;foreign-keys&gt;&lt;key app="EN" db-id="2trpde5v9e95efe20fm5d0dcfd5fp2ve92rd"&gt;687&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ages&gt;503-513&lt;/pages&gt;&lt;volume&gt;46&lt;/volume&gt;&lt;number&gt;4&lt;/number&gt;&lt;dates&gt;&lt;year&gt;2006&lt;/year&gt;&lt;pub-dates&gt;&lt;date&gt;August 1, 2006&lt;/date&gt;&lt;/pub-dates&gt;&lt;/dates&gt;&lt;urls&gt;&lt;related-urls&gt;&lt;url&gt;http://gerontologist.oxfordjournals.org/content/46/4/503.abstract&lt;/url&gt;&lt;/related-urls&gt;&lt;/urls&gt;&lt;/record&gt;&lt;/Cite&gt;&lt;/EndNote&gt;</w:instrText>
      </w:r>
      <w:r w:rsidR="00132FA6"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15" w:tooltip="Lubben, 2006 #687" w:history="1">
        <w:r w:rsidR="007B095A" w:rsidRPr="00B64636">
          <w:rPr>
            <w:rFonts w:ascii="Arial" w:hAnsi="Arial" w:cs="Arial"/>
            <w:bCs/>
            <w:noProof/>
            <w:sz w:val="22"/>
            <w:szCs w:val="22"/>
          </w:rPr>
          <w:t>Lubben et al., 2006</w:t>
        </w:r>
      </w:hyperlink>
      <w:r w:rsidR="0048254D" w:rsidRPr="00B64636">
        <w:rPr>
          <w:rFonts w:ascii="Arial" w:hAnsi="Arial" w:cs="Arial"/>
          <w:bCs/>
          <w:noProof/>
          <w:sz w:val="22"/>
          <w:szCs w:val="22"/>
        </w:rPr>
        <w:t>)</w:t>
      </w:r>
      <w:r w:rsidR="00132FA6" w:rsidRPr="00B64636">
        <w:rPr>
          <w:rFonts w:ascii="Arial" w:hAnsi="Arial" w:cs="Arial"/>
          <w:bCs/>
          <w:sz w:val="22"/>
          <w:szCs w:val="22"/>
        </w:rPr>
        <w:fldChar w:fldCharType="end"/>
      </w:r>
      <w:r w:rsidR="00A4359B" w:rsidRPr="00B64636">
        <w:fldChar w:fldCharType="begin"/>
      </w:r>
      <w:r w:rsidR="00A4359B" w:rsidRPr="00B64636">
        <w:fldChar w:fldCharType="separate"/>
      </w:r>
      <w:r w:rsidR="004469D0" w:rsidRPr="00B64636">
        <w:rPr>
          <w:rFonts w:ascii="Arial" w:hAnsi="Arial" w:cs="Arial"/>
          <w:bCs/>
          <w:sz w:val="22"/>
          <w:szCs w:val="22"/>
        </w:rPr>
        <w:t>{Lubben, 2006 #428}</w:t>
      </w:r>
      <w:r w:rsidR="00A4359B" w:rsidRPr="00B64636">
        <w:rPr>
          <w:rFonts w:ascii="Arial" w:hAnsi="Arial" w:cs="Arial"/>
          <w:bCs/>
          <w:sz w:val="22"/>
          <w:szCs w:val="22"/>
        </w:rPr>
        <w:fldChar w:fldCharType="end"/>
      </w:r>
      <w:r w:rsidRPr="00B64636">
        <w:rPr>
          <w:rFonts w:ascii="Arial" w:hAnsi="Arial" w:cs="Arial"/>
          <w:bCs/>
          <w:sz w:val="22"/>
          <w:szCs w:val="22"/>
        </w:rPr>
        <w:t xml:space="preserve">. </w:t>
      </w:r>
    </w:p>
    <w:p w14:paraId="667EF5A6" w14:textId="77777777" w:rsidR="00AE49C5" w:rsidRPr="00B64636" w:rsidRDefault="00AE49C5" w:rsidP="003F794E">
      <w:pPr>
        <w:rPr>
          <w:rFonts w:ascii="Arial" w:hAnsi="Arial" w:cs="Arial"/>
          <w:sz w:val="22"/>
          <w:szCs w:val="22"/>
        </w:rPr>
      </w:pPr>
    </w:p>
    <w:p w14:paraId="2FA2C41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see or hear from at least once a month?</w:t>
      </w:r>
    </w:p>
    <w:p w14:paraId="12485CBA" w14:textId="39ACD2A3"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7D1A06E9" w14:textId="36198657"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A881373" w14:textId="0C438A41"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015F17E5" w14:textId="161BA081"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38245BFF" w14:textId="3CE933E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65EA1B21" w14:textId="59780F5C"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611FAFF5" w14:textId="77777777" w:rsidR="00AE49C5" w:rsidRPr="00B64636" w:rsidRDefault="00AE49C5" w:rsidP="003F794E">
      <w:pPr>
        <w:rPr>
          <w:rFonts w:ascii="Arial" w:hAnsi="Arial" w:cs="Arial"/>
          <w:sz w:val="22"/>
          <w:szCs w:val="22"/>
        </w:rPr>
      </w:pPr>
    </w:p>
    <w:p w14:paraId="17AE2438"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at ease with that you can talk about private matters?</w:t>
      </w:r>
      <w:r w:rsidRPr="00B64636">
        <w:rPr>
          <w:rFonts w:ascii="Arial" w:hAnsi="Arial" w:cs="Arial"/>
          <w:sz w:val="22"/>
          <w:szCs w:val="22"/>
        </w:rPr>
        <w:tab/>
      </w:r>
    </w:p>
    <w:p w14:paraId="0EB0467F" w14:textId="6DF2275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1B8D3AEC" w14:textId="7DDC3C8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141A3FD6" w14:textId="050ACDB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4E0FAEE3" w14:textId="0A8230F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4AB51281" w14:textId="3F9CF42E"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F93C91D" w14:textId="0350660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39726BE" w14:textId="77777777" w:rsidR="00AE49C5" w:rsidRPr="00B64636" w:rsidRDefault="00AE49C5" w:rsidP="003F794E">
      <w:pPr>
        <w:rPr>
          <w:rFonts w:ascii="Arial" w:hAnsi="Arial" w:cs="Arial"/>
          <w:sz w:val="22"/>
          <w:szCs w:val="22"/>
        </w:rPr>
      </w:pPr>
      <w:r w:rsidRPr="00B64636">
        <w:rPr>
          <w:rFonts w:ascii="Arial" w:hAnsi="Arial" w:cs="Arial"/>
          <w:sz w:val="22"/>
          <w:szCs w:val="22"/>
        </w:rPr>
        <w:tab/>
      </w:r>
    </w:p>
    <w:p w14:paraId="58B60C42"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close to such that you could call on them for help?</w:t>
      </w:r>
    </w:p>
    <w:p w14:paraId="5B011385" w14:textId="3E65C6F2"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356C376" w14:textId="618E0D8D"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42956028" w14:textId="21AAD0B0"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7796B3A6" w14:textId="3114AA15"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B76CE54" w14:textId="00CDBFAD"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r w:rsidRPr="00B64636">
        <w:rPr>
          <w:rFonts w:ascii="Arial" w:hAnsi="Arial" w:cs="Arial"/>
          <w:sz w:val="22"/>
          <w:szCs w:val="22"/>
        </w:rPr>
        <w:tab/>
      </w:r>
    </w:p>
    <w:p w14:paraId="47D6636D" w14:textId="703EED5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6B130A1" w14:textId="77777777" w:rsidR="00AE49C5" w:rsidRPr="00B64636" w:rsidRDefault="00AE49C5" w:rsidP="003F794E">
      <w:pPr>
        <w:rPr>
          <w:rFonts w:ascii="Arial" w:hAnsi="Arial" w:cs="Arial"/>
          <w:sz w:val="22"/>
          <w:szCs w:val="22"/>
        </w:rPr>
      </w:pPr>
    </w:p>
    <w:p w14:paraId="56A356C5"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of your friends do you see or hear from at least once a month?</w:t>
      </w:r>
    </w:p>
    <w:p w14:paraId="5344ABF1" w14:textId="39251EB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0C85175E" w14:textId="601849B1"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8DE2A51" w14:textId="1ECFE4C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2E0A55F8" w14:textId="2888086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5D90DE30" w14:textId="05B6F8B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9A8C223" w14:textId="576F444A"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A2C855D" w14:textId="77777777" w:rsidR="00AE49C5" w:rsidRPr="00B64636" w:rsidRDefault="00AE49C5" w:rsidP="003F794E">
      <w:pPr>
        <w:rPr>
          <w:rFonts w:ascii="Arial" w:hAnsi="Arial" w:cs="Arial"/>
          <w:sz w:val="22"/>
          <w:szCs w:val="22"/>
        </w:rPr>
      </w:pPr>
    </w:p>
    <w:p w14:paraId="19053A06"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at ease with that you can talk about private matters?</w:t>
      </w:r>
    </w:p>
    <w:p w14:paraId="788FA7C2" w14:textId="629BA83E" w:rsidR="00AE49C5" w:rsidRPr="00B64636" w:rsidRDefault="00AE49C5" w:rsidP="00B35C71">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ne</w:t>
      </w:r>
      <w:r w:rsidRPr="00B64636">
        <w:rPr>
          <w:rFonts w:ascii="Arial" w:hAnsi="Arial" w:cs="Arial"/>
          <w:sz w:val="22"/>
          <w:szCs w:val="22"/>
        </w:rPr>
        <w:tab/>
      </w:r>
    </w:p>
    <w:p w14:paraId="3A23A46E" w14:textId="089238CE" w:rsidR="00AE49C5" w:rsidRPr="00B64636" w:rsidRDefault="00AE49C5" w:rsidP="00B35C71">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ne</w:t>
      </w:r>
      <w:r w:rsidRPr="00B64636">
        <w:rPr>
          <w:rFonts w:ascii="Arial" w:hAnsi="Arial" w:cs="Arial"/>
          <w:sz w:val="22"/>
          <w:szCs w:val="22"/>
        </w:rPr>
        <w:tab/>
      </w:r>
    </w:p>
    <w:p w14:paraId="0467D99F" w14:textId="6C99E7FD" w:rsidR="00AE49C5" w:rsidRPr="00B64636" w:rsidRDefault="00AE49C5" w:rsidP="00B35C71">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Two</w:t>
      </w:r>
    </w:p>
    <w:p w14:paraId="1F144B15" w14:textId="6765B4BE"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8911F72" w14:textId="43D3C32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227048CF" w14:textId="2DF278C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48A5F25C" w14:textId="77777777" w:rsidR="00AE49C5" w:rsidRPr="00B64636" w:rsidRDefault="00AE49C5" w:rsidP="003F794E">
      <w:pPr>
        <w:rPr>
          <w:rFonts w:ascii="Arial" w:hAnsi="Arial" w:cs="Arial"/>
          <w:bCs/>
          <w:sz w:val="22"/>
          <w:szCs w:val="22"/>
        </w:rPr>
      </w:pPr>
    </w:p>
    <w:p w14:paraId="214F800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close to such that you could call on them for help?</w:t>
      </w:r>
      <w:r w:rsidRPr="00B64636">
        <w:rPr>
          <w:rFonts w:ascii="Arial" w:hAnsi="Arial" w:cs="Arial"/>
          <w:sz w:val="22"/>
          <w:szCs w:val="22"/>
        </w:rPr>
        <w:tab/>
      </w:r>
    </w:p>
    <w:p w14:paraId="01EE4BE8" w14:textId="4A0F1F76"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2DE2B6D5" w14:textId="4136D72C"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D8CE205" w14:textId="6FE97CA3"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50C7C616" w14:textId="6B5F684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1B0725F7" w14:textId="462F8D4F"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7C4844C0" w14:textId="294CE7B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B8279A6" w14:textId="77777777" w:rsidR="00AE49C5" w:rsidRPr="00B64636" w:rsidRDefault="00AE49C5" w:rsidP="003F794E">
      <w:pPr>
        <w:rPr>
          <w:rFonts w:ascii="Arial" w:hAnsi="Arial" w:cs="Arial"/>
          <w:sz w:val="22"/>
          <w:szCs w:val="22"/>
        </w:rPr>
      </w:pPr>
    </w:p>
    <w:p w14:paraId="5781D7E7" w14:textId="77777777" w:rsidR="00F6045F" w:rsidRPr="00B64636" w:rsidRDefault="00F6045F" w:rsidP="003F794E">
      <w:pPr>
        <w:rPr>
          <w:rFonts w:ascii="Arial" w:hAnsi="Arial" w:cs="Arial"/>
          <w:sz w:val="22"/>
          <w:szCs w:val="22"/>
        </w:rPr>
      </w:pPr>
    </w:p>
    <w:p w14:paraId="20AF2251" w14:textId="30298C61" w:rsidR="0026328F" w:rsidRPr="00B64636" w:rsidRDefault="0026328F">
      <w:pPr>
        <w:widowControl/>
        <w:autoSpaceDE/>
        <w:autoSpaceDN/>
        <w:adjustRightInd/>
        <w:spacing w:after="200" w:line="276" w:lineRule="auto"/>
      </w:pPr>
      <w:r w:rsidRPr="00B64636">
        <w:br w:type="page"/>
      </w:r>
    </w:p>
    <w:p w14:paraId="47093228" w14:textId="0FB9E92A" w:rsidR="00832558" w:rsidRPr="00B64636" w:rsidRDefault="00EE05F3" w:rsidP="000D3D36">
      <w:pPr>
        <w:pStyle w:val="Heading2"/>
        <w:jc w:val="center"/>
      </w:pPr>
      <w:bookmarkStart w:id="88" w:name="_Toc49423595"/>
      <w:r w:rsidRPr="00B64636">
        <w:rPr>
          <w:rStyle w:val="Heading2Char"/>
          <w:rFonts w:cs="Arial"/>
          <w:b/>
          <w:i/>
          <w:color w:val="auto"/>
        </w:rPr>
        <w:t>HOMELESS TIMELINE FOLLOW-BACK</w:t>
      </w:r>
      <w:r w:rsidR="00AB2C4D" w:rsidRPr="00B64636">
        <w:rPr>
          <w:rStyle w:val="Heading2Char"/>
          <w:rFonts w:cs="Arial"/>
          <w:b/>
          <w:i/>
          <w:color w:val="auto"/>
        </w:rPr>
        <w:t xml:space="preserve"> (TLFB)</w:t>
      </w:r>
      <w:bookmarkEnd w:id="88"/>
    </w:p>
    <w:p w14:paraId="09A287D5" w14:textId="77777777" w:rsidR="00C30871" w:rsidRPr="00B64636" w:rsidRDefault="00C30871" w:rsidP="00E379A6">
      <w:pPr>
        <w:rPr>
          <w:rFonts w:ascii="Arial" w:hAnsi="Arial" w:cs="Arial"/>
          <w:noProof/>
          <w:sz w:val="22"/>
          <w:szCs w:val="22"/>
        </w:rPr>
      </w:pPr>
    </w:p>
    <w:p w14:paraId="50FE8BD8" w14:textId="319DFB49" w:rsidR="0026328F" w:rsidRPr="00B64636" w:rsidRDefault="00C30871" w:rsidP="00E379A6">
      <w:pPr>
        <w:rPr>
          <w:rFonts w:ascii="Arial" w:hAnsi="Arial" w:cs="Arial"/>
          <w:noProof/>
          <w:sz w:val="22"/>
          <w:szCs w:val="22"/>
        </w:rPr>
      </w:pPr>
      <w:r w:rsidRPr="00B64636">
        <w:rPr>
          <w:rFonts w:ascii="Arial" w:hAnsi="Arial" w:cs="Arial"/>
          <w:noProof/>
          <w:sz w:val="22"/>
          <w:szCs w:val="22"/>
        </w:rPr>
        <w:t xml:space="preserve">The Homelessness </w:t>
      </w:r>
      <w:r w:rsidR="00AB2C4D" w:rsidRPr="00B64636">
        <w:rPr>
          <w:rFonts w:ascii="Arial" w:hAnsi="Arial" w:cs="Arial"/>
          <w:noProof/>
          <w:sz w:val="22"/>
          <w:szCs w:val="22"/>
        </w:rPr>
        <w:t xml:space="preserve">TMFL </w:t>
      </w:r>
      <w:r w:rsidR="00EE05F3" w:rsidRPr="00B64636">
        <w:rPr>
          <w:rFonts w:ascii="Arial" w:hAnsi="Arial" w:cs="Arial"/>
          <w:noProof/>
          <w:sz w:val="22"/>
          <w:szCs w:val="22"/>
        </w:rPr>
        <w:t xml:space="preserve">is an interviewer assisted measure that </w:t>
      </w:r>
      <w:r w:rsidR="00AB2C4D" w:rsidRPr="00B64636">
        <w:rPr>
          <w:rFonts w:ascii="Arial" w:hAnsi="Arial" w:cs="Arial"/>
          <w:noProof/>
          <w:sz w:val="22"/>
          <w:szCs w:val="22"/>
        </w:rPr>
        <w:t xml:space="preserve">will be used to assess </w:t>
      </w:r>
      <w:r w:rsidRPr="00B64636">
        <w:rPr>
          <w:rFonts w:ascii="Arial" w:hAnsi="Arial" w:cs="Arial"/>
          <w:noProof/>
          <w:sz w:val="22"/>
          <w:szCs w:val="22"/>
        </w:rPr>
        <w:t>the number of homeless nights</w:t>
      </w:r>
      <w:r w:rsidR="008E377B" w:rsidRPr="00B64636">
        <w:rPr>
          <w:rFonts w:ascii="Arial" w:hAnsi="Arial" w:cs="Arial"/>
          <w:noProof/>
          <w:sz w:val="22"/>
          <w:szCs w:val="22"/>
        </w:rPr>
        <w:t xml:space="preserve"> and nightly</w:t>
      </w:r>
      <w:r w:rsidRPr="00B64636">
        <w:rPr>
          <w:rFonts w:ascii="Arial" w:hAnsi="Arial" w:cs="Arial"/>
          <w:noProof/>
          <w:sz w:val="22"/>
          <w:szCs w:val="22"/>
        </w:rPr>
        <w:t xml:space="preserve"> sleeping</w:t>
      </w:r>
      <w:r w:rsidR="008E377B" w:rsidRPr="00B64636">
        <w:rPr>
          <w:rFonts w:ascii="Arial" w:hAnsi="Arial" w:cs="Arial"/>
          <w:noProof/>
          <w:sz w:val="22"/>
          <w:szCs w:val="22"/>
        </w:rPr>
        <w:t xml:space="preserve"> location</w:t>
      </w:r>
      <w:r w:rsidR="00AB2C4D" w:rsidRPr="00B64636">
        <w:rPr>
          <w:rFonts w:ascii="Arial" w:hAnsi="Arial" w:cs="Arial"/>
          <w:noProof/>
          <w:sz w:val="22"/>
          <w:szCs w:val="22"/>
        </w:rPr>
        <w:t xml:space="preserve"> using landmark holidays and events (e.g., birthdays)</w:t>
      </w:r>
      <w:r w:rsidRPr="00B64636">
        <w:rPr>
          <w:rFonts w:ascii="Arial" w:hAnsi="Arial" w:cs="Arial"/>
          <w:noProof/>
          <w:sz w:val="22"/>
          <w:szCs w:val="22"/>
        </w:rPr>
        <w:t xml:space="preserve"> at the baseline (past 3 months), 1, 3, and 6 month follow-up visits</w:t>
      </w:r>
      <w:r w:rsidR="00AB2C4D" w:rsidRPr="00B64636">
        <w:rPr>
          <w:rFonts w:ascii="Arial" w:hAnsi="Arial" w:cs="Arial"/>
          <w:noProof/>
          <w:sz w:val="22"/>
          <w:szCs w:val="22"/>
        </w:rPr>
        <w:t>.</w:t>
      </w:r>
      <w:r w:rsidR="00A428A8" w:rsidRPr="00B64636">
        <w:rPr>
          <w:rFonts w:ascii="Arial" w:hAnsi="Arial" w:cs="Arial"/>
          <w:noProof/>
          <w:sz w:val="22"/>
          <w:szCs w:val="22"/>
        </w:rPr>
        <w:t xml:space="preserve"> </w:t>
      </w:r>
      <w:r w:rsidR="004B3148" w:rsidRPr="00B64636">
        <w:rPr>
          <w:rFonts w:ascii="Arial" w:hAnsi="Arial" w:cs="Arial"/>
          <w:noProof/>
          <w:sz w:val="22"/>
          <w:szCs w:val="22"/>
        </w:rPr>
        <w:t>This measure will inquire about the time since the last visit for each follow-up visit.</w:t>
      </w:r>
      <w:r w:rsidR="008E377B" w:rsidRPr="00B64636">
        <w:rPr>
          <w:rFonts w:ascii="Arial" w:hAnsi="Arial" w:cs="Arial"/>
          <w:noProof/>
          <w:sz w:val="22"/>
          <w:szCs w:val="22"/>
        </w:rPr>
        <w:t xml:space="preserve"> </w:t>
      </w:r>
      <w:r w:rsidR="00AB2C4D" w:rsidRPr="00B64636">
        <w:rPr>
          <w:rFonts w:ascii="Arial" w:hAnsi="Arial" w:cs="Arial"/>
          <w:noProof/>
          <w:sz w:val="22"/>
          <w:szCs w:val="22"/>
        </w:rPr>
        <w:t xml:space="preserve">This timeline (and the corresponding codes) were obtained from </w:t>
      </w:r>
      <w:r w:rsidRPr="00B64636">
        <w:rPr>
          <w:rFonts w:ascii="Arial" w:hAnsi="Arial" w:cs="Arial"/>
          <w:noProof/>
          <w:sz w:val="22"/>
          <w:szCs w:val="22"/>
        </w:rPr>
        <w:t>Tsemberis an</w:t>
      </w:r>
      <w:r w:rsidR="000D3D36" w:rsidRPr="00B64636">
        <w:rPr>
          <w:rFonts w:ascii="Arial" w:hAnsi="Arial" w:cs="Arial"/>
          <w:noProof/>
          <w:sz w:val="22"/>
          <w:szCs w:val="22"/>
        </w:rPr>
        <w:t>d</w:t>
      </w:r>
      <w:r w:rsidRPr="00B64636">
        <w:rPr>
          <w:rFonts w:ascii="Arial" w:hAnsi="Arial" w:cs="Arial"/>
          <w:noProof/>
          <w:sz w:val="22"/>
          <w:szCs w:val="22"/>
        </w:rPr>
        <w:t xml:space="preserve"> colleages </w:t>
      </w:r>
      <w:r w:rsidR="00AB2C4D" w:rsidRPr="00B64636">
        <w:rPr>
          <w:rFonts w:ascii="Arial" w:hAnsi="Arial" w:cs="Arial"/>
          <w:noProof/>
          <w:sz w:val="22"/>
          <w:szCs w:val="22"/>
        </w:rPr>
        <w:fldChar w:fldCharType="begin"/>
      </w:r>
      <w:r w:rsidR="008D08C2" w:rsidRPr="00B64636">
        <w:rPr>
          <w:rFonts w:ascii="Arial" w:hAnsi="Arial" w:cs="Arial"/>
          <w:noProof/>
          <w:sz w:val="22"/>
          <w:szCs w:val="22"/>
        </w:rPr>
        <w:instrText xml:space="preserve"> ADDIN EN.CITE &lt;EndNote&gt;&lt;Cite&gt;&lt;Author&gt;Tsemberis&lt;/Author&gt;&lt;Year&gt;2007&lt;/Year&gt;&lt;RecNum&gt;1218&lt;/RecNum&gt;&lt;DisplayText&gt;(Tsemberis, McHugo, Williams, Hanrahan, &amp;amp; Stefancic, 2007)&lt;/DisplayText&gt;&lt;record&gt;&lt;rec-number&gt;1218&lt;/rec-number&gt;&lt;foreign-keys&gt;&lt;key app="EN" db-id="2trpde5v9e95efe20fm5d0dcfd5fp2ve92rd"&gt;1218&lt;/key&gt;&lt;/foreign-keys&gt;&lt;ref-type name="Journal Article"&gt;17&lt;/ref-type&gt;&lt;contributors&gt;&lt;authors&gt;&lt;author&gt;Tsemberis, Sam&lt;/author&gt;&lt;author&gt;McHugo, Gregory&lt;/author&gt;&lt;author&gt;Williams, Valerie&lt;/author&gt;&lt;author&gt;Hanrahan, Patricia&lt;/author&gt;&lt;author&gt;Stefancic, Ana&lt;/author&gt;&lt;/authors&gt;&lt;/contributors&gt;&lt;titles&gt;&lt;title&gt;Measuring homelessness and residential stability: The residential time</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line follow</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back inventory&lt;/title&gt;&lt;secondary-title&gt;Journal of Community Psychology&lt;/secondary-title&gt;&lt;/titles&gt;&lt;periodical&gt;&lt;full-title&gt;Journal of Community Psychology&lt;/full-title&gt;&lt;abbr-1&gt;J. Community Psychol.&lt;/abbr-1&gt;&lt;abbr-2&gt;J Community Psychol&lt;/abbr-2&gt;&lt;/periodical&gt;&lt;pages&gt;29-42&lt;/pages&gt;&lt;volume&gt;35&lt;/volume&gt;&lt;number&gt;1&lt;/number&gt;&lt;dates&gt;&lt;year&gt;2007&lt;/year&gt;&lt;/dates&gt;&lt;isbn&gt;1520-6629&lt;/isbn&gt;&lt;urls&gt;&lt;/urls&gt;&lt;/record&gt;&lt;/Cite&gt;&lt;/EndNote&gt;</w:instrText>
      </w:r>
      <w:r w:rsidR="00AB2C4D" w:rsidRPr="00B64636">
        <w:rPr>
          <w:rFonts w:ascii="Arial" w:hAnsi="Arial" w:cs="Arial"/>
          <w:noProof/>
          <w:sz w:val="22"/>
          <w:szCs w:val="22"/>
        </w:rPr>
        <w:fldChar w:fldCharType="separate"/>
      </w:r>
      <w:r w:rsidR="00AB2C4D" w:rsidRPr="00B64636">
        <w:rPr>
          <w:rFonts w:ascii="Arial" w:hAnsi="Arial" w:cs="Arial"/>
          <w:noProof/>
          <w:sz w:val="22"/>
          <w:szCs w:val="22"/>
        </w:rPr>
        <w:t>(</w:t>
      </w:r>
      <w:hyperlink w:anchor="_ENREF_27" w:tooltip="Tsemberis, 2007 #1218" w:history="1">
        <w:r w:rsidR="007B095A" w:rsidRPr="00B64636">
          <w:rPr>
            <w:rFonts w:ascii="Arial" w:hAnsi="Arial" w:cs="Arial"/>
            <w:noProof/>
            <w:sz w:val="22"/>
            <w:szCs w:val="22"/>
          </w:rPr>
          <w:t>Tsemberis, McHugo, Williams, Hanrahan, &amp; Stefancic, 2007</w:t>
        </w:r>
      </w:hyperlink>
      <w:r w:rsidR="00AB2C4D" w:rsidRPr="00B64636">
        <w:rPr>
          <w:rFonts w:ascii="Arial" w:hAnsi="Arial" w:cs="Arial"/>
          <w:noProof/>
          <w:sz w:val="22"/>
          <w:szCs w:val="22"/>
        </w:rPr>
        <w:t>)</w:t>
      </w:r>
      <w:r w:rsidR="00AB2C4D" w:rsidRPr="00B64636">
        <w:rPr>
          <w:rFonts w:ascii="Arial" w:hAnsi="Arial" w:cs="Arial"/>
          <w:noProof/>
          <w:sz w:val="22"/>
          <w:szCs w:val="22"/>
        </w:rPr>
        <w:fldChar w:fldCharType="end"/>
      </w:r>
      <w:r w:rsidR="00AB2C4D" w:rsidRPr="00B64636">
        <w:rPr>
          <w:rFonts w:ascii="Arial" w:hAnsi="Arial" w:cs="Arial"/>
          <w:noProof/>
          <w:sz w:val="22"/>
          <w:szCs w:val="22"/>
        </w:rPr>
        <w:t>.</w:t>
      </w:r>
      <w:r w:rsidR="00A428A8" w:rsidRPr="00B64636">
        <w:rPr>
          <w:rFonts w:ascii="Arial" w:hAnsi="Arial" w:cs="Arial"/>
          <w:noProof/>
          <w:sz w:val="22"/>
          <w:szCs w:val="22"/>
        </w:rPr>
        <w:t xml:space="preserve"> </w:t>
      </w:r>
    </w:p>
    <w:p w14:paraId="14BDE3A2" w14:textId="07CA2682" w:rsidR="00A30B66" w:rsidRPr="00B64636" w:rsidRDefault="00A30B66" w:rsidP="00E379A6">
      <w:pPr>
        <w:rPr>
          <w:rFonts w:ascii="Arial" w:hAnsi="Arial" w:cs="Arial"/>
          <w:noProof/>
          <w:sz w:val="22"/>
          <w:szCs w:val="22"/>
        </w:rPr>
      </w:pPr>
    </w:p>
    <w:p w14:paraId="7133EB51" w14:textId="255B7C3E" w:rsidR="00A30B66" w:rsidRPr="00B64636" w:rsidRDefault="00A30B66" w:rsidP="00E379A6">
      <w:pPr>
        <w:rPr>
          <w:rFonts w:ascii="Arial" w:hAnsi="Arial" w:cs="Arial"/>
          <w:noProof/>
          <w:sz w:val="22"/>
          <w:szCs w:val="22"/>
        </w:rPr>
      </w:pPr>
      <w:r w:rsidRPr="00B64636">
        <w:rPr>
          <w:rFonts w:ascii="Arial" w:hAnsi="Arial" w:cs="Arial"/>
          <w:noProof/>
          <w:sz w:val="22"/>
          <w:szCs w:val="22"/>
        </w:rPr>
        <w:t>NOTE: If a visit is missed. The Homeless TLFB should be completed for the time period since the last completed visit.</w:t>
      </w:r>
    </w:p>
    <w:p w14:paraId="18B5C99F" w14:textId="77777777" w:rsidR="00501063" w:rsidRPr="00B64636" w:rsidRDefault="00501063" w:rsidP="00E379A6">
      <w:pPr>
        <w:rPr>
          <w:rFonts w:ascii="Arial" w:hAnsi="Arial" w:cs="Arial"/>
          <w:noProof/>
          <w:sz w:val="22"/>
          <w:szCs w:val="22"/>
        </w:rPr>
      </w:pPr>
    </w:p>
    <w:p w14:paraId="11048B31" w14:textId="754C8E5B" w:rsidR="00501063" w:rsidRPr="00B64636" w:rsidRDefault="00501063" w:rsidP="00E379A6">
      <w:pPr>
        <w:rPr>
          <w:rFonts w:ascii="Arial" w:hAnsi="Arial" w:cs="Arial"/>
          <w:b/>
          <w:noProof/>
          <w:sz w:val="22"/>
          <w:szCs w:val="22"/>
        </w:rPr>
      </w:pPr>
      <w:r w:rsidRPr="00B64636">
        <w:rPr>
          <w:rFonts w:ascii="Arial" w:hAnsi="Arial" w:cs="Arial"/>
          <w:b/>
          <w:noProof/>
          <w:sz w:val="22"/>
          <w:szCs w:val="22"/>
        </w:rPr>
        <w:t xml:space="preserve">Please think about the places that you have stayed overnight during the past 3 months. For each day, </w:t>
      </w:r>
    </w:p>
    <w:tbl>
      <w:tblPr>
        <w:tblW w:w="9080" w:type="dxa"/>
        <w:tblLayout w:type="fixed"/>
        <w:tblCellMar>
          <w:left w:w="80" w:type="dxa"/>
          <w:right w:w="80" w:type="dxa"/>
        </w:tblCellMar>
        <w:tblLook w:val="0000" w:firstRow="0" w:lastRow="0" w:firstColumn="0" w:lastColumn="0" w:noHBand="0" w:noVBand="0"/>
      </w:tblPr>
      <w:tblGrid>
        <w:gridCol w:w="260"/>
        <w:gridCol w:w="1260"/>
        <w:gridCol w:w="1170"/>
        <w:gridCol w:w="90"/>
        <w:gridCol w:w="1260"/>
        <w:gridCol w:w="1260"/>
        <w:gridCol w:w="1260"/>
        <w:gridCol w:w="1260"/>
        <w:gridCol w:w="1260"/>
      </w:tblGrid>
      <w:tr w:rsidR="00897A98" w:rsidRPr="00B64636" w14:paraId="6C890CCC" w14:textId="77777777" w:rsidTr="00C52B71">
        <w:trPr>
          <w:cantSplit/>
        </w:trPr>
        <w:tc>
          <w:tcPr>
            <w:tcW w:w="260" w:type="dxa"/>
            <w:vMerge w:val="restart"/>
            <w:tcBorders>
              <w:top w:val="single" w:sz="12" w:space="0" w:color="auto"/>
              <w:left w:val="single" w:sz="12" w:space="0" w:color="auto"/>
            </w:tcBorders>
          </w:tcPr>
          <w:p w14:paraId="3F269716" w14:textId="77777777" w:rsidR="00897A98" w:rsidRPr="00B64636" w:rsidRDefault="00897A98" w:rsidP="00832558">
            <w:pPr>
              <w:tabs>
                <w:tab w:val="left" w:pos="1440"/>
                <w:tab w:val="center" w:pos="2880"/>
                <w:tab w:val="left" w:pos="4320"/>
                <w:tab w:val="left" w:pos="5220"/>
                <w:tab w:val="right" w:pos="10340"/>
              </w:tabs>
              <w:spacing w:line="320" w:lineRule="exact"/>
              <w:rPr>
                <w:rFonts w:ascii="Arial" w:hAnsi="Arial" w:cs="Arial"/>
                <w:b/>
                <w:color w:val="404040" w:themeColor="text1" w:themeTint="BF"/>
                <w:sz w:val="16"/>
                <w:szCs w:val="16"/>
              </w:rPr>
            </w:pPr>
            <w:r w:rsidRPr="00B64636">
              <w:rPr>
                <w:rFonts w:ascii="Arial" w:hAnsi="Arial" w:cs="Arial"/>
                <w:b/>
                <w:sz w:val="16"/>
                <w:szCs w:val="16"/>
              </w:rPr>
              <w:t>P</w:t>
            </w:r>
          </w:p>
          <w:p w14:paraId="467EEDF3"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A</w:t>
            </w:r>
          </w:p>
          <w:p w14:paraId="0E7B5DA5"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S</w:t>
            </w:r>
          </w:p>
          <w:p w14:paraId="2DC438A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T</w:t>
            </w:r>
          </w:p>
          <w:p w14:paraId="5BBEB4A9"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 xml:space="preserve"> </w:t>
            </w:r>
          </w:p>
          <w:p w14:paraId="3E25AE9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M</w:t>
            </w:r>
          </w:p>
          <w:p w14:paraId="46A849C6"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O</w:t>
            </w:r>
          </w:p>
          <w:p w14:paraId="41230620"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N</w:t>
            </w:r>
          </w:p>
          <w:p w14:paraId="77AEC141"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T</w:t>
            </w:r>
          </w:p>
          <w:p w14:paraId="499DEC2F" w14:textId="4EB6652A" w:rsidR="00897A98" w:rsidRPr="00B64636" w:rsidRDefault="00897A98" w:rsidP="00E379A6">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H</w:t>
            </w:r>
          </w:p>
        </w:tc>
        <w:tc>
          <w:tcPr>
            <w:tcW w:w="1260" w:type="dxa"/>
            <w:tcBorders>
              <w:top w:val="single" w:sz="12" w:space="0" w:color="auto"/>
              <w:left w:val="single" w:sz="12" w:space="0" w:color="auto"/>
              <w:bottom w:val="single" w:sz="12" w:space="0" w:color="auto"/>
              <w:right w:val="single" w:sz="12" w:space="0" w:color="auto"/>
            </w:tcBorders>
          </w:tcPr>
          <w:p w14:paraId="4A7AB093"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170" w:type="dxa"/>
            <w:tcBorders>
              <w:top w:val="single" w:sz="12" w:space="0" w:color="auto"/>
              <w:left w:val="single" w:sz="12" w:space="0" w:color="auto"/>
              <w:bottom w:val="single" w:sz="12" w:space="0" w:color="auto"/>
              <w:right w:val="single" w:sz="12" w:space="0" w:color="auto"/>
            </w:tcBorders>
          </w:tcPr>
          <w:p w14:paraId="5FD4C7A6"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350" w:type="dxa"/>
            <w:gridSpan w:val="2"/>
            <w:tcBorders>
              <w:top w:val="single" w:sz="12" w:space="0" w:color="auto"/>
              <w:left w:val="single" w:sz="12" w:space="0" w:color="auto"/>
              <w:bottom w:val="single" w:sz="12" w:space="0" w:color="auto"/>
              <w:right w:val="single" w:sz="12" w:space="0" w:color="auto"/>
            </w:tcBorders>
          </w:tcPr>
          <w:p w14:paraId="00FC19C1"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260" w:type="dxa"/>
            <w:tcBorders>
              <w:top w:val="single" w:sz="12" w:space="0" w:color="auto"/>
              <w:left w:val="single" w:sz="12" w:space="0" w:color="auto"/>
              <w:bottom w:val="single" w:sz="12" w:space="0" w:color="auto"/>
              <w:right w:val="single" w:sz="12" w:space="0" w:color="auto"/>
            </w:tcBorders>
          </w:tcPr>
          <w:p w14:paraId="6274AA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260" w:type="dxa"/>
            <w:tcBorders>
              <w:top w:val="single" w:sz="12" w:space="0" w:color="auto"/>
              <w:left w:val="single" w:sz="12" w:space="0" w:color="auto"/>
              <w:bottom w:val="single" w:sz="12" w:space="0" w:color="auto"/>
              <w:right w:val="single" w:sz="12" w:space="0" w:color="auto"/>
            </w:tcBorders>
          </w:tcPr>
          <w:p w14:paraId="30BFA7D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260" w:type="dxa"/>
            <w:tcBorders>
              <w:top w:val="single" w:sz="12" w:space="0" w:color="auto"/>
              <w:left w:val="single" w:sz="12" w:space="0" w:color="auto"/>
              <w:bottom w:val="single" w:sz="12" w:space="0" w:color="auto"/>
              <w:right w:val="single" w:sz="12" w:space="0" w:color="auto"/>
            </w:tcBorders>
          </w:tcPr>
          <w:p w14:paraId="439770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260" w:type="dxa"/>
            <w:tcBorders>
              <w:top w:val="single" w:sz="12" w:space="0" w:color="auto"/>
              <w:left w:val="single" w:sz="12" w:space="0" w:color="auto"/>
              <w:bottom w:val="single" w:sz="12" w:space="0" w:color="auto"/>
              <w:right w:val="single" w:sz="12" w:space="0" w:color="auto"/>
            </w:tcBorders>
          </w:tcPr>
          <w:p w14:paraId="23C58B98"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897A98" w:rsidRPr="00B64636" w14:paraId="79AECC23" w14:textId="77777777" w:rsidTr="00C52B71">
        <w:trPr>
          <w:cantSplit/>
          <w:trHeight w:val="50"/>
        </w:trPr>
        <w:tc>
          <w:tcPr>
            <w:tcW w:w="260" w:type="dxa"/>
            <w:vMerge/>
            <w:tcBorders>
              <w:left w:val="single" w:sz="12" w:space="0" w:color="auto"/>
              <w:right w:val="single" w:sz="12" w:space="0" w:color="auto"/>
            </w:tcBorders>
          </w:tcPr>
          <w:p w14:paraId="60BCF25B"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0" w:hanging="540"/>
              <w:jc w:val="center"/>
              <w:rPr>
                <w:rFonts w:ascii="Arial" w:hAnsi="Arial" w:cs="Arial"/>
                <w:sz w:val="16"/>
                <w:szCs w:val="16"/>
              </w:rPr>
            </w:pPr>
          </w:p>
        </w:tc>
        <w:tc>
          <w:tcPr>
            <w:tcW w:w="8820" w:type="dxa"/>
            <w:gridSpan w:val="8"/>
            <w:tcBorders>
              <w:top w:val="single" w:sz="12" w:space="0" w:color="auto"/>
              <w:left w:val="single" w:sz="12" w:space="0" w:color="auto"/>
              <w:bottom w:val="single" w:sz="12" w:space="0" w:color="auto"/>
              <w:right w:val="single" w:sz="12" w:space="0" w:color="auto"/>
            </w:tcBorders>
            <w:shd w:val="pct10" w:color="auto" w:fill="auto"/>
          </w:tcPr>
          <w:p w14:paraId="4BAA7DD3" w14:textId="6ABA8910"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 xml:space="preserve">Key: L </w:t>
            </w:r>
            <w:r w:rsidR="00914FA9" w:rsidRPr="00B64636">
              <w:rPr>
                <w:rFonts w:ascii="Arial" w:hAnsi="Arial" w:cs="Arial"/>
                <w:b/>
                <w:position w:val="6"/>
                <w:sz w:val="16"/>
                <w:szCs w:val="16"/>
              </w:rPr>
              <w:t>,</w:t>
            </w:r>
            <w:r w:rsidRPr="00B64636">
              <w:rPr>
                <w:rFonts w:ascii="Arial" w:hAnsi="Arial" w:cs="Arial"/>
                <w:b/>
                <w:position w:val="6"/>
                <w:sz w:val="16"/>
                <w:szCs w:val="16"/>
              </w:rPr>
              <w:t xml:space="preserve"> Location</w:t>
            </w:r>
          </w:p>
          <w:p w14:paraId="66A9EFA7" w14:textId="77777777"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For different locations, use comment box at end to record the address</w:t>
            </w:r>
          </w:p>
          <w:p w14:paraId="205BB801" w14:textId="77777777" w:rsidR="00897A98" w:rsidRPr="00B64636" w:rsidRDefault="00897A98" w:rsidP="00C52B71">
            <w:pPr>
              <w:tabs>
                <w:tab w:val="left" w:pos="1440"/>
                <w:tab w:val="center" w:pos="2880"/>
                <w:tab w:val="left" w:pos="4320"/>
                <w:tab w:val="left" w:pos="5220"/>
                <w:tab w:val="right" w:pos="10340"/>
              </w:tabs>
              <w:ind w:left="540" w:hanging="540"/>
              <w:rPr>
                <w:rFonts w:ascii="Arial" w:hAnsi="Arial" w:cs="Arial"/>
                <w:position w:val="4"/>
                <w:sz w:val="16"/>
                <w:szCs w:val="16"/>
              </w:rPr>
            </w:pPr>
            <w:r w:rsidRPr="00B64636">
              <w:rPr>
                <w:rFonts w:ascii="Arial" w:hAnsi="Arial" w:cs="Arial"/>
                <w:b/>
                <w:position w:val="6"/>
                <w:sz w:val="16"/>
                <w:szCs w:val="16"/>
              </w:rPr>
              <w:t>If Treatment provided, use comment box to list agency and contact info</w:t>
            </w:r>
          </w:p>
        </w:tc>
      </w:tr>
      <w:tr w:rsidR="00897A98" w:rsidRPr="00B64636" w14:paraId="58187039" w14:textId="77777777" w:rsidTr="00C52B71">
        <w:trPr>
          <w:cantSplit/>
        </w:trPr>
        <w:tc>
          <w:tcPr>
            <w:tcW w:w="260" w:type="dxa"/>
            <w:vMerge/>
            <w:tcBorders>
              <w:left w:val="single" w:sz="12" w:space="0" w:color="auto"/>
              <w:right w:val="single" w:sz="12" w:space="0" w:color="auto"/>
            </w:tcBorders>
          </w:tcPr>
          <w:p w14:paraId="41DA4962" w14:textId="77777777" w:rsidR="00897A98" w:rsidRPr="00B64636" w:rsidRDefault="00897A98" w:rsidP="00C52B71">
            <w:pPr>
              <w:rPr>
                <w:rFonts w:ascii="Arial" w:hAnsi="Arial" w:cs="Arial"/>
                <w:sz w:val="16"/>
                <w:szCs w:val="16"/>
              </w:rPr>
            </w:pPr>
          </w:p>
        </w:tc>
        <w:tc>
          <w:tcPr>
            <w:tcW w:w="1260" w:type="dxa"/>
            <w:tcBorders>
              <w:top w:val="single" w:sz="12" w:space="0" w:color="auto"/>
              <w:left w:val="single" w:sz="12" w:space="0" w:color="auto"/>
              <w:bottom w:val="single" w:sz="6" w:space="0" w:color="auto"/>
            </w:tcBorders>
          </w:tcPr>
          <w:p w14:paraId="6E3E19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w:t>
            </w:r>
            <w:r w:rsidRPr="00B64636">
              <w:rPr>
                <w:rFonts w:ascii="Arial" w:hAnsi="Arial" w:cs="Arial"/>
                <w:sz w:val="16"/>
                <w:szCs w:val="16"/>
              </w:rPr>
              <w:t xml:space="preserve"> </w:t>
            </w:r>
          </w:p>
          <w:p w14:paraId="6AF41742" w14:textId="69B41BB9"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gridSpan w:val="2"/>
            <w:tcBorders>
              <w:top w:val="single" w:sz="12" w:space="0" w:color="auto"/>
              <w:left w:val="single" w:sz="6" w:space="0" w:color="auto"/>
              <w:bottom w:val="single" w:sz="6" w:space="0" w:color="auto"/>
              <w:right w:val="single" w:sz="6" w:space="0" w:color="auto"/>
            </w:tcBorders>
          </w:tcPr>
          <w:p w14:paraId="312D3D15"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w:t>
            </w:r>
            <w:r w:rsidRPr="00B64636">
              <w:rPr>
                <w:rFonts w:ascii="Arial" w:hAnsi="Arial" w:cs="Arial"/>
                <w:sz w:val="16"/>
                <w:szCs w:val="16"/>
              </w:rPr>
              <w:t xml:space="preserve"> </w:t>
            </w:r>
          </w:p>
          <w:p w14:paraId="128606A0" w14:textId="6C1ACD8D"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 xml:space="preserve">L: </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AB8EF02"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3</w:t>
            </w:r>
            <w:r w:rsidRPr="00B64636">
              <w:rPr>
                <w:rFonts w:ascii="Arial" w:hAnsi="Arial" w:cs="Arial"/>
                <w:sz w:val="16"/>
                <w:szCs w:val="16"/>
              </w:rPr>
              <w:t xml:space="preserve"> </w:t>
            </w:r>
          </w:p>
          <w:p w14:paraId="5E876CAF" w14:textId="415DB9E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0C61672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4</w:t>
            </w:r>
            <w:r w:rsidRPr="00B64636">
              <w:rPr>
                <w:rFonts w:ascii="Arial" w:hAnsi="Arial" w:cs="Arial"/>
                <w:sz w:val="16"/>
                <w:szCs w:val="16"/>
              </w:rPr>
              <w:t xml:space="preserve"> </w:t>
            </w:r>
          </w:p>
          <w:p w14:paraId="0A889536" w14:textId="2D3DD7C3"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4D0E7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5</w:t>
            </w:r>
            <w:r w:rsidRPr="00B64636">
              <w:rPr>
                <w:rFonts w:ascii="Arial" w:hAnsi="Arial" w:cs="Arial"/>
                <w:sz w:val="16"/>
                <w:szCs w:val="16"/>
              </w:rPr>
              <w:t xml:space="preserve"> </w:t>
            </w:r>
          </w:p>
          <w:p w14:paraId="13966370" w14:textId="13099892"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tcBorders>
          </w:tcPr>
          <w:p w14:paraId="0B718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F9E6C25" w14:textId="474DA19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5BA7BFA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20D9A194" w14:textId="72886C67"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195C211C" w14:textId="77777777" w:rsidTr="00C52B71">
        <w:trPr>
          <w:cantSplit/>
        </w:trPr>
        <w:tc>
          <w:tcPr>
            <w:tcW w:w="260" w:type="dxa"/>
            <w:vMerge/>
            <w:tcBorders>
              <w:left w:val="single" w:sz="12" w:space="0" w:color="auto"/>
              <w:right w:val="single" w:sz="12" w:space="0" w:color="auto"/>
            </w:tcBorders>
          </w:tcPr>
          <w:p w14:paraId="3C962328"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66CF975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8</w:t>
            </w:r>
          </w:p>
          <w:p w14:paraId="55904B4A" w14:textId="7A74401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1BA52F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0317E123" w14:textId="4D831508"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624A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73601C93" w14:textId="7D2EADEF"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9353A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1</w:t>
            </w:r>
          </w:p>
          <w:p w14:paraId="6B1191AA" w14:textId="358D7D65"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C0E138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2</w:t>
            </w:r>
          </w:p>
          <w:p w14:paraId="1D6E45E8" w14:textId="6E059E2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tcBorders>
          </w:tcPr>
          <w:p w14:paraId="2A7CA27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3</w:t>
            </w:r>
            <w:r w:rsidRPr="00B64636">
              <w:rPr>
                <w:rFonts w:ascii="Arial" w:hAnsi="Arial" w:cs="Arial"/>
                <w:sz w:val="16"/>
                <w:szCs w:val="16"/>
              </w:rPr>
              <w:t xml:space="preserve"> </w:t>
            </w:r>
          </w:p>
          <w:p w14:paraId="10C192AD" w14:textId="3E15CB4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6D24A0E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4</w:t>
            </w:r>
            <w:r w:rsidRPr="00B64636">
              <w:rPr>
                <w:rFonts w:ascii="Arial" w:hAnsi="Arial" w:cs="Arial"/>
                <w:sz w:val="16"/>
                <w:szCs w:val="16"/>
              </w:rPr>
              <w:t xml:space="preserve"> </w:t>
            </w:r>
          </w:p>
          <w:p w14:paraId="22C9234E" w14:textId="367809D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C5C34EF" w14:textId="77777777" w:rsidTr="00C52B71">
        <w:trPr>
          <w:cantSplit/>
        </w:trPr>
        <w:tc>
          <w:tcPr>
            <w:tcW w:w="260" w:type="dxa"/>
            <w:vMerge/>
            <w:tcBorders>
              <w:left w:val="single" w:sz="12" w:space="0" w:color="auto"/>
              <w:right w:val="single" w:sz="12" w:space="0" w:color="auto"/>
            </w:tcBorders>
          </w:tcPr>
          <w:p w14:paraId="7E6EE45E"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7F3BE9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5</w:t>
            </w:r>
            <w:r w:rsidRPr="00B64636">
              <w:rPr>
                <w:rFonts w:ascii="Arial" w:hAnsi="Arial" w:cs="Arial"/>
                <w:sz w:val="16"/>
                <w:szCs w:val="16"/>
              </w:rPr>
              <w:t xml:space="preserve"> </w:t>
            </w:r>
          </w:p>
          <w:p w14:paraId="25740531" w14:textId="25A9D08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6EF7F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6</w:t>
            </w:r>
            <w:r w:rsidRPr="00B64636">
              <w:rPr>
                <w:rFonts w:ascii="Arial" w:hAnsi="Arial" w:cs="Arial"/>
                <w:sz w:val="16"/>
                <w:szCs w:val="16"/>
              </w:rPr>
              <w:t xml:space="preserve"> HOLIDAY</w:t>
            </w:r>
          </w:p>
          <w:p w14:paraId="55DAF66D" w14:textId="49C5E478"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C2C86F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7</w:t>
            </w:r>
            <w:r w:rsidRPr="00B64636">
              <w:rPr>
                <w:rFonts w:ascii="Arial" w:hAnsi="Arial" w:cs="Arial"/>
                <w:sz w:val="16"/>
                <w:szCs w:val="16"/>
              </w:rPr>
              <w:t xml:space="preserve"> </w:t>
            </w:r>
          </w:p>
          <w:p w14:paraId="5FD3337A" w14:textId="56AC6F9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46AB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8</w:t>
            </w:r>
            <w:r w:rsidRPr="00B64636">
              <w:rPr>
                <w:rFonts w:ascii="Arial" w:hAnsi="Arial" w:cs="Arial"/>
                <w:sz w:val="16"/>
                <w:szCs w:val="16"/>
              </w:rPr>
              <w:t xml:space="preserve"> </w:t>
            </w:r>
          </w:p>
          <w:p w14:paraId="04906F14" w14:textId="0E44CE13"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401F4C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9</w:t>
            </w:r>
            <w:r w:rsidRPr="00B64636">
              <w:rPr>
                <w:rFonts w:ascii="Arial" w:hAnsi="Arial" w:cs="Arial"/>
                <w:sz w:val="16"/>
                <w:szCs w:val="16"/>
              </w:rPr>
              <w:t xml:space="preserve"> </w:t>
            </w:r>
          </w:p>
          <w:p w14:paraId="7A236F01" w14:textId="03AA5447"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C666C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0</w:t>
            </w:r>
            <w:r w:rsidRPr="00B64636">
              <w:rPr>
                <w:rFonts w:ascii="Arial" w:hAnsi="Arial" w:cs="Arial"/>
                <w:sz w:val="16"/>
                <w:szCs w:val="16"/>
              </w:rPr>
              <w:t xml:space="preserve"> </w:t>
            </w:r>
          </w:p>
          <w:p w14:paraId="24911A9B" w14:textId="2362BD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bottom w:val="single" w:sz="6" w:space="0" w:color="auto"/>
              <w:right w:val="single" w:sz="12" w:space="0" w:color="auto"/>
            </w:tcBorders>
          </w:tcPr>
          <w:p w14:paraId="6DB665B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1</w:t>
            </w:r>
            <w:r w:rsidRPr="00B64636">
              <w:rPr>
                <w:rFonts w:ascii="Arial" w:hAnsi="Arial" w:cs="Arial"/>
                <w:sz w:val="16"/>
                <w:szCs w:val="16"/>
              </w:rPr>
              <w:t xml:space="preserve"> </w:t>
            </w:r>
          </w:p>
          <w:p w14:paraId="1A514F4E" w14:textId="6CC812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41D5407" w14:textId="77777777" w:rsidTr="00C52B71">
        <w:trPr>
          <w:cantSplit/>
        </w:trPr>
        <w:tc>
          <w:tcPr>
            <w:tcW w:w="260" w:type="dxa"/>
            <w:vMerge/>
            <w:tcBorders>
              <w:left w:val="single" w:sz="12" w:space="0" w:color="auto"/>
              <w:right w:val="single" w:sz="12" w:space="0" w:color="auto"/>
            </w:tcBorders>
          </w:tcPr>
          <w:p w14:paraId="3867873F"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6" w:space="0" w:color="auto"/>
              <w:right w:val="single" w:sz="6" w:space="0" w:color="auto"/>
            </w:tcBorders>
          </w:tcPr>
          <w:p w14:paraId="76BC4E3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2</w:t>
            </w:r>
          </w:p>
          <w:p w14:paraId="73BC1ACC" w14:textId="595367BE"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double" w:sz="6" w:space="0" w:color="auto"/>
              <w:right w:val="single" w:sz="6" w:space="0" w:color="auto"/>
            </w:tcBorders>
          </w:tcPr>
          <w:p w14:paraId="125D091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3</w:t>
            </w:r>
            <w:r w:rsidRPr="00B64636">
              <w:rPr>
                <w:rFonts w:ascii="Arial" w:hAnsi="Arial" w:cs="Arial"/>
                <w:sz w:val="16"/>
                <w:szCs w:val="16"/>
              </w:rPr>
              <w:t xml:space="preserve"> </w:t>
            </w:r>
          </w:p>
          <w:p w14:paraId="2AD8F3F7" w14:textId="1FD505B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60140C8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4</w:t>
            </w:r>
            <w:r w:rsidRPr="00B64636">
              <w:rPr>
                <w:rFonts w:ascii="Arial" w:hAnsi="Arial" w:cs="Arial"/>
                <w:sz w:val="16"/>
                <w:szCs w:val="16"/>
              </w:rPr>
              <w:t xml:space="preserve"> </w:t>
            </w:r>
          </w:p>
          <w:p w14:paraId="0EF632D1" w14:textId="7F1DB17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608427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5</w:t>
            </w:r>
            <w:r w:rsidRPr="00B64636">
              <w:rPr>
                <w:rFonts w:ascii="Arial" w:hAnsi="Arial" w:cs="Arial"/>
                <w:sz w:val="16"/>
                <w:szCs w:val="16"/>
              </w:rPr>
              <w:t xml:space="preserve"> </w:t>
            </w:r>
          </w:p>
          <w:p w14:paraId="6517726D" w14:textId="4C6C6E1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F8DA127"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6</w:t>
            </w:r>
            <w:r w:rsidRPr="00B64636">
              <w:rPr>
                <w:rFonts w:ascii="Arial" w:hAnsi="Arial" w:cs="Arial"/>
                <w:sz w:val="16"/>
                <w:szCs w:val="16"/>
              </w:rPr>
              <w:t xml:space="preserve"> </w:t>
            </w:r>
          </w:p>
          <w:p w14:paraId="229EE547" w14:textId="2336E8E0"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4CEA32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7</w:t>
            </w:r>
            <w:r w:rsidRPr="00B64636">
              <w:rPr>
                <w:rFonts w:ascii="Arial" w:hAnsi="Arial" w:cs="Arial"/>
                <w:sz w:val="16"/>
                <w:szCs w:val="16"/>
              </w:rPr>
              <w:t xml:space="preserve"> </w:t>
            </w:r>
          </w:p>
          <w:p w14:paraId="6538EEF2" w14:textId="61BD1A9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12" w:space="0" w:color="auto"/>
            </w:tcBorders>
          </w:tcPr>
          <w:p w14:paraId="5433B7C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8</w:t>
            </w:r>
          </w:p>
          <w:p w14:paraId="6E0E4296" w14:textId="66C1B7B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C52B71" w:rsidRPr="00B64636" w14:paraId="1F8BB8C7" w14:textId="77777777" w:rsidTr="00832558">
        <w:trPr>
          <w:gridAfter w:val="4"/>
          <w:wAfter w:w="5040" w:type="dxa"/>
          <w:cantSplit/>
          <w:trHeight w:val="630"/>
        </w:trPr>
        <w:tc>
          <w:tcPr>
            <w:tcW w:w="260" w:type="dxa"/>
            <w:vMerge/>
            <w:tcBorders>
              <w:left w:val="single" w:sz="12" w:space="0" w:color="auto"/>
              <w:bottom w:val="single" w:sz="12" w:space="0" w:color="auto"/>
              <w:right w:val="single" w:sz="12" w:space="0" w:color="auto"/>
            </w:tcBorders>
          </w:tcPr>
          <w:p w14:paraId="642D5ACC"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12" w:space="0" w:color="auto"/>
              <w:right w:val="single" w:sz="6" w:space="0" w:color="auto"/>
            </w:tcBorders>
          </w:tcPr>
          <w:p w14:paraId="3B011E2C" w14:textId="04AB94DF" w:rsidR="00897A98" w:rsidRPr="00B64636" w:rsidRDefault="00897A98" w:rsidP="00C52B71">
            <w:pPr>
              <w:rPr>
                <w:rFonts w:ascii="Arial" w:hAnsi="Arial" w:cs="Arial"/>
                <w:sz w:val="16"/>
                <w:szCs w:val="16"/>
              </w:rPr>
            </w:pPr>
            <w:r w:rsidRPr="00B64636">
              <w:rPr>
                <w:rFonts w:ascii="Arial" w:hAnsi="Arial" w:cs="Arial"/>
                <w:position w:val="4"/>
                <w:sz w:val="16"/>
                <w:szCs w:val="16"/>
              </w:rPr>
              <w:t>29</w:t>
            </w:r>
          </w:p>
          <w:p w14:paraId="7AFB305C" w14:textId="13DC9D7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12" w:space="0" w:color="auto"/>
              <w:right w:val="single" w:sz="6" w:space="0" w:color="auto"/>
            </w:tcBorders>
          </w:tcPr>
          <w:p w14:paraId="117B373B" w14:textId="6D9EAE73" w:rsidR="00897A98" w:rsidRPr="00B64636" w:rsidRDefault="00897A98" w:rsidP="00C52B71">
            <w:pPr>
              <w:rPr>
                <w:rFonts w:ascii="Arial" w:hAnsi="Arial" w:cs="Arial"/>
                <w:sz w:val="16"/>
                <w:szCs w:val="16"/>
              </w:rPr>
            </w:pPr>
            <w:r w:rsidRPr="00B64636">
              <w:rPr>
                <w:rFonts w:ascii="Arial" w:hAnsi="Arial" w:cs="Arial"/>
                <w:position w:val="4"/>
                <w:sz w:val="16"/>
                <w:szCs w:val="16"/>
              </w:rPr>
              <w:t>30</w:t>
            </w:r>
            <w:r w:rsidRPr="00B64636">
              <w:rPr>
                <w:rFonts w:ascii="Arial" w:hAnsi="Arial" w:cs="Arial"/>
                <w:sz w:val="16"/>
                <w:szCs w:val="16"/>
              </w:rPr>
              <w:t xml:space="preserve"> </w:t>
            </w:r>
          </w:p>
          <w:p w14:paraId="5043CE63" w14:textId="6BFEA771"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12" w:space="0" w:color="auto"/>
              <w:right w:val="single" w:sz="6" w:space="0" w:color="auto"/>
            </w:tcBorders>
          </w:tcPr>
          <w:p w14:paraId="545179BD" w14:textId="0F52FDD3" w:rsidR="00897A98" w:rsidRPr="00B64636" w:rsidRDefault="00897A98" w:rsidP="00C52B71">
            <w:pPr>
              <w:rPr>
                <w:rFonts w:ascii="Arial" w:hAnsi="Arial" w:cs="Arial"/>
                <w:sz w:val="16"/>
                <w:szCs w:val="16"/>
              </w:rPr>
            </w:pPr>
            <w:r w:rsidRPr="00B64636">
              <w:rPr>
                <w:rFonts w:ascii="Arial" w:hAnsi="Arial" w:cs="Arial"/>
                <w:position w:val="4"/>
                <w:sz w:val="16"/>
                <w:szCs w:val="16"/>
              </w:rPr>
              <w:t>31</w:t>
            </w:r>
            <w:r w:rsidRPr="00B64636">
              <w:rPr>
                <w:rFonts w:ascii="Arial" w:hAnsi="Arial" w:cs="Arial"/>
                <w:sz w:val="16"/>
                <w:szCs w:val="16"/>
              </w:rPr>
              <w:t xml:space="preserve"> </w:t>
            </w:r>
          </w:p>
          <w:p w14:paraId="2FEFDA05" w14:textId="6CBF188C"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bl>
    <w:p w14:paraId="447E8B2E" w14:textId="77777777" w:rsidR="00897A98" w:rsidRPr="00B64636" w:rsidRDefault="00897A98" w:rsidP="00C52B71"/>
    <w:p w14:paraId="57611D60" w14:textId="352880B0" w:rsidR="00871EC0" w:rsidRPr="00B64636" w:rsidRDefault="00C52B71" w:rsidP="00C52B71">
      <w:pPr>
        <w:rPr>
          <w:rFonts w:ascii="Arial" w:hAnsi="Arial" w:cs="Arial"/>
          <w:color w:val="222222"/>
          <w:sz w:val="22"/>
          <w:szCs w:val="22"/>
          <w:shd w:val="clear" w:color="auto" w:fill="FFFFFF"/>
        </w:rPr>
      </w:pPr>
      <w:r w:rsidRPr="00B64636">
        <w:rPr>
          <w:rFonts w:ascii="Arial" w:hAnsi="Arial" w:cs="Arial"/>
          <w:noProof/>
          <w:sz w:val="22"/>
          <w:szCs w:val="22"/>
        </w:rPr>
        <w:t>Codes</w:t>
      </w:r>
      <w:r w:rsidR="00294518" w:rsidRPr="00B64636">
        <w:rPr>
          <w:rFonts w:ascii="Arial" w:hAnsi="Arial" w:cs="Arial"/>
          <w:noProof/>
          <w:sz w:val="22"/>
          <w:szCs w:val="22"/>
          <w:u w:val="single"/>
        </w:rPr>
        <w:t xml:space="preserve"> for nightly </w:t>
      </w:r>
      <w:r w:rsidR="00AB2C4D" w:rsidRPr="00B64636">
        <w:rPr>
          <w:rFonts w:ascii="Arial" w:hAnsi="Arial" w:cs="Arial"/>
          <w:noProof/>
          <w:sz w:val="22"/>
          <w:szCs w:val="22"/>
          <w:u w:val="single"/>
        </w:rPr>
        <w:t>location include:</w:t>
      </w:r>
    </w:p>
    <w:p w14:paraId="51E605D1" w14:textId="77777777" w:rsidR="00871EC0" w:rsidRPr="00B64636" w:rsidRDefault="00871EC0" w:rsidP="00C52B71">
      <w:pPr>
        <w:rPr>
          <w:rFonts w:ascii="Arial" w:hAnsi="Arial" w:cs="Arial"/>
          <w:color w:val="222222"/>
          <w:sz w:val="22"/>
          <w:szCs w:val="22"/>
          <w:shd w:val="clear" w:color="auto" w:fill="FFFFFF"/>
        </w:rPr>
        <w:sectPr w:rsidR="00871EC0" w:rsidRPr="00B64636" w:rsidSect="002C14E2">
          <w:pgSz w:w="12240" w:h="15840" w:code="1"/>
          <w:pgMar w:top="720" w:right="720" w:bottom="720" w:left="720" w:header="450" w:footer="88" w:gutter="0"/>
          <w:cols w:space="720"/>
          <w:docGrid w:linePitch="272"/>
        </w:sectPr>
      </w:pPr>
    </w:p>
    <w:p w14:paraId="72B1337B" w14:textId="7F7AF0A1" w:rsidR="00C52B71" w:rsidRPr="00B64636" w:rsidRDefault="00871EC0" w:rsidP="00C52B71">
      <w:pPr>
        <w:rPr>
          <w:rFonts w:ascii="Arial" w:hAnsi="Arial" w:cs="Arial"/>
        </w:rPr>
      </w:pPr>
      <w:r w:rsidRPr="00B64636">
        <w:rPr>
          <w:rFonts w:ascii="Arial" w:hAnsi="Arial" w:cs="Arial"/>
        </w:rPr>
        <w:t xml:space="preserve">1-All-night theater, subway station, or </w:t>
      </w:r>
      <w:proofErr w:type="gramStart"/>
      <w:r w:rsidRPr="00B64636">
        <w:rPr>
          <w:rFonts w:ascii="Arial" w:hAnsi="Arial" w:cs="Arial"/>
        </w:rPr>
        <w:t>other</w:t>
      </w:r>
      <w:proofErr w:type="gramEnd"/>
      <w:r w:rsidRPr="00B64636">
        <w:rPr>
          <w:rFonts w:ascii="Arial" w:hAnsi="Arial" w:cs="Arial"/>
        </w:rPr>
        <w:t xml:space="preserve"> public place</w:t>
      </w:r>
    </w:p>
    <w:p w14:paraId="50733134" w14:textId="0E5B2981" w:rsidR="00871EC0" w:rsidRPr="00B64636" w:rsidRDefault="00871EC0" w:rsidP="00C52B71">
      <w:pPr>
        <w:rPr>
          <w:rFonts w:ascii="Arial" w:hAnsi="Arial" w:cs="Arial"/>
        </w:rPr>
      </w:pPr>
      <w:r w:rsidRPr="00B64636">
        <w:rPr>
          <w:rFonts w:ascii="Arial" w:hAnsi="Arial" w:cs="Arial"/>
        </w:rPr>
        <w:t>2-Subway or bus</w:t>
      </w:r>
    </w:p>
    <w:p w14:paraId="53003BA8" w14:textId="4419CFC5" w:rsidR="00871EC0" w:rsidRPr="00B64636" w:rsidRDefault="00871EC0" w:rsidP="00C52B71">
      <w:pPr>
        <w:rPr>
          <w:rFonts w:ascii="Arial" w:hAnsi="Arial" w:cs="Arial"/>
        </w:rPr>
      </w:pPr>
      <w:r w:rsidRPr="00B64636">
        <w:rPr>
          <w:rFonts w:ascii="Arial" w:hAnsi="Arial" w:cs="Arial"/>
        </w:rPr>
        <w:t>3-Abandoned building</w:t>
      </w:r>
    </w:p>
    <w:p w14:paraId="6E0FF9A2" w14:textId="4F528160" w:rsidR="00871EC0" w:rsidRPr="00B64636" w:rsidRDefault="00871EC0" w:rsidP="00C52B71">
      <w:pPr>
        <w:rPr>
          <w:rFonts w:ascii="Arial" w:hAnsi="Arial" w:cs="Arial"/>
        </w:rPr>
      </w:pPr>
      <w:r w:rsidRPr="00B64636">
        <w:rPr>
          <w:rFonts w:ascii="Arial" w:hAnsi="Arial" w:cs="Arial"/>
        </w:rPr>
        <w:t xml:space="preserve">4-Car or </w:t>
      </w:r>
      <w:proofErr w:type="gramStart"/>
      <w:r w:rsidRPr="00B64636">
        <w:rPr>
          <w:rFonts w:ascii="Arial" w:hAnsi="Arial" w:cs="Arial"/>
        </w:rPr>
        <w:t>other</w:t>
      </w:r>
      <w:proofErr w:type="gramEnd"/>
      <w:r w:rsidRPr="00B64636">
        <w:rPr>
          <w:rFonts w:ascii="Arial" w:hAnsi="Arial" w:cs="Arial"/>
        </w:rPr>
        <w:t xml:space="preserve"> private vehicle</w:t>
      </w:r>
    </w:p>
    <w:p w14:paraId="0259811F" w14:textId="6BA5B660" w:rsidR="00871EC0" w:rsidRPr="00B64636" w:rsidRDefault="00871EC0" w:rsidP="00C52B71">
      <w:pPr>
        <w:rPr>
          <w:rFonts w:ascii="Arial" w:hAnsi="Arial" w:cs="Arial"/>
        </w:rPr>
      </w:pPr>
      <w:r w:rsidRPr="00B64636">
        <w:rPr>
          <w:rFonts w:ascii="Arial" w:hAnsi="Arial" w:cs="Arial"/>
        </w:rPr>
        <w:t xml:space="preserve">5-On the street or in </w:t>
      </w:r>
      <w:proofErr w:type="gramStart"/>
      <w:r w:rsidRPr="00B64636">
        <w:rPr>
          <w:rFonts w:ascii="Arial" w:hAnsi="Arial" w:cs="Arial"/>
        </w:rPr>
        <w:t>other</w:t>
      </w:r>
      <w:proofErr w:type="gramEnd"/>
      <w:r w:rsidRPr="00B64636">
        <w:rPr>
          <w:rFonts w:ascii="Arial" w:hAnsi="Arial" w:cs="Arial"/>
        </w:rPr>
        <w:t xml:space="preserve"> outdoor place</w:t>
      </w:r>
    </w:p>
    <w:p w14:paraId="2FB76788" w14:textId="6FBC59B0" w:rsidR="00871EC0" w:rsidRPr="00B64636" w:rsidRDefault="00871EC0" w:rsidP="00C52B71">
      <w:pPr>
        <w:rPr>
          <w:rFonts w:ascii="Arial" w:hAnsi="Arial" w:cs="Arial"/>
        </w:rPr>
      </w:pPr>
      <w:r w:rsidRPr="00B64636">
        <w:rPr>
          <w:rFonts w:ascii="Arial" w:hAnsi="Arial" w:cs="Arial"/>
        </w:rPr>
        <w:t>6-</w:t>
      </w:r>
      <w:r w:rsidR="004B3148" w:rsidRPr="00B64636">
        <w:rPr>
          <w:rFonts w:ascii="Arial" w:hAnsi="Arial" w:cs="Arial"/>
        </w:rPr>
        <w:t>Homeless</w:t>
      </w:r>
      <w:r w:rsidRPr="00B64636">
        <w:rPr>
          <w:rFonts w:ascii="Arial" w:hAnsi="Arial" w:cs="Arial"/>
        </w:rPr>
        <w:t xml:space="preserve"> shelter</w:t>
      </w:r>
    </w:p>
    <w:p w14:paraId="190A3230" w14:textId="27C9A09C" w:rsidR="00871EC0" w:rsidRPr="00B64636" w:rsidRDefault="00871EC0" w:rsidP="00C52B71">
      <w:pPr>
        <w:rPr>
          <w:rFonts w:ascii="Arial" w:hAnsi="Arial" w:cs="Arial"/>
        </w:rPr>
      </w:pPr>
      <w:r w:rsidRPr="00B64636">
        <w:rPr>
          <w:rFonts w:ascii="Arial" w:hAnsi="Arial" w:cs="Arial"/>
        </w:rPr>
        <w:t>7-Hotel/motel</w:t>
      </w:r>
    </w:p>
    <w:p w14:paraId="103D3DD6" w14:textId="38F14798" w:rsidR="00871EC0" w:rsidRPr="00B64636" w:rsidRDefault="004B3148" w:rsidP="00C52B71">
      <w:pPr>
        <w:rPr>
          <w:rFonts w:ascii="Arial" w:hAnsi="Arial" w:cs="Arial"/>
        </w:rPr>
      </w:pPr>
      <w:r w:rsidRPr="00B64636">
        <w:rPr>
          <w:rFonts w:ascii="Arial" w:hAnsi="Arial" w:cs="Arial"/>
        </w:rPr>
        <w:t>8</w:t>
      </w:r>
      <w:r w:rsidR="00871EC0" w:rsidRPr="00B64636">
        <w:rPr>
          <w:rFonts w:ascii="Arial" w:hAnsi="Arial" w:cs="Arial"/>
        </w:rPr>
        <w:t>-Drop-in center</w:t>
      </w:r>
    </w:p>
    <w:p w14:paraId="16E300F8" w14:textId="10972F10" w:rsidR="00871EC0" w:rsidRPr="00B64636" w:rsidRDefault="004B3148" w:rsidP="00C52B71">
      <w:pPr>
        <w:rPr>
          <w:rFonts w:ascii="Arial" w:hAnsi="Arial" w:cs="Arial"/>
        </w:rPr>
      </w:pPr>
      <w:r w:rsidRPr="00B64636">
        <w:rPr>
          <w:rFonts w:ascii="Arial" w:hAnsi="Arial" w:cs="Arial"/>
        </w:rPr>
        <w:t>9</w:t>
      </w:r>
      <w:r w:rsidR="00871EC0" w:rsidRPr="00B64636">
        <w:rPr>
          <w:rFonts w:ascii="Arial" w:hAnsi="Arial" w:cs="Arial"/>
        </w:rPr>
        <w:t>-</w:t>
      </w:r>
      <w:r w:rsidR="003D5E34" w:rsidRPr="00B64636">
        <w:rPr>
          <w:rFonts w:ascii="Arial" w:hAnsi="Arial" w:cs="Arial"/>
        </w:rPr>
        <w:t>Safe haven (low-demand facility, reception center)</w:t>
      </w:r>
    </w:p>
    <w:p w14:paraId="7487E1D8" w14:textId="12F5434B"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0</w:t>
      </w:r>
      <w:r w:rsidRPr="00B64636">
        <w:rPr>
          <w:rFonts w:ascii="Arial" w:hAnsi="Arial" w:cs="Arial"/>
        </w:rPr>
        <w:t>-</w:t>
      </w:r>
      <w:r w:rsidR="00722CD0" w:rsidRPr="00B64636">
        <w:rPr>
          <w:rFonts w:ascii="Arial" w:hAnsi="Arial" w:cs="Arial"/>
        </w:rPr>
        <w:t>Detox facility</w:t>
      </w:r>
    </w:p>
    <w:p w14:paraId="62884814" w14:textId="66235CD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1</w:t>
      </w:r>
      <w:r w:rsidRPr="00B64636">
        <w:rPr>
          <w:rFonts w:ascii="Arial" w:hAnsi="Arial" w:cs="Arial"/>
        </w:rPr>
        <w:t>-</w:t>
      </w:r>
      <w:r w:rsidR="00722CD0" w:rsidRPr="00B64636">
        <w:rPr>
          <w:rFonts w:ascii="Arial" w:hAnsi="Arial" w:cs="Arial"/>
        </w:rPr>
        <w:t>Crisis housing</w:t>
      </w:r>
    </w:p>
    <w:p w14:paraId="7ECEFC58" w14:textId="2D13174C"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2</w:t>
      </w:r>
      <w:r w:rsidRPr="00B64636">
        <w:rPr>
          <w:rFonts w:ascii="Arial" w:hAnsi="Arial" w:cs="Arial"/>
        </w:rPr>
        <w:t>-</w:t>
      </w:r>
      <w:r w:rsidR="00722CD0" w:rsidRPr="00B64636">
        <w:rPr>
          <w:rFonts w:ascii="Arial" w:hAnsi="Arial" w:cs="Arial"/>
        </w:rPr>
        <w:t>Intermediate care facility</w:t>
      </w:r>
    </w:p>
    <w:p w14:paraId="18A081F1" w14:textId="2DCD69A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3</w:t>
      </w:r>
      <w:r w:rsidRPr="00B64636">
        <w:rPr>
          <w:rFonts w:ascii="Arial" w:hAnsi="Arial" w:cs="Arial"/>
        </w:rPr>
        <w:t>-</w:t>
      </w:r>
      <w:r w:rsidR="00722CD0" w:rsidRPr="00B64636">
        <w:rPr>
          <w:rFonts w:ascii="Arial" w:hAnsi="Arial" w:cs="Arial"/>
        </w:rPr>
        <w:t>Own apartment or house</w:t>
      </w:r>
    </w:p>
    <w:p w14:paraId="3B0A5886" w14:textId="3C5B54C8"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4</w:t>
      </w:r>
      <w:r w:rsidRPr="00B64636">
        <w:rPr>
          <w:rFonts w:ascii="Arial" w:hAnsi="Arial" w:cs="Arial"/>
        </w:rPr>
        <w:t>-</w:t>
      </w:r>
      <w:r w:rsidR="00722CD0" w:rsidRPr="00B64636">
        <w:rPr>
          <w:rFonts w:ascii="Arial" w:hAnsi="Arial" w:cs="Arial"/>
        </w:rPr>
        <w:t>Parent/guardian’s apartment or house (temporary)</w:t>
      </w:r>
    </w:p>
    <w:p w14:paraId="7D4087FB" w14:textId="16D05513"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5</w:t>
      </w:r>
      <w:r w:rsidRPr="00B64636">
        <w:rPr>
          <w:rFonts w:ascii="Arial" w:hAnsi="Arial" w:cs="Arial"/>
        </w:rPr>
        <w:t>-</w:t>
      </w:r>
      <w:r w:rsidR="00722CD0" w:rsidRPr="00B64636">
        <w:rPr>
          <w:rFonts w:ascii="Arial" w:hAnsi="Arial" w:cs="Arial"/>
        </w:rPr>
        <w:t>Parent/guardian’s apartment or house (long-term)</w:t>
      </w:r>
    </w:p>
    <w:p w14:paraId="51343BA4" w14:textId="515C7A44"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6</w:t>
      </w:r>
      <w:r w:rsidRPr="00B64636">
        <w:rPr>
          <w:rFonts w:ascii="Arial" w:hAnsi="Arial" w:cs="Arial"/>
        </w:rPr>
        <w:t>-</w:t>
      </w:r>
      <w:r w:rsidR="00722CD0" w:rsidRPr="00B64636">
        <w:rPr>
          <w:rFonts w:ascii="Arial" w:hAnsi="Arial" w:cs="Arial"/>
        </w:rPr>
        <w:t>Other family member’s apartment or house (temporary)</w:t>
      </w:r>
    </w:p>
    <w:p w14:paraId="5FC7A043" w14:textId="0CA80960" w:rsidR="00871EC0" w:rsidRPr="00B64636" w:rsidRDefault="004B3148" w:rsidP="00C52B71">
      <w:pPr>
        <w:rPr>
          <w:rFonts w:ascii="Arial" w:hAnsi="Arial" w:cs="Arial"/>
        </w:rPr>
      </w:pPr>
      <w:r w:rsidRPr="00B64636">
        <w:rPr>
          <w:rFonts w:ascii="Arial" w:hAnsi="Arial" w:cs="Arial"/>
        </w:rPr>
        <w:t>17</w:t>
      </w:r>
      <w:r w:rsidR="00871EC0" w:rsidRPr="00B64636">
        <w:rPr>
          <w:rFonts w:ascii="Arial" w:hAnsi="Arial" w:cs="Arial"/>
        </w:rPr>
        <w:t>-</w:t>
      </w:r>
      <w:r w:rsidR="00722CD0" w:rsidRPr="00B64636">
        <w:rPr>
          <w:rFonts w:ascii="Arial" w:hAnsi="Arial" w:cs="Arial"/>
        </w:rPr>
        <w:t>Other family member’s apartment or house (long-term)</w:t>
      </w:r>
    </w:p>
    <w:p w14:paraId="4E32DDB5" w14:textId="2DE367B7" w:rsidR="00871EC0" w:rsidRPr="00B64636" w:rsidRDefault="004B3148" w:rsidP="00871EC0">
      <w:pPr>
        <w:tabs>
          <w:tab w:val="left" w:pos="4770"/>
        </w:tabs>
        <w:rPr>
          <w:rFonts w:ascii="Arial" w:hAnsi="Arial" w:cs="Arial"/>
        </w:rPr>
      </w:pPr>
      <w:r w:rsidRPr="00B64636">
        <w:rPr>
          <w:rFonts w:ascii="Arial" w:hAnsi="Arial" w:cs="Arial"/>
        </w:rPr>
        <w:t>18</w:t>
      </w:r>
      <w:r w:rsidR="00871EC0" w:rsidRPr="00B64636">
        <w:rPr>
          <w:rFonts w:ascii="Arial" w:hAnsi="Arial" w:cs="Arial"/>
        </w:rPr>
        <w:t>-</w:t>
      </w:r>
      <w:r w:rsidR="00722CD0" w:rsidRPr="00B64636">
        <w:rPr>
          <w:rFonts w:ascii="Arial" w:hAnsi="Arial" w:cs="Arial"/>
        </w:rPr>
        <w:t>Someone else’s apartment or house (temporary)</w:t>
      </w:r>
    </w:p>
    <w:p w14:paraId="435A6DDC" w14:textId="344E4423" w:rsidR="00722CD0" w:rsidRPr="00B64636" w:rsidRDefault="004B3148" w:rsidP="00871EC0">
      <w:pPr>
        <w:tabs>
          <w:tab w:val="left" w:pos="4770"/>
        </w:tabs>
        <w:rPr>
          <w:rFonts w:ascii="Arial" w:hAnsi="Arial" w:cs="Arial"/>
        </w:rPr>
      </w:pPr>
      <w:r w:rsidRPr="00B64636">
        <w:rPr>
          <w:rFonts w:ascii="Arial" w:hAnsi="Arial" w:cs="Arial"/>
        </w:rPr>
        <w:t>19</w:t>
      </w:r>
      <w:r w:rsidR="00722CD0" w:rsidRPr="00B64636">
        <w:rPr>
          <w:rFonts w:ascii="Arial" w:hAnsi="Arial" w:cs="Arial"/>
        </w:rPr>
        <w:t>-</w:t>
      </w:r>
      <w:r w:rsidR="00CC7002" w:rsidRPr="00B64636">
        <w:rPr>
          <w:rFonts w:ascii="Arial" w:hAnsi="Arial" w:cs="Arial"/>
        </w:rPr>
        <w:t>Someone else’s apartment or house (long-term)</w:t>
      </w:r>
    </w:p>
    <w:p w14:paraId="720E2520" w14:textId="35C9B6D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0</w:t>
      </w:r>
      <w:r w:rsidRPr="00B64636">
        <w:rPr>
          <w:rFonts w:ascii="Arial" w:hAnsi="Arial" w:cs="Arial"/>
        </w:rPr>
        <w:t>-</w:t>
      </w:r>
      <w:r w:rsidR="00CC7002" w:rsidRPr="00B64636">
        <w:rPr>
          <w:rFonts w:ascii="Arial" w:hAnsi="Arial" w:cs="Arial"/>
        </w:rPr>
        <w:t>Boarding house or board-and-care</w:t>
      </w:r>
    </w:p>
    <w:p w14:paraId="3BD7313E" w14:textId="6F6E67F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1</w:t>
      </w:r>
      <w:r w:rsidRPr="00B64636">
        <w:rPr>
          <w:rFonts w:ascii="Arial" w:hAnsi="Arial" w:cs="Arial"/>
        </w:rPr>
        <w:t>-</w:t>
      </w:r>
      <w:r w:rsidR="00CC7002" w:rsidRPr="00B64636">
        <w:rPr>
          <w:rFonts w:ascii="Arial" w:hAnsi="Arial" w:cs="Arial"/>
        </w:rPr>
        <w:t>Transitional housing program (short-term w/link to long-term)</w:t>
      </w:r>
    </w:p>
    <w:p w14:paraId="3B535016" w14:textId="17C279AA"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2</w:t>
      </w:r>
      <w:r w:rsidRPr="00B64636">
        <w:rPr>
          <w:rFonts w:ascii="Arial" w:hAnsi="Arial" w:cs="Arial"/>
        </w:rPr>
        <w:t>-</w:t>
      </w:r>
      <w:r w:rsidR="00CC7002" w:rsidRPr="00B64636">
        <w:rPr>
          <w:rFonts w:ascii="Arial" w:hAnsi="Arial" w:cs="Arial"/>
        </w:rPr>
        <w:t>Transitional housing program (short-term w/o link to long-term)</w:t>
      </w:r>
    </w:p>
    <w:p w14:paraId="186840AD" w14:textId="1AC24035"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3</w:t>
      </w:r>
      <w:r w:rsidRPr="00B64636">
        <w:rPr>
          <w:rFonts w:ascii="Arial" w:hAnsi="Arial" w:cs="Arial"/>
        </w:rPr>
        <w:t>-</w:t>
      </w:r>
      <w:r w:rsidR="00CC7002" w:rsidRPr="00B64636">
        <w:rPr>
          <w:rFonts w:ascii="Arial" w:hAnsi="Arial" w:cs="Arial"/>
        </w:rPr>
        <w:t>Transitional housing program (long-term)</w:t>
      </w:r>
    </w:p>
    <w:p w14:paraId="178264BB" w14:textId="2925F5BD"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4</w:t>
      </w:r>
      <w:r w:rsidRPr="00B64636">
        <w:rPr>
          <w:rFonts w:ascii="Arial" w:hAnsi="Arial" w:cs="Arial"/>
        </w:rPr>
        <w:t>-</w:t>
      </w:r>
      <w:r w:rsidR="00CC7002" w:rsidRPr="00B64636">
        <w:rPr>
          <w:rFonts w:ascii="Arial" w:hAnsi="Arial" w:cs="Arial"/>
        </w:rPr>
        <w:t>Group home</w:t>
      </w:r>
    </w:p>
    <w:p w14:paraId="7C6A6F40" w14:textId="30512E4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5</w:t>
      </w:r>
      <w:r w:rsidRPr="00B64636">
        <w:rPr>
          <w:rFonts w:ascii="Arial" w:hAnsi="Arial" w:cs="Arial"/>
        </w:rPr>
        <w:t>-</w:t>
      </w:r>
      <w:r w:rsidR="00CC7002" w:rsidRPr="00B64636">
        <w:rPr>
          <w:rFonts w:ascii="Arial" w:hAnsi="Arial" w:cs="Arial"/>
        </w:rPr>
        <w:t>Long-term alcohol/drug-free facility</w:t>
      </w:r>
    </w:p>
    <w:p w14:paraId="0CBB8432" w14:textId="356817E1"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6</w:t>
      </w:r>
      <w:r w:rsidRPr="00B64636">
        <w:rPr>
          <w:rFonts w:ascii="Arial" w:hAnsi="Arial" w:cs="Arial"/>
        </w:rPr>
        <w:t>-</w:t>
      </w:r>
      <w:r w:rsidR="00CC7002" w:rsidRPr="00B64636">
        <w:rPr>
          <w:rFonts w:ascii="Arial" w:hAnsi="Arial" w:cs="Arial"/>
        </w:rPr>
        <w:t xml:space="preserve"> Hospital (medical only)</w:t>
      </w:r>
    </w:p>
    <w:p w14:paraId="0F7017D5" w14:textId="76EBB191" w:rsidR="00722CD0" w:rsidRPr="00B64636" w:rsidRDefault="004B3148" w:rsidP="00871EC0">
      <w:pPr>
        <w:tabs>
          <w:tab w:val="left" w:pos="4770"/>
        </w:tabs>
        <w:rPr>
          <w:rFonts w:ascii="Arial" w:hAnsi="Arial" w:cs="Arial"/>
        </w:rPr>
      </w:pPr>
      <w:r w:rsidRPr="00B64636">
        <w:rPr>
          <w:rFonts w:ascii="Arial" w:hAnsi="Arial" w:cs="Arial"/>
        </w:rPr>
        <w:t>27</w:t>
      </w:r>
      <w:r w:rsidR="00722CD0" w:rsidRPr="00B64636">
        <w:rPr>
          <w:rFonts w:ascii="Arial" w:hAnsi="Arial" w:cs="Arial"/>
        </w:rPr>
        <w:t>-</w:t>
      </w:r>
      <w:r w:rsidR="00CC7002" w:rsidRPr="00B64636">
        <w:rPr>
          <w:rFonts w:ascii="Arial" w:hAnsi="Arial" w:cs="Arial"/>
        </w:rPr>
        <w:t xml:space="preserve"> Nursing home</w:t>
      </w:r>
      <w:r w:rsidR="00722CD0" w:rsidRPr="00B64636">
        <w:rPr>
          <w:rFonts w:ascii="Arial" w:hAnsi="Arial" w:cs="Arial"/>
        </w:rPr>
        <w:br/>
      </w:r>
      <w:r w:rsidRPr="00B64636">
        <w:rPr>
          <w:rFonts w:ascii="Arial" w:hAnsi="Arial" w:cs="Arial"/>
        </w:rPr>
        <w:t>28</w:t>
      </w:r>
      <w:r w:rsidR="00722CD0" w:rsidRPr="00B64636">
        <w:rPr>
          <w:rFonts w:ascii="Arial" w:hAnsi="Arial" w:cs="Arial"/>
        </w:rPr>
        <w:t>-</w:t>
      </w:r>
      <w:r w:rsidR="00CC7002" w:rsidRPr="00B64636">
        <w:rPr>
          <w:rFonts w:ascii="Arial" w:hAnsi="Arial" w:cs="Arial"/>
        </w:rPr>
        <w:t xml:space="preserve"> Treatment or recovery program</w:t>
      </w:r>
    </w:p>
    <w:p w14:paraId="25A15344" w14:textId="0C402A37" w:rsidR="00722CD0" w:rsidRPr="00B64636" w:rsidRDefault="004B3148" w:rsidP="00871EC0">
      <w:pPr>
        <w:tabs>
          <w:tab w:val="left" w:pos="4770"/>
        </w:tabs>
        <w:rPr>
          <w:rFonts w:ascii="Arial" w:hAnsi="Arial" w:cs="Arial"/>
        </w:rPr>
      </w:pPr>
      <w:r w:rsidRPr="00B64636">
        <w:rPr>
          <w:rFonts w:ascii="Arial" w:hAnsi="Arial" w:cs="Arial"/>
        </w:rPr>
        <w:t>29</w:t>
      </w:r>
      <w:r w:rsidR="00722CD0" w:rsidRPr="00B64636">
        <w:rPr>
          <w:rFonts w:ascii="Arial" w:hAnsi="Arial" w:cs="Arial"/>
        </w:rPr>
        <w:t>-</w:t>
      </w:r>
      <w:r w:rsidR="00CC7002" w:rsidRPr="00B64636">
        <w:rPr>
          <w:rFonts w:ascii="Arial" w:hAnsi="Arial" w:cs="Arial"/>
        </w:rPr>
        <w:t xml:space="preserve"> Jail or prison</w:t>
      </w:r>
    </w:p>
    <w:p w14:paraId="5F77A4A7" w14:textId="14A03BC7" w:rsidR="00722CD0" w:rsidRPr="00B64636" w:rsidRDefault="00722CD0" w:rsidP="00871EC0">
      <w:pPr>
        <w:tabs>
          <w:tab w:val="left" w:pos="4770"/>
        </w:tabs>
        <w:rPr>
          <w:rFonts w:ascii="Arial" w:hAnsi="Arial" w:cs="Arial"/>
        </w:rPr>
      </w:pPr>
      <w:r w:rsidRPr="00B64636">
        <w:rPr>
          <w:rFonts w:ascii="Arial" w:hAnsi="Arial" w:cs="Arial"/>
        </w:rPr>
        <w:t>3</w:t>
      </w:r>
      <w:r w:rsidR="004B3148" w:rsidRPr="00B64636">
        <w:rPr>
          <w:rFonts w:ascii="Arial" w:hAnsi="Arial" w:cs="Arial"/>
        </w:rPr>
        <w:t>0</w:t>
      </w:r>
      <w:r w:rsidRPr="00B64636">
        <w:rPr>
          <w:rFonts w:ascii="Arial" w:hAnsi="Arial" w:cs="Arial"/>
        </w:rPr>
        <w:t>-</w:t>
      </w:r>
      <w:r w:rsidR="00CC7002" w:rsidRPr="00B64636">
        <w:rPr>
          <w:rFonts w:ascii="Arial" w:hAnsi="Arial" w:cs="Arial"/>
        </w:rPr>
        <w:t xml:space="preserve"> Corrections halfway house</w:t>
      </w:r>
    </w:p>
    <w:p w14:paraId="438C254A" w14:textId="6B3AA6C9" w:rsidR="0026328F" w:rsidRPr="00B64636" w:rsidRDefault="00722CD0" w:rsidP="008C25C5">
      <w:pPr>
        <w:tabs>
          <w:tab w:val="left" w:pos="4770"/>
        </w:tabs>
        <w:rPr>
          <w:noProof/>
        </w:rPr>
      </w:pPr>
      <w:r w:rsidRPr="00B64636">
        <w:rPr>
          <w:rFonts w:ascii="Arial" w:hAnsi="Arial" w:cs="Arial"/>
        </w:rPr>
        <w:t>3</w:t>
      </w:r>
      <w:r w:rsidR="004B3148" w:rsidRPr="00B64636">
        <w:rPr>
          <w:rFonts w:ascii="Arial" w:hAnsi="Arial" w:cs="Arial"/>
        </w:rPr>
        <w:t>1</w:t>
      </w:r>
      <w:r w:rsidRPr="00B64636">
        <w:rPr>
          <w:rFonts w:ascii="Arial" w:hAnsi="Arial" w:cs="Arial"/>
        </w:rPr>
        <w:t>-</w:t>
      </w:r>
      <w:r w:rsidR="00CC7002" w:rsidRPr="00B64636">
        <w:rPr>
          <w:rFonts w:ascii="Arial" w:hAnsi="Arial" w:cs="Arial"/>
        </w:rPr>
        <w:t xml:space="preserve">Psychiatric hospital/facility </w:t>
      </w:r>
      <w:r w:rsidR="0026328F" w:rsidRPr="00B64636">
        <w:rPr>
          <w:noProof/>
          <w:u w:val="single"/>
        </w:rPr>
        <w:br w:type="page"/>
      </w:r>
    </w:p>
    <w:p w14:paraId="2AECB85B" w14:textId="77777777" w:rsidR="00720884" w:rsidRPr="00B64636" w:rsidRDefault="00720884" w:rsidP="00EA07E8">
      <w:pPr>
        <w:pStyle w:val="Heading2"/>
        <w:ind w:left="720" w:right="640"/>
        <w:jc w:val="center"/>
      </w:pPr>
      <w:bookmarkStart w:id="89" w:name="_Toc448749616"/>
      <w:bookmarkStart w:id="90" w:name="_Toc49423596"/>
      <w:r w:rsidRPr="00B64636">
        <w:t>Resource Utilization Questionnaire</w:t>
      </w:r>
      <w:bookmarkEnd w:id="89"/>
      <w:bookmarkEnd w:id="90"/>
    </w:p>
    <w:p w14:paraId="56694E3A" w14:textId="77777777" w:rsidR="00720884" w:rsidRPr="00B64636" w:rsidRDefault="00720884" w:rsidP="00EA07E8">
      <w:pPr>
        <w:ind w:left="720" w:right="640"/>
        <w:rPr>
          <w:rFonts w:ascii="Arial" w:hAnsi="Arial" w:cs="Arial"/>
          <w:sz w:val="22"/>
          <w:szCs w:val="22"/>
        </w:rPr>
      </w:pPr>
    </w:p>
    <w:p w14:paraId="20EAF8BD" w14:textId="4B8998BB" w:rsidR="00720884" w:rsidRPr="00B64636" w:rsidRDefault="00720884" w:rsidP="00EA07E8">
      <w:pPr>
        <w:ind w:left="720" w:right="640"/>
      </w:pPr>
      <w:r w:rsidRPr="00B64636">
        <w:rPr>
          <w:rFonts w:ascii="Arial" w:hAnsi="Arial" w:cs="Arial"/>
          <w:sz w:val="22"/>
          <w:szCs w:val="22"/>
        </w:rPr>
        <w:t xml:space="preserve">The Resource Utilization questionnaire will be used to determine the number and types of resources that participants have received at local shelters. This measure will query about the previous </w:t>
      </w:r>
      <w:r w:rsidR="007056E8" w:rsidRPr="00B64636">
        <w:rPr>
          <w:rFonts w:ascii="Arial" w:hAnsi="Arial" w:cs="Arial"/>
          <w:noProof/>
          <w:sz w:val="22"/>
          <w:szCs w:val="22"/>
        </w:rPr>
        <w:t>30 days</w:t>
      </w:r>
      <w:r w:rsidR="000D3D36" w:rsidRPr="00B64636">
        <w:rPr>
          <w:rFonts w:ascii="Arial" w:hAnsi="Arial" w:cs="Arial"/>
          <w:sz w:val="22"/>
          <w:szCs w:val="22"/>
        </w:rPr>
        <w:t xml:space="preserve"> at the baseline visit and at 1, 3, and </w:t>
      </w:r>
      <w:proofErr w:type="gramStart"/>
      <w:r w:rsidR="000D3D36" w:rsidRPr="00B64636">
        <w:rPr>
          <w:rFonts w:ascii="Arial" w:hAnsi="Arial" w:cs="Arial"/>
          <w:sz w:val="22"/>
          <w:szCs w:val="22"/>
        </w:rPr>
        <w:t>6 month</w:t>
      </w:r>
      <w:proofErr w:type="gramEnd"/>
      <w:r w:rsidR="000D3D36" w:rsidRPr="00B64636">
        <w:rPr>
          <w:rFonts w:ascii="Arial" w:hAnsi="Arial" w:cs="Arial"/>
          <w:sz w:val="22"/>
          <w:szCs w:val="22"/>
        </w:rPr>
        <w:t xml:space="preserve"> follow-ups. </w:t>
      </w:r>
      <w:r w:rsidRPr="00B64636">
        <w:rPr>
          <w:rFonts w:ascii="Arial" w:hAnsi="Arial" w:cs="Arial"/>
          <w:sz w:val="22"/>
          <w:szCs w:val="22"/>
        </w:rPr>
        <w:t xml:space="preserve"> </w:t>
      </w:r>
    </w:p>
    <w:p w14:paraId="6C99B20B" w14:textId="77777777" w:rsidR="00720884" w:rsidRPr="00B64636" w:rsidRDefault="00720884" w:rsidP="00EA07E8">
      <w:pPr>
        <w:ind w:left="720" w:right="640"/>
        <w:rPr>
          <w:rFonts w:ascii="Arial" w:hAnsi="Arial" w:cs="Arial"/>
          <w:sz w:val="22"/>
          <w:szCs w:val="22"/>
        </w:rPr>
      </w:pPr>
    </w:p>
    <w:p w14:paraId="5F5048B4" w14:textId="76158DB5"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w:t>
      </w:r>
      <w:r w:rsidR="007056E8" w:rsidRPr="00B64636">
        <w:rPr>
          <w:rFonts w:ascii="Arial" w:hAnsi="Arial" w:cs="Arial"/>
          <w:noProof/>
          <w:sz w:val="22"/>
          <w:szCs w:val="22"/>
        </w:rPr>
        <w:t>0 days</w:t>
      </w:r>
      <w:r w:rsidRPr="00B64636">
        <w:rPr>
          <w:rFonts w:ascii="Arial" w:hAnsi="Arial" w:cs="Arial"/>
          <w:noProof/>
          <w:sz w:val="22"/>
          <w:szCs w:val="22"/>
        </w:rPr>
        <w:t xml:space="preserve">, </w:t>
      </w:r>
      <w:r w:rsidR="000B5D88" w:rsidRPr="00B64636">
        <w:rPr>
          <w:rFonts w:ascii="Arial" w:hAnsi="Arial" w:cs="Arial"/>
          <w:noProof/>
          <w:sz w:val="22"/>
          <w:szCs w:val="22"/>
        </w:rPr>
        <w:t xml:space="preserve">how many days did you </w:t>
      </w:r>
      <w:r w:rsidRPr="00B64636">
        <w:rPr>
          <w:rFonts w:ascii="Arial" w:hAnsi="Arial" w:cs="Arial"/>
          <w:noProof/>
          <w:sz w:val="22"/>
          <w:szCs w:val="22"/>
        </w:rPr>
        <w:t>receive Mental Health/Behavioral Health Counseling at local shelters?</w:t>
      </w:r>
      <w:r w:rsidR="000B5D88" w:rsidRPr="00B64636">
        <w:rPr>
          <w:rFonts w:ascii="Arial" w:hAnsi="Arial" w:cs="Arial"/>
          <w:noProof/>
          <w:sz w:val="22"/>
          <w:szCs w:val="22"/>
        </w:rPr>
        <w:t xml:space="preserve"> ______ (0-30 days)</w:t>
      </w:r>
    </w:p>
    <w:p w14:paraId="1D3F3676" w14:textId="02B564D1" w:rsidR="000B5D88" w:rsidRPr="00B64636" w:rsidRDefault="000B5D88" w:rsidP="00EA07E8">
      <w:pPr>
        <w:pStyle w:val="ListParagraph"/>
        <w:ind w:right="640"/>
        <w:contextualSpacing/>
        <w:rPr>
          <w:rFonts w:ascii="Arial" w:hAnsi="Arial" w:cs="Arial"/>
          <w:noProof/>
          <w:sz w:val="22"/>
          <w:szCs w:val="22"/>
        </w:rPr>
      </w:pPr>
    </w:p>
    <w:p w14:paraId="3E9E80B0" w14:textId="7155F88E"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ubstance Abuse Counseling at local shelters?</w:t>
      </w:r>
      <w:r w:rsidR="00FC68D6" w:rsidRPr="00B64636">
        <w:rPr>
          <w:rFonts w:ascii="Arial" w:hAnsi="Arial" w:cs="Arial"/>
          <w:noProof/>
          <w:sz w:val="22"/>
          <w:szCs w:val="22"/>
        </w:rPr>
        <w:t xml:space="preserve"> ______ (0-30 days)</w:t>
      </w:r>
    </w:p>
    <w:p w14:paraId="1B4CA73A" w14:textId="77777777" w:rsidR="007056E8" w:rsidRPr="00B64636" w:rsidRDefault="007056E8" w:rsidP="00EA07E8">
      <w:pPr>
        <w:ind w:left="720" w:right="640"/>
        <w:contextualSpacing/>
        <w:rPr>
          <w:rFonts w:ascii="Arial" w:hAnsi="Arial" w:cs="Arial"/>
          <w:noProof/>
          <w:sz w:val="22"/>
          <w:szCs w:val="22"/>
        </w:rPr>
      </w:pPr>
    </w:p>
    <w:p w14:paraId="2D2678F3" w14:textId="662CD2A0"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moking Cessation Counseling at local shelters?</w:t>
      </w:r>
      <w:r w:rsidR="00FC68D6" w:rsidRPr="00B64636">
        <w:rPr>
          <w:rFonts w:ascii="Arial" w:hAnsi="Arial" w:cs="Arial"/>
          <w:noProof/>
          <w:sz w:val="22"/>
          <w:szCs w:val="22"/>
        </w:rPr>
        <w:t xml:space="preserve"> ______ (0-30 days)</w:t>
      </w:r>
    </w:p>
    <w:p w14:paraId="66B82C77" w14:textId="77777777" w:rsidR="007056E8" w:rsidRPr="00B64636" w:rsidRDefault="007056E8" w:rsidP="00EA07E8">
      <w:pPr>
        <w:ind w:left="720" w:right="640"/>
        <w:contextualSpacing/>
        <w:rPr>
          <w:rFonts w:ascii="Arial" w:hAnsi="Arial" w:cs="Arial"/>
          <w:noProof/>
          <w:sz w:val="22"/>
          <w:szCs w:val="22"/>
        </w:rPr>
      </w:pPr>
    </w:p>
    <w:p w14:paraId="0639EF51" w14:textId="207ACC04"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w:t>
      </w:r>
      <w:r w:rsidR="00FC68D6" w:rsidRPr="00B64636">
        <w:rPr>
          <w:rFonts w:ascii="Arial" w:hAnsi="Arial" w:cs="Arial"/>
          <w:noProof/>
          <w:sz w:val="22"/>
          <w:szCs w:val="22"/>
        </w:rPr>
        <w:t>did you see</w:t>
      </w:r>
      <w:r w:rsidR="00720884" w:rsidRPr="00B64636">
        <w:rPr>
          <w:rFonts w:ascii="Arial" w:hAnsi="Arial" w:cs="Arial"/>
          <w:noProof/>
          <w:sz w:val="22"/>
          <w:szCs w:val="22"/>
        </w:rPr>
        <w:t xml:space="preserve"> a doctor for a medical problem at local shelters?</w:t>
      </w:r>
      <w:r w:rsidR="00FC68D6" w:rsidRPr="00B64636">
        <w:rPr>
          <w:rFonts w:ascii="Arial" w:hAnsi="Arial" w:cs="Arial"/>
          <w:noProof/>
          <w:sz w:val="22"/>
          <w:szCs w:val="22"/>
        </w:rPr>
        <w:t xml:space="preserve"> ______ (0-30 days)</w:t>
      </w:r>
    </w:p>
    <w:p w14:paraId="428ECD9D" w14:textId="77777777" w:rsidR="007056E8" w:rsidRPr="00B64636" w:rsidRDefault="007056E8" w:rsidP="00EA07E8">
      <w:pPr>
        <w:ind w:left="720" w:right="640"/>
        <w:contextualSpacing/>
        <w:rPr>
          <w:rFonts w:ascii="Arial" w:hAnsi="Arial" w:cs="Arial"/>
          <w:noProof/>
          <w:sz w:val="22"/>
          <w:szCs w:val="22"/>
        </w:rPr>
      </w:pPr>
    </w:p>
    <w:p w14:paraId="74FD27AE" w14:textId="474B08EA"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spen</w:t>
      </w:r>
      <w:r w:rsidRPr="00B64636">
        <w:rPr>
          <w:rFonts w:ascii="Arial" w:hAnsi="Arial" w:cs="Arial"/>
          <w:noProof/>
          <w:sz w:val="22"/>
          <w:szCs w:val="22"/>
        </w:rPr>
        <w:t>d</w:t>
      </w:r>
      <w:r w:rsidR="00720884" w:rsidRPr="00B64636">
        <w:rPr>
          <w:rFonts w:ascii="Arial" w:hAnsi="Arial" w:cs="Arial"/>
          <w:noProof/>
          <w:sz w:val="22"/>
          <w:szCs w:val="22"/>
        </w:rPr>
        <w:t xml:space="preserve"> the night at a shelter?</w:t>
      </w:r>
      <w:r w:rsidRPr="00B64636">
        <w:rPr>
          <w:rFonts w:ascii="Arial" w:hAnsi="Arial" w:cs="Arial"/>
          <w:noProof/>
          <w:sz w:val="22"/>
          <w:szCs w:val="22"/>
        </w:rPr>
        <w:t xml:space="preserve"> ______ (0-30 days)</w:t>
      </w:r>
    </w:p>
    <w:p w14:paraId="4F5B55C6" w14:textId="77777777" w:rsidR="00720884" w:rsidRPr="00B64636" w:rsidRDefault="00720884" w:rsidP="00EA07E8">
      <w:pPr>
        <w:ind w:left="720" w:right="640"/>
        <w:contextualSpacing/>
        <w:rPr>
          <w:rFonts w:ascii="Arial" w:hAnsi="Arial" w:cs="Arial"/>
          <w:noProof/>
          <w:sz w:val="22"/>
          <w:szCs w:val="22"/>
        </w:rPr>
      </w:pPr>
    </w:p>
    <w:p w14:paraId="7DF66C3C" w14:textId="022D58B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meals at local shelters?</w:t>
      </w:r>
      <w:r w:rsidRPr="00B64636">
        <w:rPr>
          <w:rFonts w:ascii="Arial" w:hAnsi="Arial" w:cs="Arial"/>
          <w:noProof/>
          <w:sz w:val="22"/>
          <w:szCs w:val="22"/>
        </w:rPr>
        <w:t xml:space="preserve"> ______ (0-30 days)</w:t>
      </w:r>
    </w:p>
    <w:p w14:paraId="1F1E2C3B" w14:textId="77777777" w:rsidR="00720884" w:rsidRPr="00B64636" w:rsidRDefault="00720884" w:rsidP="00EA07E8">
      <w:pPr>
        <w:ind w:left="720" w:right="640"/>
        <w:contextualSpacing/>
        <w:rPr>
          <w:rFonts w:ascii="Arial" w:hAnsi="Arial" w:cs="Arial"/>
          <w:noProof/>
          <w:sz w:val="22"/>
          <w:szCs w:val="22"/>
        </w:rPr>
      </w:pPr>
    </w:p>
    <w:p w14:paraId="639393A5" w14:textId="47ABE41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meet </w:t>
      </w:r>
      <w:r w:rsidR="00720884" w:rsidRPr="00B64636">
        <w:rPr>
          <w:rFonts w:ascii="Arial" w:hAnsi="Arial" w:cs="Arial"/>
          <w:noProof/>
          <w:sz w:val="22"/>
          <w:szCs w:val="22"/>
        </w:rPr>
        <w:t>with a case manager at local shelters?</w:t>
      </w:r>
      <w:r w:rsidRPr="00B64636">
        <w:rPr>
          <w:rFonts w:ascii="Arial" w:hAnsi="Arial" w:cs="Arial"/>
          <w:noProof/>
          <w:sz w:val="22"/>
          <w:szCs w:val="22"/>
        </w:rPr>
        <w:t xml:space="preserve"> ______ (0-30 days)</w:t>
      </w:r>
    </w:p>
    <w:p w14:paraId="2BD044CD" w14:textId="77777777" w:rsidR="00FC68D6" w:rsidRPr="00B64636" w:rsidRDefault="00FC68D6" w:rsidP="00FC68D6">
      <w:pPr>
        <w:pStyle w:val="ListParagraph"/>
        <w:rPr>
          <w:rFonts w:ascii="Arial" w:hAnsi="Arial" w:cs="Arial"/>
          <w:noProof/>
          <w:sz w:val="22"/>
          <w:szCs w:val="22"/>
        </w:rPr>
      </w:pPr>
    </w:p>
    <w:p w14:paraId="31A914BF" w14:textId="2E9B4F1A" w:rsidR="00FC68D6" w:rsidRPr="00B64636" w:rsidRDefault="00FC68D6" w:rsidP="00FC68D6">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 you speak over the phone with a case manager from local shelters? ______ (0-30 days)</w:t>
      </w:r>
    </w:p>
    <w:p w14:paraId="577C36A6" w14:textId="77777777" w:rsidR="00720884" w:rsidRPr="00B64636" w:rsidRDefault="00720884" w:rsidP="00EA07E8">
      <w:pPr>
        <w:ind w:left="720" w:right="640"/>
        <w:contextualSpacing/>
        <w:rPr>
          <w:rFonts w:ascii="Arial" w:hAnsi="Arial" w:cs="Arial"/>
          <w:noProof/>
          <w:sz w:val="22"/>
          <w:szCs w:val="22"/>
        </w:rPr>
      </w:pPr>
    </w:p>
    <w:p w14:paraId="534964CE" w14:textId="75EF815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attend group educational meetings at local shelters?</w:t>
      </w:r>
      <w:r w:rsidRPr="00B64636">
        <w:rPr>
          <w:rFonts w:ascii="Arial" w:hAnsi="Arial" w:cs="Arial"/>
          <w:noProof/>
          <w:sz w:val="22"/>
          <w:szCs w:val="22"/>
        </w:rPr>
        <w:t xml:space="preserve"> ______ (0-30 days)</w:t>
      </w:r>
    </w:p>
    <w:p w14:paraId="128CE463" w14:textId="77777777" w:rsidR="00FC68D6" w:rsidRPr="00B64636" w:rsidRDefault="00FC68D6" w:rsidP="00FC68D6">
      <w:pPr>
        <w:pStyle w:val="ListParagraph"/>
        <w:ind w:right="640"/>
        <w:contextualSpacing/>
        <w:rPr>
          <w:rFonts w:ascii="Arial" w:hAnsi="Arial" w:cs="Arial"/>
          <w:noProof/>
          <w:sz w:val="22"/>
          <w:szCs w:val="22"/>
        </w:rPr>
      </w:pPr>
    </w:p>
    <w:p w14:paraId="6EA5E672" w14:textId="2A733021"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employment/job readiness training at local shelters?</w:t>
      </w:r>
      <w:r w:rsidRPr="00B64636">
        <w:rPr>
          <w:rFonts w:ascii="Arial" w:hAnsi="Arial" w:cs="Arial"/>
          <w:noProof/>
          <w:sz w:val="22"/>
          <w:szCs w:val="22"/>
        </w:rPr>
        <w:t xml:space="preserve"> ______ (0-30 days)</w:t>
      </w:r>
    </w:p>
    <w:p w14:paraId="43205D59" w14:textId="77777777" w:rsidR="00720884" w:rsidRPr="00B64636" w:rsidRDefault="00720884" w:rsidP="00EA07E8">
      <w:pPr>
        <w:ind w:left="720" w:right="640"/>
        <w:contextualSpacing/>
        <w:rPr>
          <w:rFonts w:ascii="Arial" w:hAnsi="Arial" w:cs="Arial"/>
          <w:noProof/>
          <w:sz w:val="22"/>
          <w:szCs w:val="22"/>
        </w:rPr>
      </w:pPr>
    </w:p>
    <w:p w14:paraId="4BA9ED42" w14:textId="58D001EF"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w:t>
      </w:r>
      <w:r w:rsidR="007056E8" w:rsidRPr="00B64636">
        <w:rPr>
          <w:rFonts w:ascii="Arial" w:hAnsi="Arial" w:cs="Arial"/>
          <w:noProof/>
          <w:sz w:val="22"/>
          <w:szCs w:val="22"/>
        </w:rPr>
        <w:t>30 days,</w:t>
      </w:r>
      <w:r w:rsidRPr="00B64636">
        <w:rPr>
          <w:rFonts w:ascii="Arial" w:hAnsi="Arial" w:cs="Arial"/>
          <w:noProof/>
          <w:sz w:val="22"/>
          <w:szCs w:val="22"/>
        </w:rPr>
        <w:t xml:space="preserve"> </w:t>
      </w:r>
      <w:r w:rsidR="00FC68D6" w:rsidRPr="00B64636">
        <w:rPr>
          <w:rFonts w:ascii="Arial" w:hAnsi="Arial" w:cs="Arial"/>
          <w:noProof/>
          <w:sz w:val="22"/>
          <w:szCs w:val="22"/>
        </w:rPr>
        <w:t>did</w:t>
      </w:r>
      <w:r w:rsidRPr="00B64636">
        <w:rPr>
          <w:rFonts w:ascii="Arial" w:hAnsi="Arial" w:cs="Arial"/>
          <w:noProof/>
          <w:sz w:val="22"/>
          <w:szCs w:val="22"/>
        </w:rPr>
        <w:t xml:space="preserve"> shelter staff refer you to get services that </w:t>
      </w:r>
      <w:r w:rsidR="00FC68D6" w:rsidRPr="00B64636">
        <w:rPr>
          <w:rFonts w:ascii="Arial" w:hAnsi="Arial" w:cs="Arial"/>
          <w:noProof/>
          <w:sz w:val="22"/>
          <w:szCs w:val="22"/>
        </w:rPr>
        <w:t>were</w:t>
      </w:r>
      <w:r w:rsidRPr="00B64636">
        <w:rPr>
          <w:rFonts w:ascii="Arial" w:hAnsi="Arial" w:cs="Arial"/>
          <w:noProof/>
          <w:sz w:val="22"/>
          <w:szCs w:val="22"/>
        </w:rPr>
        <w:t xml:space="preserve"> not available at the shelter?</w:t>
      </w:r>
    </w:p>
    <w:p w14:paraId="50FFD338" w14:textId="0041FD37"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1</w:t>
      </w:r>
      <w:r w:rsidR="00914FA9" w:rsidRPr="00B64636">
        <w:rPr>
          <w:rFonts w:ascii="Arial" w:hAnsi="Arial" w:cs="Arial"/>
          <w:noProof/>
          <w:sz w:val="22"/>
          <w:szCs w:val="22"/>
        </w:rPr>
        <w:t>,</w:t>
      </w:r>
      <w:r w:rsidRPr="00B64636">
        <w:rPr>
          <w:rFonts w:ascii="Arial" w:hAnsi="Arial" w:cs="Arial"/>
          <w:noProof/>
          <w:sz w:val="22"/>
          <w:szCs w:val="22"/>
        </w:rPr>
        <w:t>Yes</w:t>
      </w:r>
    </w:p>
    <w:p w14:paraId="0156E7CF" w14:textId="7E9BDE59"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0</w:t>
      </w:r>
      <w:r w:rsidR="00914FA9" w:rsidRPr="00B64636">
        <w:rPr>
          <w:rFonts w:ascii="Arial" w:hAnsi="Arial" w:cs="Arial"/>
          <w:noProof/>
          <w:sz w:val="22"/>
          <w:szCs w:val="22"/>
        </w:rPr>
        <w:t>,</w:t>
      </w:r>
      <w:r w:rsidRPr="00B64636">
        <w:rPr>
          <w:rFonts w:ascii="Arial" w:hAnsi="Arial" w:cs="Arial"/>
          <w:noProof/>
          <w:sz w:val="22"/>
          <w:szCs w:val="22"/>
        </w:rPr>
        <w:t>No (skip to 1</w:t>
      </w:r>
      <w:r w:rsidR="00FC68D6" w:rsidRPr="00B64636">
        <w:rPr>
          <w:rFonts w:ascii="Arial" w:hAnsi="Arial" w:cs="Arial"/>
          <w:noProof/>
          <w:sz w:val="22"/>
          <w:szCs w:val="22"/>
        </w:rPr>
        <w:t>2</w:t>
      </w:r>
      <w:r w:rsidRPr="00B64636">
        <w:rPr>
          <w:rFonts w:ascii="Arial" w:hAnsi="Arial" w:cs="Arial"/>
          <w:noProof/>
          <w:sz w:val="22"/>
          <w:szCs w:val="22"/>
        </w:rPr>
        <w:t>)</w:t>
      </w:r>
    </w:p>
    <w:p w14:paraId="7E07A937" w14:textId="77777777" w:rsidR="00720884" w:rsidRPr="00B64636" w:rsidRDefault="00720884" w:rsidP="00EA07E8">
      <w:pPr>
        <w:ind w:left="720" w:right="640"/>
        <w:contextualSpacing/>
        <w:rPr>
          <w:rFonts w:ascii="Arial" w:hAnsi="Arial" w:cs="Arial"/>
          <w:noProof/>
          <w:sz w:val="22"/>
          <w:szCs w:val="22"/>
        </w:rPr>
      </w:pPr>
    </w:p>
    <w:p w14:paraId="06F3ABF4" w14:textId="7B14046F" w:rsidR="00720884" w:rsidRPr="00B64636" w:rsidRDefault="00473070" w:rsidP="00FC68D6">
      <w:pPr>
        <w:ind w:left="1980" w:right="640" w:hanging="540"/>
        <w:contextualSpacing/>
        <w:rPr>
          <w:rFonts w:ascii="Arial" w:hAnsi="Arial" w:cs="Arial"/>
          <w:noProof/>
          <w:sz w:val="22"/>
          <w:szCs w:val="22"/>
        </w:rPr>
      </w:pPr>
      <w:r w:rsidRPr="00B64636">
        <w:rPr>
          <w:rFonts w:ascii="Arial" w:hAnsi="Arial" w:cs="Arial"/>
          <w:noProof/>
          <w:sz w:val="22"/>
          <w:szCs w:val="22"/>
        </w:rPr>
        <w:t>11b</w:t>
      </w:r>
      <w:r w:rsidR="00720884" w:rsidRPr="00B64636">
        <w:rPr>
          <w:rFonts w:ascii="Arial" w:hAnsi="Arial" w:cs="Arial"/>
          <w:noProof/>
          <w:sz w:val="22"/>
          <w:szCs w:val="22"/>
        </w:rPr>
        <w:t>. How often did you use the referrals (For example, visited the provider to which you were referred)?</w:t>
      </w:r>
    </w:p>
    <w:p w14:paraId="4D187027" w14:textId="49FB1999"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D937111" w14:textId="4111E56A" w:rsidR="00720884" w:rsidRPr="00B64636" w:rsidRDefault="00720884" w:rsidP="00FC68D6">
      <w:pPr>
        <w:ind w:left="1980" w:right="6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rarely</w:t>
      </w:r>
    </w:p>
    <w:p w14:paraId="5C657E67" w14:textId="669ADD63"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 xml:space="preserve">some of the time </w:t>
      </w:r>
    </w:p>
    <w:p w14:paraId="3CAF1E78" w14:textId="5E2BFC8C"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ccasionally</w:t>
      </w:r>
    </w:p>
    <w:p w14:paraId="2530AE66" w14:textId="5884820A" w:rsidR="00720884" w:rsidRPr="00B64636" w:rsidRDefault="00720884" w:rsidP="00FC68D6">
      <w:pPr>
        <w:ind w:left="1980" w:right="640"/>
        <w:rPr>
          <w:rFonts w:ascii="Arial" w:hAnsi="Arial" w:cs="Arial"/>
          <w:noProof/>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 xml:space="preserve">most of the time </w:t>
      </w:r>
    </w:p>
    <w:p w14:paraId="579F397F" w14:textId="77777777" w:rsidR="00720884" w:rsidRPr="00B64636" w:rsidRDefault="00720884" w:rsidP="00EA07E8">
      <w:pPr>
        <w:ind w:left="720" w:right="640"/>
        <w:contextualSpacing/>
        <w:rPr>
          <w:rFonts w:ascii="Arial" w:hAnsi="Arial" w:cs="Arial"/>
          <w:noProof/>
          <w:sz w:val="22"/>
          <w:szCs w:val="22"/>
        </w:rPr>
      </w:pPr>
    </w:p>
    <w:p w14:paraId="126DB10E" w14:textId="72137C8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w:t>
      </w:r>
      <w:r w:rsidR="00720884" w:rsidRPr="00B64636">
        <w:rPr>
          <w:rFonts w:ascii="Arial" w:hAnsi="Arial" w:cs="Arial"/>
          <w:noProof/>
          <w:sz w:val="22"/>
          <w:szCs w:val="22"/>
        </w:rPr>
        <w:t xml:space="preserve"> you me</w:t>
      </w:r>
      <w:r w:rsidRPr="00B64636">
        <w:rPr>
          <w:rFonts w:ascii="Arial" w:hAnsi="Arial" w:cs="Arial"/>
          <w:noProof/>
          <w:sz w:val="22"/>
          <w:szCs w:val="22"/>
        </w:rPr>
        <w:t>e</w:t>
      </w:r>
      <w:r w:rsidR="00720884" w:rsidRPr="00B64636">
        <w:rPr>
          <w:rFonts w:ascii="Arial" w:hAnsi="Arial" w:cs="Arial"/>
          <w:noProof/>
          <w:sz w:val="22"/>
          <w:szCs w:val="22"/>
        </w:rPr>
        <w:t>t with representatives from Legal Aid at local shelters?</w:t>
      </w:r>
      <w:r w:rsidR="00890A82" w:rsidRPr="00B64636">
        <w:rPr>
          <w:rFonts w:ascii="Arial" w:hAnsi="Arial" w:cs="Arial"/>
          <w:noProof/>
          <w:sz w:val="22"/>
          <w:szCs w:val="22"/>
        </w:rPr>
        <w:t xml:space="preserve"> ______ (0-30 days)</w:t>
      </w:r>
    </w:p>
    <w:p w14:paraId="6A9F45F7" w14:textId="77777777" w:rsidR="00720884" w:rsidRPr="00B64636" w:rsidRDefault="00720884" w:rsidP="00EA07E8">
      <w:pPr>
        <w:ind w:left="720" w:right="640"/>
        <w:contextualSpacing/>
        <w:rPr>
          <w:rFonts w:ascii="Arial" w:hAnsi="Arial" w:cs="Arial"/>
          <w:noProof/>
          <w:sz w:val="22"/>
          <w:szCs w:val="22"/>
        </w:rPr>
      </w:pPr>
    </w:p>
    <w:p w14:paraId="7B4BFC47" w14:textId="6AF25C92"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sz w:val="22"/>
          <w:szCs w:val="22"/>
        </w:rPr>
        <w:t>help with getting vital documents (For example, birth certificates, state identification, social security cards)</w:t>
      </w:r>
      <w:r w:rsidR="00720884" w:rsidRPr="00B64636">
        <w:rPr>
          <w:rFonts w:ascii="Arial" w:hAnsi="Arial" w:cs="Arial"/>
          <w:noProof/>
          <w:sz w:val="22"/>
          <w:szCs w:val="22"/>
        </w:rPr>
        <w:t xml:space="preserve"> at local shelters?</w:t>
      </w:r>
      <w:r w:rsidR="00890A82" w:rsidRPr="00B64636">
        <w:rPr>
          <w:rFonts w:ascii="Arial" w:hAnsi="Arial" w:cs="Arial"/>
          <w:noProof/>
          <w:sz w:val="22"/>
          <w:szCs w:val="22"/>
        </w:rPr>
        <w:t xml:space="preserve"> ______ (0-30 days)</w:t>
      </w:r>
    </w:p>
    <w:p w14:paraId="437D2E40" w14:textId="77777777" w:rsidR="00720884" w:rsidRPr="00B64636" w:rsidRDefault="00720884" w:rsidP="00EA07E8">
      <w:pPr>
        <w:ind w:left="720" w:right="640"/>
        <w:contextualSpacing/>
        <w:rPr>
          <w:rFonts w:ascii="Arial" w:hAnsi="Arial" w:cs="Arial"/>
          <w:noProof/>
          <w:sz w:val="22"/>
          <w:szCs w:val="22"/>
        </w:rPr>
      </w:pPr>
    </w:p>
    <w:p w14:paraId="34642824" w14:textId="233BE78C"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w:t>
      </w:r>
      <w:r w:rsidR="00720884" w:rsidRPr="00B64636">
        <w:rPr>
          <w:rFonts w:ascii="Arial" w:hAnsi="Arial" w:cs="Arial"/>
          <w:noProof/>
          <w:sz w:val="22"/>
          <w:szCs w:val="22"/>
        </w:rPr>
        <w:t xml:space="preserve">shelter staff help you to reconnect </w:t>
      </w:r>
      <w:r w:rsidR="00720884" w:rsidRPr="00B64636">
        <w:rPr>
          <w:rFonts w:ascii="Arial" w:hAnsi="Arial" w:cs="Arial"/>
          <w:sz w:val="22"/>
          <w:szCs w:val="22"/>
        </w:rPr>
        <w:t xml:space="preserve">with family </w:t>
      </w:r>
      <w:r w:rsidR="00720884" w:rsidRPr="00B64636">
        <w:rPr>
          <w:rFonts w:ascii="Arial" w:hAnsi="Arial" w:cs="Arial"/>
          <w:noProof/>
          <w:sz w:val="22"/>
          <w:szCs w:val="22"/>
        </w:rPr>
        <w:t>members?</w:t>
      </w:r>
      <w:r w:rsidR="00890A82" w:rsidRPr="00B64636">
        <w:rPr>
          <w:rFonts w:ascii="Arial" w:hAnsi="Arial" w:cs="Arial"/>
          <w:noProof/>
          <w:sz w:val="22"/>
          <w:szCs w:val="22"/>
        </w:rPr>
        <w:t xml:space="preserve"> ______ (0-30 days)</w:t>
      </w:r>
    </w:p>
    <w:p w14:paraId="4ABBEE23" w14:textId="77777777" w:rsidR="00720884" w:rsidRPr="00B64636" w:rsidRDefault="00720884" w:rsidP="00EA07E8">
      <w:pPr>
        <w:ind w:left="720" w:right="640"/>
        <w:contextualSpacing/>
        <w:rPr>
          <w:rFonts w:ascii="Arial" w:hAnsi="Arial" w:cs="Arial"/>
          <w:noProof/>
          <w:sz w:val="22"/>
          <w:szCs w:val="22"/>
        </w:rPr>
      </w:pPr>
    </w:p>
    <w:p w14:paraId="26AB89DF" w14:textId="77777777" w:rsidR="00720884" w:rsidRPr="00B64636" w:rsidRDefault="00720884" w:rsidP="00EA07E8">
      <w:pPr>
        <w:pStyle w:val="ListParagraph"/>
        <w:widowControl/>
        <w:numPr>
          <w:ilvl w:val="0"/>
          <w:numId w:val="30"/>
        </w:numPr>
        <w:tabs>
          <w:tab w:val="left" w:pos="2520"/>
        </w:tabs>
        <w:autoSpaceDE/>
        <w:autoSpaceDN/>
        <w:adjustRightInd/>
        <w:spacing w:after="200" w:line="276" w:lineRule="auto"/>
        <w:ind w:right="640"/>
        <w:contextualSpacing/>
        <w:rPr>
          <w:rFonts w:ascii="Arial" w:hAnsi="Arial" w:cs="Arial"/>
          <w:sz w:val="22"/>
          <w:szCs w:val="22"/>
        </w:rPr>
      </w:pPr>
      <w:r w:rsidRPr="00B64636">
        <w:rPr>
          <w:rFonts w:ascii="Arial" w:hAnsi="Arial" w:cs="Arial"/>
          <w:sz w:val="22"/>
          <w:szCs w:val="22"/>
        </w:rPr>
        <w:t>What types of services would be most helpful to you right now? (select all that apply)</w:t>
      </w:r>
    </w:p>
    <w:p w14:paraId="1DD50761"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ousing (shelter, transitional housing, rental assistance)</w:t>
      </w:r>
    </w:p>
    <w:p w14:paraId="1088E623"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Job training or job search services</w:t>
      </w:r>
    </w:p>
    <w:p w14:paraId="6EF194A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ealth care services (doctor visit, medication)</w:t>
      </w:r>
    </w:p>
    <w:p w14:paraId="44E0662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Mental health services</w:t>
      </w:r>
    </w:p>
    <w:p w14:paraId="6FBC4C92"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Smoking cessation counseling and/or medication</w:t>
      </w:r>
    </w:p>
    <w:p w14:paraId="25D26BC9"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Adult basic education (such as reading and math)</w:t>
      </w:r>
    </w:p>
    <w:p w14:paraId="147DC37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GED program</w:t>
      </w:r>
    </w:p>
    <w:p w14:paraId="37C107C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Educational opportunities (help to get into college, scholarships)</w:t>
      </w:r>
    </w:p>
    <w:p w14:paraId="0353F25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Drug and/or alcohol treatment</w:t>
      </w:r>
    </w:p>
    <w:p w14:paraId="46851BBF"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Domestic violence program</w:t>
      </w:r>
    </w:p>
    <w:p w14:paraId="7B8638F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Access to exercise equipment</w:t>
      </w:r>
    </w:p>
    <w:p w14:paraId="67435C2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Child care</w:t>
      </w:r>
    </w:p>
    <w:p w14:paraId="1E322B18"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Legal services</w:t>
      </w:r>
    </w:p>
    <w:p w14:paraId="05ABE7AD"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Other</w:t>
      </w:r>
    </w:p>
    <w:p w14:paraId="2EE394E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None of the above</w:t>
      </w:r>
    </w:p>
    <w:p w14:paraId="6BD4B045" w14:textId="77777777" w:rsidR="00720884" w:rsidRPr="00B64636" w:rsidRDefault="00720884"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pPr>
    </w:p>
    <w:p w14:paraId="7E65631F" w14:textId="77777777" w:rsidR="008632C3" w:rsidRPr="00B64636" w:rsidRDefault="008632C3"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sectPr w:rsidR="008632C3" w:rsidRPr="00B64636" w:rsidSect="00720884">
          <w:type w:val="continuous"/>
          <w:pgSz w:w="12240" w:h="15840"/>
          <w:pgMar w:top="1160" w:right="400" w:bottom="1340" w:left="400" w:header="720" w:footer="720" w:gutter="0"/>
          <w:cols w:space="720"/>
        </w:sectPr>
      </w:pPr>
    </w:p>
    <w:p w14:paraId="6117CC90" w14:textId="77777777" w:rsidR="007D297A" w:rsidRPr="00B64636" w:rsidRDefault="007D297A">
      <w:pPr>
        <w:widowControl/>
        <w:autoSpaceDE/>
        <w:autoSpaceDN/>
        <w:adjustRightInd/>
        <w:spacing w:after="200" w:line="276" w:lineRule="auto"/>
        <w:rPr>
          <w:rFonts w:ascii="Arial" w:hAnsi="Arial" w:cs="Times New Roman"/>
          <w:b/>
          <w:color w:val="000000"/>
          <w:sz w:val="22"/>
          <w:szCs w:val="22"/>
        </w:rPr>
      </w:pPr>
      <w:r w:rsidRPr="00B64636">
        <w:br w:type="page"/>
      </w:r>
    </w:p>
    <w:p w14:paraId="3BED50B9" w14:textId="6D68C141" w:rsidR="00E92DA4" w:rsidRPr="00B64636" w:rsidRDefault="00EC7992" w:rsidP="00B25378">
      <w:pPr>
        <w:pStyle w:val="Heading2"/>
        <w:jc w:val="center"/>
      </w:pPr>
      <w:bookmarkStart w:id="91" w:name="_Toc49423597"/>
      <w:r w:rsidRPr="00B64636">
        <w:t xml:space="preserve">Barriers to </w:t>
      </w:r>
      <w:r w:rsidR="00E92DA4" w:rsidRPr="00B64636">
        <w:t>Phone Based Case Management</w:t>
      </w:r>
      <w:bookmarkEnd w:id="91"/>
    </w:p>
    <w:p w14:paraId="71B101A1" w14:textId="77777777" w:rsidR="00E92DA4" w:rsidRPr="00B64636" w:rsidRDefault="00E92DA4" w:rsidP="00E92DA4">
      <w:pPr>
        <w:rPr>
          <w:rFonts w:ascii="Arial" w:hAnsi="Arial" w:cs="Arial"/>
          <w:sz w:val="22"/>
          <w:szCs w:val="22"/>
        </w:rPr>
      </w:pPr>
    </w:p>
    <w:p w14:paraId="071B9BCB" w14:textId="415CB8AA" w:rsidR="00E92DA4" w:rsidRPr="00B64636" w:rsidRDefault="00E92DA4" w:rsidP="00E92DA4">
      <w:pPr>
        <w:rPr>
          <w:rFonts w:ascii="Arial" w:hAnsi="Arial" w:cs="Arial"/>
          <w:sz w:val="22"/>
          <w:szCs w:val="22"/>
        </w:rPr>
      </w:pPr>
      <w:r w:rsidRPr="00B64636">
        <w:rPr>
          <w:rFonts w:ascii="Arial" w:hAnsi="Arial" w:cs="Arial"/>
          <w:sz w:val="22"/>
          <w:szCs w:val="22"/>
        </w:rPr>
        <w:t xml:space="preserve">This </w:t>
      </w:r>
      <w:r w:rsidR="005A2011" w:rsidRPr="00B64636">
        <w:rPr>
          <w:rFonts w:ascii="Arial" w:hAnsi="Arial" w:cs="Arial"/>
          <w:sz w:val="22"/>
          <w:szCs w:val="22"/>
        </w:rPr>
        <w:t xml:space="preserve">brief </w:t>
      </w:r>
      <w:r w:rsidRPr="00B64636">
        <w:rPr>
          <w:rFonts w:ascii="Arial" w:hAnsi="Arial" w:cs="Arial"/>
          <w:sz w:val="22"/>
          <w:szCs w:val="22"/>
        </w:rPr>
        <w:t xml:space="preserve">questionnaire was created for the purposes of this study to </w:t>
      </w:r>
      <w:r w:rsidR="00E214F8" w:rsidRPr="00B64636">
        <w:rPr>
          <w:rFonts w:ascii="Arial" w:hAnsi="Arial" w:cs="Arial"/>
          <w:sz w:val="22"/>
          <w:szCs w:val="22"/>
        </w:rPr>
        <w:t>identify</w:t>
      </w:r>
      <w:r w:rsidRPr="00B64636">
        <w:rPr>
          <w:rFonts w:ascii="Arial" w:hAnsi="Arial" w:cs="Arial"/>
          <w:sz w:val="22"/>
          <w:szCs w:val="22"/>
        </w:rPr>
        <w:t xml:space="preserve"> </w:t>
      </w:r>
      <w:r w:rsidR="00EC7992" w:rsidRPr="00B64636">
        <w:rPr>
          <w:rFonts w:ascii="Arial" w:hAnsi="Arial" w:cs="Arial"/>
          <w:sz w:val="22"/>
          <w:szCs w:val="22"/>
        </w:rPr>
        <w:t xml:space="preserve">barriers to and preferences for </w:t>
      </w:r>
      <w:proofErr w:type="gramStart"/>
      <w:r w:rsidRPr="00B64636">
        <w:rPr>
          <w:rFonts w:ascii="Arial" w:hAnsi="Arial" w:cs="Arial"/>
          <w:sz w:val="22"/>
          <w:szCs w:val="22"/>
        </w:rPr>
        <w:t>phone based</w:t>
      </w:r>
      <w:proofErr w:type="gramEnd"/>
      <w:r w:rsidRPr="00B64636">
        <w:rPr>
          <w:rFonts w:ascii="Arial" w:hAnsi="Arial" w:cs="Arial"/>
          <w:sz w:val="22"/>
          <w:szCs w:val="22"/>
        </w:rPr>
        <w:t xml:space="preserve"> case management.</w:t>
      </w:r>
    </w:p>
    <w:p w14:paraId="7B02578C" w14:textId="77777777" w:rsidR="00E92DA4" w:rsidRPr="00B64636" w:rsidRDefault="00E92DA4" w:rsidP="00E92DA4">
      <w:pPr>
        <w:rPr>
          <w:rFonts w:ascii="Arial" w:hAnsi="Arial" w:cs="Arial"/>
          <w:sz w:val="22"/>
          <w:szCs w:val="22"/>
        </w:rPr>
      </w:pPr>
    </w:p>
    <w:p w14:paraId="67720DF8" w14:textId="0F848BC0"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in my case manager’s office at the Bridge.</w:t>
      </w:r>
    </w:p>
    <w:p w14:paraId="369DC8F8" w14:textId="006596D9"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agree</w:t>
      </w:r>
    </w:p>
    <w:p w14:paraId="5E339BAC" w14:textId="5458C3F2"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Agree</w:t>
      </w:r>
    </w:p>
    <w:p w14:paraId="7CE7FD8E" w14:textId="6C6205D4"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Neutral</w:t>
      </w:r>
    </w:p>
    <w:p w14:paraId="6AF73C40" w14:textId="07868DAE"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Disagree</w:t>
      </w:r>
    </w:p>
    <w:p w14:paraId="29CF5345" w14:textId="4FF602D5"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Disagree</w:t>
      </w:r>
    </w:p>
    <w:p w14:paraId="0973B2C4" w14:textId="77777777" w:rsidR="00E214F8" w:rsidRPr="00B64636" w:rsidRDefault="00E214F8" w:rsidP="00E214F8">
      <w:pPr>
        <w:pStyle w:val="ListParagraph"/>
        <w:ind w:left="360"/>
        <w:rPr>
          <w:rFonts w:ascii="Arial" w:hAnsi="Arial" w:cs="Arial"/>
          <w:sz w:val="22"/>
          <w:szCs w:val="22"/>
        </w:rPr>
      </w:pPr>
    </w:p>
    <w:p w14:paraId="3ADEF51A" w14:textId="432E3D7E"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over the phone.</w:t>
      </w:r>
    </w:p>
    <w:p w14:paraId="6307583A" w14:textId="2BD78F2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2BD08CF4" w14:textId="079C9D79"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7ABC24FC" w14:textId="1E51E28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1EE3C82B" w14:textId="466D32E2"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2382CD66" w14:textId="6645E503"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1BA46D3" w14:textId="77777777" w:rsidR="00E214F8" w:rsidRPr="00B64636" w:rsidRDefault="00E214F8" w:rsidP="00E214F8">
      <w:pPr>
        <w:pStyle w:val="ListParagraph"/>
        <w:ind w:left="360"/>
        <w:rPr>
          <w:rFonts w:ascii="Arial" w:hAnsi="Arial" w:cs="Arial"/>
          <w:sz w:val="22"/>
          <w:szCs w:val="22"/>
        </w:rPr>
      </w:pPr>
    </w:p>
    <w:p w14:paraId="2503F141" w14:textId="51617AF8" w:rsidR="00E214F8" w:rsidRPr="00B64636" w:rsidRDefault="00E214F8" w:rsidP="009776E0">
      <w:pPr>
        <w:pStyle w:val="ListParagraph"/>
        <w:numPr>
          <w:ilvl w:val="0"/>
          <w:numId w:val="32"/>
        </w:numPr>
        <w:ind w:left="720"/>
        <w:rPr>
          <w:rFonts w:ascii="Arial" w:hAnsi="Arial" w:cs="Arial"/>
          <w:sz w:val="22"/>
          <w:szCs w:val="22"/>
        </w:rPr>
      </w:pPr>
      <w:r w:rsidRPr="00B64636">
        <w:rPr>
          <w:rFonts w:ascii="Arial" w:hAnsi="Arial" w:cs="Arial"/>
          <w:sz w:val="22"/>
          <w:szCs w:val="22"/>
        </w:rPr>
        <w:t>I am comfortable with completing case management sessions using</w:t>
      </w:r>
      <w:r w:rsidR="00720884" w:rsidRPr="00B64636">
        <w:rPr>
          <w:rFonts w:ascii="Arial" w:hAnsi="Arial" w:cs="Arial"/>
          <w:sz w:val="22"/>
          <w:szCs w:val="22"/>
        </w:rPr>
        <w:t xml:space="preserve"> text messages or</w:t>
      </w:r>
      <w:r w:rsidRPr="00B64636">
        <w:rPr>
          <w:rFonts w:ascii="Arial" w:hAnsi="Arial" w:cs="Arial"/>
          <w:sz w:val="22"/>
          <w:szCs w:val="22"/>
        </w:rPr>
        <w:t xml:space="preserve"> a private online chat room.</w:t>
      </w:r>
    </w:p>
    <w:p w14:paraId="1EE5B33F" w14:textId="226F86EC"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6D1A43F0" w14:textId="2B97D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23AD360A" w14:textId="7AEAC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46FEEE2E" w14:textId="1BAC3995"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3D043EAA" w14:textId="3929D448"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D8EC780" w14:textId="77777777" w:rsidR="00E214F8" w:rsidRPr="00B64636" w:rsidRDefault="00E214F8" w:rsidP="00E214F8">
      <w:pPr>
        <w:pStyle w:val="ListParagraph"/>
        <w:ind w:left="360"/>
        <w:rPr>
          <w:rFonts w:ascii="Arial" w:hAnsi="Arial" w:cs="Arial"/>
          <w:sz w:val="22"/>
          <w:szCs w:val="22"/>
        </w:rPr>
      </w:pPr>
    </w:p>
    <w:p w14:paraId="236B6196" w14:textId="3DBEB6FD" w:rsidR="00E92DA4" w:rsidRPr="00B64636" w:rsidRDefault="00E92DA4"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Which of the following is your most preferred way to speak with your case manager?</w:t>
      </w:r>
    </w:p>
    <w:p w14:paraId="05495B39" w14:textId="14C1AF1E"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In person meetings in my</w:t>
      </w:r>
      <w:r w:rsidR="00E92DA4" w:rsidRPr="00B64636">
        <w:rPr>
          <w:rFonts w:ascii="Arial" w:hAnsi="Arial" w:cs="Arial"/>
          <w:sz w:val="22"/>
          <w:szCs w:val="22"/>
        </w:rPr>
        <w:t xml:space="preserve"> case manager’s office</w:t>
      </w:r>
    </w:p>
    <w:p w14:paraId="4C0EDE06" w14:textId="6567C705"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Over the phone</w:t>
      </w:r>
    </w:p>
    <w:p w14:paraId="6AADFB11" w14:textId="594B02B3" w:rsidR="00A07101"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Text messages</w:t>
      </w:r>
      <w:r w:rsidR="003450E8" w:rsidRPr="00B64636">
        <w:rPr>
          <w:rFonts w:ascii="Arial" w:hAnsi="Arial" w:cs="Arial"/>
          <w:sz w:val="22"/>
          <w:szCs w:val="22"/>
        </w:rPr>
        <w:t xml:space="preserve"> or private chat room on</w:t>
      </w:r>
      <w:r w:rsidR="00720884" w:rsidRPr="00B64636">
        <w:rPr>
          <w:rFonts w:ascii="Arial" w:hAnsi="Arial" w:cs="Arial"/>
          <w:sz w:val="22"/>
          <w:szCs w:val="22"/>
        </w:rPr>
        <w:t xml:space="preserve"> the internet</w:t>
      </w:r>
    </w:p>
    <w:p w14:paraId="35ED6C9C" w14:textId="77777777" w:rsidR="00A07101" w:rsidRPr="00B64636" w:rsidRDefault="00A07101" w:rsidP="00A07101">
      <w:pPr>
        <w:pStyle w:val="ListParagraph"/>
        <w:tabs>
          <w:tab w:val="left" w:pos="3150"/>
        </w:tabs>
        <w:rPr>
          <w:rFonts w:ascii="Arial" w:hAnsi="Arial" w:cs="Arial"/>
          <w:sz w:val="22"/>
          <w:szCs w:val="22"/>
        </w:rPr>
      </w:pPr>
    </w:p>
    <w:p w14:paraId="19C95168" w14:textId="5D542479" w:rsidR="00A07101" w:rsidRPr="00B64636" w:rsidRDefault="00A07101" w:rsidP="00A07101">
      <w:pPr>
        <w:pStyle w:val="ListParagraph"/>
        <w:numPr>
          <w:ilvl w:val="0"/>
          <w:numId w:val="32"/>
        </w:numPr>
        <w:tabs>
          <w:tab w:val="left" w:pos="3150"/>
        </w:tabs>
        <w:ind w:left="720"/>
        <w:rPr>
          <w:rFonts w:ascii="Arial" w:hAnsi="Arial" w:cs="Arial"/>
          <w:sz w:val="22"/>
          <w:szCs w:val="22"/>
        </w:rPr>
      </w:pPr>
      <w:r w:rsidRPr="00B64636">
        <w:rPr>
          <w:rFonts w:ascii="Arial" w:hAnsi="Arial" w:cs="Arial"/>
          <w:sz w:val="22"/>
          <w:szCs w:val="22"/>
        </w:rPr>
        <w:t xml:space="preserve">Which of the following </w:t>
      </w:r>
      <w:r w:rsidR="00C378BF" w:rsidRPr="00B64636">
        <w:rPr>
          <w:rFonts w:ascii="Arial" w:hAnsi="Arial" w:cs="Arial"/>
          <w:sz w:val="22"/>
          <w:szCs w:val="22"/>
        </w:rPr>
        <w:t>would keep</w:t>
      </w:r>
      <w:r w:rsidRPr="00B64636">
        <w:rPr>
          <w:rFonts w:ascii="Arial" w:hAnsi="Arial" w:cs="Arial"/>
          <w:sz w:val="22"/>
          <w:szCs w:val="22"/>
        </w:rPr>
        <w:t xml:space="preserve"> you from connecting to your case manager over the phone?</w:t>
      </w:r>
      <w:r w:rsidR="00C378BF" w:rsidRPr="00B64636">
        <w:rPr>
          <w:rFonts w:ascii="Arial" w:hAnsi="Arial" w:cs="Arial"/>
          <w:sz w:val="22"/>
          <w:szCs w:val="22"/>
        </w:rPr>
        <w:t xml:space="preserve"> (select all that apply)</w:t>
      </w:r>
    </w:p>
    <w:p w14:paraId="3EDED36E" w14:textId="2DB37ED8"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I do not have a phone</w:t>
      </w:r>
    </w:p>
    <w:p w14:paraId="02DC067B" w14:textId="5A15FAEF"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Calls with my case manager would use up too many of my phone minutes</w:t>
      </w:r>
    </w:p>
    <w:p w14:paraId="6104A9BA" w14:textId="18489432"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do not have my case manager’s phone number</w:t>
      </w:r>
    </w:p>
    <w:p w14:paraId="75704890" w14:textId="3369EED3"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Case managers are not available to speak over the phone</w:t>
      </w:r>
    </w:p>
    <w:p w14:paraId="006AA014" w14:textId="01FBD206"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4845AD" w:rsidRPr="00B64636">
        <w:rPr>
          <w:rFonts w:ascii="Arial" w:hAnsi="Arial" w:cs="Arial"/>
          <w:sz w:val="22"/>
          <w:szCs w:val="22"/>
        </w:rPr>
        <w:t xml:space="preserve">I do not want to talk to </w:t>
      </w:r>
      <w:r w:rsidR="00C378BF" w:rsidRPr="00B64636">
        <w:rPr>
          <w:rFonts w:ascii="Arial" w:hAnsi="Arial" w:cs="Arial"/>
          <w:sz w:val="22"/>
          <w:szCs w:val="22"/>
        </w:rPr>
        <w:t>my</w:t>
      </w:r>
      <w:r w:rsidR="004845AD" w:rsidRPr="00B64636">
        <w:rPr>
          <w:rFonts w:ascii="Arial" w:hAnsi="Arial" w:cs="Arial"/>
          <w:sz w:val="22"/>
          <w:szCs w:val="22"/>
        </w:rPr>
        <w:t xml:space="preserve"> case manager</w:t>
      </w:r>
      <w:r w:rsidR="00C378BF" w:rsidRPr="00B64636">
        <w:rPr>
          <w:rFonts w:ascii="Arial" w:hAnsi="Arial" w:cs="Arial"/>
          <w:sz w:val="22"/>
          <w:szCs w:val="22"/>
        </w:rPr>
        <w:t xml:space="preserve"> over the phone</w:t>
      </w:r>
    </w:p>
    <w:p w14:paraId="49F8940D" w14:textId="34B4DA97" w:rsidR="00720884" w:rsidRPr="00B64636" w:rsidRDefault="00AA0C4A" w:rsidP="009A0B57">
      <w:pPr>
        <w:pStyle w:val="ListParagraph"/>
        <w:tabs>
          <w:tab w:val="left" w:pos="3150"/>
        </w:tabs>
        <w:ind w:left="990"/>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prefer to meet face to face with my case manager</w:t>
      </w:r>
    </w:p>
    <w:p w14:paraId="667D2F1C" w14:textId="1932A55B" w:rsidR="0026328F" w:rsidRPr="00B64636" w:rsidRDefault="00AA0C4A" w:rsidP="009A0B57">
      <w:pPr>
        <w:pStyle w:val="ListParagraph"/>
        <w:tabs>
          <w:tab w:val="left" w:pos="3150"/>
        </w:tabs>
        <w:ind w:left="990"/>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720884" w:rsidRPr="00B64636">
        <w:rPr>
          <w:rFonts w:ascii="Arial" w:hAnsi="Arial" w:cs="Arial"/>
          <w:sz w:val="22"/>
          <w:szCs w:val="22"/>
        </w:rPr>
        <w:t>None of the above</w:t>
      </w:r>
      <w:r w:rsidR="0026328F" w:rsidRPr="00B64636">
        <w:br w:type="page"/>
      </w:r>
    </w:p>
    <w:p w14:paraId="1EECF9C2" w14:textId="77777777" w:rsidR="0026328F" w:rsidRPr="00B64636" w:rsidRDefault="0026328F" w:rsidP="0026328F">
      <w:pPr>
        <w:pStyle w:val="Heading1"/>
        <w:ind w:left="0" w:firstLine="0"/>
        <w:jc w:val="center"/>
        <w:rPr>
          <w:caps/>
        </w:rPr>
      </w:pPr>
      <w:bookmarkStart w:id="92" w:name="_Toc377394160"/>
      <w:bookmarkStart w:id="93" w:name="_Toc49423598"/>
      <w:r w:rsidRPr="00B64636">
        <w:rPr>
          <w:caps/>
        </w:rPr>
        <w:t>Treatment Quality and Satisfaction Survey</w:t>
      </w:r>
      <w:bookmarkEnd w:id="92"/>
      <w:bookmarkEnd w:id="93"/>
    </w:p>
    <w:p w14:paraId="0436381C" w14:textId="77777777" w:rsidR="0026328F" w:rsidRPr="00B64636" w:rsidRDefault="0026328F" w:rsidP="0026328F"/>
    <w:p w14:paraId="2F13393A" w14:textId="154B87FB" w:rsidR="0026328F" w:rsidRPr="00B64636" w:rsidRDefault="0026328F" w:rsidP="0026328F">
      <w:pPr>
        <w:rPr>
          <w:rFonts w:ascii="Arial" w:hAnsi="Arial" w:cs="Arial"/>
          <w:sz w:val="22"/>
          <w:szCs w:val="22"/>
        </w:rPr>
      </w:pPr>
      <w:r w:rsidRPr="00B64636">
        <w:rPr>
          <w:rFonts w:ascii="Arial" w:hAnsi="Arial" w:cs="Arial"/>
          <w:sz w:val="22"/>
          <w:szCs w:val="22"/>
        </w:rPr>
        <w:t xml:space="preserve">The Treatment Quality and Satisfaction Survey was developed for the purposes of this study. This </w:t>
      </w:r>
      <w:r w:rsidR="00307D04" w:rsidRPr="00B64636">
        <w:rPr>
          <w:rFonts w:ascii="Arial" w:hAnsi="Arial" w:cs="Arial"/>
          <w:sz w:val="22"/>
          <w:szCs w:val="22"/>
        </w:rPr>
        <w:t>1</w:t>
      </w:r>
      <w:r w:rsidR="00C14082" w:rsidRPr="00B64636">
        <w:rPr>
          <w:rFonts w:ascii="Arial" w:hAnsi="Arial" w:cs="Arial"/>
          <w:sz w:val="22"/>
          <w:szCs w:val="22"/>
        </w:rPr>
        <w:t>8</w:t>
      </w:r>
      <w:r w:rsidR="008702D0" w:rsidRPr="00B64636">
        <w:rPr>
          <w:rFonts w:ascii="Arial" w:hAnsi="Arial" w:cs="Arial"/>
          <w:sz w:val="22"/>
          <w:szCs w:val="22"/>
        </w:rPr>
        <w:t>-item</w:t>
      </w:r>
      <w:r w:rsidRPr="00B64636">
        <w:rPr>
          <w:rFonts w:ascii="Arial" w:hAnsi="Arial" w:cs="Arial"/>
          <w:sz w:val="22"/>
          <w:szCs w:val="22"/>
        </w:rPr>
        <w:t xml:space="preserve"> measure </w:t>
      </w:r>
      <w:r w:rsidR="00207605" w:rsidRPr="00B64636">
        <w:rPr>
          <w:rFonts w:ascii="Arial" w:hAnsi="Arial" w:cs="Arial"/>
          <w:sz w:val="22"/>
          <w:szCs w:val="22"/>
        </w:rPr>
        <w:t xml:space="preserve">will </w:t>
      </w:r>
      <w:r w:rsidRPr="00B64636">
        <w:rPr>
          <w:rFonts w:ascii="Arial" w:hAnsi="Arial" w:cs="Arial"/>
          <w:sz w:val="22"/>
          <w:szCs w:val="22"/>
        </w:rPr>
        <w:t xml:space="preserve">assess the opinions and experiences of participants </w:t>
      </w:r>
      <w:r w:rsidR="00982AAD" w:rsidRPr="00B64636">
        <w:rPr>
          <w:rFonts w:ascii="Arial" w:hAnsi="Arial" w:cs="Arial"/>
          <w:sz w:val="22"/>
          <w:szCs w:val="22"/>
        </w:rPr>
        <w:t xml:space="preserve">who receive </w:t>
      </w:r>
      <w:r w:rsidR="00CD5D16" w:rsidRPr="00B64636">
        <w:rPr>
          <w:rFonts w:ascii="Arial" w:hAnsi="Arial" w:cs="Arial"/>
          <w:sz w:val="22"/>
          <w:szCs w:val="22"/>
        </w:rPr>
        <w:t xml:space="preserve">Bridge Homeless Recovery Program Care with or without the Link2Care </w:t>
      </w:r>
      <w:proofErr w:type="gramStart"/>
      <w:r w:rsidR="00CD5D16" w:rsidRPr="00B64636">
        <w:rPr>
          <w:rFonts w:ascii="Arial" w:hAnsi="Arial" w:cs="Arial"/>
          <w:sz w:val="22"/>
          <w:szCs w:val="22"/>
        </w:rPr>
        <w:t>app.</w:t>
      </w:r>
      <w:r w:rsidR="00982AAD" w:rsidRPr="00B64636">
        <w:rPr>
          <w:rFonts w:ascii="Arial" w:hAnsi="Arial" w:cs="Arial"/>
          <w:sz w:val="22"/>
          <w:szCs w:val="22"/>
        </w:rPr>
        <w:t>.</w:t>
      </w:r>
      <w:proofErr w:type="gramEnd"/>
    </w:p>
    <w:p w14:paraId="0F87429C" w14:textId="77777777" w:rsidR="0026328F" w:rsidRPr="00B64636" w:rsidRDefault="0026328F" w:rsidP="0026328F">
      <w:pPr>
        <w:rPr>
          <w:rFonts w:ascii="Arial" w:hAnsi="Arial" w:cs="Arial"/>
          <w:sz w:val="22"/>
          <w:szCs w:val="22"/>
        </w:rPr>
      </w:pPr>
    </w:p>
    <w:p w14:paraId="53131AA9" w14:textId="4116F4A4" w:rsidR="0026328F" w:rsidRPr="00B64636" w:rsidRDefault="0026328F" w:rsidP="0026328F">
      <w:pPr>
        <w:rPr>
          <w:rFonts w:ascii="Arial" w:hAnsi="Arial" w:cs="Arial"/>
          <w:b/>
          <w:sz w:val="22"/>
          <w:szCs w:val="22"/>
        </w:rPr>
      </w:pPr>
      <w:r w:rsidRPr="00B64636">
        <w:rPr>
          <w:rFonts w:ascii="Arial" w:hAnsi="Arial" w:cs="Arial"/>
          <w:b/>
          <w:sz w:val="22"/>
          <w:szCs w:val="22"/>
        </w:rPr>
        <w:t xml:space="preserve">We would like your thoughts, feelings, and opinions about the </w:t>
      </w:r>
      <w:r w:rsidR="00773D02" w:rsidRPr="00B64636">
        <w:rPr>
          <w:rFonts w:ascii="Arial" w:hAnsi="Arial" w:cs="Arial"/>
          <w:b/>
          <w:sz w:val="22"/>
          <w:szCs w:val="22"/>
        </w:rPr>
        <w:t xml:space="preserve">Bridge Homeless Recovery Program and </w:t>
      </w:r>
      <w:r w:rsidRPr="00B64636">
        <w:rPr>
          <w:rFonts w:ascii="Arial" w:hAnsi="Arial" w:cs="Arial"/>
          <w:b/>
          <w:sz w:val="22"/>
          <w:szCs w:val="22"/>
        </w:rPr>
        <w:t>smart phone app you</w:t>
      </w:r>
      <w:r w:rsidR="00773D02" w:rsidRPr="00B64636">
        <w:rPr>
          <w:rFonts w:ascii="Arial" w:hAnsi="Arial" w:cs="Arial"/>
          <w:b/>
          <w:sz w:val="22"/>
          <w:szCs w:val="22"/>
        </w:rPr>
        <w:t xml:space="preserve"> may have</w:t>
      </w:r>
      <w:r w:rsidRPr="00B64636">
        <w:rPr>
          <w:rFonts w:ascii="Arial" w:hAnsi="Arial" w:cs="Arial"/>
          <w:b/>
          <w:sz w:val="22"/>
          <w:szCs w:val="22"/>
        </w:rPr>
        <w:t xml:space="preserve"> received </w:t>
      </w:r>
      <w:r w:rsidR="00773D02" w:rsidRPr="00B64636">
        <w:rPr>
          <w:rFonts w:ascii="Arial" w:hAnsi="Arial" w:cs="Arial"/>
          <w:b/>
          <w:sz w:val="22"/>
          <w:szCs w:val="22"/>
        </w:rPr>
        <w:t xml:space="preserve">for </w:t>
      </w:r>
      <w:r w:rsidRPr="00B64636">
        <w:rPr>
          <w:rFonts w:ascii="Arial" w:hAnsi="Arial" w:cs="Arial"/>
          <w:b/>
          <w:sz w:val="22"/>
          <w:szCs w:val="22"/>
        </w:rPr>
        <w:t>this study. Please answer the following questions.</w:t>
      </w:r>
    </w:p>
    <w:p w14:paraId="1EF2A3E2" w14:textId="77777777" w:rsidR="0026328F" w:rsidRPr="00B64636" w:rsidRDefault="0026328F" w:rsidP="0026328F">
      <w:pPr>
        <w:rPr>
          <w:rFonts w:ascii="Arial" w:hAnsi="Arial" w:cs="Arial"/>
          <w:sz w:val="22"/>
          <w:szCs w:val="22"/>
        </w:rPr>
      </w:pPr>
    </w:p>
    <w:p w14:paraId="179C9B1A" w14:textId="77777777" w:rsidR="007D297A"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 xml:space="preserve">How </w:t>
      </w:r>
      <w:r w:rsidR="00773D02" w:rsidRPr="00B64636">
        <w:rPr>
          <w:rFonts w:ascii="Arial" w:hAnsi="Arial" w:cs="Arial"/>
          <w:sz w:val="22"/>
          <w:szCs w:val="22"/>
        </w:rPr>
        <w:t xml:space="preserve">helpful </w:t>
      </w:r>
      <w:r w:rsidR="00DF4E52" w:rsidRPr="00B64636">
        <w:rPr>
          <w:rFonts w:ascii="Arial" w:hAnsi="Arial" w:cs="Arial"/>
          <w:sz w:val="22"/>
          <w:szCs w:val="22"/>
        </w:rPr>
        <w:t>h</w:t>
      </w:r>
      <w:r w:rsidRPr="00B64636">
        <w:rPr>
          <w:rFonts w:ascii="Arial" w:hAnsi="Arial" w:cs="Arial"/>
          <w:sz w:val="22"/>
          <w:szCs w:val="22"/>
        </w:rPr>
        <w:t xml:space="preserve">as the </w:t>
      </w:r>
      <w:r w:rsidR="007D297A" w:rsidRPr="00B64636">
        <w:rPr>
          <w:rFonts w:ascii="Arial" w:hAnsi="Arial" w:cs="Arial"/>
          <w:sz w:val="22"/>
          <w:szCs w:val="22"/>
        </w:rPr>
        <w:t>Bridge Homeless Recovery Program been to you?</w:t>
      </w:r>
    </w:p>
    <w:p w14:paraId="2207BBC1" w14:textId="50BDF793"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1DBA8EF7" w14:textId="22CFA4E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90B67E2" w14:textId="12F73932"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659D0DE2" w14:textId="3159FAD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2784D761" w14:textId="63FA1055" w:rsidR="007D297A" w:rsidRPr="00B64636" w:rsidRDefault="007D297A" w:rsidP="00E432F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C85ADD2" w14:textId="77777777" w:rsidR="007D297A" w:rsidRPr="00B64636" w:rsidRDefault="007D297A" w:rsidP="00E432FA">
      <w:pPr>
        <w:pStyle w:val="ListParagraph"/>
        <w:widowControl/>
        <w:autoSpaceDE/>
        <w:autoSpaceDN/>
        <w:adjustRightInd/>
        <w:ind w:left="360"/>
        <w:contextualSpacing/>
        <w:rPr>
          <w:rFonts w:ascii="Arial" w:hAnsi="Arial" w:cs="Arial"/>
          <w:sz w:val="22"/>
          <w:szCs w:val="22"/>
        </w:rPr>
      </w:pPr>
    </w:p>
    <w:p w14:paraId="49B2D790" w14:textId="55F33B3A" w:rsidR="005656C5" w:rsidRPr="00B64636" w:rsidRDefault="007D29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ow helpful have Bridge Ca</w:t>
      </w:r>
      <w:r w:rsidR="004F1817" w:rsidRPr="00B64636">
        <w:rPr>
          <w:rFonts w:ascii="Arial" w:hAnsi="Arial" w:cs="Arial"/>
          <w:sz w:val="22"/>
          <w:szCs w:val="22"/>
        </w:rPr>
        <w:t>r</w:t>
      </w:r>
      <w:r w:rsidRPr="00B64636">
        <w:rPr>
          <w:rFonts w:ascii="Arial" w:hAnsi="Arial" w:cs="Arial"/>
          <w:sz w:val="22"/>
          <w:szCs w:val="22"/>
        </w:rPr>
        <w:t>e Managers been to you?</w:t>
      </w:r>
    </w:p>
    <w:p w14:paraId="5931EB82" w14:textId="0B51661F"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7C27EA4F" w14:textId="4CC7738D"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1985A39" w14:textId="1AA8BC38"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0B68FD3B" w14:textId="56497B92"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60463CD9" w14:textId="5C1677F7"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2FB42B6" w14:textId="77777777" w:rsidR="005656C5" w:rsidRPr="00B64636" w:rsidRDefault="005656C5" w:rsidP="0071180A">
      <w:pPr>
        <w:pStyle w:val="ListParagraph"/>
        <w:widowControl/>
        <w:autoSpaceDE/>
        <w:autoSpaceDN/>
        <w:adjustRightInd/>
        <w:ind w:left="360"/>
        <w:contextualSpacing/>
        <w:rPr>
          <w:rFonts w:ascii="Arial" w:hAnsi="Arial" w:cs="Arial"/>
          <w:sz w:val="22"/>
          <w:szCs w:val="22"/>
        </w:rPr>
      </w:pPr>
    </w:p>
    <w:p w14:paraId="7AB980B5" w14:textId="38C7C8A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Consider the </w:t>
      </w:r>
      <w:r w:rsidR="00A42378" w:rsidRPr="00B64636">
        <w:rPr>
          <w:rFonts w:ascii="Arial" w:hAnsi="Arial" w:cs="Arial"/>
          <w:sz w:val="22"/>
          <w:szCs w:val="22"/>
        </w:rPr>
        <w:t>daily</w:t>
      </w:r>
      <w:r w:rsidR="0026328F" w:rsidRPr="00B64636">
        <w:rPr>
          <w:rFonts w:ascii="Arial" w:hAnsi="Arial" w:cs="Arial"/>
          <w:sz w:val="22"/>
          <w:szCs w:val="22"/>
        </w:rPr>
        <w:t xml:space="preserve"> assessments that were </w:t>
      </w:r>
      <w:r w:rsidR="00A42378" w:rsidRPr="00B64636">
        <w:rPr>
          <w:rFonts w:ascii="Arial" w:hAnsi="Arial" w:cs="Arial"/>
          <w:sz w:val="22"/>
          <w:szCs w:val="22"/>
        </w:rPr>
        <w:t>prompted</w:t>
      </w:r>
      <w:r w:rsidR="0026328F" w:rsidRPr="00B64636">
        <w:rPr>
          <w:rFonts w:ascii="Arial" w:hAnsi="Arial" w:cs="Arial"/>
          <w:sz w:val="22"/>
          <w:szCs w:val="22"/>
        </w:rPr>
        <w:t xml:space="preserve"> by the smart phone application, was the number of assessments:</w:t>
      </w:r>
    </w:p>
    <w:p w14:paraId="398BA1AE" w14:textId="65051618"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Too high</w:t>
      </w:r>
    </w:p>
    <w:p w14:paraId="3CC668B4" w14:textId="0F2D8EFB"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About right</w:t>
      </w:r>
    </w:p>
    <w:p w14:paraId="22AB88B9" w14:textId="61D2FB1D"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enough</w:t>
      </w:r>
    </w:p>
    <w:p w14:paraId="29A8F80D" w14:textId="77777777" w:rsidR="0026328F" w:rsidRPr="00B64636" w:rsidRDefault="0026328F" w:rsidP="0026328F">
      <w:pPr>
        <w:widowControl/>
        <w:autoSpaceDE/>
        <w:autoSpaceDN/>
        <w:adjustRightInd/>
        <w:contextualSpacing/>
        <w:rPr>
          <w:rFonts w:ascii="Arial" w:hAnsi="Arial" w:cs="Arial"/>
          <w:sz w:val="22"/>
          <w:szCs w:val="22"/>
        </w:rPr>
      </w:pPr>
    </w:p>
    <w:p w14:paraId="7EDC1684" w14:textId="7798E15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id carrying the phone and answering questions make you more aware of your thoughts, feelings, and behavior?</w:t>
      </w:r>
    </w:p>
    <w:p w14:paraId="5C58BE83" w14:textId="75F86FC2"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No</w:t>
      </w:r>
    </w:p>
    <w:p w14:paraId="53918B78" w14:textId="56E458B7"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No</w:t>
      </w:r>
    </w:p>
    <w:p w14:paraId="11A0594E" w14:textId="112C4C69" w:rsidR="0026328F" w:rsidRPr="00B64636" w:rsidRDefault="005656C5" w:rsidP="0071180A">
      <w:pPr>
        <w:pStyle w:val="ListParagraph"/>
        <w:widowControl/>
        <w:autoSpaceDE/>
        <w:autoSpaceDN/>
        <w:adjustRightInd/>
        <w:ind w:left="0"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Yes</w:t>
      </w:r>
    </w:p>
    <w:p w14:paraId="4F8ECF97" w14:textId="6B7C0925"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Yes</w:t>
      </w:r>
    </w:p>
    <w:p w14:paraId="34BEADEC" w14:textId="77777777" w:rsidR="0026328F" w:rsidRPr="00B64636" w:rsidRDefault="0026328F" w:rsidP="0026328F">
      <w:pPr>
        <w:widowControl/>
        <w:autoSpaceDE/>
        <w:autoSpaceDN/>
        <w:adjustRightInd/>
        <w:contextualSpacing/>
        <w:rPr>
          <w:rFonts w:ascii="Arial" w:hAnsi="Arial" w:cs="Arial"/>
          <w:sz w:val="22"/>
          <w:szCs w:val="22"/>
        </w:rPr>
      </w:pPr>
    </w:p>
    <w:p w14:paraId="73E380E6" w14:textId="7B27DC13"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often did you </w:t>
      </w:r>
      <w:r w:rsidR="00982AAD" w:rsidRPr="00B64636">
        <w:rPr>
          <w:rFonts w:ascii="Arial" w:hAnsi="Arial" w:cs="Arial"/>
          <w:sz w:val="22"/>
          <w:szCs w:val="22"/>
        </w:rPr>
        <w:t xml:space="preserve">use the </w:t>
      </w:r>
      <w:r w:rsidR="0026328F" w:rsidRPr="00B64636">
        <w:rPr>
          <w:rFonts w:ascii="Arial" w:hAnsi="Arial" w:cs="Arial"/>
          <w:sz w:val="22"/>
          <w:szCs w:val="22"/>
        </w:rPr>
        <w:t>“</w:t>
      </w:r>
      <w:r w:rsidR="00982AAD" w:rsidRPr="00B64636">
        <w:rPr>
          <w:rFonts w:ascii="Arial" w:hAnsi="Arial" w:cs="Arial"/>
          <w:sz w:val="22"/>
          <w:szCs w:val="22"/>
        </w:rPr>
        <w:t>Call My Care Manager</w:t>
      </w:r>
      <w:r w:rsidR="0026328F" w:rsidRPr="00B64636">
        <w:rPr>
          <w:rFonts w:ascii="Arial" w:hAnsi="Arial" w:cs="Arial"/>
          <w:sz w:val="22"/>
          <w:szCs w:val="22"/>
        </w:rPr>
        <w:t xml:space="preserve">” </w:t>
      </w:r>
      <w:r w:rsidR="00982AAD" w:rsidRPr="00B64636">
        <w:rPr>
          <w:rFonts w:ascii="Arial" w:hAnsi="Arial" w:cs="Arial"/>
          <w:sz w:val="22"/>
          <w:szCs w:val="22"/>
        </w:rPr>
        <w:t>feature of the app</w:t>
      </w:r>
      <w:r w:rsidR="0026328F" w:rsidRPr="00B64636">
        <w:rPr>
          <w:rFonts w:ascii="Arial" w:hAnsi="Arial" w:cs="Arial"/>
          <w:sz w:val="22"/>
          <w:szCs w:val="22"/>
        </w:rPr>
        <w:t>?</w:t>
      </w:r>
    </w:p>
    <w:p w14:paraId="79D4F2BC" w14:textId="1077C8B4" w:rsidR="0026328F" w:rsidRPr="00B64636" w:rsidRDefault="005656C5"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982AAD" w:rsidRPr="00B64636">
        <w:rPr>
          <w:rFonts w:ascii="Arial" w:hAnsi="Arial" w:cs="Arial"/>
          <w:sz w:val="22"/>
          <w:szCs w:val="22"/>
        </w:rPr>
        <w:t xml:space="preserve">I did not use this feature </w:t>
      </w:r>
      <w:r w:rsidR="0026328F" w:rsidRPr="00B64636">
        <w:rPr>
          <w:rFonts w:ascii="Arial" w:hAnsi="Arial" w:cs="Arial"/>
          <w:sz w:val="22"/>
          <w:szCs w:val="22"/>
        </w:rPr>
        <w:t>at all (if this item is selected, skip next item)</w:t>
      </w:r>
    </w:p>
    <w:p w14:paraId="0E441219" w14:textId="5E5B6965" w:rsidR="00D803AC" w:rsidRPr="00B64636" w:rsidRDefault="005656C5"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97107CF" w14:textId="73E736E2" w:rsidR="0026328F" w:rsidRPr="00B64636" w:rsidRDefault="005656C5"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1 or 2 </w:t>
      </w:r>
      <w:r w:rsidR="00D803AC" w:rsidRPr="00B64636">
        <w:rPr>
          <w:rFonts w:ascii="Arial" w:hAnsi="Arial" w:cs="Arial"/>
          <w:sz w:val="22"/>
          <w:szCs w:val="22"/>
        </w:rPr>
        <w:t>time</w:t>
      </w:r>
      <w:r w:rsidR="0026328F" w:rsidRPr="00B64636">
        <w:rPr>
          <w:rFonts w:ascii="Arial" w:hAnsi="Arial" w:cs="Arial"/>
          <w:sz w:val="22"/>
          <w:szCs w:val="22"/>
        </w:rPr>
        <w:t>s a week</w:t>
      </w:r>
    </w:p>
    <w:p w14:paraId="00459799" w14:textId="08316B39" w:rsidR="0026328F" w:rsidRPr="00B64636" w:rsidRDefault="005656C5"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3 or 4 </w:t>
      </w:r>
      <w:r w:rsidR="00D803AC" w:rsidRPr="00B64636">
        <w:rPr>
          <w:rFonts w:ascii="Arial" w:hAnsi="Arial" w:cs="Arial"/>
          <w:sz w:val="22"/>
          <w:szCs w:val="22"/>
        </w:rPr>
        <w:t>time</w:t>
      </w:r>
      <w:r w:rsidR="0026328F" w:rsidRPr="00B64636">
        <w:rPr>
          <w:rFonts w:ascii="Arial" w:hAnsi="Arial" w:cs="Arial"/>
          <w:sz w:val="22"/>
          <w:szCs w:val="22"/>
        </w:rPr>
        <w:t>s a week</w:t>
      </w:r>
    </w:p>
    <w:p w14:paraId="08D584C1" w14:textId="6AEB2B91" w:rsidR="0026328F" w:rsidRPr="00B64636" w:rsidRDefault="005656C5"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5 or 6 </w:t>
      </w:r>
      <w:r w:rsidR="00D803AC" w:rsidRPr="00B64636">
        <w:rPr>
          <w:rFonts w:ascii="Arial" w:hAnsi="Arial" w:cs="Arial"/>
          <w:sz w:val="22"/>
          <w:szCs w:val="22"/>
        </w:rPr>
        <w:t>time</w:t>
      </w:r>
      <w:r w:rsidR="0026328F" w:rsidRPr="00B64636">
        <w:rPr>
          <w:rFonts w:ascii="Arial" w:hAnsi="Arial" w:cs="Arial"/>
          <w:sz w:val="22"/>
          <w:szCs w:val="22"/>
        </w:rPr>
        <w:t>s a week</w:t>
      </w:r>
    </w:p>
    <w:p w14:paraId="02528E20" w14:textId="5AF34CEA" w:rsidR="0026328F" w:rsidRPr="00B64636" w:rsidRDefault="005656C5"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veryday </w:t>
      </w:r>
    </w:p>
    <w:p w14:paraId="34231159" w14:textId="77777777" w:rsidR="0026328F" w:rsidRPr="00B64636" w:rsidRDefault="0026328F" w:rsidP="0026328F">
      <w:pPr>
        <w:ind w:left="720"/>
        <w:rPr>
          <w:rFonts w:ascii="Arial" w:hAnsi="Arial" w:cs="Arial"/>
          <w:sz w:val="22"/>
          <w:szCs w:val="22"/>
        </w:rPr>
      </w:pPr>
    </w:p>
    <w:p w14:paraId="405D429A" w14:textId="63698090"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w:t>
      </w:r>
      <w:r w:rsidR="00773D02" w:rsidRPr="00B64636">
        <w:rPr>
          <w:rFonts w:ascii="Arial" w:hAnsi="Arial" w:cs="Arial"/>
          <w:sz w:val="22"/>
          <w:szCs w:val="22"/>
        </w:rPr>
        <w:t xml:space="preserve">helpful </w:t>
      </w:r>
      <w:r w:rsidR="0026328F" w:rsidRPr="00B64636">
        <w:rPr>
          <w:rFonts w:ascii="Arial" w:hAnsi="Arial" w:cs="Arial"/>
          <w:sz w:val="22"/>
          <w:szCs w:val="22"/>
        </w:rPr>
        <w:t>was the “</w:t>
      </w:r>
      <w:r w:rsidR="00982AAD" w:rsidRPr="00B64636">
        <w:rPr>
          <w:rFonts w:ascii="Arial" w:hAnsi="Arial" w:cs="Arial"/>
          <w:sz w:val="22"/>
          <w:szCs w:val="22"/>
        </w:rPr>
        <w:t>Call My Care Manager” feature</w:t>
      </w:r>
      <w:r w:rsidR="0026328F" w:rsidRPr="00B64636">
        <w:rPr>
          <w:rFonts w:ascii="Arial" w:hAnsi="Arial" w:cs="Arial"/>
          <w:sz w:val="22"/>
          <w:szCs w:val="22"/>
        </w:rPr>
        <w:t>?</w:t>
      </w:r>
    </w:p>
    <w:p w14:paraId="54D0EB88" w14:textId="42DA94EF"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r w:rsidR="00773D02" w:rsidRPr="00B64636">
        <w:rPr>
          <w:rFonts w:ascii="Arial" w:hAnsi="Arial" w:cs="Arial"/>
          <w:sz w:val="22"/>
          <w:szCs w:val="22"/>
        </w:rPr>
        <w:t>helpful</w:t>
      </w:r>
    </w:p>
    <w:p w14:paraId="6DE89539" w14:textId="56906C31"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r w:rsidR="00773D02" w:rsidRPr="00B64636">
        <w:rPr>
          <w:rFonts w:ascii="Arial" w:hAnsi="Arial" w:cs="Arial"/>
          <w:sz w:val="22"/>
          <w:szCs w:val="22"/>
        </w:rPr>
        <w:t>helpful</w:t>
      </w:r>
    </w:p>
    <w:p w14:paraId="0EB19D3A" w14:textId="7D9365B2"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4EE974BD" w14:textId="1AB14BF6" w:rsidR="0026328F" w:rsidRPr="00B64636" w:rsidRDefault="002344EB" w:rsidP="0071180A">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r w:rsidR="00773D02" w:rsidRPr="00B64636">
        <w:rPr>
          <w:rFonts w:ascii="Arial" w:hAnsi="Arial" w:cs="Arial"/>
          <w:sz w:val="22"/>
          <w:szCs w:val="22"/>
        </w:rPr>
        <w:t>helpful</w:t>
      </w:r>
    </w:p>
    <w:p w14:paraId="57EE4A62" w14:textId="1EBBDE3B" w:rsidR="00C14082" w:rsidRPr="00B64636" w:rsidRDefault="002344EB" w:rsidP="00773D02">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72D7A14C" w14:textId="77777777" w:rsidR="0026328F" w:rsidRPr="00B64636" w:rsidRDefault="0026328F" w:rsidP="00773D02">
      <w:pPr>
        <w:widowControl/>
        <w:autoSpaceDE/>
        <w:autoSpaceDN/>
        <w:adjustRightInd/>
        <w:ind w:firstLine="720"/>
        <w:contextualSpacing/>
        <w:rPr>
          <w:rFonts w:ascii="Arial" w:hAnsi="Arial" w:cs="Arial"/>
          <w:sz w:val="22"/>
          <w:szCs w:val="22"/>
        </w:rPr>
      </w:pPr>
    </w:p>
    <w:p w14:paraId="4105ED3D" w14:textId="0C591ECD"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How often did you use the “Call Bridge Crisis Line” feature of the app?</w:t>
      </w:r>
    </w:p>
    <w:p w14:paraId="1B6B191A" w14:textId="28494A50" w:rsidR="001A57B7" w:rsidRPr="00B64636" w:rsidRDefault="00EC3284"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I did not use this feature at all (if this item is selected, skip next item)</w:t>
      </w:r>
    </w:p>
    <w:p w14:paraId="558E2228" w14:textId="1EB4A07A" w:rsidR="00D803AC" w:rsidRPr="00B64636" w:rsidRDefault="00EC3284"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6AEA90C" w14:textId="127D31C1" w:rsidR="001A57B7" w:rsidRPr="00B64636" w:rsidRDefault="00EC3284"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1 or 2 </w:t>
      </w:r>
      <w:r w:rsidR="00D803AC" w:rsidRPr="00B64636">
        <w:rPr>
          <w:rFonts w:ascii="Arial" w:hAnsi="Arial" w:cs="Arial"/>
          <w:sz w:val="22"/>
          <w:szCs w:val="22"/>
        </w:rPr>
        <w:t>time</w:t>
      </w:r>
      <w:r w:rsidR="001A57B7" w:rsidRPr="00B64636">
        <w:rPr>
          <w:rFonts w:ascii="Arial" w:hAnsi="Arial" w:cs="Arial"/>
          <w:sz w:val="22"/>
          <w:szCs w:val="22"/>
        </w:rPr>
        <w:t>s a week</w:t>
      </w:r>
    </w:p>
    <w:p w14:paraId="259830D0" w14:textId="67EA6CE3" w:rsidR="001A57B7" w:rsidRPr="00B64636" w:rsidRDefault="00EC3284"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3 or 4 </w:t>
      </w:r>
      <w:r w:rsidR="00D803AC" w:rsidRPr="00B64636">
        <w:rPr>
          <w:rFonts w:ascii="Arial" w:hAnsi="Arial" w:cs="Arial"/>
          <w:sz w:val="22"/>
          <w:szCs w:val="22"/>
        </w:rPr>
        <w:t>time</w:t>
      </w:r>
      <w:r w:rsidR="001A57B7" w:rsidRPr="00B64636">
        <w:rPr>
          <w:rFonts w:ascii="Arial" w:hAnsi="Arial" w:cs="Arial"/>
          <w:sz w:val="22"/>
          <w:szCs w:val="22"/>
        </w:rPr>
        <w:t>s a week</w:t>
      </w:r>
    </w:p>
    <w:p w14:paraId="5A95745A" w14:textId="27602E03" w:rsidR="001A57B7" w:rsidRPr="00B64636" w:rsidRDefault="00EC3284"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5 or 6 </w:t>
      </w:r>
      <w:r w:rsidR="00D803AC" w:rsidRPr="00B64636">
        <w:rPr>
          <w:rFonts w:ascii="Arial" w:hAnsi="Arial" w:cs="Arial"/>
          <w:sz w:val="22"/>
          <w:szCs w:val="22"/>
        </w:rPr>
        <w:t>time</w:t>
      </w:r>
      <w:r w:rsidR="001A57B7" w:rsidRPr="00B64636">
        <w:rPr>
          <w:rFonts w:ascii="Arial" w:hAnsi="Arial" w:cs="Arial"/>
          <w:sz w:val="22"/>
          <w:szCs w:val="22"/>
        </w:rPr>
        <w:t>s a week</w:t>
      </w:r>
    </w:p>
    <w:p w14:paraId="329D83E7" w14:textId="2FD1F1FF" w:rsidR="001A57B7" w:rsidRPr="00B64636" w:rsidRDefault="00EC3284"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Everyday </w:t>
      </w:r>
    </w:p>
    <w:p w14:paraId="5FD9FB46" w14:textId="77777777" w:rsidR="001A57B7" w:rsidRPr="00B64636" w:rsidRDefault="001A57B7" w:rsidP="001A57B7">
      <w:pPr>
        <w:ind w:left="720"/>
        <w:rPr>
          <w:rFonts w:ascii="Arial" w:hAnsi="Arial" w:cs="Arial"/>
          <w:sz w:val="22"/>
          <w:szCs w:val="22"/>
        </w:rPr>
      </w:pPr>
    </w:p>
    <w:p w14:paraId="48899BC6" w14:textId="2D004C71"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 xml:space="preserve">How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r w:rsidR="001A57B7" w:rsidRPr="00B64636">
        <w:rPr>
          <w:rFonts w:ascii="Arial" w:hAnsi="Arial" w:cs="Arial"/>
          <w:sz w:val="22"/>
          <w:szCs w:val="22"/>
        </w:rPr>
        <w:t>was the “Call Bridge Crisis Line” feature?</w:t>
      </w:r>
    </w:p>
    <w:p w14:paraId="2523AC1E" w14:textId="243D935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w:t>
      </w:r>
      <w:r w:rsidR="00773D02" w:rsidRPr="00B64636">
        <w:rPr>
          <w:rFonts w:ascii="Arial" w:hAnsi="Arial" w:cs="Arial"/>
          <w:sz w:val="22"/>
          <w:szCs w:val="22"/>
        </w:rPr>
        <w:t>helpful</w:t>
      </w:r>
    </w:p>
    <w:p w14:paraId="648EB963" w14:textId="694B1473"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w:t>
      </w:r>
      <w:r w:rsidR="00773D02" w:rsidRPr="00B64636">
        <w:rPr>
          <w:rFonts w:ascii="Arial" w:hAnsi="Arial" w:cs="Arial"/>
          <w:sz w:val="22"/>
          <w:szCs w:val="22"/>
        </w:rPr>
        <w:t>helpful</w:t>
      </w:r>
    </w:p>
    <w:p w14:paraId="526AF789" w14:textId="005C6C6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w:t>
      </w:r>
      <w:r w:rsidR="00773D02" w:rsidRPr="00B64636">
        <w:rPr>
          <w:rFonts w:ascii="Arial" w:hAnsi="Arial" w:cs="Arial"/>
          <w:sz w:val="22"/>
          <w:szCs w:val="22"/>
        </w:rPr>
        <w:t>helpful</w:t>
      </w:r>
    </w:p>
    <w:p w14:paraId="6CA7242D" w14:textId="74B8539B"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w:t>
      </w:r>
      <w:r w:rsidR="00773D02" w:rsidRPr="00B64636">
        <w:rPr>
          <w:rFonts w:ascii="Arial" w:hAnsi="Arial" w:cs="Arial"/>
          <w:sz w:val="22"/>
          <w:szCs w:val="22"/>
        </w:rPr>
        <w:t xml:space="preserve">helpful </w:t>
      </w:r>
    </w:p>
    <w:p w14:paraId="6323B148" w14:textId="5E6C627C"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w:t>
      </w:r>
      <w:r w:rsidR="00773D02" w:rsidRPr="00B64636">
        <w:rPr>
          <w:rFonts w:ascii="Arial" w:hAnsi="Arial" w:cs="Arial"/>
          <w:sz w:val="22"/>
          <w:szCs w:val="22"/>
        </w:rPr>
        <w:t>helpful</w:t>
      </w:r>
    </w:p>
    <w:p w14:paraId="26BC0B35" w14:textId="77777777" w:rsidR="001A57B7" w:rsidRPr="00B64636" w:rsidRDefault="001A57B7" w:rsidP="001A57B7">
      <w:pPr>
        <w:pStyle w:val="ListParagraph"/>
        <w:widowControl/>
        <w:autoSpaceDE/>
        <w:autoSpaceDN/>
        <w:adjustRightInd/>
        <w:ind w:left="360"/>
        <w:contextualSpacing/>
        <w:rPr>
          <w:rFonts w:ascii="Arial" w:hAnsi="Arial" w:cs="Arial"/>
          <w:sz w:val="22"/>
          <w:szCs w:val="22"/>
        </w:rPr>
      </w:pPr>
    </w:p>
    <w:p w14:paraId="5553D2E0" w14:textId="5D4519C9" w:rsidR="0026328F" w:rsidRPr="00B64636" w:rsidRDefault="00C1408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Overall, how helpful has the smart phone been in helping you to </w:t>
      </w:r>
      <w:r w:rsidR="00982AAD" w:rsidRPr="00B64636">
        <w:rPr>
          <w:rFonts w:ascii="Arial" w:hAnsi="Arial" w:cs="Arial"/>
          <w:sz w:val="22"/>
          <w:szCs w:val="22"/>
        </w:rPr>
        <w:t>access</w:t>
      </w:r>
      <w:r w:rsidR="00CA1382" w:rsidRPr="00B64636">
        <w:rPr>
          <w:rFonts w:ascii="Arial" w:hAnsi="Arial" w:cs="Arial"/>
          <w:sz w:val="22"/>
          <w:szCs w:val="22"/>
        </w:rPr>
        <w:t xml:space="preserve"> resources and other services that help </w:t>
      </w:r>
      <w:r w:rsidR="004F1817" w:rsidRPr="00B64636">
        <w:rPr>
          <w:rFonts w:ascii="Arial" w:hAnsi="Arial" w:cs="Arial"/>
          <w:sz w:val="22"/>
          <w:szCs w:val="22"/>
        </w:rPr>
        <w:t xml:space="preserve">to </w:t>
      </w:r>
      <w:r w:rsidR="00CA1382" w:rsidRPr="00B64636">
        <w:rPr>
          <w:rFonts w:ascii="Arial" w:hAnsi="Arial" w:cs="Arial"/>
          <w:sz w:val="22"/>
          <w:szCs w:val="22"/>
        </w:rPr>
        <w:t>obtain housing</w:t>
      </w:r>
      <w:r w:rsidR="0026328F" w:rsidRPr="00B64636">
        <w:rPr>
          <w:rFonts w:ascii="Arial" w:hAnsi="Arial" w:cs="Arial"/>
          <w:sz w:val="22"/>
          <w:szCs w:val="22"/>
        </w:rPr>
        <w:t>?</w:t>
      </w:r>
    </w:p>
    <w:p w14:paraId="6D759915" w14:textId="7F0B1CF7"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useful</w:t>
      </w:r>
    </w:p>
    <w:p w14:paraId="537E9C2F" w14:textId="68631B7A"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useful</w:t>
      </w:r>
    </w:p>
    <w:p w14:paraId="3B3AA418" w14:textId="3D21F8F4"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useful</w:t>
      </w:r>
    </w:p>
    <w:p w14:paraId="53B61192" w14:textId="5B58761D"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useful</w:t>
      </w:r>
    </w:p>
    <w:p w14:paraId="0ACCFA9D" w14:textId="6BB82FB1"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useful</w:t>
      </w:r>
    </w:p>
    <w:p w14:paraId="7D560C9F" w14:textId="77777777" w:rsidR="0026328F" w:rsidRPr="00B64636" w:rsidRDefault="0026328F" w:rsidP="0026328F">
      <w:pPr>
        <w:widowControl/>
        <w:autoSpaceDE/>
        <w:autoSpaceDN/>
        <w:adjustRightInd/>
        <w:contextualSpacing/>
        <w:rPr>
          <w:rFonts w:ascii="Arial" w:hAnsi="Arial" w:cs="Arial"/>
          <w:sz w:val="22"/>
          <w:szCs w:val="22"/>
        </w:rPr>
      </w:pPr>
    </w:p>
    <w:p w14:paraId="692F3B33" w14:textId="1C072EBA"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o you find the smart phone application to be annoying?</w:t>
      </w:r>
    </w:p>
    <w:p w14:paraId="53FF1514" w14:textId="140A8E7E"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p>
    <w:p w14:paraId="7BD87C46" w14:textId="74092E8B"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p>
    <w:p w14:paraId="3B248BBB" w14:textId="1F4B823C" w:rsidR="0026328F" w:rsidRPr="00B64636" w:rsidRDefault="002344EB" w:rsidP="009171D4">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p>
    <w:p w14:paraId="041159FB" w14:textId="2ECFF577" w:rsidR="0026328F" w:rsidRPr="00B64636" w:rsidRDefault="002344EB" w:rsidP="009171D4">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p>
    <w:p w14:paraId="28B5ABE1" w14:textId="7B089C83"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p>
    <w:p w14:paraId="5C8FAB55" w14:textId="77777777" w:rsidR="0026328F" w:rsidRPr="00B64636" w:rsidRDefault="0026328F" w:rsidP="0026328F">
      <w:pPr>
        <w:widowControl/>
        <w:autoSpaceDE/>
        <w:autoSpaceDN/>
        <w:adjustRightInd/>
        <w:contextualSpacing/>
        <w:rPr>
          <w:rFonts w:ascii="Arial" w:hAnsi="Arial" w:cs="Arial"/>
          <w:sz w:val="22"/>
          <w:szCs w:val="22"/>
        </w:rPr>
      </w:pPr>
    </w:p>
    <w:p w14:paraId="0EACB87E" w14:textId="5A985E40"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How likely would you be to recommend this smart phone app to a friend?</w:t>
      </w:r>
    </w:p>
    <w:p w14:paraId="132E80BC" w14:textId="146935F8" w:rsidR="0026328F" w:rsidRPr="00B64636" w:rsidRDefault="002344EB" w:rsidP="009171D4">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unlikely</w:t>
      </w:r>
    </w:p>
    <w:p w14:paraId="7A0D604B" w14:textId="23481F9F"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Unlikely</w:t>
      </w:r>
    </w:p>
    <w:p w14:paraId="6E341FB2" w14:textId="20F1D6E7" w:rsidR="0026328F" w:rsidRPr="00B64636" w:rsidRDefault="002344EB" w:rsidP="009171D4">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omewhat unlikely </w:t>
      </w:r>
    </w:p>
    <w:p w14:paraId="60B0D2A5" w14:textId="78CE21F9" w:rsidR="0026328F" w:rsidRPr="00B64636" w:rsidRDefault="002344EB" w:rsidP="009171D4">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either likely nor unlikely </w:t>
      </w:r>
    </w:p>
    <w:p w14:paraId="7A8DDBD4" w14:textId="16FA474B" w:rsidR="0026328F" w:rsidRPr="00B64636" w:rsidRDefault="002344EB" w:rsidP="009171D4">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omewhat likely</w:t>
      </w:r>
    </w:p>
    <w:p w14:paraId="2F3756B1" w14:textId="1A8DC936"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Likely</w:t>
      </w:r>
    </w:p>
    <w:p w14:paraId="790595BF" w14:textId="4C6CE29A" w:rsidR="0026328F" w:rsidRPr="00B64636" w:rsidRDefault="002344EB" w:rsidP="009171D4">
      <w:pPr>
        <w:ind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likely</w:t>
      </w:r>
    </w:p>
    <w:p w14:paraId="664EAB3C" w14:textId="77777777" w:rsidR="0026328F" w:rsidRPr="00B64636" w:rsidRDefault="0026328F" w:rsidP="0026328F">
      <w:pPr>
        <w:pStyle w:val="ListParagraph"/>
        <w:tabs>
          <w:tab w:val="left" w:pos="4410"/>
        </w:tabs>
        <w:ind w:left="360"/>
        <w:rPr>
          <w:rFonts w:ascii="Arial" w:hAnsi="Arial" w:cs="Arial"/>
          <w:bCs/>
          <w:sz w:val="22"/>
          <w:szCs w:val="22"/>
        </w:rPr>
      </w:pPr>
    </w:p>
    <w:p w14:paraId="730BF762" w14:textId="22649E6F"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Would you be interested in using this smart phone app in the future if needed? </w:t>
      </w:r>
    </w:p>
    <w:p w14:paraId="2D1E5B98" w14:textId="083DFA73"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at all interested</w:t>
      </w:r>
    </w:p>
    <w:p w14:paraId="00ACACC4" w14:textId="4CBDD2B6"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lightly interested</w:t>
      </w:r>
    </w:p>
    <w:p w14:paraId="7B6C86CF" w14:textId="29496E27"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derately interested</w:t>
      </w:r>
    </w:p>
    <w:p w14:paraId="0D7CA877" w14:textId="0113A670"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Very interested</w:t>
      </w:r>
    </w:p>
    <w:p w14:paraId="0257A671" w14:textId="69E4C91D"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interested</w:t>
      </w:r>
    </w:p>
    <w:p w14:paraId="03B81928" w14:textId="77777777" w:rsidR="00652C18" w:rsidRPr="00B64636" w:rsidRDefault="00652C18" w:rsidP="00652C18">
      <w:pPr>
        <w:pStyle w:val="ListParagraph"/>
        <w:widowControl/>
        <w:autoSpaceDE/>
        <w:autoSpaceDN/>
        <w:adjustRightInd/>
        <w:ind w:left="1080"/>
        <w:contextualSpacing/>
        <w:rPr>
          <w:rFonts w:ascii="Arial" w:hAnsi="Arial" w:cs="Arial"/>
          <w:sz w:val="22"/>
          <w:szCs w:val="22"/>
        </w:rPr>
      </w:pPr>
    </w:p>
    <w:p w14:paraId="7DB2A656" w14:textId="1022AD12" w:rsidR="00652C18"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652C18" w:rsidRPr="00B64636">
        <w:rPr>
          <w:rFonts w:ascii="Arial" w:hAnsi="Arial" w:cs="Arial"/>
          <w:sz w:val="22"/>
          <w:szCs w:val="22"/>
        </w:rPr>
        <w:t>How accurate</w:t>
      </w:r>
      <w:r w:rsidR="00A42378" w:rsidRPr="00B64636">
        <w:rPr>
          <w:rFonts w:ascii="Arial" w:hAnsi="Arial" w:cs="Arial"/>
          <w:sz w:val="22"/>
          <w:szCs w:val="22"/>
        </w:rPr>
        <w:t>ly</w:t>
      </w:r>
      <w:r w:rsidR="00652C18" w:rsidRPr="00B64636">
        <w:rPr>
          <w:rFonts w:ascii="Arial" w:hAnsi="Arial" w:cs="Arial"/>
          <w:sz w:val="22"/>
          <w:szCs w:val="22"/>
        </w:rPr>
        <w:t xml:space="preserve"> </w:t>
      </w:r>
      <w:r w:rsidR="00A42378" w:rsidRPr="00B64636">
        <w:rPr>
          <w:rFonts w:ascii="Arial" w:hAnsi="Arial" w:cs="Arial"/>
          <w:sz w:val="22"/>
          <w:szCs w:val="22"/>
        </w:rPr>
        <w:t xml:space="preserve">did </w:t>
      </w:r>
      <w:r w:rsidR="00652C18" w:rsidRPr="00B64636">
        <w:rPr>
          <w:rFonts w:ascii="Arial" w:hAnsi="Arial" w:cs="Arial"/>
          <w:sz w:val="22"/>
          <w:szCs w:val="22"/>
        </w:rPr>
        <w:t>you answer</w:t>
      </w:r>
      <w:r w:rsidR="00A42378" w:rsidRPr="00B64636">
        <w:rPr>
          <w:rFonts w:ascii="Arial" w:hAnsi="Arial" w:cs="Arial"/>
          <w:sz w:val="22"/>
          <w:szCs w:val="22"/>
        </w:rPr>
        <w:t xml:space="preserve"> the</w:t>
      </w:r>
      <w:r w:rsidR="00652C18" w:rsidRPr="00B64636">
        <w:rPr>
          <w:rFonts w:ascii="Arial" w:hAnsi="Arial" w:cs="Arial"/>
          <w:sz w:val="22"/>
          <w:szCs w:val="22"/>
        </w:rPr>
        <w:t xml:space="preserve"> questions</w:t>
      </w:r>
      <w:r w:rsidR="00B8391A" w:rsidRPr="00B64636">
        <w:rPr>
          <w:rFonts w:ascii="Arial" w:hAnsi="Arial" w:cs="Arial"/>
          <w:sz w:val="22"/>
          <w:szCs w:val="22"/>
        </w:rPr>
        <w:t xml:space="preserve"> on</w:t>
      </w:r>
      <w:r w:rsidR="00A42378" w:rsidRPr="00B64636">
        <w:rPr>
          <w:rFonts w:ascii="Arial" w:hAnsi="Arial" w:cs="Arial"/>
          <w:sz w:val="22"/>
          <w:szCs w:val="22"/>
        </w:rPr>
        <w:t xml:space="preserve"> the</w:t>
      </w:r>
      <w:r w:rsidR="00B8391A" w:rsidRPr="00B64636">
        <w:rPr>
          <w:rFonts w:ascii="Arial" w:hAnsi="Arial" w:cs="Arial"/>
          <w:sz w:val="22"/>
          <w:szCs w:val="22"/>
        </w:rPr>
        <w:t xml:space="preserve"> phone assessments</w:t>
      </w:r>
      <w:r w:rsidR="00652C18" w:rsidRPr="00B64636">
        <w:rPr>
          <w:rFonts w:ascii="Arial" w:hAnsi="Arial" w:cs="Arial"/>
          <w:sz w:val="22"/>
          <w:szCs w:val="22"/>
        </w:rPr>
        <w:t xml:space="preserve">? </w:t>
      </w:r>
    </w:p>
    <w:p w14:paraId="49A4375D" w14:textId="090440BF"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Not at all accurate</w:t>
      </w:r>
    </w:p>
    <w:p w14:paraId="3BECC9DF" w14:textId="03348AD9"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Slightly accurate</w:t>
      </w:r>
    </w:p>
    <w:p w14:paraId="060936BF" w14:textId="11BF67CC"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Moderately accurate</w:t>
      </w:r>
    </w:p>
    <w:p w14:paraId="2A8602D9" w14:textId="76FDC317"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Very accurate</w:t>
      </w:r>
    </w:p>
    <w:p w14:paraId="722800EB" w14:textId="0032533A"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Extremely accurate</w:t>
      </w:r>
    </w:p>
    <w:p w14:paraId="71C778B8" w14:textId="77777777" w:rsidR="00307D04" w:rsidRPr="00B64636" w:rsidRDefault="00307D04" w:rsidP="00307D04">
      <w:pPr>
        <w:pStyle w:val="ListParagraph"/>
        <w:widowControl/>
        <w:autoSpaceDE/>
        <w:autoSpaceDN/>
        <w:adjustRightInd/>
        <w:ind w:left="1080"/>
        <w:contextualSpacing/>
        <w:rPr>
          <w:rFonts w:ascii="Arial" w:hAnsi="Arial" w:cs="Arial"/>
          <w:sz w:val="22"/>
          <w:szCs w:val="22"/>
        </w:rPr>
      </w:pPr>
    </w:p>
    <w:p w14:paraId="020E1850" w14:textId="67B3AC26" w:rsidR="00307D04" w:rsidRPr="00B64636" w:rsidRDefault="004E6D4F"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w:t>
      </w:r>
      <w:r w:rsidR="00B8391A" w:rsidRPr="00B64636">
        <w:rPr>
          <w:rFonts w:ascii="Arial" w:hAnsi="Arial" w:cs="Arial"/>
          <w:sz w:val="22"/>
          <w:szCs w:val="22"/>
        </w:rPr>
        <w:t>ow often did you handle or use</w:t>
      </w:r>
      <w:r w:rsidRPr="00B64636">
        <w:rPr>
          <w:rFonts w:ascii="Arial" w:hAnsi="Arial" w:cs="Arial"/>
          <w:sz w:val="22"/>
          <w:szCs w:val="22"/>
        </w:rPr>
        <w:t xml:space="preserve"> a study smart phone that was assigned to another study participant?</w:t>
      </w:r>
    </w:p>
    <w:p w14:paraId="074B134E" w14:textId="25AF93F1"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ever </w:t>
      </w:r>
    </w:p>
    <w:p w14:paraId="66304BA2" w14:textId="5BCB3D0C"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5D27DCF" w14:textId="1EF1DBF0"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73166FC" w14:textId="3F8F5337"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843668" w14:textId="78783454"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F34DD8B" w14:textId="7616CC2F" w:rsidR="004F1817" w:rsidRPr="00B64636" w:rsidRDefault="004F1817" w:rsidP="004F1817">
      <w:pPr>
        <w:widowControl/>
        <w:autoSpaceDE/>
        <w:autoSpaceDN/>
        <w:adjustRightInd/>
        <w:contextualSpacing/>
        <w:rPr>
          <w:rFonts w:ascii="Arial" w:hAnsi="Arial" w:cs="Arial"/>
          <w:sz w:val="22"/>
          <w:szCs w:val="22"/>
        </w:rPr>
      </w:pPr>
    </w:p>
    <w:p w14:paraId="63A41298" w14:textId="72FB9E5B" w:rsidR="004F1817" w:rsidRPr="00B64636" w:rsidRDefault="004F1817" w:rsidP="004F1817">
      <w:pPr>
        <w:widowControl/>
        <w:autoSpaceDE/>
        <w:autoSpaceDN/>
        <w:adjustRightInd/>
        <w:contextualSpacing/>
        <w:rPr>
          <w:rFonts w:ascii="Arial" w:hAnsi="Arial" w:cs="Arial"/>
          <w:sz w:val="22"/>
          <w:szCs w:val="22"/>
        </w:rPr>
      </w:pPr>
      <w:r w:rsidRPr="00B64636">
        <w:rPr>
          <w:rFonts w:ascii="Arial" w:hAnsi="Arial" w:cs="Arial"/>
          <w:sz w:val="22"/>
          <w:szCs w:val="22"/>
        </w:rPr>
        <w:t>The next 4 questions should be asked by research staff – not completed on the tablet/computer.</w:t>
      </w:r>
    </w:p>
    <w:p w14:paraId="34C6D78A" w14:textId="77777777" w:rsidR="00781460" w:rsidRPr="00B64636" w:rsidRDefault="00781460" w:rsidP="00781460">
      <w:pPr>
        <w:pStyle w:val="ListParagraph"/>
        <w:widowControl/>
        <w:autoSpaceDE/>
        <w:autoSpaceDN/>
        <w:adjustRightInd/>
        <w:contextualSpacing/>
        <w:rPr>
          <w:rFonts w:ascii="Arial" w:hAnsi="Arial" w:cs="Arial"/>
          <w:sz w:val="16"/>
          <w:szCs w:val="16"/>
        </w:rPr>
      </w:pPr>
    </w:p>
    <w:p w14:paraId="35D84DC9" w14:textId="2A0DD0A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like</w:t>
      </w:r>
      <w:r w:rsidR="00781460" w:rsidRPr="00B64636">
        <w:rPr>
          <w:rFonts w:ascii="Arial" w:hAnsi="Arial" w:cs="Arial"/>
          <w:sz w:val="22"/>
          <w:szCs w:val="22"/>
        </w:rPr>
        <w:t xml:space="preserve"> about the Link2Care smart phone application?</w:t>
      </w:r>
    </w:p>
    <w:p w14:paraId="1D888847" w14:textId="4CF35813" w:rsidR="00781460" w:rsidRPr="00B64636" w:rsidRDefault="00781460" w:rsidP="00781460">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6304" behindDoc="0" locked="0" layoutInCell="1" allowOverlap="1" wp14:anchorId="2E86A0DA" wp14:editId="19ED5571">
                <wp:simplePos x="0" y="0"/>
                <wp:positionH relativeFrom="column">
                  <wp:posOffset>279400</wp:posOffset>
                </wp:positionH>
                <wp:positionV relativeFrom="paragraph">
                  <wp:posOffset>50376</wp:posOffset>
                </wp:positionV>
                <wp:extent cx="5901267" cy="804333"/>
                <wp:effectExtent l="0" t="0" r="23495"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48A27582" w14:textId="77777777" w:rsidR="008A4D2F" w:rsidRDefault="008A4D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6A0DA" id="_x0000_t202" coordsize="21600,21600" o:spt="202" path="m,l,21600r21600,l21600,xe">
                <v:stroke joinstyle="miter"/>
                <v:path gradientshapeok="t" o:connecttype="rect"/>
              </v:shapetype>
              <v:shape id="Text Box 2" o:spid="_x0000_s1026" type="#_x0000_t202" style="position:absolute;left:0;text-align:left;margin-left:22pt;margin-top:3.95pt;width:464.65pt;height:63.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">
                <v:textbox>
                  <w:txbxContent>
                    <w:p w14:paraId="48A27582" w14:textId="77777777" w:rsidR="008A4D2F" w:rsidRDefault="008A4D2F"/>
                  </w:txbxContent>
                </v:textbox>
              </v:shape>
            </w:pict>
          </mc:Fallback>
        </mc:AlternateContent>
      </w:r>
    </w:p>
    <w:p w14:paraId="7C524AE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7C115DFB"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8B7FDC"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62EE244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1B82E654"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B479842" w14:textId="6F0B793A"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not like</w:t>
      </w:r>
      <w:r w:rsidR="00781460" w:rsidRPr="00B64636">
        <w:rPr>
          <w:rFonts w:ascii="Arial" w:hAnsi="Arial" w:cs="Arial"/>
          <w:sz w:val="22"/>
          <w:szCs w:val="22"/>
        </w:rPr>
        <w:t xml:space="preserve"> about the Link2Care smart phone application?</w:t>
      </w:r>
    </w:p>
    <w:p w14:paraId="336F24CD" w14:textId="24D39D9B" w:rsidR="00781460" w:rsidRPr="00B64636" w:rsidRDefault="00781460" w:rsidP="00781460">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8352" behindDoc="0" locked="0" layoutInCell="1" allowOverlap="1" wp14:anchorId="0C489189" wp14:editId="1594C1C3">
                <wp:simplePos x="0" y="0"/>
                <wp:positionH relativeFrom="column">
                  <wp:posOffset>279400</wp:posOffset>
                </wp:positionH>
                <wp:positionV relativeFrom="paragraph">
                  <wp:posOffset>76835</wp:posOffset>
                </wp:positionV>
                <wp:extent cx="5901055" cy="803910"/>
                <wp:effectExtent l="0" t="0" r="23495" b="152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54145351"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489189" id="_x0000_s1027" type="#_x0000_t202" style="position:absolute;margin-left:22pt;margin-top:6.05pt;width:464.65pt;height:63.3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">
                <v:textbox>
                  <w:txbxContent>
                    <w:p w14:paraId="54145351" w14:textId="77777777" w:rsidR="008A4D2F" w:rsidRDefault="008A4D2F" w:rsidP="00781460"/>
                  </w:txbxContent>
                </v:textbox>
              </v:shape>
            </w:pict>
          </mc:Fallback>
        </mc:AlternateContent>
      </w:r>
    </w:p>
    <w:p w14:paraId="4233B0D9" w14:textId="1914EB7F" w:rsidR="00781460" w:rsidRPr="00B64636" w:rsidRDefault="00781460" w:rsidP="00781460">
      <w:pPr>
        <w:widowControl/>
        <w:autoSpaceDE/>
        <w:autoSpaceDN/>
        <w:adjustRightInd/>
        <w:contextualSpacing/>
        <w:rPr>
          <w:rFonts w:ascii="Arial" w:hAnsi="Arial" w:cs="Arial"/>
          <w:sz w:val="22"/>
          <w:szCs w:val="22"/>
        </w:rPr>
      </w:pPr>
    </w:p>
    <w:p w14:paraId="04EAAD77"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292125"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1BE9643B"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63B6F277"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2FD73104" w14:textId="263693F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How would you </w:t>
      </w:r>
      <w:r w:rsidR="00781460" w:rsidRPr="00B64636">
        <w:rPr>
          <w:rFonts w:ascii="Arial" w:hAnsi="Arial" w:cs="Arial"/>
          <w:b/>
          <w:sz w:val="22"/>
          <w:szCs w:val="22"/>
          <w:u w:val="single"/>
        </w:rPr>
        <w:t>improve</w:t>
      </w:r>
      <w:r w:rsidR="00781460" w:rsidRPr="00B64636">
        <w:rPr>
          <w:rFonts w:ascii="Arial" w:hAnsi="Arial" w:cs="Arial"/>
          <w:sz w:val="22"/>
          <w:szCs w:val="22"/>
        </w:rPr>
        <w:t xml:space="preserve"> the Link2Care smart phone application?</w:t>
      </w:r>
    </w:p>
    <w:p w14:paraId="7BA03B61" w14:textId="6551FE46" w:rsidR="00307D04" w:rsidRPr="00B64636" w:rsidRDefault="00781460" w:rsidP="0026328F">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0400" behindDoc="0" locked="0" layoutInCell="1" allowOverlap="1" wp14:anchorId="431A89E9" wp14:editId="06DA12C3">
                <wp:simplePos x="0" y="0"/>
                <wp:positionH relativeFrom="column">
                  <wp:posOffset>279400</wp:posOffset>
                </wp:positionH>
                <wp:positionV relativeFrom="paragraph">
                  <wp:posOffset>55880</wp:posOffset>
                </wp:positionV>
                <wp:extent cx="5901055" cy="803910"/>
                <wp:effectExtent l="0" t="0" r="23495" b="1524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7A8E916C"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A89E9" id="_x0000_s1028" type="#_x0000_t202" style="position:absolute;margin-left:22pt;margin-top:4.4pt;width:464.65pt;height:63.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I/FGRAlAgAASwQAAA4AAAAAAAAAAAAAAAAALgIAAGRycy9l&#13;&#10;Mm9Eb2MueG1sUEsBAi0AFAAGAAgAAAAhAMghWKvjAAAADQEAAA8AAAAAAAAAAAAAAAAAfwQAAGRy&#13;&#10;cy9kb3ducmV2LnhtbFBLBQYAAAAABAAEAPMAAACPBQAAAAA=&#13;&#10;">
                <v:textbox>
                  <w:txbxContent>
                    <w:p w14:paraId="7A8E916C" w14:textId="77777777" w:rsidR="008A4D2F" w:rsidRDefault="008A4D2F" w:rsidP="00781460"/>
                  </w:txbxContent>
                </v:textbox>
              </v:shape>
            </w:pict>
          </mc:Fallback>
        </mc:AlternateContent>
      </w:r>
    </w:p>
    <w:p w14:paraId="66B4A3C6" w14:textId="77777777" w:rsidR="001B53E3" w:rsidRPr="00B64636" w:rsidRDefault="001B53E3">
      <w:pPr>
        <w:widowControl/>
        <w:autoSpaceDE/>
        <w:autoSpaceDN/>
        <w:adjustRightInd/>
        <w:spacing w:after="200" w:line="276" w:lineRule="auto"/>
        <w:rPr>
          <w:rFonts w:ascii="Arial" w:hAnsi="Arial" w:cs="Arial"/>
        </w:rPr>
      </w:pPr>
    </w:p>
    <w:p w14:paraId="3AFBCAA2" w14:textId="77777777" w:rsidR="001B53E3" w:rsidRPr="00B64636" w:rsidRDefault="001B53E3">
      <w:pPr>
        <w:widowControl/>
        <w:autoSpaceDE/>
        <w:autoSpaceDN/>
        <w:adjustRightInd/>
        <w:spacing w:after="200" w:line="276" w:lineRule="auto"/>
        <w:rPr>
          <w:rFonts w:ascii="Arial" w:hAnsi="Arial" w:cs="Arial"/>
        </w:rPr>
      </w:pPr>
    </w:p>
    <w:p w14:paraId="3A372AA1" w14:textId="77777777" w:rsidR="001B53E3" w:rsidRPr="00B64636" w:rsidRDefault="001B53E3" w:rsidP="001B53E3">
      <w:pPr>
        <w:pStyle w:val="ListParagraph"/>
        <w:widowControl/>
        <w:autoSpaceDE/>
        <w:autoSpaceDN/>
        <w:adjustRightInd/>
        <w:ind w:left="360"/>
      </w:pPr>
    </w:p>
    <w:p w14:paraId="6B5ED2BF" w14:textId="16D83CBC" w:rsidR="008D7DE0" w:rsidRPr="00B64636" w:rsidRDefault="001B53E3" w:rsidP="001B53E3">
      <w:pPr>
        <w:pStyle w:val="ListParagraph"/>
        <w:widowControl/>
        <w:numPr>
          <w:ilvl w:val="0"/>
          <w:numId w:val="22"/>
        </w:numPr>
        <w:autoSpaceDE/>
        <w:autoSpaceDN/>
        <w:adjustRightInd/>
      </w:pPr>
      <w:r w:rsidRPr="00B64636">
        <w:rPr>
          <w:rFonts w:ascii="Arial" w:hAnsi="Arial" w:cs="Arial"/>
          <w:noProof/>
          <w:sz w:val="22"/>
          <w:szCs w:val="22"/>
        </w:rPr>
        <mc:AlternateContent>
          <mc:Choice Requires="wps">
            <w:drawing>
              <wp:anchor distT="0" distB="0" distL="114300" distR="114300" simplePos="0" relativeHeight="251758592" behindDoc="0" locked="0" layoutInCell="1" allowOverlap="1" wp14:anchorId="7BD6BD12" wp14:editId="7820640E">
                <wp:simplePos x="0" y="0"/>
                <wp:positionH relativeFrom="column">
                  <wp:posOffset>279400</wp:posOffset>
                </wp:positionH>
                <wp:positionV relativeFrom="paragraph">
                  <wp:posOffset>221615</wp:posOffset>
                </wp:positionV>
                <wp:extent cx="5901055" cy="803910"/>
                <wp:effectExtent l="0" t="0" r="23495" b="152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60B6BA52" w14:textId="77777777" w:rsidR="008A4D2F" w:rsidRDefault="008A4D2F" w:rsidP="001B53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6BD12" id="_x0000_s1029" type="#_x0000_t202" style="position:absolute;left:0;text-align:left;margin-left:22pt;margin-top:17.45pt;width:464.65pt;height:63.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eJwkgCYCAABMBAAADgAAAAAAAAAAAAAAAAAuAgAAZHJz&#13;&#10;L2Uyb0RvYy54bWxQSwECLQAUAAYACAAAACEAektD2eQAAAAOAQAADwAAAAAAAAAAAAAAAACABAAA&#13;&#10;ZHJzL2Rvd25yZXYueG1sUEsFBgAAAAAEAAQA8wAAAJEFAAAAAA==&#13;&#10;">
                <v:textbox>
                  <w:txbxContent>
                    <w:p w14:paraId="60B6BA52" w14:textId="77777777" w:rsidR="008A4D2F" w:rsidRDefault="008A4D2F" w:rsidP="001B53E3"/>
                  </w:txbxContent>
                </v:textbox>
              </v:shape>
            </w:pict>
          </mc:Fallback>
        </mc:AlternateContent>
      </w:r>
      <w:r w:rsidR="00F0507A" w:rsidRPr="00B64636">
        <w:rPr>
          <w:rFonts w:ascii="Arial" w:hAnsi="Arial" w:cs="Arial"/>
          <w:sz w:val="22"/>
          <w:szCs w:val="22"/>
        </w:rPr>
        <w:t>*</w:t>
      </w:r>
      <w:r w:rsidRPr="00B64636">
        <w:rPr>
          <w:rFonts w:ascii="Arial" w:hAnsi="Arial" w:cs="Arial"/>
          <w:sz w:val="22"/>
          <w:szCs w:val="22"/>
        </w:rPr>
        <w:t>What other thoughts and opinions do you have about the Link2Care application?</w:t>
      </w:r>
    </w:p>
    <w:p w14:paraId="4716647E" w14:textId="77777777" w:rsidR="008D7DE0" w:rsidRPr="00B64636" w:rsidRDefault="008D7DE0" w:rsidP="009171D4">
      <w:pPr>
        <w:widowControl/>
        <w:autoSpaceDE/>
        <w:autoSpaceDN/>
        <w:adjustRightInd/>
        <w:rPr>
          <w:rFonts w:ascii="Arial" w:hAnsi="Arial" w:cs="Arial"/>
        </w:rPr>
      </w:pPr>
    </w:p>
    <w:p w14:paraId="411A0A5E" w14:textId="77777777" w:rsidR="008D7DE0" w:rsidRPr="00B64636" w:rsidRDefault="008D7DE0" w:rsidP="009171D4">
      <w:pPr>
        <w:widowControl/>
        <w:autoSpaceDE/>
        <w:autoSpaceDN/>
        <w:adjustRightInd/>
        <w:rPr>
          <w:rFonts w:ascii="Arial" w:hAnsi="Arial" w:cs="Arial"/>
        </w:rPr>
      </w:pPr>
    </w:p>
    <w:p w14:paraId="1F0C94C3" w14:textId="77777777" w:rsidR="008D7DE0" w:rsidRPr="00B64636" w:rsidRDefault="008D7DE0" w:rsidP="009171D4">
      <w:pPr>
        <w:widowControl/>
        <w:autoSpaceDE/>
        <w:autoSpaceDN/>
        <w:adjustRightInd/>
        <w:rPr>
          <w:rFonts w:ascii="Arial" w:hAnsi="Arial" w:cs="Arial"/>
        </w:rPr>
      </w:pPr>
    </w:p>
    <w:p w14:paraId="40B3C3CC" w14:textId="77777777" w:rsidR="008D7DE0" w:rsidRPr="00B64636" w:rsidRDefault="008D7DE0" w:rsidP="009171D4">
      <w:pPr>
        <w:widowControl/>
        <w:autoSpaceDE/>
        <w:autoSpaceDN/>
        <w:adjustRightInd/>
        <w:rPr>
          <w:rFonts w:ascii="Arial" w:hAnsi="Arial" w:cs="Arial"/>
        </w:rPr>
      </w:pPr>
    </w:p>
    <w:p w14:paraId="4B6B4379" w14:textId="77777777" w:rsidR="008D7DE0" w:rsidRPr="00B64636" w:rsidRDefault="008D7DE0" w:rsidP="009171D4">
      <w:pPr>
        <w:widowControl/>
        <w:autoSpaceDE/>
        <w:autoSpaceDN/>
        <w:adjustRightInd/>
        <w:rPr>
          <w:rFonts w:ascii="Arial" w:hAnsi="Arial" w:cs="Arial"/>
        </w:rPr>
      </w:pPr>
    </w:p>
    <w:p w14:paraId="6D08550B" w14:textId="77777777" w:rsidR="008D7DE0" w:rsidRPr="00B64636" w:rsidRDefault="008D7DE0" w:rsidP="009171D4">
      <w:pPr>
        <w:widowControl/>
        <w:autoSpaceDE/>
        <w:autoSpaceDN/>
        <w:adjustRightInd/>
        <w:rPr>
          <w:rFonts w:ascii="Arial" w:hAnsi="Arial" w:cs="Arial"/>
        </w:rPr>
      </w:pPr>
    </w:p>
    <w:p w14:paraId="44F293C4" w14:textId="6DD039C1" w:rsidR="008D7DE0" w:rsidRPr="00B64636" w:rsidRDefault="008D7DE0" w:rsidP="009171D4">
      <w:pPr>
        <w:widowControl/>
        <w:autoSpaceDE/>
        <w:autoSpaceDN/>
        <w:adjustRightInd/>
        <w:rPr>
          <w:rFonts w:ascii="Arial" w:hAnsi="Arial" w:cs="Arial"/>
        </w:rPr>
      </w:pPr>
    </w:p>
    <w:p w14:paraId="70B3C2BC" w14:textId="1D563FEB" w:rsidR="009171D4" w:rsidRPr="00B64636" w:rsidRDefault="009171D4" w:rsidP="009171D4">
      <w:pPr>
        <w:rPr>
          <w:rFonts w:ascii="Arial" w:hAnsi="Arial" w:cs="Arial"/>
          <w:sz w:val="22"/>
          <w:szCs w:val="22"/>
        </w:rPr>
      </w:pPr>
      <w:r w:rsidRPr="00B64636">
        <w:rPr>
          <w:rFonts w:ascii="Arial" w:hAnsi="Arial" w:cs="Arial"/>
          <w:sz w:val="22"/>
          <w:szCs w:val="22"/>
        </w:rPr>
        <w:t>* will only be presented to the participants with the Link2Care app. + will be presented to participants who are assigned to a smartphone group.</w:t>
      </w:r>
    </w:p>
    <w:p w14:paraId="189FB302" w14:textId="1099A0A0" w:rsidR="008D7DE0" w:rsidRPr="00B64636" w:rsidRDefault="008D7DE0" w:rsidP="009171D4">
      <w:pPr>
        <w:rPr>
          <w:rFonts w:ascii="Arial" w:hAnsi="Arial" w:cs="Arial"/>
        </w:rPr>
      </w:pPr>
    </w:p>
    <w:p w14:paraId="29958121" w14:textId="77777777" w:rsidR="008C25C5" w:rsidRPr="00B64636" w:rsidRDefault="008C25C5">
      <w:pPr>
        <w:widowControl/>
        <w:autoSpaceDE/>
        <w:autoSpaceDN/>
        <w:adjustRightInd/>
        <w:spacing w:after="200" w:line="276" w:lineRule="auto"/>
        <w:rPr>
          <w:rFonts w:ascii="Arial" w:hAnsi="Arial" w:cs="Arial"/>
          <w:b/>
          <w:sz w:val="22"/>
          <w:szCs w:val="22"/>
        </w:rPr>
      </w:pPr>
      <w:r w:rsidRPr="00B64636">
        <w:br w:type="page"/>
      </w:r>
    </w:p>
    <w:p w14:paraId="6406D631" w14:textId="3046DCE8" w:rsidR="008D7DE0" w:rsidRPr="00B64636" w:rsidRDefault="008D7DE0" w:rsidP="008C25C5">
      <w:pPr>
        <w:pStyle w:val="Heading1"/>
        <w:jc w:val="center"/>
      </w:pPr>
      <w:bookmarkStart w:id="94" w:name="_Toc49423599"/>
      <w:r w:rsidRPr="00B64636">
        <w:t xml:space="preserve">Delay </w:t>
      </w:r>
      <w:r w:rsidR="00606B7F" w:rsidRPr="00B64636">
        <w:t>D</w:t>
      </w:r>
      <w:r w:rsidRPr="00B64636">
        <w:t xml:space="preserve">iscounting </w:t>
      </w:r>
      <w:r w:rsidR="00606B7F" w:rsidRPr="00B64636">
        <w:t>T</w:t>
      </w:r>
      <w:r w:rsidRPr="00B64636">
        <w:t>ask</w:t>
      </w:r>
      <w:bookmarkEnd w:id="94"/>
    </w:p>
    <w:p w14:paraId="75540105" w14:textId="77777777" w:rsidR="008D7DE0" w:rsidRPr="00B64636" w:rsidRDefault="008D7DE0" w:rsidP="008D7DE0">
      <w:pPr>
        <w:rPr>
          <w:rFonts w:ascii="Arial" w:hAnsi="Arial" w:cs="Arial"/>
          <w:sz w:val="22"/>
          <w:szCs w:val="22"/>
        </w:rPr>
      </w:pPr>
    </w:p>
    <w:p w14:paraId="32B81A3F" w14:textId="1B54A2B4" w:rsidR="008D7DE0" w:rsidRPr="00B64636" w:rsidRDefault="008D7DE0" w:rsidP="008D7DE0">
      <w:pPr>
        <w:widowControl/>
        <w:rPr>
          <w:rFonts w:ascii="Arial" w:eastAsiaTheme="minorHAnsi" w:hAnsi="Arial" w:cs="Arial"/>
          <w:color w:val="000000"/>
          <w:sz w:val="22"/>
          <w:szCs w:val="22"/>
        </w:rPr>
      </w:pPr>
      <w:r w:rsidRPr="00B64636">
        <w:rPr>
          <w:rFonts w:ascii="Arial" w:hAnsi="Arial" w:cs="Arial"/>
          <w:color w:val="000000"/>
          <w:sz w:val="22"/>
          <w:szCs w:val="22"/>
        </w:rPr>
        <w:t xml:space="preserve">The </w:t>
      </w:r>
      <w:r w:rsidRPr="00B64636">
        <w:rPr>
          <w:rFonts w:ascii="Arial" w:hAnsi="Arial" w:cs="Arial"/>
          <w:b/>
          <w:i/>
          <w:color w:val="000000"/>
          <w:sz w:val="22"/>
          <w:szCs w:val="22"/>
        </w:rPr>
        <w:t>Delay Discounting Task</w:t>
      </w:r>
      <w:r w:rsidRPr="00B64636">
        <w:rPr>
          <w:rFonts w:ascii="Arial" w:hAnsi="Arial" w:cs="Arial"/>
          <w:i/>
          <w:color w:val="000000"/>
          <w:sz w:val="22"/>
          <w:szCs w:val="22"/>
        </w:rPr>
        <w:t xml:space="preserve"> </w:t>
      </w:r>
      <w:r w:rsidRPr="00B64636">
        <w:rPr>
          <w:rFonts w:ascii="Arial" w:hAnsi="Arial" w:cs="Arial"/>
          <w:color w:val="000000"/>
          <w:sz w:val="22"/>
          <w:szCs w:val="22"/>
        </w:rPr>
        <w:t xml:space="preserve">utilizes 5 questions that will be used to assess the rate that participants discount delayed rewards </w: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 </w:instrTex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DATA </w:instrText>
      </w:r>
      <w:r w:rsidRPr="00B64636">
        <w:rPr>
          <w:rFonts w:ascii="Arial" w:hAnsi="Arial" w:cs="Arial"/>
          <w:color w:val="000000"/>
          <w:sz w:val="22"/>
          <w:szCs w:val="22"/>
        </w:rPr>
      </w:r>
      <w:r w:rsidRPr="00B64636">
        <w:rPr>
          <w:rFonts w:ascii="Arial" w:hAnsi="Arial" w:cs="Arial"/>
          <w:color w:val="000000"/>
          <w:sz w:val="22"/>
          <w:szCs w:val="22"/>
        </w:rPr>
        <w:fldChar w:fldCharType="end"/>
      </w:r>
      <w:r w:rsidRPr="00B64636">
        <w:rPr>
          <w:rFonts w:ascii="Arial" w:hAnsi="Arial" w:cs="Arial"/>
          <w:color w:val="000000"/>
          <w:sz w:val="22"/>
          <w:szCs w:val="22"/>
        </w:rPr>
      </w:r>
      <w:r w:rsidRPr="00B64636">
        <w:rPr>
          <w:rFonts w:ascii="Arial" w:hAnsi="Arial" w:cs="Arial"/>
          <w:color w:val="000000"/>
          <w:sz w:val="22"/>
          <w:szCs w:val="22"/>
        </w:rPr>
        <w:fldChar w:fldCharType="separate"/>
      </w:r>
      <w:r w:rsidRPr="00B64636">
        <w:rPr>
          <w:rFonts w:ascii="Arial" w:hAnsi="Arial" w:cs="Arial"/>
          <w:noProof/>
          <w:color w:val="000000"/>
          <w:sz w:val="22"/>
          <w:szCs w:val="22"/>
        </w:rPr>
        <w:t>(</w:t>
      </w:r>
      <w:hyperlink w:anchor="_ENREF_13" w:tooltip="Koffarnus, 2014 #1493" w:history="1">
        <w:r w:rsidR="007B095A" w:rsidRPr="00B64636">
          <w:rPr>
            <w:rFonts w:ascii="Arial" w:hAnsi="Arial" w:cs="Arial"/>
            <w:noProof/>
            <w:color w:val="000000"/>
            <w:sz w:val="22"/>
            <w:szCs w:val="22"/>
          </w:rPr>
          <w:t>Koffarnus &amp; Bickel, 2014</w:t>
        </w:r>
      </w:hyperlink>
      <w:r w:rsidRPr="00B64636">
        <w:rPr>
          <w:rFonts w:ascii="Arial" w:hAnsi="Arial" w:cs="Arial"/>
          <w:noProof/>
          <w:color w:val="000000"/>
          <w:sz w:val="22"/>
          <w:szCs w:val="22"/>
        </w:rPr>
        <w:t>)</w:t>
      </w:r>
      <w:r w:rsidRPr="00B64636">
        <w:rPr>
          <w:rFonts w:ascii="Arial" w:hAnsi="Arial" w:cs="Arial"/>
          <w:color w:val="000000"/>
          <w:sz w:val="22"/>
          <w:szCs w:val="22"/>
        </w:rPr>
        <w:fldChar w:fldCharType="end"/>
      </w:r>
      <w:r w:rsidRPr="00B64636">
        <w:rPr>
          <w:rFonts w:ascii="Arial" w:hAnsi="Arial" w:cs="Arial"/>
          <w:color w:val="000000"/>
          <w:sz w:val="22"/>
          <w:szCs w:val="22"/>
        </w:rPr>
        <w:t>. Participants are asked items on if they would prefer a smaller sum of hypothetical money available immediately or a larger sum of hypothetical money available at 5 different time points in the future. The options are unique to each individual dependent on their initial answer.</w:t>
      </w:r>
    </w:p>
    <w:p w14:paraId="5BD3BF6C" w14:textId="77777777" w:rsidR="008D7DE0" w:rsidRPr="00B64636" w:rsidRDefault="008D7DE0" w:rsidP="008D7DE0">
      <w:pPr>
        <w:widowControl/>
        <w:ind w:left="720"/>
        <w:rPr>
          <w:rFonts w:ascii="Arial" w:eastAsiaTheme="minorHAnsi" w:hAnsi="Arial" w:cs="Arial"/>
          <w:color w:val="000000"/>
          <w:sz w:val="22"/>
          <w:szCs w:val="22"/>
        </w:rPr>
      </w:pPr>
    </w:p>
    <w:p w14:paraId="68765F64" w14:textId="2FC7EC5D" w:rsidR="0022562D" w:rsidRPr="00B64636" w:rsidRDefault="0022562D" w:rsidP="009171D4">
      <w:pPr>
        <w:widowControl/>
        <w:autoSpaceDE/>
        <w:autoSpaceDN/>
        <w:adjustRightInd/>
      </w:pPr>
    </w:p>
    <w:p w14:paraId="2F5FD26E" w14:textId="03A39553" w:rsidR="00307D04" w:rsidRPr="00B64636" w:rsidRDefault="00307D04" w:rsidP="0022562D">
      <w:pPr>
        <w:widowControl/>
        <w:autoSpaceDE/>
        <w:autoSpaceDN/>
        <w:adjustRightInd/>
        <w:spacing w:after="200" w:line="276" w:lineRule="auto"/>
        <w:rPr>
          <w:rFonts w:ascii="Arial" w:hAnsi="Arial" w:cs="Arial"/>
        </w:rPr>
        <w:sectPr w:rsidR="00307D04" w:rsidRPr="00B64636" w:rsidSect="00640D6E">
          <w:type w:val="continuous"/>
          <w:pgSz w:w="12240" w:h="15840" w:code="1"/>
          <w:pgMar w:top="720" w:right="1080" w:bottom="720" w:left="1080" w:header="360" w:footer="720" w:gutter="0"/>
          <w:cols w:space="720"/>
          <w:docGrid w:linePitch="272"/>
        </w:sectPr>
      </w:pPr>
    </w:p>
    <w:p w14:paraId="14CD6F53" w14:textId="1DADC47B" w:rsidR="0022562D" w:rsidRPr="00B64636" w:rsidRDefault="005162F0" w:rsidP="0022562D">
      <w:pPr>
        <w:pStyle w:val="Heading1"/>
        <w:ind w:left="0" w:firstLine="0"/>
        <w:jc w:val="center"/>
      </w:pPr>
      <w:bookmarkStart w:id="95" w:name="_Toc49423600"/>
      <w:bookmarkStart w:id="96" w:name="_Toc367104077"/>
      <w:r w:rsidRPr="00B64636">
        <w:t>STAFF</w:t>
      </w:r>
      <w:r w:rsidR="0022562D" w:rsidRPr="00B64636">
        <w:t xml:space="preserve"> PERCEPTIONS OF THE LINK2CARE APP</w:t>
      </w:r>
      <w:bookmarkEnd w:id="95"/>
    </w:p>
    <w:p w14:paraId="49D2741C" w14:textId="77777777" w:rsidR="0022562D" w:rsidRPr="00B64636" w:rsidRDefault="0022562D" w:rsidP="0022562D"/>
    <w:p w14:paraId="70ED809C" w14:textId="7BC6DBB9" w:rsidR="00C404E5" w:rsidRPr="00B64636" w:rsidRDefault="00C404E5" w:rsidP="00C404E5">
      <w:pPr>
        <w:rPr>
          <w:rFonts w:ascii="Arial" w:hAnsi="Arial" w:cs="Arial"/>
          <w:sz w:val="22"/>
          <w:szCs w:val="22"/>
        </w:rPr>
      </w:pPr>
      <w:r w:rsidRPr="00B64636">
        <w:rPr>
          <w:rFonts w:ascii="Arial" w:hAnsi="Arial" w:cs="Arial"/>
          <w:sz w:val="22"/>
          <w:szCs w:val="22"/>
        </w:rPr>
        <w:t xml:space="preserve">This brief </w:t>
      </w:r>
      <w:r w:rsidR="002E64F0" w:rsidRPr="00B64636">
        <w:rPr>
          <w:rFonts w:ascii="Arial" w:hAnsi="Arial" w:cs="Arial"/>
          <w:sz w:val="22"/>
          <w:szCs w:val="22"/>
        </w:rPr>
        <w:t>interview</w:t>
      </w:r>
      <w:r w:rsidRPr="00B64636">
        <w:rPr>
          <w:rFonts w:ascii="Arial" w:hAnsi="Arial" w:cs="Arial"/>
          <w:sz w:val="22"/>
          <w:szCs w:val="22"/>
        </w:rPr>
        <w:t xml:space="preserve"> was created </w:t>
      </w:r>
      <w:r w:rsidR="00EB513F" w:rsidRPr="00B64636">
        <w:rPr>
          <w:rFonts w:ascii="Arial" w:hAnsi="Arial" w:cs="Arial"/>
          <w:sz w:val="22"/>
          <w:szCs w:val="22"/>
        </w:rPr>
        <w:t xml:space="preserve">for </w:t>
      </w:r>
      <w:r w:rsidRPr="00B64636">
        <w:rPr>
          <w:rFonts w:ascii="Arial" w:hAnsi="Arial" w:cs="Arial"/>
          <w:sz w:val="22"/>
          <w:szCs w:val="22"/>
        </w:rPr>
        <w:t xml:space="preserve">the purposes of this study to assess </w:t>
      </w:r>
      <w:r w:rsidR="00EB513F" w:rsidRPr="00B64636">
        <w:rPr>
          <w:rFonts w:ascii="Arial" w:hAnsi="Arial" w:cs="Arial"/>
          <w:sz w:val="22"/>
          <w:szCs w:val="22"/>
        </w:rPr>
        <w:t xml:space="preserve">staff (i.e., </w:t>
      </w:r>
      <w:r w:rsidRPr="00B64636">
        <w:rPr>
          <w:rFonts w:ascii="Arial" w:hAnsi="Arial" w:cs="Arial"/>
          <w:sz w:val="22"/>
          <w:szCs w:val="22"/>
        </w:rPr>
        <w:t>case manager</w:t>
      </w:r>
      <w:r w:rsidR="00EB513F" w:rsidRPr="00B64636">
        <w:rPr>
          <w:rFonts w:ascii="Arial" w:hAnsi="Arial" w:cs="Arial"/>
          <w:sz w:val="22"/>
          <w:szCs w:val="22"/>
        </w:rPr>
        <w:t>s</w:t>
      </w:r>
      <w:r w:rsidRPr="00B64636">
        <w:rPr>
          <w:rFonts w:ascii="Arial" w:hAnsi="Arial" w:cs="Arial"/>
          <w:sz w:val="22"/>
          <w:szCs w:val="22"/>
        </w:rPr>
        <w:t xml:space="preserve"> and </w:t>
      </w:r>
      <w:r w:rsidR="003E6DA2" w:rsidRPr="00B64636">
        <w:rPr>
          <w:rFonts w:ascii="Arial" w:hAnsi="Arial" w:cs="Arial"/>
          <w:sz w:val="22"/>
          <w:szCs w:val="22"/>
        </w:rPr>
        <w:t>triage/intake specialist</w:t>
      </w:r>
      <w:r w:rsidR="00EB513F" w:rsidRPr="00B64636">
        <w:rPr>
          <w:rFonts w:ascii="Arial" w:hAnsi="Arial" w:cs="Arial"/>
          <w:sz w:val="22"/>
          <w:szCs w:val="22"/>
        </w:rPr>
        <w:t>s</w:t>
      </w:r>
      <w:r w:rsidR="006F5862" w:rsidRPr="00B64636">
        <w:rPr>
          <w:rFonts w:ascii="Arial" w:hAnsi="Arial" w:cs="Arial"/>
          <w:sz w:val="22"/>
          <w:szCs w:val="22"/>
        </w:rPr>
        <w:t xml:space="preserve"> [QMHPs]</w:t>
      </w:r>
      <w:r w:rsidR="00EB513F" w:rsidRPr="00B64636">
        <w:rPr>
          <w:rFonts w:ascii="Arial" w:hAnsi="Arial" w:cs="Arial"/>
          <w:sz w:val="22"/>
          <w:szCs w:val="22"/>
        </w:rPr>
        <w:t>) perceptions o</w:t>
      </w:r>
      <w:r w:rsidRPr="00B64636">
        <w:rPr>
          <w:rFonts w:ascii="Arial" w:hAnsi="Arial" w:cs="Arial"/>
          <w:sz w:val="22"/>
          <w:szCs w:val="22"/>
        </w:rPr>
        <w:t xml:space="preserve">f the Link2Care smart phone application. </w:t>
      </w:r>
      <w:r w:rsidR="00455ABF" w:rsidRPr="00B64636">
        <w:rPr>
          <w:rFonts w:ascii="Arial" w:hAnsi="Arial" w:cs="Arial"/>
          <w:color w:val="FFFF00"/>
          <w:sz w:val="22"/>
          <w:szCs w:val="22"/>
        </w:rPr>
        <w:t>WHEN SHOULD THIS BE ASSESSED?</w:t>
      </w:r>
    </w:p>
    <w:p w14:paraId="2EA424E1" w14:textId="77777777" w:rsidR="00C404E5" w:rsidRPr="00B64636" w:rsidRDefault="00C404E5" w:rsidP="00C404E5">
      <w:pPr>
        <w:rPr>
          <w:rFonts w:ascii="Arial" w:hAnsi="Arial" w:cs="Arial"/>
          <w:sz w:val="22"/>
          <w:szCs w:val="22"/>
        </w:rPr>
      </w:pPr>
    </w:p>
    <w:p w14:paraId="159F7539" w14:textId="2CD34F04" w:rsidR="00C404E5" w:rsidRPr="00B64636" w:rsidRDefault="00FB10C9" w:rsidP="00C404E5">
      <w:pPr>
        <w:rPr>
          <w:rFonts w:ascii="Arial" w:hAnsi="Arial" w:cs="Arial"/>
          <w:sz w:val="22"/>
          <w:szCs w:val="22"/>
        </w:rPr>
      </w:pPr>
      <w:r w:rsidRPr="00B64636">
        <w:rPr>
          <w:rFonts w:ascii="Arial" w:hAnsi="Arial" w:cs="Arial"/>
          <w:sz w:val="22"/>
          <w:szCs w:val="22"/>
          <w:u w:val="single"/>
        </w:rPr>
        <w:t>Instructions</w:t>
      </w:r>
      <w:r w:rsidRPr="00B64636">
        <w:rPr>
          <w:rFonts w:ascii="Arial" w:hAnsi="Arial" w:cs="Arial"/>
          <w:sz w:val="22"/>
          <w:szCs w:val="22"/>
        </w:rPr>
        <w:t xml:space="preserve">: </w:t>
      </w:r>
      <w:r w:rsidR="00C404E5" w:rsidRPr="00B64636">
        <w:rPr>
          <w:rFonts w:ascii="Arial" w:hAnsi="Arial" w:cs="Arial"/>
          <w:sz w:val="22"/>
          <w:szCs w:val="22"/>
        </w:rPr>
        <w:t xml:space="preserve">We are </w:t>
      </w:r>
      <w:r w:rsidR="003E6DA2" w:rsidRPr="00B64636">
        <w:rPr>
          <w:rFonts w:ascii="Arial" w:hAnsi="Arial" w:cs="Arial"/>
          <w:sz w:val="22"/>
          <w:szCs w:val="22"/>
        </w:rPr>
        <w:t xml:space="preserve">interested in your </w:t>
      </w:r>
      <w:r w:rsidR="00EB513F" w:rsidRPr="00B64636">
        <w:rPr>
          <w:rFonts w:ascii="Arial" w:hAnsi="Arial" w:cs="Arial"/>
          <w:sz w:val="22"/>
          <w:szCs w:val="22"/>
        </w:rPr>
        <w:t xml:space="preserve">perceptions and opinions of </w:t>
      </w:r>
      <w:r w:rsidR="003E6DA2" w:rsidRPr="00B64636">
        <w:rPr>
          <w:rFonts w:ascii="Arial" w:hAnsi="Arial" w:cs="Arial"/>
          <w:sz w:val="22"/>
          <w:szCs w:val="22"/>
        </w:rPr>
        <w:t>the Link2Care smart phone app.</w:t>
      </w:r>
    </w:p>
    <w:p w14:paraId="2160D6B6" w14:textId="77777777" w:rsidR="00C404E5" w:rsidRPr="00B64636" w:rsidRDefault="00C404E5" w:rsidP="00C404E5">
      <w:pPr>
        <w:rPr>
          <w:rFonts w:ascii="Arial" w:hAnsi="Arial" w:cs="Arial"/>
          <w:sz w:val="22"/>
          <w:szCs w:val="22"/>
        </w:rPr>
      </w:pPr>
    </w:p>
    <w:p w14:paraId="418B2684" w14:textId="424E04A5" w:rsidR="00EB513F" w:rsidRPr="00B64636" w:rsidRDefault="00EB513F"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Are you aware of the </w:t>
      </w:r>
      <w:r w:rsidR="006F5862" w:rsidRPr="00B64636">
        <w:rPr>
          <w:rFonts w:ascii="Arial" w:hAnsi="Arial" w:cs="Arial"/>
          <w:sz w:val="22"/>
          <w:szCs w:val="22"/>
        </w:rPr>
        <w:t>study</w:t>
      </w:r>
      <w:r w:rsidR="00BD445D" w:rsidRPr="00B64636">
        <w:rPr>
          <w:rFonts w:ascii="Arial" w:hAnsi="Arial" w:cs="Arial"/>
          <w:sz w:val="22"/>
          <w:szCs w:val="22"/>
        </w:rPr>
        <w:t xml:space="preserve"> at the Bridge</w:t>
      </w:r>
      <w:r w:rsidR="006F5862" w:rsidRPr="00B64636">
        <w:rPr>
          <w:rFonts w:ascii="Arial" w:hAnsi="Arial" w:cs="Arial"/>
          <w:sz w:val="22"/>
          <w:szCs w:val="22"/>
        </w:rPr>
        <w:t xml:space="preserve"> that is using smart phones to link Bridge guests to Bridge care managers and QMHPs?</w:t>
      </w:r>
    </w:p>
    <w:p w14:paraId="05963BCD" w14:textId="79340FDF"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p>
    <w:p w14:paraId="03B4A368" w14:textId="5D51C69C"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5CC0AB2"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69D14E86" w14:textId="1EF345DE" w:rsidR="006F5862" w:rsidRPr="00B64636" w:rsidRDefault="006F586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In your opinion, how useful is the Link2Care smart phone app to Bridge guests?</w:t>
      </w:r>
    </w:p>
    <w:p w14:paraId="1DBE6CE8" w14:textId="253D3E64"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Not at all useful</w:t>
      </w:r>
    </w:p>
    <w:p w14:paraId="2D64CE48" w14:textId="398F5580"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Slightly useful</w:t>
      </w:r>
    </w:p>
    <w:p w14:paraId="0F4A7D5F" w14:textId="4ACFDACD"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Moderately useful</w:t>
      </w:r>
    </w:p>
    <w:p w14:paraId="37B8577D" w14:textId="2309D95E"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Very useful</w:t>
      </w:r>
    </w:p>
    <w:p w14:paraId="47B79B65" w14:textId="4BE4BE65"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Extremely useful</w:t>
      </w:r>
    </w:p>
    <w:p w14:paraId="30CA16D5"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561B9F2C" w14:textId="11D1983D"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like</w:t>
      </w:r>
      <w:r w:rsidRPr="00B64636">
        <w:rPr>
          <w:rFonts w:ascii="Arial" w:hAnsi="Arial" w:cs="Arial"/>
          <w:sz w:val="22"/>
          <w:szCs w:val="22"/>
        </w:rPr>
        <w:t xml:space="preserve"> about the Link2Care smart phone application?</w:t>
      </w:r>
    </w:p>
    <w:p w14:paraId="7CB63AAA"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2448" behindDoc="0" locked="0" layoutInCell="1" allowOverlap="1" wp14:anchorId="70D887CF" wp14:editId="3DDEF3C8">
                <wp:simplePos x="0" y="0"/>
                <wp:positionH relativeFrom="column">
                  <wp:posOffset>279400</wp:posOffset>
                </wp:positionH>
                <wp:positionV relativeFrom="paragraph">
                  <wp:posOffset>50376</wp:posOffset>
                </wp:positionV>
                <wp:extent cx="5901267" cy="804333"/>
                <wp:effectExtent l="0" t="0" r="23495" b="152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63EEBF30"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D887CF" id="_x0000_s1030" type="#_x0000_t202" style="position:absolute;left:0;text-align:left;margin-left:22pt;margin-top:3.95pt;width:464.65pt;height:63.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">
                <v:textbox>
                  <w:txbxContent>
                    <w:p w14:paraId="63EEBF30" w14:textId="77777777" w:rsidR="008A4D2F" w:rsidRDefault="008A4D2F" w:rsidP="003E6DA2"/>
                  </w:txbxContent>
                </v:textbox>
              </v:shape>
            </w:pict>
          </mc:Fallback>
        </mc:AlternateContent>
      </w:r>
    </w:p>
    <w:p w14:paraId="75F58A3C"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67C51103"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0E2A8B9E"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13AD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8AE9CF1"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7DC77D19" w14:textId="77777777"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not like</w:t>
      </w:r>
      <w:r w:rsidRPr="00B64636">
        <w:rPr>
          <w:rFonts w:ascii="Arial" w:hAnsi="Arial" w:cs="Arial"/>
          <w:sz w:val="22"/>
          <w:szCs w:val="22"/>
        </w:rPr>
        <w:t xml:space="preserve"> about the Link2Care smart phone application?</w:t>
      </w:r>
    </w:p>
    <w:p w14:paraId="69172715" w14:textId="77777777" w:rsidR="003E6DA2" w:rsidRPr="00B64636" w:rsidRDefault="003E6DA2" w:rsidP="003E6DA2">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3472" behindDoc="0" locked="0" layoutInCell="1" allowOverlap="1" wp14:anchorId="2D3B0292" wp14:editId="4BDE5662">
                <wp:simplePos x="0" y="0"/>
                <wp:positionH relativeFrom="column">
                  <wp:posOffset>279400</wp:posOffset>
                </wp:positionH>
                <wp:positionV relativeFrom="paragraph">
                  <wp:posOffset>76835</wp:posOffset>
                </wp:positionV>
                <wp:extent cx="5901055" cy="803910"/>
                <wp:effectExtent l="0" t="0" r="23495" b="152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25A956E8"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B0292" id="_x0000_s1031" type="#_x0000_t202" style="position:absolute;margin-left:22pt;margin-top:6.05pt;width:464.65pt;height:63.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">
                <v:textbox>
                  <w:txbxContent>
                    <w:p w14:paraId="25A956E8" w14:textId="77777777" w:rsidR="008A4D2F" w:rsidRDefault="008A4D2F" w:rsidP="003E6DA2"/>
                  </w:txbxContent>
                </v:textbox>
              </v:shape>
            </w:pict>
          </mc:Fallback>
        </mc:AlternateContent>
      </w:r>
    </w:p>
    <w:p w14:paraId="38434C56" w14:textId="77777777" w:rsidR="003E6DA2" w:rsidRPr="00B64636" w:rsidRDefault="003E6DA2" w:rsidP="003E6DA2">
      <w:pPr>
        <w:widowControl/>
        <w:autoSpaceDE/>
        <w:autoSpaceDN/>
        <w:adjustRightInd/>
        <w:contextualSpacing/>
        <w:rPr>
          <w:rFonts w:ascii="Arial" w:hAnsi="Arial" w:cs="Arial"/>
          <w:sz w:val="22"/>
          <w:szCs w:val="22"/>
        </w:rPr>
      </w:pPr>
    </w:p>
    <w:p w14:paraId="08D454D0"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58333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F2984BB"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6D5CFA7"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46F1B3BE" w14:textId="731C3DE1" w:rsidR="000A6E21"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How would you </w:t>
      </w:r>
      <w:r w:rsidRPr="00B64636">
        <w:rPr>
          <w:rFonts w:ascii="Arial" w:hAnsi="Arial" w:cs="Arial"/>
          <w:b/>
          <w:sz w:val="22"/>
          <w:szCs w:val="22"/>
          <w:u w:val="single"/>
        </w:rPr>
        <w:t>improve</w:t>
      </w:r>
      <w:r w:rsidRPr="00B64636">
        <w:rPr>
          <w:rFonts w:ascii="Arial" w:hAnsi="Arial" w:cs="Arial"/>
          <w:sz w:val="22"/>
          <w:szCs w:val="22"/>
        </w:rPr>
        <w:t xml:space="preserve"> the Link2Care smart phone application?</w:t>
      </w:r>
    </w:p>
    <w:p w14:paraId="5C506B98" w14:textId="485C586A" w:rsidR="003E6DA2" w:rsidRPr="00B64636" w:rsidRDefault="003E6DA2" w:rsidP="003E6DA2">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4496" behindDoc="0" locked="0" layoutInCell="1" allowOverlap="1" wp14:anchorId="2BA4C20C" wp14:editId="5F4A3C39">
                <wp:simplePos x="0" y="0"/>
                <wp:positionH relativeFrom="column">
                  <wp:posOffset>279400</wp:posOffset>
                </wp:positionH>
                <wp:positionV relativeFrom="paragraph">
                  <wp:posOffset>55880</wp:posOffset>
                </wp:positionV>
                <wp:extent cx="5901055" cy="803910"/>
                <wp:effectExtent l="0" t="0" r="23495" b="1524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48C97689"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4C20C" id="_x0000_s1032" type="#_x0000_t202" style="position:absolute;margin-left:22pt;margin-top:4.4pt;width:464.65pt;height:63.3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FVe9zUlAgAATAQAAA4AAAAAAAAAAAAAAAAALgIAAGRycy9l&#13;&#10;Mm9Eb2MueG1sUEsBAi0AFAAGAAgAAAAhAMghWKvjAAAADQEAAA8AAAAAAAAAAAAAAAAAfwQAAGRy&#13;&#10;cy9kb3ducmV2LnhtbFBLBQYAAAAABAAEAPMAAACPBQAAAAA=&#13;&#10;">
                <v:textbox>
                  <w:txbxContent>
                    <w:p w14:paraId="48C97689" w14:textId="77777777" w:rsidR="008A4D2F" w:rsidRDefault="008A4D2F" w:rsidP="003E6DA2"/>
                  </w:txbxContent>
                </v:textbox>
              </v:shape>
            </w:pict>
          </mc:Fallback>
        </mc:AlternateContent>
      </w:r>
    </w:p>
    <w:p w14:paraId="401F6B5B" w14:textId="77777777" w:rsidR="003A0A06" w:rsidRPr="00B64636" w:rsidRDefault="003A0A06" w:rsidP="006F5862">
      <w:pPr>
        <w:widowControl/>
        <w:autoSpaceDE/>
        <w:autoSpaceDN/>
        <w:adjustRightInd/>
        <w:spacing w:after="200" w:line="276" w:lineRule="auto"/>
        <w:rPr>
          <w:rFonts w:ascii="Arial" w:hAnsi="Arial" w:cs="Arial"/>
        </w:rPr>
      </w:pPr>
    </w:p>
    <w:p w14:paraId="75D3754D" w14:textId="77777777" w:rsidR="003A0A06" w:rsidRPr="00B64636" w:rsidRDefault="003A0A06" w:rsidP="006F5862">
      <w:pPr>
        <w:widowControl/>
        <w:autoSpaceDE/>
        <w:autoSpaceDN/>
        <w:adjustRightInd/>
        <w:spacing w:after="200" w:line="276" w:lineRule="auto"/>
        <w:rPr>
          <w:rFonts w:ascii="Arial" w:hAnsi="Arial" w:cs="Arial"/>
        </w:rPr>
      </w:pPr>
    </w:p>
    <w:p w14:paraId="10664FB0" w14:textId="77777777" w:rsidR="003A0A06" w:rsidRPr="00B64636" w:rsidRDefault="003A0A06" w:rsidP="003A0A06">
      <w:pPr>
        <w:widowControl/>
        <w:autoSpaceDE/>
        <w:autoSpaceDN/>
        <w:adjustRightInd/>
        <w:spacing w:line="276" w:lineRule="auto"/>
        <w:rPr>
          <w:rFonts w:ascii="Arial" w:hAnsi="Arial" w:cs="Arial"/>
          <w:sz w:val="12"/>
          <w:szCs w:val="12"/>
        </w:rPr>
      </w:pPr>
    </w:p>
    <w:p w14:paraId="79B028BE" w14:textId="16FEB800" w:rsidR="0022562D" w:rsidRPr="00B64636" w:rsidRDefault="003A0A06" w:rsidP="002C6286">
      <w:pPr>
        <w:pStyle w:val="ListParagraph"/>
        <w:widowControl/>
        <w:numPr>
          <w:ilvl w:val="0"/>
          <w:numId w:val="36"/>
        </w:numPr>
        <w:autoSpaceDE/>
        <w:autoSpaceDN/>
        <w:adjustRightInd/>
        <w:spacing w:after="200" w:line="276" w:lineRule="auto"/>
      </w:pPr>
      <w:r w:rsidRPr="00B64636">
        <w:rPr>
          <w:rFonts w:ascii="Arial" w:hAnsi="Arial" w:cs="Arial"/>
          <w:noProof/>
          <w:sz w:val="22"/>
          <w:szCs w:val="22"/>
        </w:rPr>
        <mc:AlternateContent>
          <mc:Choice Requires="wps">
            <w:drawing>
              <wp:anchor distT="0" distB="0" distL="114300" distR="114300" simplePos="0" relativeHeight="251756544" behindDoc="0" locked="0" layoutInCell="1" allowOverlap="1" wp14:anchorId="66CD052B" wp14:editId="3DF5526A">
                <wp:simplePos x="0" y="0"/>
                <wp:positionH relativeFrom="column">
                  <wp:posOffset>279400</wp:posOffset>
                </wp:positionH>
                <wp:positionV relativeFrom="paragraph">
                  <wp:posOffset>221615</wp:posOffset>
                </wp:positionV>
                <wp:extent cx="5901055" cy="803910"/>
                <wp:effectExtent l="0" t="0" r="23495" b="152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3527EA5F" w14:textId="77777777" w:rsidR="008A4D2F" w:rsidRDefault="008A4D2F" w:rsidP="003A0A0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D052B" id="_x0000_s1033" type="#_x0000_t202" style="position:absolute;left:0;text-align:left;margin-left:22pt;margin-top:17.45pt;width:464.65pt;height:63.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vblTOCYCAABMBAAADgAAAAAAAAAAAAAAAAAuAgAAZHJz&#13;&#10;L2Uyb0RvYy54bWxQSwECLQAUAAYACAAAACEAektD2eQAAAAOAQAADwAAAAAAAAAAAAAAAACABAAA&#13;&#10;ZHJzL2Rvd25yZXYueG1sUEsFBgAAAAAEAAQA8wAAAJEFAAAAAA==&#13;&#10;">
                <v:textbox>
                  <w:txbxContent>
                    <w:p w14:paraId="3527EA5F" w14:textId="77777777" w:rsidR="008A4D2F" w:rsidRDefault="008A4D2F" w:rsidP="003A0A06"/>
                  </w:txbxContent>
                </v:textbox>
              </v:shape>
            </w:pict>
          </mc:Fallback>
        </mc:AlternateContent>
      </w:r>
      <w:r w:rsidRPr="00B64636">
        <w:rPr>
          <w:rFonts w:ascii="Arial" w:hAnsi="Arial" w:cs="Arial"/>
          <w:sz w:val="22"/>
          <w:szCs w:val="22"/>
        </w:rPr>
        <w:t>What other thoughts and opinions do you have about the Link2Care application?</w:t>
      </w:r>
      <w:r w:rsidR="003E6DA2" w:rsidRPr="00B64636">
        <w:rPr>
          <w:rFonts w:ascii="Arial" w:hAnsi="Arial" w:cs="Arial"/>
        </w:rPr>
        <w:br w:type="page"/>
      </w:r>
    </w:p>
    <w:p w14:paraId="46E227D7" w14:textId="35A44321" w:rsidR="00AE49C5" w:rsidRPr="00B64636" w:rsidRDefault="008342A8" w:rsidP="008342A8">
      <w:pPr>
        <w:pStyle w:val="Heading1"/>
        <w:ind w:left="0" w:firstLine="0"/>
        <w:jc w:val="center"/>
        <w:rPr>
          <w:rStyle w:val="Heading2Char"/>
          <w:rFonts w:cs="Arial"/>
          <w:b/>
          <w:i/>
          <w:color w:val="auto"/>
        </w:rPr>
      </w:pPr>
      <w:bookmarkStart w:id="97" w:name="_Toc49423601"/>
      <w:r w:rsidRPr="00B64636">
        <w:rPr>
          <w:i/>
        </w:rPr>
        <w:t>E</w:t>
      </w:r>
      <w:r w:rsidR="00832558" w:rsidRPr="00B64636">
        <w:rPr>
          <w:i/>
        </w:rPr>
        <w:t>COLOGICAL MOMENTARY ASSESSMENT (EMA) MATRIX</w:t>
      </w:r>
      <w:bookmarkEnd w:id="96"/>
      <w:bookmarkEnd w:id="97"/>
    </w:p>
    <w:p w14:paraId="6D1F4ABB" w14:textId="77777777" w:rsidR="00AE49C5" w:rsidRPr="00B64636" w:rsidRDefault="00AE49C5" w:rsidP="003F794E">
      <w:pPr>
        <w:rPr>
          <w:rFonts w:ascii="Arial" w:hAnsi="Arial" w:cs="Arial"/>
          <w:i/>
          <w:iCs/>
          <w:sz w:val="22"/>
          <w:szCs w:val="22"/>
        </w:rPr>
      </w:pPr>
    </w:p>
    <w:p w14:paraId="6482C9CA" w14:textId="1F465328" w:rsidR="00AE49C5" w:rsidRPr="00B64636" w:rsidRDefault="00ED340E" w:rsidP="003F794E">
      <w:pPr>
        <w:rPr>
          <w:rFonts w:ascii="Arial" w:hAnsi="Arial" w:cs="Arial"/>
          <w:sz w:val="22"/>
          <w:szCs w:val="22"/>
        </w:rPr>
      </w:pPr>
      <w:r w:rsidRPr="00B64636">
        <w:rPr>
          <w:rFonts w:ascii="Arial" w:hAnsi="Arial" w:cs="Arial"/>
          <w:sz w:val="22"/>
          <w:szCs w:val="22"/>
        </w:rPr>
        <w:t xml:space="preserve">EMA methodology that will be used </w:t>
      </w:r>
      <w:r w:rsidR="00374C11" w:rsidRPr="00B64636">
        <w:rPr>
          <w:rFonts w:ascii="Arial" w:hAnsi="Arial" w:cs="Arial"/>
          <w:sz w:val="22"/>
          <w:szCs w:val="22"/>
        </w:rPr>
        <w:t xml:space="preserve">in the proposed study </w:t>
      </w:r>
      <w:r w:rsidRPr="00B64636">
        <w:rPr>
          <w:rFonts w:ascii="Arial" w:hAnsi="Arial" w:cs="Arial"/>
          <w:sz w:val="22"/>
          <w:szCs w:val="22"/>
        </w:rPr>
        <w:t xml:space="preserve">is similar to that developed by Shiffman, Stone, and colleagues </w:t>
      </w:r>
      <w:r w:rsidR="00132FA6"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20" w:tooltip="Shiffman, 1997 #440" w:history="1">
        <w:r w:rsidR="007B095A" w:rsidRPr="00B64636">
          <w:rPr>
            <w:rFonts w:ascii="Arial" w:hAnsi="Arial" w:cs="Arial"/>
            <w:noProof/>
            <w:sz w:val="22"/>
            <w:szCs w:val="22"/>
          </w:rPr>
          <w:t>Shiffman et al., 1997</w:t>
        </w:r>
      </w:hyperlink>
      <w:r w:rsidR="0048254D" w:rsidRPr="00B64636">
        <w:rPr>
          <w:rFonts w:ascii="Arial" w:hAnsi="Arial" w:cs="Arial"/>
          <w:noProof/>
          <w:sz w:val="22"/>
          <w:szCs w:val="22"/>
        </w:rPr>
        <w:t xml:space="preserve">; </w:t>
      </w:r>
      <w:hyperlink w:anchor="_ENREF_21" w:tooltip="Shiffman, 1996 #441" w:history="1">
        <w:r w:rsidR="007B095A" w:rsidRPr="00B64636">
          <w:rPr>
            <w:rFonts w:ascii="Arial" w:hAnsi="Arial" w:cs="Arial"/>
            <w:noProof/>
            <w:sz w:val="22"/>
            <w:szCs w:val="22"/>
          </w:rPr>
          <w:t>Shiffman, Paty, Gnys, Kassel, &amp; Hickcox, 1996</w:t>
        </w:r>
      </w:hyperlink>
      <w:r w:rsidR="0048254D" w:rsidRPr="00B64636">
        <w:rPr>
          <w:rFonts w:ascii="Arial" w:hAnsi="Arial" w:cs="Arial"/>
          <w:noProof/>
          <w:sz w:val="22"/>
          <w:szCs w:val="22"/>
        </w:rPr>
        <w:t xml:space="preserve">; </w:t>
      </w:r>
      <w:hyperlink w:anchor="_ENREF_24" w:tooltip="Stone, 1998 #442" w:history="1">
        <w:r w:rsidR="007B095A" w:rsidRPr="00B64636">
          <w:rPr>
            <w:rFonts w:ascii="Arial" w:hAnsi="Arial" w:cs="Arial"/>
            <w:noProof/>
            <w:sz w:val="22"/>
            <w:szCs w:val="22"/>
          </w:rPr>
          <w:t>Stone et al., 199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00656C6E" w:rsidRPr="00B64636">
        <w:rPr>
          <w:rFonts w:ascii="Arial" w:hAnsi="Arial" w:cs="Arial"/>
          <w:sz w:val="22"/>
          <w:szCs w:val="22"/>
        </w:rPr>
        <w:t>.</w:t>
      </w:r>
      <w:r w:rsidR="00374C11" w:rsidRPr="00B64636">
        <w:rPr>
          <w:rFonts w:ascii="Arial" w:hAnsi="Arial" w:cs="Arial"/>
          <w:sz w:val="22"/>
          <w:szCs w:val="22"/>
        </w:rPr>
        <w:t xml:space="preserve"> </w:t>
      </w:r>
      <w:r w:rsidR="00963DED" w:rsidRPr="00B64636">
        <w:rPr>
          <w:rFonts w:ascii="Arial" w:hAnsi="Arial" w:cs="Arial"/>
          <w:sz w:val="22"/>
          <w:szCs w:val="22"/>
        </w:rPr>
        <w:t>Similar</w:t>
      </w:r>
      <w:r w:rsidR="00374C11" w:rsidRPr="00B64636">
        <w:rPr>
          <w:rFonts w:ascii="Arial" w:hAnsi="Arial" w:cs="Arial"/>
          <w:sz w:val="22"/>
          <w:szCs w:val="22"/>
        </w:rPr>
        <w:t xml:space="preserve"> methodology was used </w:t>
      </w:r>
      <w:r w:rsidR="00B051EB" w:rsidRPr="00B64636">
        <w:rPr>
          <w:rFonts w:ascii="Arial" w:hAnsi="Arial" w:cs="Arial"/>
          <w:sz w:val="22"/>
          <w:szCs w:val="22"/>
        </w:rPr>
        <w:t xml:space="preserve">to collect EMA data </w:t>
      </w:r>
      <w:r w:rsidR="00374C11" w:rsidRPr="00B64636">
        <w:rPr>
          <w:rFonts w:ascii="Arial" w:hAnsi="Arial" w:cs="Arial"/>
          <w:sz w:val="22"/>
          <w:szCs w:val="22"/>
        </w:rPr>
        <w:t>in Project</w:t>
      </w:r>
      <w:r w:rsidR="003721EF" w:rsidRPr="00B64636">
        <w:rPr>
          <w:rFonts w:ascii="Arial" w:hAnsi="Arial" w:cs="Arial"/>
          <w:sz w:val="22"/>
          <w:szCs w:val="22"/>
        </w:rPr>
        <w:t>s ASPRIRE</w:t>
      </w:r>
      <w:r w:rsidR="00BA2597" w:rsidRPr="00B64636">
        <w:rPr>
          <w:rFonts w:ascii="Arial" w:hAnsi="Arial" w:cs="Arial"/>
          <w:sz w:val="22"/>
          <w:szCs w:val="22"/>
        </w:rPr>
        <w:t>,</w:t>
      </w:r>
      <w:r w:rsidR="00374C11" w:rsidRPr="00B64636">
        <w:rPr>
          <w:rFonts w:ascii="Arial" w:hAnsi="Arial" w:cs="Arial"/>
          <w:sz w:val="22"/>
          <w:szCs w:val="22"/>
        </w:rPr>
        <w:t xml:space="preserve"> PREVAIL</w:t>
      </w:r>
      <w:r w:rsidR="00BA2597" w:rsidRPr="00B64636">
        <w:rPr>
          <w:rFonts w:ascii="Arial" w:hAnsi="Arial" w:cs="Arial"/>
          <w:sz w:val="22"/>
          <w:szCs w:val="22"/>
        </w:rPr>
        <w:t>, PATHS, and Smart-T</w:t>
      </w:r>
      <w:r w:rsidR="00374C11" w:rsidRPr="00B64636">
        <w:rPr>
          <w:rFonts w:ascii="Arial" w:hAnsi="Arial" w:cs="Arial"/>
          <w:sz w:val="22"/>
          <w:szCs w:val="22"/>
        </w:rPr>
        <w:t>.</w:t>
      </w:r>
    </w:p>
    <w:p w14:paraId="08842CEB" w14:textId="77777777" w:rsidR="00ED340E" w:rsidRPr="00B64636" w:rsidRDefault="00ED340E" w:rsidP="003F794E">
      <w:pPr>
        <w:rPr>
          <w:rFonts w:ascii="Arial" w:hAnsi="Arial" w:cs="Arial"/>
          <w:sz w:val="22"/>
          <w:szCs w:val="22"/>
        </w:rPr>
      </w:pPr>
    </w:p>
    <w:p w14:paraId="2FC20DF2" w14:textId="0D5F1ABF" w:rsidR="00A361B0" w:rsidRPr="00B64636" w:rsidRDefault="0079367C" w:rsidP="00F35977">
      <w:pPr>
        <w:rPr>
          <w:rFonts w:ascii="Arial" w:hAnsi="Arial" w:cs="Arial"/>
          <w:iCs/>
          <w:sz w:val="22"/>
          <w:szCs w:val="22"/>
        </w:rPr>
      </w:pPr>
      <w:r w:rsidRPr="00B64636">
        <w:rPr>
          <w:rFonts w:ascii="Arial" w:hAnsi="Arial" w:cs="Arial"/>
          <w:iCs/>
          <w:sz w:val="22"/>
          <w:szCs w:val="22"/>
        </w:rPr>
        <w:t>This matrix indicates which EMA items will be assessed during specific assessments</w:t>
      </w:r>
      <w:r w:rsidR="009C17CF" w:rsidRPr="00B64636">
        <w:rPr>
          <w:rFonts w:ascii="Arial" w:hAnsi="Arial" w:cs="Arial"/>
          <w:iCs/>
          <w:sz w:val="22"/>
          <w:szCs w:val="22"/>
        </w:rPr>
        <w:t>.</w:t>
      </w:r>
    </w:p>
    <w:p w14:paraId="429DD03C" w14:textId="63E951CB" w:rsidR="00180763" w:rsidRPr="00B64636" w:rsidRDefault="00180763" w:rsidP="00F35977">
      <w:pPr>
        <w:rPr>
          <w:rFonts w:ascii="Arial" w:hAnsi="Arial" w:cs="Arial"/>
          <w:iCs/>
          <w:sz w:val="22"/>
          <w:szCs w:val="22"/>
        </w:rPr>
      </w:pPr>
    </w:p>
    <w:tbl>
      <w:tblPr>
        <w:tblW w:w="7320" w:type="dxa"/>
        <w:tblInd w:w="93" w:type="dxa"/>
        <w:tblLook w:val="04A0" w:firstRow="1" w:lastRow="0" w:firstColumn="1" w:lastColumn="0" w:noHBand="0" w:noVBand="1"/>
      </w:tblPr>
      <w:tblGrid>
        <w:gridCol w:w="3600"/>
        <w:gridCol w:w="3720"/>
      </w:tblGrid>
      <w:tr w:rsidR="00812AD8" w:rsidRPr="00B64636" w14:paraId="51615F5F" w14:textId="77777777" w:rsidTr="00812AD8">
        <w:trPr>
          <w:trHeight w:val="312"/>
        </w:trPr>
        <w:tc>
          <w:tcPr>
            <w:tcW w:w="7320" w:type="dxa"/>
            <w:gridSpan w:val="2"/>
            <w:tcBorders>
              <w:top w:val="single" w:sz="4" w:space="0" w:color="auto"/>
              <w:left w:val="single" w:sz="4" w:space="0" w:color="auto"/>
              <w:bottom w:val="single" w:sz="4" w:space="0" w:color="auto"/>
              <w:right w:val="single" w:sz="4" w:space="0" w:color="auto"/>
            </w:tcBorders>
            <w:shd w:val="clear" w:color="000000" w:fill="4F6228"/>
            <w:vAlign w:val="bottom"/>
            <w:hideMark/>
          </w:tcPr>
          <w:p w14:paraId="179F3282" w14:textId="4F44D73F" w:rsidR="00812AD8" w:rsidRPr="00B64636" w:rsidRDefault="00812AD8" w:rsidP="00812AD8">
            <w:pPr>
              <w:widowControl/>
              <w:autoSpaceDE/>
              <w:autoSpaceDN/>
              <w:adjustRightInd/>
              <w:jc w:val="center"/>
              <w:rPr>
                <w:rFonts w:ascii="Arial" w:hAnsi="Arial" w:cs="Arial"/>
                <w:b/>
                <w:bCs/>
                <w:i/>
                <w:iCs/>
                <w:color w:val="FFFFFF"/>
                <w:sz w:val="24"/>
                <w:szCs w:val="24"/>
              </w:rPr>
            </w:pPr>
            <w:r w:rsidRPr="00B64636">
              <w:rPr>
                <w:rFonts w:ascii="Arial" w:hAnsi="Arial" w:cs="Arial"/>
                <w:b/>
                <w:bCs/>
                <w:i/>
                <w:iCs/>
                <w:color w:val="FFFFFF"/>
                <w:sz w:val="24"/>
                <w:szCs w:val="24"/>
              </w:rPr>
              <w:t xml:space="preserve">Computer </w:t>
            </w:r>
            <w:r w:rsidR="00CB6AAB" w:rsidRPr="00B64636">
              <w:rPr>
                <w:rFonts w:ascii="Arial" w:hAnsi="Arial" w:cs="Arial"/>
                <w:b/>
                <w:bCs/>
                <w:i/>
                <w:iCs/>
                <w:color w:val="FFFFFF"/>
                <w:sz w:val="24"/>
                <w:szCs w:val="24"/>
              </w:rPr>
              <w:t>Initiated</w:t>
            </w:r>
            <w:r w:rsidRPr="00B64636">
              <w:rPr>
                <w:rFonts w:ascii="Arial" w:hAnsi="Arial" w:cs="Arial"/>
                <w:b/>
                <w:bCs/>
                <w:i/>
                <w:iCs/>
                <w:color w:val="FFFFFF"/>
                <w:sz w:val="24"/>
                <w:szCs w:val="24"/>
              </w:rPr>
              <w:t xml:space="preserve"> EMAs</w:t>
            </w:r>
          </w:p>
        </w:tc>
      </w:tr>
      <w:tr w:rsidR="00812AD8" w:rsidRPr="00B64636" w14:paraId="2C44792A" w14:textId="77777777" w:rsidTr="00812AD8">
        <w:trPr>
          <w:trHeight w:val="330"/>
        </w:trPr>
        <w:tc>
          <w:tcPr>
            <w:tcW w:w="3600" w:type="dxa"/>
            <w:tcBorders>
              <w:top w:val="single" w:sz="4" w:space="0" w:color="auto"/>
              <w:left w:val="single" w:sz="4" w:space="0" w:color="auto"/>
              <w:bottom w:val="single" w:sz="4" w:space="0" w:color="auto"/>
              <w:right w:val="single" w:sz="4" w:space="0" w:color="auto"/>
            </w:tcBorders>
            <w:shd w:val="clear" w:color="000000" w:fill="88A945"/>
            <w:vAlign w:val="bottom"/>
            <w:hideMark/>
          </w:tcPr>
          <w:p w14:paraId="1F94978E" w14:textId="4571C602"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Usual Daily EMA Items</w:t>
            </w:r>
          </w:p>
        </w:tc>
        <w:tc>
          <w:tcPr>
            <w:tcW w:w="3720" w:type="dxa"/>
            <w:tcBorders>
              <w:top w:val="nil"/>
              <w:left w:val="nil"/>
              <w:bottom w:val="nil"/>
              <w:right w:val="single" w:sz="4" w:space="0" w:color="auto"/>
            </w:tcBorders>
            <w:shd w:val="clear" w:color="000000" w:fill="88A945"/>
            <w:vAlign w:val="bottom"/>
            <w:hideMark/>
          </w:tcPr>
          <w:p w14:paraId="2286E679" w14:textId="77777777"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Additional Monday Items</w:t>
            </w:r>
          </w:p>
        </w:tc>
      </w:tr>
      <w:tr w:rsidR="00812AD8" w:rsidRPr="00B64636" w14:paraId="0621BF9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9E9057E" w14:textId="48E7621B" w:rsidR="00812AD8" w:rsidRPr="00B64636" w:rsidRDefault="00812AD8" w:rsidP="00A639B3">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3</w:t>
            </w:r>
            <w:r w:rsidR="00A639B3" w:rsidRPr="00B64636">
              <w:rPr>
                <w:rFonts w:ascii="Arial" w:hAnsi="Arial" w:cs="Arial"/>
                <w:b/>
                <w:bCs/>
                <w:u w:val="single"/>
              </w:rPr>
              <w:t>4</w:t>
            </w:r>
            <w:r w:rsidR="009171D4" w:rsidRPr="00B64636">
              <w:rPr>
                <w:rFonts w:ascii="Arial" w:hAnsi="Arial" w:cs="Arial"/>
                <w:b/>
                <w:bCs/>
                <w:u w:val="single"/>
              </w:rPr>
              <w:t>)</w:t>
            </w:r>
            <w:r w:rsidRPr="00B64636">
              <w:rPr>
                <w:rFonts w:ascii="Arial" w:hAnsi="Arial" w:cs="Arial"/>
                <w:b/>
                <w:bCs/>
                <w:u w:val="single"/>
              </w:rPr>
              <w:t xml:space="preserve">: </w:t>
            </w:r>
          </w:p>
        </w:tc>
        <w:tc>
          <w:tcPr>
            <w:tcW w:w="3720" w:type="dxa"/>
            <w:tcBorders>
              <w:top w:val="nil"/>
              <w:left w:val="nil"/>
              <w:bottom w:val="nil"/>
              <w:right w:val="single" w:sz="4" w:space="0" w:color="auto"/>
            </w:tcBorders>
            <w:shd w:val="clear" w:color="auto" w:fill="auto"/>
            <w:noWrap/>
            <w:vAlign w:val="bottom"/>
            <w:hideMark/>
          </w:tcPr>
          <w:p w14:paraId="5B848651" w14:textId="5A625DA0"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17-28)</w:t>
            </w:r>
            <w:r w:rsidRPr="00B64636">
              <w:rPr>
                <w:rFonts w:ascii="Arial" w:hAnsi="Arial" w:cs="Arial"/>
                <w:b/>
                <w:bCs/>
                <w:u w:val="single"/>
              </w:rPr>
              <w:t xml:space="preserve">: </w:t>
            </w:r>
          </w:p>
        </w:tc>
      </w:tr>
      <w:tr w:rsidR="00812AD8" w:rsidRPr="00B64636" w14:paraId="19779AE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7BF1E54"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59FB51A2"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r>
      <w:tr w:rsidR="00812AD8" w:rsidRPr="00B64636" w14:paraId="158F6BBF"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C7D7A37" w14:textId="77777777" w:rsidR="00812AD8" w:rsidRPr="00B64636" w:rsidRDefault="00812AD8" w:rsidP="00812AD8">
            <w:pPr>
              <w:widowControl/>
              <w:autoSpaceDE/>
              <w:autoSpaceDN/>
              <w:adjustRightInd/>
              <w:rPr>
                <w:rFonts w:ascii="Arial" w:hAnsi="Arial" w:cs="Arial"/>
              </w:rPr>
            </w:pPr>
            <w:r w:rsidRPr="00B64636">
              <w:rPr>
                <w:rFonts w:ascii="Arial" w:hAnsi="Arial" w:cs="Arial"/>
              </w:rPr>
              <w:t>Affect (13 items)</w:t>
            </w:r>
          </w:p>
        </w:tc>
        <w:tc>
          <w:tcPr>
            <w:tcW w:w="3720" w:type="dxa"/>
            <w:tcBorders>
              <w:top w:val="nil"/>
              <w:left w:val="nil"/>
              <w:bottom w:val="nil"/>
              <w:right w:val="single" w:sz="4" w:space="0" w:color="auto"/>
            </w:tcBorders>
            <w:shd w:val="clear" w:color="auto" w:fill="auto"/>
            <w:noWrap/>
            <w:vAlign w:val="bottom"/>
            <w:hideMark/>
          </w:tcPr>
          <w:p w14:paraId="14C6469B" w14:textId="77777777" w:rsidR="00812AD8" w:rsidRPr="00B64636" w:rsidRDefault="00812AD8" w:rsidP="00812AD8">
            <w:pPr>
              <w:widowControl/>
              <w:autoSpaceDE/>
              <w:autoSpaceDN/>
              <w:adjustRightInd/>
              <w:rPr>
                <w:rFonts w:ascii="Arial" w:hAnsi="Arial" w:cs="Arial"/>
              </w:rPr>
            </w:pPr>
            <w:r w:rsidRPr="00B64636">
              <w:rPr>
                <w:rFonts w:ascii="Arial" w:hAnsi="Arial" w:cs="Arial"/>
              </w:rPr>
              <w:t>Victimization (1 item)</w:t>
            </w:r>
          </w:p>
        </w:tc>
      </w:tr>
      <w:tr w:rsidR="00812AD8" w:rsidRPr="00B64636" w14:paraId="12D8C9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3A25442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leeping Arrangements (1 item)</w:t>
            </w:r>
          </w:p>
        </w:tc>
        <w:tc>
          <w:tcPr>
            <w:tcW w:w="3720" w:type="dxa"/>
            <w:tcBorders>
              <w:top w:val="nil"/>
              <w:left w:val="nil"/>
              <w:bottom w:val="nil"/>
              <w:right w:val="single" w:sz="4" w:space="0" w:color="auto"/>
            </w:tcBorders>
            <w:shd w:val="clear" w:color="auto" w:fill="auto"/>
            <w:noWrap/>
            <w:vAlign w:val="bottom"/>
            <w:hideMark/>
          </w:tcPr>
          <w:p w14:paraId="42B41D67" w14:textId="77777777" w:rsidR="00812AD8" w:rsidRPr="00B64636" w:rsidRDefault="00812AD8" w:rsidP="00812AD8">
            <w:pPr>
              <w:widowControl/>
              <w:autoSpaceDE/>
              <w:autoSpaceDN/>
              <w:adjustRightInd/>
              <w:rPr>
                <w:rFonts w:ascii="Arial" w:hAnsi="Arial" w:cs="Arial"/>
              </w:rPr>
            </w:pPr>
            <w:r w:rsidRPr="00B64636">
              <w:rPr>
                <w:rFonts w:ascii="Arial" w:hAnsi="Arial" w:cs="Arial"/>
              </w:rPr>
              <w:t>Criminal Behavior (1 item)</w:t>
            </w:r>
          </w:p>
        </w:tc>
      </w:tr>
      <w:tr w:rsidR="00483B88" w:rsidRPr="00B64636" w14:paraId="104BC43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413D3270" w14:textId="45B2480B" w:rsidR="00483B88" w:rsidRPr="00B64636" w:rsidRDefault="00483B88" w:rsidP="00812AD8">
            <w:pPr>
              <w:widowControl/>
              <w:autoSpaceDE/>
              <w:autoSpaceDN/>
              <w:adjustRightInd/>
              <w:rPr>
                <w:rFonts w:ascii="Arial" w:hAnsi="Arial" w:cs="Arial"/>
              </w:rPr>
            </w:pPr>
            <w:r w:rsidRPr="00B64636">
              <w:rPr>
                <w:rFonts w:ascii="Arial" w:hAnsi="Arial" w:cs="Arial"/>
              </w:rPr>
              <w:t>Sleep (3 items)</w:t>
            </w:r>
          </w:p>
        </w:tc>
        <w:tc>
          <w:tcPr>
            <w:tcW w:w="3720" w:type="dxa"/>
            <w:tcBorders>
              <w:top w:val="nil"/>
              <w:left w:val="nil"/>
              <w:bottom w:val="nil"/>
              <w:right w:val="single" w:sz="4" w:space="0" w:color="auto"/>
            </w:tcBorders>
            <w:shd w:val="clear" w:color="auto" w:fill="auto"/>
            <w:noWrap/>
            <w:vAlign w:val="bottom"/>
          </w:tcPr>
          <w:p w14:paraId="63C4CF26" w14:textId="35B0FA39" w:rsidR="00483B88" w:rsidRPr="00B64636" w:rsidRDefault="00483B88" w:rsidP="00812AD8">
            <w:pPr>
              <w:widowControl/>
              <w:autoSpaceDE/>
              <w:autoSpaceDN/>
              <w:adjustRightInd/>
              <w:rPr>
                <w:rFonts w:ascii="Arial" w:hAnsi="Arial" w:cs="Arial"/>
              </w:rPr>
            </w:pPr>
            <w:r w:rsidRPr="00B64636">
              <w:rPr>
                <w:rFonts w:ascii="Arial" w:hAnsi="Arial" w:cs="Arial"/>
              </w:rPr>
              <w:t>Arrest (1 item)</w:t>
            </w:r>
          </w:p>
        </w:tc>
      </w:tr>
      <w:tr w:rsidR="00812AD8" w:rsidRPr="00B64636" w14:paraId="05172FC7"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1BF4E6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Interactions (2 items)</w:t>
            </w:r>
          </w:p>
        </w:tc>
        <w:tc>
          <w:tcPr>
            <w:tcW w:w="3720" w:type="dxa"/>
            <w:tcBorders>
              <w:top w:val="nil"/>
              <w:left w:val="nil"/>
              <w:bottom w:val="nil"/>
              <w:right w:val="single" w:sz="4" w:space="0" w:color="auto"/>
            </w:tcBorders>
            <w:shd w:val="clear" w:color="auto" w:fill="auto"/>
            <w:noWrap/>
            <w:vAlign w:val="bottom"/>
            <w:hideMark/>
          </w:tcPr>
          <w:p w14:paraId="432F3529" w14:textId="362B2802" w:rsidR="00812AD8" w:rsidRPr="00B64636" w:rsidRDefault="00483B88" w:rsidP="00812AD8">
            <w:pPr>
              <w:widowControl/>
              <w:autoSpaceDE/>
              <w:autoSpaceDN/>
              <w:adjustRightInd/>
              <w:rPr>
                <w:rFonts w:ascii="Arial" w:hAnsi="Arial" w:cs="Arial"/>
              </w:rPr>
            </w:pPr>
            <w:r w:rsidRPr="00B64636">
              <w:rPr>
                <w:rFonts w:ascii="Arial" w:hAnsi="Arial" w:cs="Arial"/>
              </w:rPr>
              <w:t>Witness Crime (1 item)</w:t>
            </w:r>
          </w:p>
        </w:tc>
      </w:tr>
      <w:tr w:rsidR="00812AD8" w:rsidRPr="00B64636" w14:paraId="32E19F1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5909C83"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Support (1 item)</w:t>
            </w:r>
          </w:p>
        </w:tc>
        <w:tc>
          <w:tcPr>
            <w:tcW w:w="3720" w:type="dxa"/>
            <w:tcBorders>
              <w:top w:val="nil"/>
              <w:left w:val="nil"/>
              <w:bottom w:val="nil"/>
              <w:right w:val="single" w:sz="4" w:space="0" w:color="auto"/>
            </w:tcBorders>
            <w:shd w:val="clear" w:color="auto" w:fill="auto"/>
            <w:noWrap/>
            <w:vAlign w:val="bottom"/>
            <w:hideMark/>
          </w:tcPr>
          <w:p w14:paraId="77D148C5" w14:textId="339BE0BD" w:rsidR="00812AD8" w:rsidRPr="00B64636" w:rsidRDefault="00483B88" w:rsidP="00812AD8">
            <w:pPr>
              <w:widowControl/>
              <w:autoSpaceDE/>
              <w:autoSpaceDN/>
              <w:adjustRightInd/>
              <w:rPr>
                <w:rFonts w:ascii="Arial" w:hAnsi="Arial" w:cs="Arial"/>
              </w:rPr>
            </w:pPr>
            <w:r w:rsidRPr="00B64636">
              <w:rPr>
                <w:rFonts w:ascii="Arial" w:hAnsi="Arial" w:cs="Arial"/>
              </w:rPr>
              <w:t>Emergency Room Visit (1 item)</w:t>
            </w:r>
          </w:p>
        </w:tc>
      </w:tr>
      <w:tr w:rsidR="00812AD8" w:rsidRPr="00B64636" w14:paraId="018F8A9A"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4A0C9AA" w14:textId="77777777" w:rsidR="00812AD8" w:rsidRPr="00B64636" w:rsidRDefault="00812AD8" w:rsidP="00812AD8">
            <w:pPr>
              <w:widowControl/>
              <w:autoSpaceDE/>
              <w:autoSpaceDN/>
              <w:adjustRightInd/>
              <w:rPr>
                <w:rFonts w:ascii="Arial" w:hAnsi="Arial" w:cs="Arial"/>
              </w:rPr>
            </w:pPr>
            <w:r w:rsidRPr="00B64636">
              <w:rPr>
                <w:rFonts w:ascii="Arial" w:hAnsi="Arial" w:cs="Arial"/>
              </w:rPr>
              <w:t>Stressors (2 items)</w:t>
            </w:r>
          </w:p>
        </w:tc>
        <w:tc>
          <w:tcPr>
            <w:tcW w:w="3720" w:type="dxa"/>
            <w:tcBorders>
              <w:top w:val="nil"/>
              <w:left w:val="nil"/>
              <w:bottom w:val="nil"/>
              <w:right w:val="single" w:sz="4" w:space="0" w:color="auto"/>
            </w:tcBorders>
            <w:shd w:val="clear" w:color="auto" w:fill="auto"/>
            <w:noWrap/>
            <w:vAlign w:val="bottom"/>
            <w:hideMark/>
          </w:tcPr>
          <w:p w14:paraId="77653AD9" w14:textId="2A89C871" w:rsidR="00812AD8" w:rsidRPr="00B64636" w:rsidRDefault="00483B88" w:rsidP="00812AD8">
            <w:pPr>
              <w:widowControl/>
              <w:autoSpaceDE/>
              <w:autoSpaceDN/>
              <w:adjustRightInd/>
              <w:rPr>
                <w:rFonts w:ascii="Arial" w:hAnsi="Arial" w:cs="Arial"/>
              </w:rPr>
            </w:pPr>
            <w:r w:rsidRPr="00B64636">
              <w:rPr>
                <w:rFonts w:ascii="Arial" w:hAnsi="Arial" w:cs="Arial"/>
              </w:rPr>
              <w:t>Hospitalization (1 item)</w:t>
            </w:r>
          </w:p>
        </w:tc>
      </w:tr>
      <w:tr w:rsidR="00812AD8" w:rsidRPr="00B64636" w14:paraId="3F2FAA8C"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AC4DB7B" w14:textId="2255B6DB" w:rsidR="00812AD8" w:rsidRPr="00B64636" w:rsidRDefault="009171D4" w:rsidP="00812AD8">
            <w:pPr>
              <w:widowControl/>
              <w:autoSpaceDE/>
              <w:autoSpaceDN/>
              <w:adjustRightInd/>
              <w:rPr>
                <w:rFonts w:ascii="Arial" w:hAnsi="Arial" w:cs="Arial"/>
              </w:rPr>
            </w:pPr>
            <w:r w:rsidRPr="00B64636">
              <w:rPr>
                <w:rFonts w:ascii="Arial" w:hAnsi="Arial" w:cs="Arial"/>
              </w:rPr>
              <w:t>Discrimination (2 items)</w:t>
            </w:r>
          </w:p>
        </w:tc>
        <w:tc>
          <w:tcPr>
            <w:tcW w:w="3720" w:type="dxa"/>
            <w:tcBorders>
              <w:top w:val="nil"/>
              <w:left w:val="nil"/>
              <w:bottom w:val="nil"/>
              <w:right w:val="single" w:sz="4" w:space="0" w:color="auto"/>
            </w:tcBorders>
            <w:shd w:val="clear" w:color="auto" w:fill="auto"/>
            <w:noWrap/>
            <w:vAlign w:val="bottom"/>
            <w:hideMark/>
          </w:tcPr>
          <w:p w14:paraId="6D24FDF6" w14:textId="2FC21760" w:rsidR="00812AD8" w:rsidRPr="00B64636" w:rsidRDefault="00483B88" w:rsidP="00812AD8">
            <w:pPr>
              <w:widowControl/>
              <w:autoSpaceDE/>
              <w:autoSpaceDN/>
              <w:adjustRightInd/>
              <w:rPr>
                <w:rFonts w:ascii="Arial" w:hAnsi="Arial" w:cs="Arial"/>
              </w:rPr>
            </w:pPr>
            <w:r w:rsidRPr="00B64636">
              <w:rPr>
                <w:rFonts w:ascii="Arial" w:hAnsi="Arial" w:cs="Arial"/>
              </w:rPr>
              <w:t>Quality of Life (3 items)</w:t>
            </w:r>
          </w:p>
        </w:tc>
      </w:tr>
      <w:tr w:rsidR="00812AD8" w:rsidRPr="00B64636" w14:paraId="045D6A8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2AE9128" w14:textId="6A4441AC" w:rsidR="00812AD8" w:rsidRPr="00B64636" w:rsidRDefault="009171D4" w:rsidP="00812AD8">
            <w:pPr>
              <w:widowControl/>
              <w:autoSpaceDE/>
              <w:autoSpaceDN/>
              <w:adjustRightInd/>
              <w:rPr>
                <w:rFonts w:ascii="Arial" w:hAnsi="Arial" w:cs="Arial"/>
              </w:rPr>
            </w:pPr>
            <w:r w:rsidRPr="00B64636">
              <w:rPr>
                <w:rFonts w:ascii="Arial" w:hAnsi="Arial" w:cs="Arial"/>
              </w:rPr>
              <w:t>Medication (1 item)</w:t>
            </w:r>
          </w:p>
        </w:tc>
        <w:tc>
          <w:tcPr>
            <w:tcW w:w="3720" w:type="dxa"/>
            <w:tcBorders>
              <w:top w:val="nil"/>
              <w:left w:val="nil"/>
              <w:bottom w:val="nil"/>
              <w:right w:val="single" w:sz="4" w:space="0" w:color="auto"/>
            </w:tcBorders>
            <w:shd w:val="clear" w:color="auto" w:fill="auto"/>
            <w:noWrap/>
            <w:vAlign w:val="bottom"/>
            <w:hideMark/>
          </w:tcPr>
          <w:p w14:paraId="1E036C46" w14:textId="14F381AC" w:rsidR="00812AD8" w:rsidRPr="00B64636" w:rsidRDefault="00483B88" w:rsidP="00812AD8">
            <w:pPr>
              <w:widowControl/>
              <w:autoSpaceDE/>
              <w:autoSpaceDN/>
              <w:adjustRightInd/>
              <w:rPr>
                <w:rFonts w:ascii="Arial" w:hAnsi="Arial" w:cs="Arial"/>
              </w:rPr>
            </w:pPr>
            <w:r w:rsidRPr="00B64636">
              <w:rPr>
                <w:rFonts w:ascii="Arial" w:hAnsi="Arial" w:cs="Arial"/>
              </w:rPr>
              <w:t>Sleep (1 item)</w:t>
            </w:r>
          </w:p>
        </w:tc>
      </w:tr>
      <w:tr w:rsidR="00812AD8" w:rsidRPr="00B64636" w14:paraId="22C395A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ECBD618" w14:textId="6DD44C6D" w:rsidR="00812AD8" w:rsidRPr="00B64636" w:rsidRDefault="009171D4">
            <w:pPr>
              <w:widowControl/>
              <w:autoSpaceDE/>
              <w:autoSpaceDN/>
              <w:adjustRightInd/>
              <w:rPr>
                <w:rFonts w:ascii="Arial" w:hAnsi="Arial" w:cs="Arial"/>
              </w:rPr>
            </w:pPr>
            <w:r w:rsidRPr="00B64636">
              <w:rPr>
                <w:rFonts w:ascii="Arial" w:hAnsi="Arial" w:cs="Arial"/>
              </w:rPr>
              <w:t>Cigarettes (</w:t>
            </w:r>
            <w:r w:rsidR="00F07454" w:rsidRPr="00B64636">
              <w:rPr>
                <w:rFonts w:ascii="Arial" w:hAnsi="Arial" w:cs="Arial"/>
              </w:rPr>
              <w:t>2</w:t>
            </w:r>
            <w:r w:rsidRPr="00B64636">
              <w:rPr>
                <w:rFonts w:ascii="Arial" w:hAnsi="Arial" w:cs="Arial"/>
              </w:rPr>
              <w:t xml:space="preserve"> item)</w:t>
            </w:r>
          </w:p>
        </w:tc>
        <w:tc>
          <w:tcPr>
            <w:tcW w:w="3720" w:type="dxa"/>
            <w:tcBorders>
              <w:top w:val="nil"/>
              <w:left w:val="nil"/>
              <w:bottom w:val="nil"/>
              <w:right w:val="single" w:sz="4" w:space="0" w:color="auto"/>
            </w:tcBorders>
            <w:shd w:val="clear" w:color="auto" w:fill="auto"/>
            <w:noWrap/>
            <w:vAlign w:val="bottom"/>
            <w:hideMark/>
          </w:tcPr>
          <w:p w14:paraId="3CE11A88" w14:textId="0038E2AE" w:rsidR="00812AD8" w:rsidRPr="00B64636" w:rsidRDefault="00483B88" w:rsidP="00812AD8">
            <w:pPr>
              <w:widowControl/>
              <w:autoSpaceDE/>
              <w:autoSpaceDN/>
              <w:adjustRightInd/>
              <w:rPr>
                <w:rFonts w:ascii="Arial" w:hAnsi="Arial" w:cs="Arial"/>
              </w:rPr>
            </w:pPr>
            <w:r w:rsidRPr="00B64636">
              <w:rPr>
                <w:rFonts w:ascii="Arial" w:hAnsi="Arial" w:cs="Arial"/>
              </w:rPr>
              <w:t>Alcohol (2 items)</w:t>
            </w:r>
          </w:p>
        </w:tc>
      </w:tr>
      <w:tr w:rsidR="00483B88" w:rsidRPr="00B64636" w14:paraId="69D741C9"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717D97B5" w14:textId="647DCD3B" w:rsidR="00483B88" w:rsidRPr="00B64636" w:rsidRDefault="00616ED1" w:rsidP="00812AD8">
            <w:pPr>
              <w:widowControl/>
              <w:autoSpaceDE/>
              <w:autoSpaceDN/>
              <w:adjustRightInd/>
              <w:rPr>
                <w:rFonts w:ascii="Arial" w:hAnsi="Arial" w:cs="Arial"/>
              </w:rPr>
            </w:pPr>
            <w:r w:rsidRPr="00B64636">
              <w:rPr>
                <w:rFonts w:ascii="Arial" w:hAnsi="Arial" w:cs="Arial"/>
              </w:rPr>
              <w:t>Alcohol and Substance Use (4 items)</w:t>
            </w:r>
          </w:p>
        </w:tc>
        <w:tc>
          <w:tcPr>
            <w:tcW w:w="3720" w:type="dxa"/>
            <w:tcBorders>
              <w:top w:val="nil"/>
              <w:left w:val="nil"/>
              <w:bottom w:val="nil"/>
              <w:right w:val="single" w:sz="4" w:space="0" w:color="auto"/>
            </w:tcBorders>
            <w:shd w:val="clear" w:color="auto" w:fill="auto"/>
            <w:noWrap/>
            <w:vAlign w:val="bottom"/>
          </w:tcPr>
          <w:p w14:paraId="7A31F6D5" w14:textId="4911FF2A" w:rsidR="00483B88" w:rsidRPr="00B64636" w:rsidRDefault="00483B88" w:rsidP="00812AD8">
            <w:pPr>
              <w:widowControl/>
              <w:autoSpaceDE/>
              <w:autoSpaceDN/>
              <w:adjustRightInd/>
              <w:rPr>
                <w:rFonts w:ascii="Arial" w:hAnsi="Arial" w:cs="Arial"/>
              </w:rPr>
            </w:pPr>
            <w:r w:rsidRPr="00B64636">
              <w:rPr>
                <w:rFonts w:ascii="Arial" w:hAnsi="Arial" w:cs="Arial"/>
              </w:rPr>
              <w:t>Employment (1 item)</w:t>
            </w:r>
          </w:p>
        </w:tc>
      </w:tr>
      <w:tr w:rsidR="00812AD8" w:rsidRPr="00B64636" w14:paraId="135F25F6"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50A44C" w14:textId="07EDBEF6" w:rsidR="00812AD8" w:rsidRPr="00B64636" w:rsidRDefault="00616ED1" w:rsidP="00A639B3">
            <w:pPr>
              <w:widowControl/>
              <w:autoSpaceDE/>
              <w:autoSpaceDN/>
              <w:adjustRightInd/>
              <w:rPr>
                <w:rFonts w:ascii="Arial" w:hAnsi="Arial" w:cs="Arial"/>
              </w:rPr>
            </w:pPr>
            <w:r w:rsidRPr="00B64636">
              <w:rPr>
                <w:rFonts w:ascii="Arial" w:hAnsi="Arial" w:cs="Arial"/>
              </w:rPr>
              <w:t>Meals (</w:t>
            </w:r>
            <w:r w:rsidR="00A639B3" w:rsidRPr="00B64636">
              <w:rPr>
                <w:rFonts w:ascii="Arial" w:hAnsi="Arial" w:cs="Arial"/>
              </w:rPr>
              <w:t>2</w:t>
            </w:r>
            <w:r w:rsidRPr="00B64636">
              <w:rPr>
                <w:rFonts w:ascii="Arial" w:hAnsi="Arial" w:cs="Arial"/>
              </w:rPr>
              <w:t xml:space="preserve"> item</w:t>
            </w:r>
            <w:r w:rsidR="00A639B3" w:rsidRPr="00B64636">
              <w:rPr>
                <w:rFonts w:ascii="Arial" w:hAnsi="Arial" w:cs="Arial"/>
              </w:rPr>
              <w:t>s</w:t>
            </w:r>
            <w:r w:rsidRPr="00B64636">
              <w:rPr>
                <w:rFonts w:ascii="Arial" w:hAnsi="Arial" w:cs="Arial"/>
              </w:rPr>
              <w:t>)</w:t>
            </w:r>
          </w:p>
        </w:tc>
        <w:tc>
          <w:tcPr>
            <w:tcW w:w="3720" w:type="dxa"/>
            <w:tcBorders>
              <w:top w:val="nil"/>
              <w:left w:val="nil"/>
              <w:bottom w:val="nil"/>
              <w:right w:val="single" w:sz="4" w:space="0" w:color="auto"/>
            </w:tcBorders>
            <w:shd w:val="clear" w:color="auto" w:fill="auto"/>
            <w:noWrap/>
            <w:vAlign w:val="bottom"/>
          </w:tcPr>
          <w:p w14:paraId="64BBCAC7" w14:textId="215CEBEE" w:rsidR="00812AD8" w:rsidRPr="00B64636" w:rsidRDefault="00AB7156" w:rsidP="00812AD8">
            <w:pPr>
              <w:widowControl/>
              <w:autoSpaceDE/>
              <w:autoSpaceDN/>
              <w:adjustRightInd/>
              <w:rPr>
                <w:rFonts w:ascii="Arial" w:hAnsi="Arial" w:cs="Arial"/>
              </w:rPr>
            </w:pPr>
            <w:r w:rsidRPr="00B64636">
              <w:rPr>
                <w:rFonts w:ascii="Arial" w:hAnsi="Arial" w:cs="Arial"/>
              </w:rPr>
              <w:t>Medication (1 item)</w:t>
            </w:r>
          </w:p>
        </w:tc>
      </w:tr>
      <w:tr w:rsidR="00AB7156" w:rsidRPr="00B64636" w14:paraId="50E4B2BE"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4016E6" w14:textId="4468DEA7" w:rsidR="00AB7156" w:rsidRPr="00B64636" w:rsidRDefault="002A7E6F" w:rsidP="00AB7156">
            <w:pPr>
              <w:widowControl/>
              <w:autoSpaceDE/>
              <w:autoSpaceDN/>
              <w:adjustRightInd/>
              <w:rPr>
                <w:rFonts w:ascii="Arial" w:hAnsi="Arial" w:cs="Arial"/>
              </w:rPr>
            </w:pPr>
            <w:r w:rsidRPr="00B64636">
              <w:rPr>
                <w:rFonts w:ascii="Arial" w:hAnsi="Arial" w:cs="Arial"/>
              </w:rPr>
              <w:t>Right thing (1 item)</w:t>
            </w:r>
          </w:p>
        </w:tc>
        <w:tc>
          <w:tcPr>
            <w:tcW w:w="3720" w:type="dxa"/>
            <w:tcBorders>
              <w:top w:val="nil"/>
              <w:left w:val="nil"/>
              <w:bottom w:val="nil"/>
              <w:right w:val="single" w:sz="4" w:space="0" w:color="auto"/>
            </w:tcBorders>
            <w:shd w:val="clear" w:color="auto" w:fill="auto"/>
            <w:noWrap/>
            <w:vAlign w:val="bottom"/>
          </w:tcPr>
          <w:p w14:paraId="69BB48CC" w14:textId="04D3BE37" w:rsidR="00AB7156" w:rsidRPr="00B64636" w:rsidRDefault="00AB7156" w:rsidP="00AB7156">
            <w:pPr>
              <w:widowControl/>
              <w:autoSpaceDE/>
              <w:autoSpaceDN/>
              <w:adjustRightInd/>
              <w:rPr>
                <w:rFonts w:ascii="Arial" w:hAnsi="Arial" w:cs="Arial"/>
                <w:color w:val="000000"/>
              </w:rPr>
            </w:pPr>
            <w:r w:rsidRPr="00B64636">
              <w:rPr>
                <w:rFonts w:ascii="Arial" w:hAnsi="Arial" w:cs="Arial"/>
              </w:rPr>
              <w:t>Cigarettes (2 items)</w:t>
            </w:r>
          </w:p>
        </w:tc>
      </w:tr>
      <w:tr w:rsidR="00AB7156" w:rsidRPr="00B64636" w14:paraId="1F07BAB0"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0AA0DCB" w14:textId="77777777" w:rsidR="00AB7156" w:rsidRPr="00B64636" w:rsidRDefault="00AB7156" w:rsidP="00AB7156">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36EF1A7C" w14:textId="77777777" w:rsidR="00AB7156" w:rsidRDefault="00AB7156" w:rsidP="00AB7156">
            <w:pPr>
              <w:widowControl/>
              <w:autoSpaceDE/>
              <w:autoSpaceDN/>
              <w:adjustRightInd/>
              <w:rPr>
                <w:rFonts w:ascii="Arial" w:hAnsi="Arial" w:cs="Arial"/>
                <w:color w:val="000000"/>
              </w:rPr>
            </w:pPr>
            <w:r w:rsidRPr="00D71EB9">
              <w:rPr>
                <w:rFonts w:ascii="Arial" w:hAnsi="Arial" w:cs="Arial"/>
                <w:color w:val="000000"/>
              </w:rPr>
              <w:t>Behaviors (1-12 items)</w:t>
            </w:r>
          </w:p>
          <w:p w14:paraId="46E01EBB" w14:textId="15CC878E" w:rsidR="00D71EB9" w:rsidRPr="00D71EB9" w:rsidRDefault="00D71EB9" w:rsidP="00AB7156">
            <w:pPr>
              <w:widowControl/>
              <w:autoSpaceDE/>
              <w:autoSpaceDN/>
              <w:adjustRightInd/>
              <w:rPr>
                <w:rFonts w:ascii="Arial" w:hAnsi="Arial" w:cs="Arial"/>
              </w:rPr>
            </w:pPr>
            <w:r>
              <w:rPr>
                <w:rFonts w:ascii="Arial" w:hAnsi="Arial" w:cs="Arial"/>
              </w:rPr>
              <w:t xml:space="preserve">Pandemic Stress Index </w:t>
            </w:r>
            <w:commentRangeStart w:id="98"/>
            <w:r>
              <w:rPr>
                <w:rFonts w:ascii="Arial" w:hAnsi="Arial" w:cs="Arial"/>
              </w:rPr>
              <w:t>(1-3 items)</w:t>
            </w:r>
            <w:commentRangeEnd w:id="98"/>
            <w:r>
              <w:rPr>
                <w:rStyle w:val="CommentReference"/>
              </w:rPr>
              <w:commentReference w:id="98"/>
            </w:r>
          </w:p>
        </w:tc>
      </w:tr>
      <w:tr w:rsidR="00AB7156" w:rsidRPr="00B64636" w14:paraId="18702936"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1BCCA2C8" w14:textId="77777777" w:rsidR="00AB7156" w:rsidRPr="00B64636" w:rsidRDefault="00AB7156" w:rsidP="00812AD8">
            <w:pPr>
              <w:widowControl/>
              <w:autoSpaceDE/>
              <w:autoSpaceDN/>
              <w:adjustRightInd/>
              <w:rPr>
                <w:rFonts w:ascii="Arial" w:hAnsi="Arial" w:cs="Arial"/>
              </w:rPr>
            </w:pPr>
          </w:p>
        </w:tc>
        <w:tc>
          <w:tcPr>
            <w:tcW w:w="3720" w:type="dxa"/>
            <w:tcBorders>
              <w:top w:val="nil"/>
              <w:left w:val="nil"/>
              <w:bottom w:val="nil"/>
              <w:right w:val="single" w:sz="4" w:space="0" w:color="auto"/>
            </w:tcBorders>
            <w:shd w:val="clear" w:color="auto" w:fill="auto"/>
            <w:noWrap/>
            <w:vAlign w:val="bottom"/>
          </w:tcPr>
          <w:p w14:paraId="148DA142" w14:textId="77777777" w:rsidR="00AB7156" w:rsidRPr="00B64636" w:rsidRDefault="00AB7156" w:rsidP="00812AD8">
            <w:pPr>
              <w:widowControl/>
              <w:autoSpaceDE/>
              <w:autoSpaceDN/>
              <w:adjustRightInd/>
              <w:rPr>
                <w:rFonts w:ascii="Arial" w:hAnsi="Arial" w:cs="Arial"/>
              </w:rPr>
            </w:pPr>
          </w:p>
        </w:tc>
      </w:tr>
      <w:tr w:rsidR="00812AD8" w:rsidRPr="00B64636" w14:paraId="65EA6A7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691A1BF"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1BF6CB85" w14:textId="77777777"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 xml:space="preserve">Usual EMA Items: </w:t>
            </w:r>
          </w:p>
        </w:tc>
      </w:tr>
      <w:tr w:rsidR="00812AD8" w:rsidRPr="00B64636" w14:paraId="642521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D02ECBC"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2440C728" w14:textId="77777777" w:rsidR="00812AD8" w:rsidRPr="00B64636" w:rsidRDefault="00812AD8" w:rsidP="00812AD8">
            <w:pPr>
              <w:widowControl/>
              <w:autoSpaceDE/>
              <w:autoSpaceDN/>
              <w:adjustRightInd/>
              <w:rPr>
                <w:rFonts w:ascii="Arial" w:hAnsi="Arial" w:cs="Arial"/>
              </w:rPr>
            </w:pPr>
            <w:r w:rsidRPr="00B64636">
              <w:rPr>
                <w:rFonts w:ascii="Arial" w:hAnsi="Arial" w:cs="Arial"/>
              </w:rPr>
              <w:t>Yes</w:t>
            </w:r>
          </w:p>
        </w:tc>
      </w:tr>
      <w:tr w:rsidR="00812AD8" w:rsidRPr="00B64636" w14:paraId="21474012" w14:textId="77777777" w:rsidTr="00812AD8">
        <w:trPr>
          <w:trHeight w:val="312"/>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7F8B8806"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single" w:sz="4" w:space="0" w:color="auto"/>
              <w:right w:val="single" w:sz="4" w:space="0" w:color="auto"/>
            </w:tcBorders>
            <w:shd w:val="clear" w:color="auto" w:fill="auto"/>
            <w:noWrap/>
            <w:vAlign w:val="bottom"/>
            <w:hideMark/>
          </w:tcPr>
          <w:p w14:paraId="26EE5BDF" w14:textId="77777777" w:rsidR="00812AD8" w:rsidRPr="00B64636" w:rsidRDefault="00812AD8" w:rsidP="00812AD8">
            <w:pPr>
              <w:widowControl/>
              <w:autoSpaceDE/>
              <w:autoSpaceDN/>
              <w:adjustRightInd/>
              <w:rPr>
                <w:rFonts w:ascii="Arial" w:hAnsi="Arial" w:cs="Arial"/>
                <w:sz w:val="16"/>
                <w:szCs w:val="16"/>
              </w:rPr>
            </w:pPr>
            <w:r w:rsidRPr="00B64636">
              <w:rPr>
                <w:rFonts w:ascii="Arial" w:hAnsi="Arial" w:cs="Arial"/>
                <w:sz w:val="16"/>
                <w:szCs w:val="16"/>
              </w:rPr>
              <w:t> </w:t>
            </w:r>
          </w:p>
        </w:tc>
      </w:tr>
    </w:tbl>
    <w:p w14:paraId="3B4A6709" w14:textId="77777777" w:rsidR="00180763" w:rsidRPr="00B64636" w:rsidRDefault="00180763" w:rsidP="00F51071">
      <w:pPr>
        <w:pStyle w:val="Heading2"/>
        <w:jc w:val="center"/>
        <w:rPr>
          <w:rFonts w:cs="Arial"/>
          <w:i/>
          <w:iCs/>
        </w:rPr>
      </w:pPr>
      <w:r w:rsidRPr="00B64636">
        <w:br w:type="page"/>
      </w:r>
      <w:bookmarkStart w:id="99" w:name="_Toc367104078"/>
      <w:bookmarkStart w:id="100" w:name="_Toc49423602"/>
      <w:r w:rsidR="004B24B8" w:rsidRPr="00B64636">
        <w:rPr>
          <w:i/>
        </w:rPr>
        <w:t xml:space="preserve">Usual Daily </w:t>
      </w:r>
      <w:r w:rsidR="006E038E" w:rsidRPr="00B64636">
        <w:rPr>
          <w:i/>
        </w:rPr>
        <w:t xml:space="preserve">EMA </w:t>
      </w:r>
      <w:r w:rsidR="006D7C09" w:rsidRPr="00B64636">
        <w:rPr>
          <w:i/>
        </w:rPr>
        <w:t>Items</w:t>
      </w:r>
      <w:bookmarkEnd w:id="99"/>
      <w:bookmarkEnd w:id="100"/>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3D52C9" w:rsidRPr="00B64636" w14:paraId="2E93B490" w14:textId="77777777" w:rsidTr="00D52A7B">
        <w:tc>
          <w:tcPr>
            <w:tcW w:w="9630" w:type="dxa"/>
            <w:gridSpan w:val="3"/>
          </w:tcPr>
          <w:p w14:paraId="58A48C19" w14:textId="733CB3E7" w:rsidR="003D52C9" w:rsidRPr="00B64636" w:rsidRDefault="003D52C9" w:rsidP="004B24B8">
            <w:pPr>
              <w:rPr>
                <w:rFonts w:ascii="Arial" w:hAnsi="Arial" w:cs="Arial"/>
                <w:b/>
              </w:rPr>
            </w:pPr>
            <w:r w:rsidRPr="00B64636">
              <w:rPr>
                <w:rFonts w:ascii="Arial" w:hAnsi="Arial" w:cs="Arial"/>
                <w:b/>
              </w:rPr>
              <w:t xml:space="preserve">Thanks again for participating in </w:t>
            </w:r>
            <w:r w:rsidR="00E91E24" w:rsidRPr="00B64636">
              <w:rPr>
                <w:rFonts w:ascii="Arial" w:hAnsi="Arial" w:cs="Arial"/>
                <w:b/>
              </w:rPr>
              <w:t xml:space="preserve">this </w:t>
            </w:r>
            <w:r w:rsidRPr="00B64636">
              <w:rPr>
                <w:rFonts w:ascii="Arial" w:hAnsi="Arial" w:cs="Arial"/>
                <w:b/>
              </w:rPr>
              <w:t>study.  Your input i</w:t>
            </w:r>
            <w:r w:rsidR="00645357" w:rsidRPr="00B64636">
              <w:rPr>
                <w:rFonts w:ascii="Arial" w:hAnsi="Arial" w:cs="Arial"/>
                <w:b/>
              </w:rPr>
              <w:t>s</w:t>
            </w:r>
            <w:r w:rsidRPr="00B64636">
              <w:rPr>
                <w:rFonts w:ascii="Arial" w:hAnsi="Arial" w:cs="Arial"/>
                <w:b/>
              </w:rPr>
              <w:t xml:space="preserve"> priceless!</w:t>
            </w:r>
            <w:r w:rsidR="00917A42" w:rsidRPr="00B64636">
              <w:rPr>
                <w:rFonts w:ascii="Arial" w:hAnsi="Arial" w:cs="Arial"/>
                <w:b/>
              </w:rPr>
              <w:t xml:space="preserve">                        </w:t>
            </w:r>
            <w:proofErr w:type="spellStart"/>
            <w:r w:rsidR="00917A42" w:rsidRPr="00B64636">
              <w:rPr>
                <w:rFonts w:ascii="Arial" w:hAnsi="Arial" w:cs="Arial"/>
                <w:b/>
              </w:rPr>
              <w:t>dailymessage</w:t>
            </w:r>
            <w:proofErr w:type="spellEnd"/>
          </w:p>
          <w:p w14:paraId="70209F7F" w14:textId="77777777" w:rsidR="003D52C9" w:rsidRPr="00B64636" w:rsidRDefault="003D52C9" w:rsidP="001E12CE">
            <w:pPr>
              <w:rPr>
                <w:rFonts w:ascii="Arial" w:hAnsi="Arial" w:cs="Arial"/>
              </w:rPr>
            </w:pPr>
          </w:p>
        </w:tc>
      </w:tr>
      <w:tr w:rsidR="0079367C" w:rsidRPr="00B64636" w14:paraId="079F5315" w14:textId="77777777" w:rsidTr="00A55D6B">
        <w:tc>
          <w:tcPr>
            <w:tcW w:w="2448" w:type="dxa"/>
          </w:tcPr>
          <w:p w14:paraId="0FF01FB9" w14:textId="0E452D1F" w:rsidR="0079367C" w:rsidRPr="00B64636" w:rsidRDefault="0079367C" w:rsidP="00DF7D47">
            <w:pPr>
              <w:rPr>
                <w:rFonts w:ascii="Arial" w:hAnsi="Arial" w:cs="Arial"/>
                <w:b/>
              </w:rPr>
            </w:pPr>
            <w:r w:rsidRPr="00B64636">
              <w:rPr>
                <w:rFonts w:ascii="Arial" w:hAnsi="Arial" w:cs="Arial"/>
                <w:b/>
              </w:rPr>
              <w:t>Mark the response that most applies to you RIGHT NOW.</w:t>
            </w:r>
            <w:r w:rsidR="002B6007" w:rsidRPr="00B64636">
              <w:rPr>
                <w:rFonts w:ascii="Arial" w:hAnsi="Arial" w:cs="Arial"/>
                <w:b/>
              </w:rPr>
              <w:t xml:space="preserve"> </w:t>
            </w:r>
          </w:p>
          <w:p w14:paraId="09FDC63D" w14:textId="77777777" w:rsidR="001E12CE" w:rsidRPr="00B64636" w:rsidRDefault="001E12CE" w:rsidP="001E12CE">
            <w:pPr>
              <w:rPr>
                <w:rFonts w:ascii="Arial" w:hAnsi="Arial" w:cs="Arial"/>
              </w:rPr>
            </w:pPr>
          </w:p>
          <w:p w14:paraId="67AAD751" w14:textId="409C2ABE" w:rsidR="0079367C" w:rsidRPr="00B64636" w:rsidRDefault="0079367C" w:rsidP="00C261EA">
            <w:pPr>
              <w:rPr>
                <w:rFonts w:ascii="Arial" w:hAnsi="Arial" w:cs="Arial"/>
              </w:rPr>
            </w:pPr>
            <w:r w:rsidRPr="00B64636">
              <w:rPr>
                <w:rFonts w:ascii="Arial" w:hAnsi="Arial" w:cs="Arial"/>
              </w:rPr>
              <w:t xml:space="preserve">I feel </w:t>
            </w:r>
            <w:r w:rsidR="00651E62" w:rsidRPr="00B64636">
              <w:rPr>
                <w:rFonts w:ascii="Arial" w:hAnsi="Arial" w:cs="Arial"/>
              </w:rPr>
              <w:t>irritated</w:t>
            </w:r>
            <w:r w:rsidRPr="00B64636">
              <w:rPr>
                <w:rFonts w:ascii="Arial" w:hAnsi="Arial" w:cs="Arial"/>
              </w:rPr>
              <w:t>.</w:t>
            </w:r>
          </w:p>
          <w:p w14:paraId="2013315E" w14:textId="77777777" w:rsidR="001E12CE" w:rsidRPr="00B64636" w:rsidRDefault="001E12CE" w:rsidP="001E12CE">
            <w:pPr>
              <w:ind w:left="144"/>
              <w:rPr>
                <w:rFonts w:ascii="Arial" w:hAnsi="Arial" w:cs="Arial"/>
              </w:rPr>
            </w:pPr>
          </w:p>
          <w:p w14:paraId="1B59AF0E" w14:textId="77777777" w:rsidR="001E12CE" w:rsidRPr="00B64636" w:rsidRDefault="001E12CE" w:rsidP="001E12CE">
            <w:pPr>
              <w:ind w:left="144"/>
              <w:rPr>
                <w:rFonts w:ascii="Arial" w:hAnsi="Arial" w:cs="Arial"/>
              </w:rPr>
            </w:pPr>
          </w:p>
          <w:p w14:paraId="5A9D5FA3" w14:textId="77777777" w:rsidR="001E12CE" w:rsidRPr="00B64636" w:rsidRDefault="001E12CE" w:rsidP="001E12CE">
            <w:pPr>
              <w:rPr>
                <w:rFonts w:ascii="Arial" w:hAnsi="Arial" w:cs="Arial"/>
              </w:rPr>
            </w:pPr>
          </w:p>
          <w:p w14:paraId="626AC8DA" w14:textId="77777777" w:rsidR="0079367C" w:rsidRPr="00B64636" w:rsidRDefault="0079367C" w:rsidP="00C261EA">
            <w:pPr>
              <w:rPr>
                <w:rFonts w:ascii="Arial" w:hAnsi="Arial" w:cs="Arial"/>
              </w:rPr>
            </w:pPr>
            <w:r w:rsidRPr="00B64636">
              <w:rPr>
                <w:rFonts w:ascii="Arial" w:hAnsi="Arial" w:cs="Arial"/>
              </w:rPr>
              <w:t>I feel happy.</w:t>
            </w:r>
          </w:p>
          <w:p w14:paraId="35A84ED4" w14:textId="77777777" w:rsidR="001E12CE" w:rsidRPr="00B64636" w:rsidRDefault="001E12CE" w:rsidP="001E12CE">
            <w:pPr>
              <w:ind w:left="144"/>
              <w:rPr>
                <w:rFonts w:ascii="Arial" w:hAnsi="Arial" w:cs="Arial"/>
              </w:rPr>
            </w:pPr>
          </w:p>
          <w:p w14:paraId="14E4E99E" w14:textId="77777777" w:rsidR="001E12CE" w:rsidRPr="00B64636" w:rsidRDefault="001E12CE" w:rsidP="001E12CE">
            <w:pPr>
              <w:ind w:left="144"/>
              <w:rPr>
                <w:rFonts w:ascii="Arial" w:hAnsi="Arial" w:cs="Arial"/>
              </w:rPr>
            </w:pPr>
          </w:p>
          <w:p w14:paraId="2CE31AA1" w14:textId="77777777" w:rsidR="001E12CE" w:rsidRPr="00B64636" w:rsidRDefault="001E12CE" w:rsidP="001E12CE">
            <w:pPr>
              <w:rPr>
                <w:rFonts w:ascii="Arial" w:hAnsi="Arial" w:cs="Arial"/>
              </w:rPr>
            </w:pPr>
          </w:p>
          <w:p w14:paraId="1F81703A" w14:textId="77777777" w:rsidR="0079367C" w:rsidRPr="00B64636" w:rsidRDefault="0079367C" w:rsidP="00C261EA">
            <w:pPr>
              <w:rPr>
                <w:rFonts w:ascii="Arial" w:hAnsi="Arial" w:cs="Arial"/>
              </w:rPr>
            </w:pPr>
            <w:r w:rsidRPr="00B64636">
              <w:rPr>
                <w:rFonts w:ascii="Arial" w:hAnsi="Arial" w:cs="Arial"/>
              </w:rPr>
              <w:t>I feel content.</w:t>
            </w:r>
          </w:p>
          <w:p w14:paraId="43BB1D76" w14:textId="77777777" w:rsidR="001E12CE" w:rsidRPr="00B64636" w:rsidRDefault="001E12CE" w:rsidP="001E12CE">
            <w:pPr>
              <w:ind w:left="144"/>
              <w:rPr>
                <w:rFonts w:ascii="Arial" w:hAnsi="Arial" w:cs="Arial"/>
              </w:rPr>
            </w:pPr>
          </w:p>
          <w:p w14:paraId="7C662123" w14:textId="77777777" w:rsidR="001E12CE" w:rsidRPr="00B64636" w:rsidRDefault="001E12CE" w:rsidP="001E12CE">
            <w:pPr>
              <w:ind w:left="144"/>
              <w:rPr>
                <w:rFonts w:ascii="Arial" w:hAnsi="Arial" w:cs="Arial"/>
              </w:rPr>
            </w:pPr>
          </w:p>
          <w:p w14:paraId="751243C8" w14:textId="77777777" w:rsidR="00C261EA" w:rsidRPr="00B64636" w:rsidRDefault="00C261EA" w:rsidP="001E12CE">
            <w:pPr>
              <w:rPr>
                <w:rFonts w:ascii="Arial" w:hAnsi="Arial" w:cs="Arial"/>
              </w:rPr>
            </w:pPr>
          </w:p>
          <w:p w14:paraId="58BF4A76" w14:textId="77777777" w:rsidR="0079367C" w:rsidRPr="00B64636" w:rsidRDefault="0079367C" w:rsidP="001E12CE">
            <w:pPr>
              <w:rPr>
                <w:rFonts w:ascii="Arial" w:hAnsi="Arial" w:cs="Arial"/>
              </w:rPr>
            </w:pPr>
            <w:r w:rsidRPr="00B64636">
              <w:rPr>
                <w:rFonts w:ascii="Arial" w:hAnsi="Arial" w:cs="Arial"/>
              </w:rPr>
              <w:t>I feel frustrated /angry.</w:t>
            </w:r>
          </w:p>
          <w:p w14:paraId="3D9885FB" w14:textId="77777777" w:rsidR="001E12CE" w:rsidRPr="00B64636" w:rsidRDefault="001E12CE" w:rsidP="001E12CE">
            <w:pPr>
              <w:ind w:left="144"/>
              <w:rPr>
                <w:rFonts w:ascii="Arial" w:hAnsi="Arial" w:cs="Arial"/>
              </w:rPr>
            </w:pPr>
          </w:p>
          <w:p w14:paraId="1F58C45A" w14:textId="77777777" w:rsidR="001E12CE" w:rsidRPr="00B64636" w:rsidRDefault="001E12CE" w:rsidP="001E12CE">
            <w:pPr>
              <w:ind w:left="144"/>
              <w:rPr>
                <w:rFonts w:ascii="Arial" w:hAnsi="Arial" w:cs="Arial"/>
              </w:rPr>
            </w:pPr>
          </w:p>
          <w:p w14:paraId="2B718631" w14:textId="77777777" w:rsidR="001E12CE" w:rsidRPr="00B64636" w:rsidRDefault="001E12CE" w:rsidP="001E12CE">
            <w:pPr>
              <w:ind w:left="144"/>
              <w:rPr>
                <w:rFonts w:ascii="Arial" w:hAnsi="Arial" w:cs="Arial"/>
              </w:rPr>
            </w:pPr>
          </w:p>
          <w:p w14:paraId="3D35C2F1" w14:textId="77777777" w:rsidR="0079367C" w:rsidRPr="00B64636" w:rsidRDefault="0079367C" w:rsidP="00C261EA">
            <w:pPr>
              <w:rPr>
                <w:rFonts w:ascii="Arial" w:hAnsi="Arial" w:cs="Arial"/>
              </w:rPr>
            </w:pPr>
            <w:r w:rsidRPr="00B64636">
              <w:rPr>
                <w:rFonts w:ascii="Arial" w:hAnsi="Arial" w:cs="Arial"/>
              </w:rPr>
              <w:t>I feel sad.</w:t>
            </w:r>
          </w:p>
          <w:p w14:paraId="528479C8" w14:textId="77777777" w:rsidR="001E12CE" w:rsidRPr="00B64636" w:rsidRDefault="001E12CE" w:rsidP="001E12CE">
            <w:pPr>
              <w:ind w:left="144"/>
              <w:rPr>
                <w:rFonts w:ascii="Arial" w:hAnsi="Arial" w:cs="Arial"/>
              </w:rPr>
            </w:pPr>
          </w:p>
          <w:p w14:paraId="3F40CC84" w14:textId="77777777" w:rsidR="001E12CE" w:rsidRPr="00B64636" w:rsidRDefault="001E12CE" w:rsidP="001E12CE">
            <w:pPr>
              <w:ind w:left="144"/>
              <w:rPr>
                <w:rFonts w:ascii="Arial" w:hAnsi="Arial" w:cs="Arial"/>
              </w:rPr>
            </w:pPr>
          </w:p>
          <w:p w14:paraId="33F2BC25" w14:textId="77777777" w:rsidR="001E12CE" w:rsidRPr="00B64636" w:rsidRDefault="001E12CE" w:rsidP="001E12CE">
            <w:pPr>
              <w:ind w:left="144"/>
              <w:rPr>
                <w:rFonts w:ascii="Arial" w:hAnsi="Arial" w:cs="Arial"/>
              </w:rPr>
            </w:pPr>
          </w:p>
          <w:p w14:paraId="0228A944" w14:textId="77777777" w:rsidR="0079367C" w:rsidRPr="00B64636" w:rsidRDefault="0079367C" w:rsidP="00C261EA">
            <w:pPr>
              <w:rPr>
                <w:rFonts w:ascii="Arial" w:hAnsi="Arial" w:cs="Arial"/>
              </w:rPr>
            </w:pPr>
            <w:r w:rsidRPr="00B64636">
              <w:rPr>
                <w:rFonts w:ascii="Arial" w:hAnsi="Arial" w:cs="Arial"/>
              </w:rPr>
              <w:t>I feel worried.</w:t>
            </w:r>
          </w:p>
          <w:p w14:paraId="6CF256AA" w14:textId="77777777" w:rsidR="001E12CE" w:rsidRPr="00B64636" w:rsidRDefault="001E12CE" w:rsidP="001E12CE">
            <w:pPr>
              <w:ind w:left="144"/>
              <w:rPr>
                <w:rFonts w:ascii="Arial" w:hAnsi="Arial" w:cs="Arial"/>
              </w:rPr>
            </w:pPr>
          </w:p>
          <w:p w14:paraId="27F3A41C" w14:textId="77777777" w:rsidR="001E12CE" w:rsidRPr="00B64636" w:rsidRDefault="001E12CE" w:rsidP="001E12CE">
            <w:pPr>
              <w:rPr>
                <w:rFonts w:ascii="Arial" w:hAnsi="Arial" w:cs="Arial"/>
              </w:rPr>
            </w:pPr>
          </w:p>
          <w:p w14:paraId="48EB8363" w14:textId="77777777" w:rsidR="001E12CE" w:rsidRPr="00B64636" w:rsidRDefault="001E12CE" w:rsidP="001E12CE">
            <w:pPr>
              <w:rPr>
                <w:rFonts w:ascii="Arial" w:hAnsi="Arial" w:cs="Arial"/>
              </w:rPr>
            </w:pPr>
          </w:p>
          <w:p w14:paraId="0E1C562B" w14:textId="77777777" w:rsidR="009208D1" w:rsidRPr="00B64636" w:rsidRDefault="009208D1" w:rsidP="001E12CE">
            <w:pPr>
              <w:rPr>
                <w:rFonts w:ascii="Arial" w:hAnsi="Arial" w:cs="Arial"/>
              </w:rPr>
            </w:pPr>
          </w:p>
          <w:p w14:paraId="702263FE" w14:textId="77777777" w:rsidR="0079367C" w:rsidRPr="00B64636" w:rsidRDefault="0079367C" w:rsidP="00C261EA">
            <w:pPr>
              <w:rPr>
                <w:rFonts w:ascii="Arial" w:hAnsi="Arial" w:cs="Arial"/>
              </w:rPr>
            </w:pPr>
            <w:r w:rsidRPr="00B64636">
              <w:rPr>
                <w:rFonts w:ascii="Arial" w:hAnsi="Arial" w:cs="Arial"/>
              </w:rPr>
              <w:t>I feel miserable.</w:t>
            </w:r>
          </w:p>
          <w:p w14:paraId="72630633" w14:textId="77777777" w:rsidR="001E12CE" w:rsidRPr="00B64636" w:rsidRDefault="001E12CE" w:rsidP="001E12CE">
            <w:pPr>
              <w:ind w:left="144"/>
              <w:rPr>
                <w:rFonts w:ascii="Arial" w:hAnsi="Arial" w:cs="Arial"/>
              </w:rPr>
            </w:pPr>
          </w:p>
          <w:p w14:paraId="5BF1C757" w14:textId="77777777" w:rsidR="001E12CE" w:rsidRPr="00B64636" w:rsidRDefault="001E12CE" w:rsidP="001E12CE">
            <w:pPr>
              <w:ind w:left="144"/>
              <w:rPr>
                <w:rFonts w:ascii="Arial" w:hAnsi="Arial" w:cs="Arial"/>
              </w:rPr>
            </w:pPr>
          </w:p>
          <w:p w14:paraId="65793556" w14:textId="77777777" w:rsidR="001E12CE" w:rsidRPr="00B64636" w:rsidRDefault="001E12CE" w:rsidP="001E12CE">
            <w:pPr>
              <w:ind w:left="144"/>
              <w:rPr>
                <w:rFonts w:ascii="Arial" w:hAnsi="Arial" w:cs="Arial"/>
              </w:rPr>
            </w:pPr>
          </w:p>
          <w:p w14:paraId="7600112F" w14:textId="77777777" w:rsidR="0079367C" w:rsidRPr="00B64636" w:rsidRDefault="0079367C" w:rsidP="00C261EA">
            <w:pPr>
              <w:rPr>
                <w:rFonts w:ascii="Arial" w:hAnsi="Arial" w:cs="Arial"/>
              </w:rPr>
            </w:pPr>
            <w:r w:rsidRPr="00B64636">
              <w:rPr>
                <w:rFonts w:ascii="Arial" w:hAnsi="Arial" w:cs="Arial"/>
              </w:rPr>
              <w:t>I feel restless.</w:t>
            </w:r>
          </w:p>
          <w:p w14:paraId="7BA03C52" w14:textId="77777777" w:rsidR="001E12CE" w:rsidRPr="00B64636" w:rsidRDefault="001E12CE" w:rsidP="001E12CE">
            <w:pPr>
              <w:ind w:left="144"/>
              <w:rPr>
                <w:rFonts w:ascii="Arial" w:hAnsi="Arial" w:cs="Arial"/>
              </w:rPr>
            </w:pPr>
          </w:p>
          <w:p w14:paraId="4D37068E" w14:textId="77777777" w:rsidR="001E12CE" w:rsidRPr="00B64636" w:rsidRDefault="001E12CE" w:rsidP="001E12CE">
            <w:pPr>
              <w:ind w:left="144"/>
              <w:rPr>
                <w:rFonts w:ascii="Arial" w:hAnsi="Arial" w:cs="Arial"/>
              </w:rPr>
            </w:pPr>
          </w:p>
          <w:p w14:paraId="53035DA9" w14:textId="77777777" w:rsidR="001E12CE" w:rsidRPr="00B64636" w:rsidRDefault="001E12CE" w:rsidP="001E12CE">
            <w:pPr>
              <w:rPr>
                <w:rFonts w:ascii="Arial" w:hAnsi="Arial" w:cs="Arial"/>
              </w:rPr>
            </w:pPr>
          </w:p>
          <w:p w14:paraId="432D01B3" w14:textId="77777777" w:rsidR="0079367C" w:rsidRPr="00B64636" w:rsidRDefault="0079367C" w:rsidP="00C261EA">
            <w:pPr>
              <w:rPr>
                <w:rFonts w:ascii="Arial" w:hAnsi="Arial" w:cs="Arial"/>
              </w:rPr>
            </w:pPr>
            <w:r w:rsidRPr="00B64636">
              <w:rPr>
                <w:rFonts w:ascii="Arial" w:hAnsi="Arial" w:cs="Arial"/>
              </w:rPr>
              <w:t>I feel stressed.</w:t>
            </w:r>
          </w:p>
          <w:p w14:paraId="30A6F9AF" w14:textId="77777777" w:rsidR="001E12CE" w:rsidRPr="00B64636" w:rsidRDefault="001E12CE" w:rsidP="001E12CE">
            <w:pPr>
              <w:ind w:left="144"/>
              <w:rPr>
                <w:rFonts w:ascii="Arial" w:hAnsi="Arial" w:cs="Arial"/>
              </w:rPr>
            </w:pPr>
          </w:p>
          <w:p w14:paraId="10C57742" w14:textId="77777777" w:rsidR="001E12CE" w:rsidRPr="00B64636" w:rsidRDefault="001E12CE" w:rsidP="001E12CE">
            <w:pPr>
              <w:ind w:left="144"/>
              <w:rPr>
                <w:rFonts w:ascii="Arial" w:hAnsi="Arial" w:cs="Arial"/>
              </w:rPr>
            </w:pPr>
          </w:p>
          <w:p w14:paraId="027CD9CD" w14:textId="77777777" w:rsidR="001E12CE" w:rsidRPr="00B64636" w:rsidRDefault="001E12CE" w:rsidP="001E12CE">
            <w:pPr>
              <w:rPr>
                <w:rFonts w:ascii="Arial" w:hAnsi="Arial" w:cs="Arial"/>
              </w:rPr>
            </w:pPr>
          </w:p>
          <w:p w14:paraId="0ABC3124" w14:textId="77777777" w:rsidR="0079367C" w:rsidRPr="00B64636" w:rsidRDefault="0079367C" w:rsidP="00C261EA">
            <w:pPr>
              <w:rPr>
                <w:rFonts w:ascii="Arial" w:hAnsi="Arial" w:cs="Arial"/>
              </w:rPr>
            </w:pPr>
            <w:r w:rsidRPr="00B64636">
              <w:rPr>
                <w:rFonts w:ascii="Arial" w:hAnsi="Arial" w:cs="Arial"/>
              </w:rPr>
              <w:t>I feel hostile.</w:t>
            </w:r>
          </w:p>
          <w:p w14:paraId="70B5F73D" w14:textId="77777777" w:rsidR="001E12CE" w:rsidRPr="00B64636" w:rsidRDefault="001E12CE" w:rsidP="001E12CE">
            <w:pPr>
              <w:ind w:left="144"/>
              <w:rPr>
                <w:rFonts w:ascii="Arial" w:hAnsi="Arial" w:cs="Arial"/>
              </w:rPr>
            </w:pPr>
          </w:p>
          <w:p w14:paraId="0FDAC2BC" w14:textId="77777777" w:rsidR="001E12CE" w:rsidRPr="00B64636" w:rsidRDefault="001E12CE" w:rsidP="001E12CE">
            <w:pPr>
              <w:ind w:left="144"/>
              <w:rPr>
                <w:rFonts w:ascii="Arial" w:hAnsi="Arial" w:cs="Arial"/>
              </w:rPr>
            </w:pPr>
          </w:p>
          <w:p w14:paraId="566D59EC" w14:textId="77777777" w:rsidR="001E12CE" w:rsidRPr="00B64636" w:rsidRDefault="001E12CE" w:rsidP="001E12CE">
            <w:pPr>
              <w:ind w:left="144"/>
              <w:rPr>
                <w:rFonts w:ascii="Arial" w:hAnsi="Arial" w:cs="Arial"/>
              </w:rPr>
            </w:pPr>
          </w:p>
          <w:p w14:paraId="3C1F9258" w14:textId="77777777" w:rsidR="0079367C" w:rsidRPr="00B64636" w:rsidRDefault="0079367C" w:rsidP="00C261EA">
            <w:pPr>
              <w:rPr>
                <w:rFonts w:ascii="Arial" w:hAnsi="Arial" w:cs="Arial"/>
              </w:rPr>
            </w:pPr>
            <w:r w:rsidRPr="00B64636">
              <w:rPr>
                <w:rFonts w:ascii="Arial" w:hAnsi="Arial" w:cs="Arial"/>
              </w:rPr>
              <w:t>I feel calm.</w:t>
            </w:r>
          </w:p>
          <w:p w14:paraId="054226AA" w14:textId="77777777" w:rsidR="006F0120" w:rsidRPr="00B64636" w:rsidRDefault="006F0120" w:rsidP="00C261EA">
            <w:pPr>
              <w:rPr>
                <w:rFonts w:ascii="Arial" w:hAnsi="Arial" w:cs="Arial"/>
              </w:rPr>
            </w:pPr>
          </w:p>
          <w:p w14:paraId="55D20499" w14:textId="77777777" w:rsidR="006F0120" w:rsidRPr="00B64636" w:rsidRDefault="006F0120" w:rsidP="00C261EA">
            <w:pPr>
              <w:rPr>
                <w:rFonts w:ascii="Arial" w:hAnsi="Arial" w:cs="Arial"/>
              </w:rPr>
            </w:pPr>
          </w:p>
          <w:p w14:paraId="7B450F3F" w14:textId="77777777" w:rsidR="00005FC6" w:rsidRPr="00B64636" w:rsidRDefault="00005FC6" w:rsidP="00C261EA">
            <w:pPr>
              <w:rPr>
                <w:rFonts w:ascii="Arial" w:hAnsi="Arial" w:cs="Arial"/>
              </w:rPr>
            </w:pPr>
          </w:p>
          <w:p w14:paraId="75074E4D" w14:textId="77777777" w:rsidR="006F0120" w:rsidRPr="00B64636" w:rsidRDefault="006F0120" w:rsidP="00C261EA">
            <w:pPr>
              <w:rPr>
                <w:rFonts w:ascii="Arial" w:hAnsi="Arial" w:cs="Arial"/>
              </w:rPr>
            </w:pPr>
            <w:r w:rsidRPr="00B64636">
              <w:rPr>
                <w:rFonts w:ascii="Arial" w:hAnsi="Arial" w:cs="Arial"/>
              </w:rPr>
              <w:t>I feel bored.</w:t>
            </w:r>
          </w:p>
          <w:p w14:paraId="3453CF51" w14:textId="77777777" w:rsidR="006F0120" w:rsidRPr="00B64636" w:rsidRDefault="006F0120" w:rsidP="00C261EA">
            <w:pPr>
              <w:rPr>
                <w:rFonts w:ascii="Arial" w:hAnsi="Arial" w:cs="Arial"/>
              </w:rPr>
            </w:pPr>
          </w:p>
          <w:p w14:paraId="4736DBED" w14:textId="77777777" w:rsidR="006F0120" w:rsidRPr="00B64636" w:rsidRDefault="006F0120" w:rsidP="00C261EA">
            <w:pPr>
              <w:rPr>
                <w:rFonts w:ascii="Arial" w:hAnsi="Arial" w:cs="Arial"/>
              </w:rPr>
            </w:pPr>
          </w:p>
          <w:p w14:paraId="1E9FDDBB" w14:textId="77777777" w:rsidR="006F0120" w:rsidRPr="00B64636" w:rsidRDefault="006F0120" w:rsidP="00C261EA">
            <w:pPr>
              <w:rPr>
                <w:rFonts w:ascii="Arial" w:hAnsi="Arial" w:cs="Arial"/>
              </w:rPr>
            </w:pPr>
          </w:p>
          <w:p w14:paraId="0EE0B7CF" w14:textId="5DF846DB" w:rsidR="006F0120" w:rsidRPr="00B64636" w:rsidRDefault="006F0120" w:rsidP="00C261EA">
            <w:pPr>
              <w:rPr>
                <w:rFonts w:ascii="Arial" w:hAnsi="Arial" w:cs="Arial"/>
              </w:rPr>
            </w:pPr>
            <w:r w:rsidRPr="00B64636">
              <w:rPr>
                <w:rFonts w:ascii="Arial" w:hAnsi="Arial" w:cs="Arial"/>
              </w:rPr>
              <w:t>I feel depressed.</w:t>
            </w:r>
          </w:p>
          <w:p w14:paraId="223E0B1E" w14:textId="77777777" w:rsidR="0079367C" w:rsidRPr="00B64636" w:rsidRDefault="0079367C" w:rsidP="001E12CE">
            <w:pPr>
              <w:spacing w:line="240" w:lineRule="atLeast"/>
              <w:rPr>
                <w:rFonts w:ascii="Arial" w:hAnsi="Arial" w:cs="Arial"/>
              </w:rPr>
            </w:pPr>
          </w:p>
        </w:tc>
        <w:tc>
          <w:tcPr>
            <w:tcW w:w="5400" w:type="dxa"/>
          </w:tcPr>
          <w:p w14:paraId="413D4CE0" w14:textId="77777777" w:rsidR="0079367C" w:rsidRPr="00B64636" w:rsidRDefault="0079367C" w:rsidP="001E12CE">
            <w:pPr>
              <w:spacing w:line="240" w:lineRule="atLeast"/>
              <w:rPr>
                <w:rFonts w:ascii="Arial" w:hAnsi="Arial" w:cs="Arial"/>
                <w:b/>
                <w:snapToGrid w:val="0"/>
                <w:color w:val="000000"/>
              </w:rPr>
            </w:pPr>
          </w:p>
          <w:p w14:paraId="09E5FF20" w14:textId="0C941375" w:rsidR="001E12CE" w:rsidRPr="00B64636" w:rsidRDefault="002B6007" w:rsidP="001E12CE">
            <w:pPr>
              <w:spacing w:line="240" w:lineRule="atLeast"/>
              <w:rPr>
                <w:rFonts w:ascii="Arial" w:hAnsi="Arial" w:cs="Arial"/>
                <w:b/>
              </w:rPr>
            </w:pPr>
            <w:r w:rsidRPr="00B64636">
              <w:rPr>
                <w:rFonts w:ascii="Arial" w:hAnsi="Arial" w:cs="Arial"/>
                <w:b/>
              </w:rPr>
              <w:t xml:space="preserve">From </w:t>
            </w:r>
            <w:r w:rsidR="00207605" w:rsidRPr="00B64636">
              <w:rPr>
                <w:rFonts w:ascii="Arial" w:hAnsi="Arial" w:cs="Arial"/>
                <w:b/>
              </w:rPr>
              <w:t xml:space="preserve">the </w:t>
            </w:r>
            <w:r w:rsidRPr="00B64636">
              <w:rPr>
                <w:rFonts w:ascii="Arial" w:hAnsi="Arial" w:cs="Arial"/>
                <w:b/>
              </w:rPr>
              <w:t>Circumplex Model of emotion</w:t>
            </w:r>
          </w:p>
          <w:p w14:paraId="3E27A289" w14:textId="77777777" w:rsidR="002B6007" w:rsidRPr="00B64636" w:rsidRDefault="002B6007" w:rsidP="001E12CE">
            <w:pPr>
              <w:spacing w:line="240" w:lineRule="atLeast"/>
              <w:rPr>
                <w:rFonts w:ascii="Arial" w:hAnsi="Arial" w:cs="Arial"/>
                <w:b/>
                <w:snapToGrid w:val="0"/>
                <w:color w:val="000000"/>
              </w:rPr>
            </w:pPr>
          </w:p>
          <w:p w14:paraId="57792CE4" w14:textId="77777777" w:rsidR="0079367C" w:rsidRPr="00B64636" w:rsidRDefault="0079367C" w:rsidP="001E12CE">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EBBFE7E" w14:textId="77777777" w:rsidR="0079367C" w:rsidRPr="00B64636" w:rsidRDefault="0079367C" w:rsidP="001E12CE">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D1F158A" w14:textId="77777777" w:rsidR="001E12CE" w:rsidRPr="00B64636" w:rsidRDefault="0079367C" w:rsidP="001E12CE">
            <w:pPr>
              <w:rPr>
                <w:rFonts w:ascii="Arial" w:hAnsi="Arial" w:cs="Arial"/>
                <w:snapToGrid w:val="0"/>
                <w:color w:val="000000"/>
              </w:rPr>
            </w:pPr>
            <w:r w:rsidRPr="00B64636">
              <w:rPr>
                <w:rFonts w:ascii="Arial" w:hAnsi="Arial" w:cs="Arial"/>
                <w:snapToGrid w:val="0"/>
                <w:color w:val="000000"/>
              </w:rPr>
              <w:t>Disagree</w:t>
            </w:r>
            <w:r w:rsidR="00BD07C3" w:rsidRPr="00B64636">
              <w:rPr>
                <w:rFonts w:ascii="Arial" w:hAnsi="Arial" w:cs="Arial"/>
                <w:snapToGrid w:val="0"/>
                <w:color w:val="000000"/>
              </w:rPr>
              <w:t xml:space="preserve"> </w:t>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9208D1" w:rsidRPr="00B64636">
              <w:rPr>
                <w:rFonts w:ascii="Arial" w:hAnsi="Arial" w:cs="Arial"/>
                <w:snapToGrid w:val="0"/>
                <w:color w:val="000000"/>
              </w:rPr>
              <w:t xml:space="preserve">     </w:t>
            </w:r>
            <w:r w:rsidR="00BD07C3" w:rsidRPr="00B64636">
              <w:rPr>
                <w:rFonts w:ascii="Arial" w:hAnsi="Arial" w:cs="Arial"/>
                <w:snapToGrid w:val="0"/>
                <w:color w:val="000000"/>
              </w:rPr>
              <w:t>Agree</w:t>
            </w:r>
          </w:p>
          <w:p w14:paraId="5C8A534E" w14:textId="77777777" w:rsidR="0079367C" w:rsidRPr="00B64636" w:rsidRDefault="0079367C" w:rsidP="001E12CE">
            <w:pPr>
              <w:rPr>
                <w:rFonts w:ascii="Arial" w:hAnsi="Arial" w:cs="Arial"/>
                <w:snapToGrid w:val="0"/>
                <w:color w:val="000000"/>
              </w:rPr>
            </w:pPr>
            <w:r w:rsidRPr="00B64636">
              <w:rPr>
                <w:rFonts w:ascii="Arial" w:hAnsi="Arial" w:cs="Arial"/>
                <w:snapToGrid w:val="0"/>
                <w:color w:val="000000"/>
              </w:rPr>
              <w:tab/>
              <w:t xml:space="preserve">      </w:t>
            </w:r>
            <w:r w:rsidRPr="00B64636">
              <w:rPr>
                <w:rFonts w:ascii="Arial" w:hAnsi="Arial" w:cs="Arial"/>
                <w:snapToGrid w:val="0"/>
                <w:color w:val="000000"/>
              </w:rPr>
              <w:tab/>
            </w:r>
            <w:r w:rsidRPr="00B64636">
              <w:rPr>
                <w:rFonts w:ascii="Arial" w:hAnsi="Arial" w:cs="Arial"/>
                <w:snapToGrid w:val="0"/>
                <w:color w:val="000000"/>
              </w:rPr>
              <w:tab/>
              <w:t xml:space="preserve">                         </w:t>
            </w:r>
          </w:p>
          <w:p w14:paraId="41AAC10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EBD419A"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D8A9307"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8374477" w14:textId="77777777" w:rsidR="009208D1" w:rsidRPr="00B64636" w:rsidRDefault="009208D1" w:rsidP="009208D1">
            <w:pPr>
              <w:rPr>
                <w:rFonts w:ascii="Arial" w:hAnsi="Arial" w:cs="Arial"/>
                <w:snapToGrid w:val="0"/>
                <w:color w:val="000000"/>
              </w:rPr>
            </w:pPr>
          </w:p>
          <w:p w14:paraId="5B4A69A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0C46FD4"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1B030663"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18CCCB" w14:textId="77777777" w:rsidR="009208D1" w:rsidRPr="00B64636" w:rsidRDefault="009208D1" w:rsidP="009208D1">
            <w:pPr>
              <w:rPr>
                <w:rFonts w:ascii="Arial" w:hAnsi="Arial" w:cs="Arial"/>
                <w:snapToGrid w:val="0"/>
                <w:color w:val="000000"/>
              </w:rPr>
            </w:pPr>
          </w:p>
          <w:p w14:paraId="787576DD"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D5DE46F"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61162BF"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4060CDC" w14:textId="77777777" w:rsidR="009208D1" w:rsidRPr="00B64636" w:rsidRDefault="009208D1" w:rsidP="009208D1">
            <w:pPr>
              <w:rPr>
                <w:rFonts w:ascii="Arial" w:hAnsi="Arial" w:cs="Arial"/>
                <w:snapToGrid w:val="0"/>
                <w:color w:val="000000"/>
              </w:rPr>
            </w:pPr>
          </w:p>
          <w:p w14:paraId="772814BB"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B04EB5"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1C84A80"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BDED4B0" w14:textId="77777777" w:rsidR="009208D1" w:rsidRPr="00B64636" w:rsidRDefault="009208D1" w:rsidP="009208D1">
            <w:pPr>
              <w:rPr>
                <w:rFonts w:ascii="Arial" w:hAnsi="Arial" w:cs="Arial"/>
                <w:snapToGrid w:val="0"/>
                <w:color w:val="000000"/>
              </w:rPr>
            </w:pPr>
          </w:p>
          <w:p w14:paraId="4E9222A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483BC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092A3CB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4677F16" w14:textId="77777777" w:rsidR="009208D1" w:rsidRPr="00B64636" w:rsidRDefault="009208D1" w:rsidP="009208D1">
            <w:pPr>
              <w:rPr>
                <w:rFonts w:ascii="Arial" w:hAnsi="Arial" w:cs="Arial"/>
                <w:snapToGrid w:val="0"/>
                <w:color w:val="000000"/>
              </w:rPr>
            </w:pPr>
          </w:p>
          <w:p w14:paraId="0183439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23C4AE1B"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B5808C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B552D12" w14:textId="77777777" w:rsidR="009208D1" w:rsidRPr="00B64636" w:rsidRDefault="009208D1" w:rsidP="009208D1">
            <w:pPr>
              <w:rPr>
                <w:rFonts w:ascii="Arial" w:hAnsi="Arial" w:cs="Arial"/>
                <w:snapToGrid w:val="0"/>
                <w:color w:val="000000"/>
              </w:rPr>
            </w:pPr>
          </w:p>
          <w:p w14:paraId="5DAECFD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1669910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AED8C6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630944D" w14:textId="77777777" w:rsidR="009208D1" w:rsidRPr="00B64636" w:rsidRDefault="009208D1" w:rsidP="009208D1">
            <w:pPr>
              <w:rPr>
                <w:rFonts w:ascii="Arial" w:hAnsi="Arial" w:cs="Arial"/>
                <w:snapToGrid w:val="0"/>
                <w:color w:val="000000"/>
              </w:rPr>
            </w:pPr>
          </w:p>
          <w:p w14:paraId="00B6271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67056987"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5AE3C48"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84B6C1A" w14:textId="77777777" w:rsidR="009208D1" w:rsidRPr="00B64636" w:rsidRDefault="009208D1" w:rsidP="009208D1">
            <w:pPr>
              <w:rPr>
                <w:rFonts w:ascii="Arial" w:hAnsi="Arial" w:cs="Arial"/>
                <w:snapToGrid w:val="0"/>
                <w:color w:val="000000"/>
              </w:rPr>
            </w:pPr>
          </w:p>
          <w:p w14:paraId="207EE20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EB23CC6"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6D2590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AE97B1" w14:textId="77777777" w:rsidR="009208D1" w:rsidRPr="00B64636" w:rsidRDefault="009208D1" w:rsidP="009208D1">
            <w:pPr>
              <w:rPr>
                <w:rFonts w:ascii="Arial" w:hAnsi="Arial" w:cs="Arial"/>
                <w:snapToGrid w:val="0"/>
                <w:color w:val="000000"/>
              </w:rPr>
            </w:pPr>
          </w:p>
          <w:p w14:paraId="6AFE50F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974201E"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700EE66"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9C80878" w14:textId="77777777" w:rsidR="006F0120" w:rsidRPr="00B64636" w:rsidRDefault="006F0120" w:rsidP="009208D1">
            <w:pPr>
              <w:rPr>
                <w:rFonts w:ascii="Arial" w:hAnsi="Arial" w:cs="Arial"/>
                <w:snapToGrid w:val="0"/>
                <w:color w:val="000000"/>
              </w:rPr>
            </w:pPr>
          </w:p>
          <w:p w14:paraId="0D8EB55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6D0A39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7D2022BA" w14:textId="77777777" w:rsidR="006F0120" w:rsidRPr="00B64636" w:rsidRDefault="006F0120" w:rsidP="006F0120">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4E14217" w14:textId="77777777" w:rsidR="006F0120" w:rsidRPr="00B64636" w:rsidRDefault="006F0120" w:rsidP="006F0120">
            <w:pPr>
              <w:rPr>
                <w:rFonts w:ascii="Arial" w:hAnsi="Arial" w:cs="Arial"/>
                <w:snapToGrid w:val="0"/>
                <w:color w:val="000000"/>
              </w:rPr>
            </w:pPr>
          </w:p>
          <w:p w14:paraId="60B1443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B94013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9C68E2E" w14:textId="694C6C2E" w:rsidR="001E12CE" w:rsidRPr="00B64636" w:rsidRDefault="006F0120" w:rsidP="00EB2D69">
            <w:pPr>
              <w:rPr>
                <w:rFonts w:ascii="Arial" w:hAnsi="Arial" w:cs="Arial"/>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11494D5C" w14:textId="77777777" w:rsidR="0079367C" w:rsidRPr="00B64636" w:rsidRDefault="0079367C" w:rsidP="001E12CE">
            <w:pPr>
              <w:rPr>
                <w:rFonts w:ascii="Arial" w:hAnsi="Arial" w:cs="Arial"/>
              </w:rPr>
            </w:pPr>
          </w:p>
          <w:p w14:paraId="6965DA22" w14:textId="422092EA" w:rsidR="0079367C" w:rsidRPr="00B64636" w:rsidRDefault="0037325D" w:rsidP="001E12CE">
            <w:pPr>
              <w:rPr>
                <w:rFonts w:ascii="Arial" w:hAnsi="Arial" w:cs="Arial"/>
              </w:rPr>
            </w:pPr>
            <w:r w:rsidRPr="00B64636">
              <w:rPr>
                <w:rFonts w:ascii="Arial" w:hAnsi="Arial" w:cs="Arial"/>
              </w:rPr>
              <w:t>a</w:t>
            </w:r>
            <w:r w:rsidR="0079367C" w:rsidRPr="00B64636">
              <w:rPr>
                <w:rFonts w:ascii="Arial" w:hAnsi="Arial" w:cs="Arial"/>
              </w:rPr>
              <w:t>ffect</w:t>
            </w:r>
          </w:p>
          <w:p w14:paraId="19BDD426" w14:textId="77777777" w:rsidR="00F75609" w:rsidRPr="00B64636" w:rsidRDefault="00F75609" w:rsidP="001E12CE">
            <w:pPr>
              <w:rPr>
                <w:rFonts w:ascii="Arial" w:hAnsi="Arial" w:cs="Arial"/>
              </w:rPr>
            </w:pPr>
          </w:p>
          <w:p w14:paraId="618A52A5" w14:textId="77777777" w:rsidR="00F75609" w:rsidRPr="00B64636" w:rsidRDefault="00F75609" w:rsidP="001E12CE">
            <w:pPr>
              <w:rPr>
                <w:rFonts w:ascii="Arial" w:hAnsi="Arial" w:cs="Arial"/>
              </w:rPr>
            </w:pPr>
          </w:p>
          <w:p w14:paraId="1085B491" w14:textId="16B98DA7" w:rsidR="00F75609" w:rsidRPr="00B64636" w:rsidRDefault="00B72AEE" w:rsidP="00F75609">
            <w:pPr>
              <w:rPr>
                <w:rFonts w:ascii="Arial" w:hAnsi="Arial" w:cs="Arial"/>
              </w:rPr>
            </w:pPr>
            <w:r w:rsidRPr="00B64636">
              <w:rPr>
                <w:rFonts w:ascii="Arial" w:hAnsi="Arial" w:cs="Arial"/>
              </w:rPr>
              <w:t>irritable</w:t>
            </w:r>
          </w:p>
          <w:p w14:paraId="746CDF56" w14:textId="77777777" w:rsidR="00F75609" w:rsidRPr="00B64636" w:rsidRDefault="00F75609" w:rsidP="00F75609">
            <w:pPr>
              <w:rPr>
                <w:rFonts w:ascii="Arial" w:hAnsi="Arial" w:cs="Arial"/>
              </w:rPr>
            </w:pPr>
          </w:p>
          <w:p w14:paraId="0FC0DD15" w14:textId="77777777" w:rsidR="00F75609" w:rsidRPr="00B64636" w:rsidRDefault="00F75609" w:rsidP="00F75609">
            <w:pPr>
              <w:rPr>
                <w:rFonts w:ascii="Arial" w:hAnsi="Arial" w:cs="Arial"/>
              </w:rPr>
            </w:pPr>
          </w:p>
          <w:p w14:paraId="74EE2566" w14:textId="77777777" w:rsidR="00F75609" w:rsidRPr="00B64636" w:rsidRDefault="00F75609" w:rsidP="00F75609">
            <w:pPr>
              <w:rPr>
                <w:rFonts w:ascii="Arial" w:hAnsi="Arial" w:cs="Arial"/>
              </w:rPr>
            </w:pPr>
          </w:p>
          <w:p w14:paraId="6F1DB1CA" w14:textId="77777777" w:rsidR="00F75609" w:rsidRPr="00B64636" w:rsidRDefault="00F75609" w:rsidP="00F75609">
            <w:pPr>
              <w:rPr>
                <w:rFonts w:ascii="Arial" w:hAnsi="Arial" w:cs="Arial"/>
              </w:rPr>
            </w:pPr>
            <w:r w:rsidRPr="00B64636">
              <w:rPr>
                <w:rFonts w:ascii="Arial" w:hAnsi="Arial" w:cs="Arial"/>
              </w:rPr>
              <w:t>happy</w:t>
            </w:r>
          </w:p>
          <w:p w14:paraId="613A7669" w14:textId="77777777" w:rsidR="00F75609" w:rsidRPr="00B64636" w:rsidRDefault="00F75609" w:rsidP="00F75609">
            <w:pPr>
              <w:rPr>
                <w:rFonts w:ascii="Arial" w:hAnsi="Arial" w:cs="Arial"/>
              </w:rPr>
            </w:pPr>
          </w:p>
          <w:p w14:paraId="1ADD86DE" w14:textId="77777777" w:rsidR="00F75609" w:rsidRPr="00B64636" w:rsidRDefault="00F75609" w:rsidP="00F75609">
            <w:pPr>
              <w:rPr>
                <w:rFonts w:ascii="Arial" w:hAnsi="Arial" w:cs="Arial"/>
              </w:rPr>
            </w:pPr>
          </w:p>
          <w:p w14:paraId="3F8BBBA1" w14:textId="77777777" w:rsidR="00F75609" w:rsidRPr="00B64636" w:rsidRDefault="00F75609" w:rsidP="00F75609">
            <w:pPr>
              <w:rPr>
                <w:rFonts w:ascii="Arial" w:hAnsi="Arial" w:cs="Arial"/>
              </w:rPr>
            </w:pPr>
          </w:p>
          <w:p w14:paraId="6EA9E62E" w14:textId="77777777" w:rsidR="00F75609" w:rsidRPr="00B64636" w:rsidRDefault="00F75609" w:rsidP="00F75609">
            <w:pPr>
              <w:rPr>
                <w:rFonts w:ascii="Arial" w:hAnsi="Arial" w:cs="Arial"/>
              </w:rPr>
            </w:pPr>
            <w:r w:rsidRPr="00B64636">
              <w:rPr>
                <w:rFonts w:ascii="Arial" w:hAnsi="Arial" w:cs="Arial"/>
              </w:rPr>
              <w:t>content</w:t>
            </w:r>
          </w:p>
          <w:p w14:paraId="06F0529F" w14:textId="77777777" w:rsidR="00F75609" w:rsidRPr="00B64636" w:rsidRDefault="00F75609" w:rsidP="00F75609">
            <w:pPr>
              <w:rPr>
                <w:rFonts w:ascii="Arial" w:hAnsi="Arial" w:cs="Arial"/>
              </w:rPr>
            </w:pPr>
          </w:p>
          <w:p w14:paraId="4C9E646B" w14:textId="77777777" w:rsidR="00F75609" w:rsidRPr="00B64636" w:rsidRDefault="00F75609" w:rsidP="00F75609">
            <w:pPr>
              <w:rPr>
                <w:rFonts w:ascii="Arial" w:hAnsi="Arial" w:cs="Arial"/>
              </w:rPr>
            </w:pPr>
          </w:p>
          <w:p w14:paraId="737F41B9" w14:textId="77777777" w:rsidR="00F75609" w:rsidRPr="00B64636" w:rsidRDefault="00F75609" w:rsidP="00F75609">
            <w:pPr>
              <w:rPr>
                <w:rFonts w:ascii="Arial" w:hAnsi="Arial" w:cs="Arial"/>
              </w:rPr>
            </w:pPr>
          </w:p>
          <w:p w14:paraId="740942C6" w14:textId="298D2E24" w:rsidR="00F75609" w:rsidRPr="00B64636" w:rsidRDefault="00F75609" w:rsidP="00F75609">
            <w:pPr>
              <w:rPr>
                <w:rFonts w:ascii="Arial" w:hAnsi="Arial" w:cs="Arial"/>
              </w:rPr>
            </w:pPr>
            <w:proofErr w:type="spellStart"/>
            <w:r w:rsidRPr="00B64636">
              <w:rPr>
                <w:rFonts w:ascii="Arial" w:hAnsi="Arial" w:cs="Arial"/>
              </w:rPr>
              <w:t>frustangry</w:t>
            </w:r>
            <w:proofErr w:type="spellEnd"/>
          </w:p>
          <w:p w14:paraId="2253ADC7" w14:textId="77777777" w:rsidR="00F75609" w:rsidRPr="00B64636" w:rsidRDefault="00F75609" w:rsidP="00F75609">
            <w:pPr>
              <w:rPr>
                <w:rFonts w:ascii="Arial" w:hAnsi="Arial" w:cs="Arial"/>
              </w:rPr>
            </w:pPr>
          </w:p>
          <w:p w14:paraId="7F3E6AE7" w14:textId="77777777" w:rsidR="00F75609" w:rsidRPr="00B64636" w:rsidRDefault="00F75609" w:rsidP="00F75609">
            <w:pPr>
              <w:rPr>
                <w:rFonts w:ascii="Arial" w:hAnsi="Arial" w:cs="Arial"/>
              </w:rPr>
            </w:pPr>
          </w:p>
          <w:p w14:paraId="1898284A" w14:textId="77777777" w:rsidR="00F75609" w:rsidRPr="00B64636" w:rsidRDefault="00F75609" w:rsidP="00F75609">
            <w:pPr>
              <w:rPr>
                <w:rFonts w:ascii="Arial" w:hAnsi="Arial" w:cs="Arial"/>
              </w:rPr>
            </w:pPr>
          </w:p>
          <w:p w14:paraId="204E68D7" w14:textId="77777777" w:rsidR="00F75609" w:rsidRPr="00B64636" w:rsidRDefault="00F75609" w:rsidP="00F75609">
            <w:pPr>
              <w:rPr>
                <w:rFonts w:ascii="Arial" w:hAnsi="Arial" w:cs="Arial"/>
              </w:rPr>
            </w:pPr>
            <w:r w:rsidRPr="00B64636">
              <w:rPr>
                <w:rFonts w:ascii="Arial" w:hAnsi="Arial" w:cs="Arial"/>
              </w:rPr>
              <w:t>sad</w:t>
            </w:r>
          </w:p>
          <w:p w14:paraId="7B18BE4B" w14:textId="77777777" w:rsidR="00F75609" w:rsidRPr="00B64636" w:rsidRDefault="00F75609" w:rsidP="00F75609">
            <w:pPr>
              <w:rPr>
                <w:rFonts w:ascii="Arial" w:hAnsi="Arial" w:cs="Arial"/>
              </w:rPr>
            </w:pPr>
          </w:p>
          <w:p w14:paraId="7F493A4E" w14:textId="77777777" w:rsidR="00F75609" w:rsidRPr="00B64636" w:rsidRDefault="00F75609" w:rsidP="00F75609">
            <w:pPr>
              <w:rPr>
                <w:rFonts w:ascii="Arial" w:hAnsi="Arial" w:cs="Arial"/>
              </w:rPr>
            </w:pPr>
          </w:p>
          <w:p w14:paraId="374EB44D" w14:textId="77777777" w:rsidR="00F75609" w:rsidRPr="00B64636" w:rsidRDefault="00F75609" w:rsidP="00F75609">
            <w:pPr>
              <w:rPr>
                <w:rFonts w:ascii="Arial" w:hAnsi="Arial" w:cs="Arial"/>
              </w:rPr>
            </w:pPr>
          </w:p>
          <w:p w14:paraId="6167D273" w14:textId="77777777" w:rsidR="00F75609" w:rsidRPr="00B64636" w:rsidRDefault="00F75609" w:rsidP="00F75609">
            <w:pPr>
              <w:rPr>
                <w:rFonts w:ascii="Arial" w:hAnsi="Arial" w:cs="Arial"/>
              </w:rPr>
            </w:pPr>
            <w:r w:rsidRPr="00B64636">
              <w:rPr>
                <w:rFonts w:ascii="Arial" w:hAnsi="Arial" w:cs="Arial"/>
              </w:rPr>
              <w:t>worried</w:t>
            </w:r>
          </w:p>
          <w:p w14:paraId="670175DE" w14:textId="77777777" w:rsidR="00F75609" w:rsidRPr="00B64636" w:rsidRDefault="00F75609" w:rsidP="00F75609">
            <w:pPr>
              <w:rPr>
                <w:rFonts w:ascii="Arial" w:hAnsi="Arial" w:cs="Arial"/>
              </w:rPr>
            </w:pPr>
          </w:p>
          <w:p w14:paraId="3E13BBA9" w14:textId="77777777" w:rsidR="00F75609" w:rsidRPr="00B64636" w:rsidRDefault="00F75609" w:rsidP="00F75609">
            <w:pPr>
              <w:rPr>
                <w:rFonts w:ascii="Arial" w:hAnsi="Arial" w:cs="Arial"/>
              </w:rPr>
            </w:pPr>
          </w:p>
          <w:p w14:paraId="16131F75" w14:textId="77777777" w:rsidR="00F75609" w:rsidRPr="00B64636" w:rsidRDefault="00F75609" w:rsidP="00F75609">
            <w:pPr>
              <w:rPr>
                <w:rFonts w:ascii="Arial" w:hAnsi="Arial" w:cs="Arial"/>
              </w:rPr>
            </w:pPr>
          </w:p>
          <w:p w14:paraId="76AA95E8" w14:textId="77777777" w:rsidR="00F75609" w:rsidRPr="00B64636" w:rsidRDefault="00F75609" w:rsidP="00F75609">
            <w:pPr>
              <w:rPr>
                <w:rFonts w:ascii="Arial" w:hAnsi="Arial" w:cs="Arial"/>
              </w:rPr>
            </w:pPr>
            <w:r w:rsidRPr="00B64636">
              <w:rPr>
                <w:rFonts w:ascii="Arial" w:hAnsi="Arial" w:cs="Arial"/>
              </w:rPr>
              <w:t>miserable</w:t>
            </w:r>
          </w:p>
          <w:p w14:paraId="0945CD49" w14:textId="77777777" w:rsidR="00F75609" w:rsidRPr="00B64636" w:rsidRDefault="00F75609" w:rsidP="00F75609">
            <w:pPr>
              <w:rPr>
                <w:rFonts w:ascii="Arial" w:hAnsi="Arial" w:cs="Arial"/>
              </w:rPr>
            </w:pPr>
          </w:p>
          <w:p w14:paraId="55E1217D" w14:textId="77777777" w:rsidR="00F75609" w:rsidRPr="00B64636" w:rsidRDefault="00F75609" w:rsidP="00F75609">
            <w:pPr>
              <w:rPr>
                <w:rFonts w:ascii="Arial" w:hAnsi="Arial" w:cs="Arial"/>
              </w:rPr>
            </w:pPr>
          </w:p>
          <w:p w14:paraId="38CEAC8D" w14:textId="77777777" w:rsidR="00F75609" w:rsidRPr="00B64636" w:rsidRDefault="00F75609" w:rsidP="00F75609">
            <w:pPr>
              <w:rPr>
                <w:rFonts w:ascii="Arial" w:hAnsi="Arial" w:cs="Arial"/>
              </w:rPr>
            </w:pPr>
          </w:p>
          <w:p w14:paraId="6BBE6587" w14:textId="77777777" w:rsidR="00F75609" w:rsidRPr="00B64636" w:rsidRDefault="00F75609" w:rsidP="00F75609">
            <w:pPr>
              <w:rPr>
                <w:rFonts w:ascii="Arial" w:hAnsi="Arial" w:cs="Arial"/>
              </w:rPr>
            </w:pPr>
            <w:r w:rsidRPr="00B64636">
              <w:rPr>
                <w:rFonts w:ascii="Arial" w:hAnsi="Arial" w:cs="Arial"/>
              </w:rPr>
              <w:t>restless</w:t>
            </w:r>
          </w:p>
          <w:p w14:paraId="0249D0C0" w14:textId="77777777" w:rsidR="00F75609" w:rsidRPr="00B64636" w:rsidRDefault="00F75609" w:rsidP="00F75609">
            <w:pPr>
              <w:rPr>
                <w:rFonts w:ascii="Arial" w:hAnsi="Arial" w:cs="Arial"/>
              </w:rPr>
            </w:pPr>
          </w:p>
          <w:p w14:paraId="64DA0E05" w14:textId="77777777" w:rsidR="00F75609" w:rsidRPr="00B64636" w:rsidRDefault="00F75609" w:rsidP="00F75609">
            <w:pPr>
              <w:rPr>
                <w:rFonts w:ascii="Arial" w:hAnsi="Arial" w:cs="Arial"/>
              </w:rPr>
            </w:pPr>
          </w:p>
          <w:p w14:paraId="1C58BF78" w14:textId="77777777" w:rsidR="00F75609" w:rsidRPr="00B64636" w:rsidRDefault="00F75609" w:rsidP="00F75609">
            <w:pPr>
              <w:rPr>
                <w:rFonts w:ascii="Arial" w:hAnsi="Arial" w:cs="Arial"/>
              </w:rPr>
            </w:pPr>
          </w:p>
          <w:p w14:paraId="13B62D6C" w14:textId="77777777" w:rsidR="00F75609" w:rsidRPr="00B64636" w:rsidRDefault="00F75609" w:rsidP="00F75609">
            <w:pPr>
              <w:rPr>
                <w:rFonts w:ascii="Arial" w:hAnsi="Arial" w:cs="Arial"/>
              </w:rPr>
            </w:pPr>
            <w:r w:rsidRPr="00B64636">
              <w:rPr>
                <w:rFonts w:ascii="Arial" w:hAnsi="Arial" w:cs="Arial"/>
              </w:rPr>
              <w:t>stressed</w:t>
            </w:r>
          </w:p>
          <w:p w14:paraId="4EF93F02" w14:textId="77777777" w:rsidR="00F75609" w:rsidRPr="00B64636" w:rsidRDefault="00F75609" w:rsidP="00F75609">
            <w:pPr>
              <w:rPr>
                <w:rFonts w:ascii="Arial" w:hAnsi="Arial" w:cs="Arial"/>
              </w:rPr>
            </w:pPr>
          </w:p>
          <w:p w14:paraId="4AF30119" w14:textId="77777777" w:rsidR="00F75609" w:rsidRPr="00B64636" w:rsidRDefault="00F75609" w:rsidP="00F75609">
            <w:pPr>
              <w:rPr>
                <w:rFonts w:ascii="Arial" w:hAnsi="Arial" w:cs="Arial"/>
              </w:rPr>
            </w:pPr>
          </w:p>
          <w:p w14:paraId="677DFFF6" w14:textId="77777777" w:rsidR="00F75609" w:rsidRPr="00B64636" w:rsidRDefault="00F75609" w:rsidP="00F75609">
            <w:pPr>
              <w:rPr>
                <w:rFonts w:ascii="Arial" w:hAnsi="Arial" w:cs="Arial"/>
              </w:rPr>
            </w:pPr>
          </w:p>
          <w:p w14:paraId="67D15F13" w14:textId="77777777" w:rsidR="00F75609" w:rsidRPr="00B64636" w:rsidRDefault="00F75609" w:rsidP="00F75609">
            <w:pPr>
              <w:rPr>
                <w:rFonts w:ascii="Arial" w:hAnsi="Arial" w:cs="Arial"/>
              </w:rPr>
            </w:pPr>
            <w:r w:rsidRPr="00B64636">
              <w:rPr>
                <w:rFonts w:ascii="Arial" w:hAnsi="Arial" w:cs="Arial"/>
              </w:rPr>
              <w:t>hostile</w:t>
            </w:r>
          </w:p>
          <w:p w14:paraId="66394C84" w14:textId="77777777" w:rsidR="00F75609" w:rsidRPr="00B64636" w:rsidRDefault="00F75609" w:rsidP="00F75609">
            <w:pPr>
              <w:rPr>
                <w:rFonts w:ascii="Arial" w:hAnsi="Arial" w:cs="Arial"/>
              </w:rPr>
            </w:pPr>
          </w:p>
          <w:p w14:paraId="3F396461" w14:textId="77777777" w:rsidR="00F75609" w:rsidRPr="00B64636" w:rsidRDefault="00F75609" w:rsidP="00F75609">
            <w:pPr>
              <w:rPr>
                <w:rFonts w:ascii="Arial" w:hAnsi="Arial" w:cs="Arial"/>
              </w:rPr>
            </w:pPr>
          </w:p>
          <w:p w14:paraId="17CCC3D1" w14:textId="77777777" w:rsidR="00F75609" w:rsidRPr="00B64636" w:rsidRDefault="00F75609" w:rsidP="00F75609">
            <w:pPr>
              <w:rPr>
                <w:rFonts w:ascii="Arial" w:hAnsi="Arial" w:cs="Arial"/>
              </w:rPr>
            </w:pPr>
          </w:p>
          <w:p w14:paraId="2580F5F4" w14:textId="77777777" w:rsidR="00F75609" w:rsidRPr="00B64636" w:rsidRDefault="00F75609" w:rsidP="00F75609">
            <w:pPr>
              <w:rPr>
                <w:rFonts w:ascii="Arial" w:hAnsi="Arial" w:cs="Arial"/>
              </w:rPr>
            </w:pPr>
            <w:r w:rsidRPr="00B64636">
              <w:rPr>
                <w:rFonts w:ascii="Arial" w:hAnsi="Arial" w:cs="Arial"/>
              </w:rPr>
              <w:t>calm</w:t>
            </w:r>
          </w:p>
          <w:p w14:paraId="5F6860FD" w14:textId="77777777" w:rsidR="00F75609" w:rsidRPr="00B64636" w:rsidRDefault="00F75609" w:rsidP="00F75609">
            <w:pPr>
              <w:rPr>
                <w:rFonts w:ascii="Arial" w:hAnsi="Arial" w:cs="Arial"/>
              </w:rPr>
            </w:pPr>
          </w:p>
          <w:p w14:paraId="425DB176" w14:textId="77777777" w:rsidR="00F75609" w:rsidRPr="00B64636" w:rsidRDefault="00F75609" w:rsidP="00F75609">
            <w:pPr>
              <w:rPr>
                <w:rFonts w:ascii="Arial" w:hAnsi="Arial" w:cs="Arial"/>
              </w:rPr>
            </w:pPr>
          </w:p>
          <w:p w14:paraId="1F6DD6C2" w14:textId="77777777" w:rsidR="00F75609" w:rsidRPr="00B64636" w:rsidRDefault="00F75609" w:rsidP="00F75609">
            <w:pPr>
              <w:rPr>
                <w:rFonts w:ascii="Arial" w:hAnsi="Arial" w:cs="Arial"/>
              </w:rPr>
            </w:pPr>
          </w:p>
          <w:p w14:paraId="53D4909D" w14:textId="77777777" w:rsidR="00F75609" w:rsidRPr="00B64636" w:rsidRDefault="00F75609" w:rsidP="00F75609">
            <w:pPr>
              <w:rPr>
                <w:rFonts w:ascii="Arial" w:hAnsi="Arial" w:cs="Arial"/>
              </w:rPr>
            </w:pPr>
            <w:r w:rsidRPr="00B64636">
              <w:rPr>
                <w:rFonts w:ascii="Arial" w:hAnsi="Arial" w:cs="Arial"/>
              </w:rPr>
              <w:t>bored</w:t>
            </w:r>
          </w:p>
          <w:p w14:paraId="1CBCC375" w14:textId="77777777" w:rsidR="00F75609" w:rsidRPr="00B64636" w:rsidRDefault="00F75609" w:rsidP="00F75609">
            <w:pPr>
              <w:rPr>
                <w:rFonts w:ascii="Arial" w:hAnsi="Arial" w:cs="Arial"/>
              </w:rPr>
            </w:pPr>
          </w:p>
          <w:p w14:paraId="0672771F" w14:textId="77777777" w:rsidR="00F75609" w:rsidRPr="00B64636" w:rsidRDefault="00F75609" w:rsidP="001E12CE">
            <w:pPr>
              <w:rPr>
                <w:rFonts w:ascii="Arial" w:hAnsi="Arial" w:cs="Arial"/>
              </w:rPr>
            </w:pPr>
          </w:p>
          <w:p w14:paraId="08B1CEE5" w14:textId="77777777" w:rsidR="00F75609" w:rsidRPr="00B64636" w:rsidRDefault="00F75609" w:rsidP="001E12CE">
            <w:pPr>
              <w:rPr>
                <w:rFonts w:ascii="Arial" w:hAnsi="Arial" w:cs="Arial"/>
              </w:rPr>
            </w:pPr>
          </w:p>
          <w:p w14:paraId="62BD036E" w14:textId="77777777" w:rsidR="00F75609" w:rsidRPr="00B64636" w:rsidRDefault="00F75609" w:rsidP="001E12CE">
            <w:pPr>
              <w:rPr>
                <w:rFonts w:ascii="Arial" w:hAnsi="Arial" w:cs="Arial"/>
              </w:rPr>
            </w:pPr>
          </w:p>
          <w:p w14:paraId="4429834F" w14:textId="71E2B1AB" w:rsidR="00F75609" w:rsidRPr="00B64636" w:rsidRDefault="00F75609" w:rsidP="001E12CE">
            <w:pPr>
              <w:rPr>
                <w:rFonts w:ascii="Arial" w:hAnsi="Arial" w:cs="Arial"/>
              </w:rPr>
            </w:pPr>
            <w:r w:rsidRPr="00B64636">
              <w:rPr>
                <w:rFonts w:ascii="Arial" w:hAnsi="Arial" w:cs="Arial"/>
              </w:rPr>
              <w:t xml:space="preserve">depressed </w:t>
            </w:r>
          </w:p>
        </w:tc>
      </w:tr>
      <w:tr w:rsidR="00F75609" w:rsidRPr="00B64636" w14:paraId="03E568CA" w14:textId="77777777" w:rsidTr="00A55D6B">
        <w:tc>
          <w:tcPr>
            <w:tcW w:w="2448" w:type="dxa"/>
          </w:tcPr>
          <w:p w14:paraId="58D359AB" w14:textId="07D793D4" w:rsidR="00F75609" w:rsidRPr="00B64636" w:rsidRDefault="00A23FDF" w:rsidP="00F75609">
            <w:pPr>
              <w:rPr>
                <w:rFonts w:ascii="Arial" w:hAnsi="Arial" w:cs="Arial"/>
              </w:rPr>
            </w:pPr>
            <w:r w:rsidRPr="00B64636">
              <w:rPr>
                <w:rFonts w:ascii="Arial" w:hAnsi="Arial" w:cs="Arial"/>
              </w:rPr>
              <w:t xml:space="preserve">I am </w:t>
            </w:r>
            <w:r w:rsidR="00F75609" w:rsidRPr="00B64636">
              <w:rPr>
                <w:rFonts w:ascii="Arial" w:hAnsi="Arial" w:cs="Arial"/>
              </w:rPr>
              <w:t>tired of</w:t>
            </w:r>
            <w:r w:rsidRPr="00B64636">
              <w:rPr>
                <w:rFonts w:ascii="Arial" w:hAnsi="Arial" w:cs="Arial"/>
              </w:rPr>
              <w:t xml:space="preserve"> always</w:t>
            </w:r>
            <w:r w:rsidR="00F75609" w:rsidRPr="00B64636">
              <w:rPr>
                <w:rFonts w:ascii="Arial" w:hAnsi="Arial" w:cs="Arial"/>
              </w:rPr>
              <w:t xml:space="preserve"> doing the right thing.</w:t>
            </w:r>
          </w:p>
        </w:tc>
        <w:tc>
          <w:tcPr>
            <w:tcW w:w="5400" w:type="dxa"/>
          </w:tcPr>
          <w:p w14:paraId="1DE58B26" w14:textId="77777777" w:rsidR="00F75609" w:rsidRPr="00B64636" w:rsidRDefault="00F75609" w:rsidP="00F75609">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A17FC69" w14:textId="77777777" w:rsidR="00F75609" w:rsidRPr="00B64636" w:rsidRDefault="00F75609" w:rsidP="00F75609">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F23E5BD" w14:textId="553B062F" w:rsidR="00F75609" w:rsidRPr="00B64636" w:rsidRDefault="00F75609" w:rsidP="00F75609">
            <w:pPr>
              <w:spacing w:line="240" w:lineRule="atLeast"/>
              <w:rPr>
                <w:rFonts w:ascii="Arial" w:hAnsi="Arial" w:cs="Arial"/>
                <w:b/>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5F315DB9" w14:textId="54692233" w:rsidR="00F75609" w:rsidRPr="00B64636" w:rsidRDefault="00F75609" w:rsidP="00F75609">
            <w:pPr>
              <w:rPr>
                <w:rFonts w:ascii="Arial" w:hAnsi="Arial" w:cs="Arial"/>
              </w:rPr>
            </w:pPr>
            <w:proofErr w:type="spellStart"/>
            <w:r w:rsidRPr="00B64636">
              <w:rPr>
                <w:rFonts w:ascii="Arial" w:hAnsi="Arial" w:cs="Arial"/>
              </w:rPr>
              <w:t>rightthing</w:t>
            </w:r>
            <w:proofErr w:type="spellEnd"/>
          </w:p>
        </w:tc>
      </w:tr>
      <w:tr w:rsidR="00D82C07" w:rsidRPr="00B64636" w14:paraId="20FB5ACB" w14:textId="77777777" w:rsidTr="00A55D6B">
        <w:tc>
          <w:tcPr>
            <w:tcW w:w="2448" w:type="dxa"/>
          </w:tcPr>
          <w:p w14:paraId="71046DB8" w14:textId="77777777" w:rsidR="00D82C07" w:rsidRPr="00B64636" w:rsidRDefault="00D82C07" w:rsidP="00D82C07">
            <w:pPr>
              <w:rPr>
                <w:rFonts w:ascii="Arial" w:hAnsi="Arial" w:cs="Arial"/>
              </w:rPr>
            </w:pPr>
            <w:bookmarkStart w:id="101" w:name="_Hlk227469342"/>
            <w:r w:rsidRPr="00B64636">
              <w:rPr>
                <w:rFonts w:ascii="Arial" w:hAnsi="Arial" w:cs="Arial"/>
              </w:rPr>
              <w:t>Where did you sleep last night?</w:t>
            </w:r>
          </w:p>
          <w:p w14:paraId="6D1DFC70" w14:textId="03E99199" w:rsidR="00D82C07" w:rsidRPr="00B64636" w:rsidRDefault="00D82C07" w:rsidP="00D82C07">
            <w:pPr>
              <w:ind w:left="144" w:hanging="144"/>
              <w:rPr>
                <w:rFonts w:ascii="Arial" w:hAnsi="Arial" w:cs="Arial"/>
              </w:rPr>
            </w:pPr>
          </w:p>
        </w:tc>
        <w:tc>
          <w:tcPr>
            <w:tcW w:w="5400" w:type="dxa"/>
          </w:tcPr>
          <w:p w14:paraId="51F22E4B" w14:textId="282FD4C6"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proofErr w:type="spellStart"/>
            <w:r w:rsidRPr="00B64636">
              <w:rPr>
                <w:rFonts w:ascii="Arial" w:hAnsi="Arial" w:cs="Arial"/>
              </w:rPr>
              <w:t>Friend’s</w:t>
            </w:r>
            <w:proofErr w:type="spellEnd"/>
            <w:r w:rsidRPr="00B64636">
              <w:rPr>
                <w:rFonts w:ascii="Arial" w:hAnsi="Arial" w:cs="Arial"/>
              </w:rPr>
              <w:t xml:space="preserve"> or family member’s house or apartment</w:t>
            </w:r>
          </w:p>
          <w:p w14:paraId="52E6D63A" w14:textId="4E028486"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Homeless shelter</w:t>
            </w:r>
          </w:p>
          <w:p w14:paraId="7CB546E2" w14:textId="51A2E54A"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Jail</w:t>
            </w:r>
          </w:p>
          <w:p w14:paraId="516D47CF" w14:textId="71433533"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Abandoned building</w:t>
            </w:r>
          </w:p>
          <w:p w14:paraId="6868A5D7" w14:textId="3A5CE641"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Outside or on the street</w:t>
            </w:r>
          </w:p>
          <w:p w14:paraId="383EFD93" w14:textId="18FA27DA" w:rsidR="00852583" w:rsidRPr="00B64636" w:rsidRDefault="00852583"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Car</w:t>
            </w:r>
          </w:p>
          <w:p w14:paraId="11AF1A8D" w14:textId="4FD7A0AC" w:rsidR="00D82C07" w:rsidRPr="00B64636" w:rsidRDefault="00852583" w:rsidP="00D82C07">
            <w:pPr>
              <w:widowControl/>
              <w:autoSpaceDE/>
              <w:autoSpaceDN/>
              <w:adjustRightInd/>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Hospital</w:t>
            </w:r>
          </w:p>
          <w:p w14:paraId="059A46DA" w14:textId="1E3BD575" w:rsidR="00D82C07" w:rsidRPr="00B64636" w:rsidRDefault="00852583" w:rsidP="00D82C07">
            <w:pPr>
              <w:widowControl/>
              <w:autoSpaceDE/>
              <w:autoSpaceDN/>
              <w:adjustRightInd/>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y personal apartment or house</w:t>
            </w:r>
          </w:p>
          <w:p w14:paraId="0A9CD272" w14:textId="78789D5A" w:rsidR="00D82C07" w:rsidRPr="00B64636" w:rsidRDefault="00852583" w:rsidP="00D82C07">
            <w:pPr>
              <w:widowControl/>
              <w:autoSpaceDE/>
              <w:autoSpaceDN/>
              <w:adjustRightInd/>
              <w:rPr>
                <w:rFonts w:ascii="Arial" w:hAnsi="Arial" w:cs="Arial"/>
              </w:rPr>
            </w:pPr>
            <w:r w:rsidRPr="00B64636">
              <w:rPr>
                <w:rFonts w:ascii="Arial" w:hAnsi="Arial" w:cs="Arial"/>
              </w:rPr>
              <w:t>9</w:t>
            </w:r>
            <w:r w:rsidR="00914FA9" w:rsidRPr="00B64636">
              <w:rPr>
                <w:rFonts w:ascii="Arial" w:hAnsi="Arial" w:cs="Arial"/>
              </w:rPr>
              <w:t>,</w:t>
            </w:r>
            <w:r w:rsidR="00D82C07" w:rsidRPr="00B64636">
              <w:rPr>
                <w:rFonts w:ascii="Arial" w:hAnsi="Arial" w:cs="Arial"/>
              </w:rPr>
              <w:t xml:space="preserve"> Hotel or Motel</w:t>
            </w:r>
          </w:p>
          <w:p w14:paraId="3D420A33" w14:textId="46397A35" w:rsidR="00D82C07" w:rsidRPr="00B64636" w:rsidRDefault="00852583" w:rsidP="00D82C07">
            <w:pPr>
              <w:widowControl/>
              <w:autoSpaceDE/>
              <w:autoSpaceDN/>
              <w:adjustRightInd/>
              <w:rPr>
                <w:rFonts w:ascii="Arial" w:hAnsi="Arial" w:cs="Arial"/>
              </w:rPr>
            </w:pPr>
            <w:r w:rsidRPr="00B64636">
              <w:rPr>
                <w:rFonts w:ascii="Arial" w:hAnsi="Arial" w:cs="Arial"/>
              </w:rPr>
              <w:t>10</w:t>
            </w:r>
            <w:r w:rsidR="00914FA9" w:rsidRPr="00B64636">
              <w:rPr>
                <w:rFonts w:ascii="Arial" w:hAnsi="Arial" w:cs="Arial"/>
              </w:rPr>
              <w:t>,</w:t>
            </w:r>
            <w:r w:rsidR="00D82C07" w:rsidRPr="00B64636">
              <w:rPr>
                <w:rFonts w:ascii="Arial" w:hAnsi="Arial" w:cs="Arial"/>
              </w:rPr>
              <w:t xml:space="preserve"> Other location (temporary)</w:t>
            </w:r>
          </w:p>
          <w:p w14:paraId="021CB6D4" w14:textId="26122E7A" w:rsidR="00D82C07" w:rsidRPr="00B64636" w:rsidRDefault="00D82C07" w:rsidP="00DA48B2">
            <w:pPr>
              <w:rPr>
                <w:rFonts w:ascii="Arial" w:hAnsi="Arial" w:cs="Arial"/>
                <w:b/>
              </w:rPr>
            </w:pPr>
            <w:r w:rsidRPr="00B64636">
              <w:rPr>
                <w:rFonts w:ascii="Arial" w:hAnsi="Arial" w:cs="Arial"/>
              </w:rPr>
              <w:t>1</w:t>
            </w:r>
            <w:r w:rsidR="00852583" w:rsidRPr="00B64636">
              <w:rPr>
                <w:rFonts w:ascii="Arial" w:hAnsi="Arial" w:cs="Arial"/>
              </w:rPr>
              <w:t>1</w:t>
            </w:r>
            <w:r w:rsidR="00914FA9" w:rsidRPr="00B64636">
              <w:rPr>
                <w:rFonts w:ascii="Arial" w:hAnsi="Arial" w:cs="Arial"/>
              </w:rPr>
              <w:t>,</w:t>
            </w:r>
            <w:r w:rsidRPr="00B64636">
              <w:rPr>
                <w:rFonts w:ascii="Arial" w:hAnsi="Arial" w:cs="Arial"/>
              </w:rPr>
              <w:t xml:space="preserve"> Other location (permanent)</w:t>
            </w:r>
            <w:r w:rsidRPr="00B64636" w:rsidDel="004F771C">
              <w:rPr>
                <w:rFonts w:ascii="Arial" w:hAnsi="Arial" w:cs="Arial"/>
              </w:rPr>
              <w:t xml:space="preserve"> </w:t>
            </w:r>
          </w:p>
        </w:tc>
        <w:tc>
          <w:tcPr>
            <w:tcW w:w="1782" w:type="dxa"/>
          </w:tcPr>
          <w:p w14:paraId="637F2D57" w14:textId="6BDD1C5A" w:rsidR="00D82C07" w:rsidRPr="00B64636" w:rsidRDefault="00D82C07" w:rsidP="00D82C07">
            <w:pPr>
              <w:rPr>
                <w:rFonts w:ascii="Arial" w:hAnsi="Arial" w:cs="Arial"/>
              </w:rPr>
            </w:pPr>
            <w:proofErr w:type="spellStart"/>
            <w:r w:rsidRPr="00B64636">
              <w:rPr>
                <w:rFonts w:ascii="Arial" w:hAnsi="Arial" w:cs="Arial"/>
              </w:rPr>
              <w:t>lastnight</w:t>
            </w:r>
            <w:proofErr w:type="spellEnd"/>
          </w:p>
        </w:tc>
      </w:tr>
      <w:tr w:rsidR="00D82C07" w:rsidRPr="00B64636" w14:paraId="22BF3D3F" w14:textId="77777777" w:rsidTr="00A55D6B">
        <w:tc>
          <w:tcPr>
            <w:tcW w:w="2448" w:type="dxa"/>
          </w:tcPr>
          <w:p w14:paraId="50D31261" w14:textId="77777777" w:rsidR="00D82C07" w:rsidRPr="00B64636" w:rsidRDefault="00D82C07" w:rsidP="00D82C07">
            <w:pPr>
              <w:rPr>
                <w:rFonts w:ascii="Arial" w:hAnsi="Arial" w:cs="Arial"/>
              </w:rPr>
            </w:pPr>
            <w:r w:rsidRPr="00B64636">
              <w:rPr>
                <w:rFonts w:ascii="Arial" w:hAnsi="Arial" w:cs="Arial"/>
              </w:rPr>
              <w:t>Sometimes people do not fall asleep right away when they go to bed at night. What time did you actually fall asleep last night?</w:t>
            </w:r>
          </w:p>
          <w:p w14:paraId="31393CE6" w14:textId="77777777" w:rsidR="005445E1" w:rsidRPr="00B64636" w:rsidRDefault="005445E1" w:rsidP="00D82C07">
            <w:pPr>
              <w:rPr>
                <w:rFonts w:ascii="Arial" w:hAnsi="Arial" w:cs="Arial"/>
              </w:rPr>
            </w:pPr>
          </w:p>
          <w:p w14:paraId="439924D5" w14:textId="3F22B2FC"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p w14:paraId="0463BDC0" w14:textId="12398467" w:rsidR="005445E1" w:rsidRPr="00B64636" w:rsidRDefault="005445E1" w:rsidP="00D82C07">
            <w:pPr>
              <w:rPr>
                <w:rFonts w:ascii="Arial" w:hAnsi="Arial" w:cs="Arial"/>
              </w:rPr>
            </w:pPr>
          </w:p>
        </w:tc>
        <w:tc>
          <w:tcPr>
            <w:tcW w:w="5400" w:type="dxa"/>
          </w:tcPr>
          <w:p w14:paraId="01732467" w14:textId="5AD9955D"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394838FE" w14:textId="6C514371" w:rsidR="00D82C07" w:rsidRPr="00B64636" w:rsidRDefault="00D82C07" w:rsidP="00D82C07">
            <w:pPr>
              <w:rPr>
                <w:rFonts w:ascii="Arial" w:hAnsi="Arial" w:cs="Arial"/>
              </w:rPr>
            </w:pPr>
            <w:r w:rsidRPr="00B64636">
              <w:rPr>
                <w:rFonts w:ascii="Arial" w:hAnsi="Arial" w:cs="Arial"/>
              </w:rPr>
              <w:t>sleepyest1</w:t>
            </w:r>
          </w:p>
        </w:tc>
      </w:tr>
      <w:tr w:rsidR="00D82C07" w:rsidRPr="00B64636" w14:paraId="727D7F4C" w14:textId="77777777" w:rsidTr="00A55D6B">
        <w:tc>
          <w:tcPr>
            <w:tcW w:w="2448" w:type="dxa"/>
          </w:tcPr>
          <w:p w14:paraId="58B2CAA6" w14:textId="77777777" w:rsidR="00D82C07" w:rsidRPr="00B64636" w:rsidRDefault="00D82C07" w:rsidP="00D82C07">
            <w:pPr>
              <w:rPr>
                <w:rFonts w:ascii="Arial" w:hAnsi="Arial" w:cs="Arial"/>
              </w:rPr>
            </w:pPr>
            <w:r w:rsidRPr="00B64636">
              <w:rPr>
                <w:rFonts w:ascii="Arial" w:hAnsi="Arial" w:cs="Arial"/>
              </w:rPr>
              <w:t>What time did you actually wake up and get out of bed this morning?</w:t>
            </w:r>
          </w:p>
          <w:p w14:paraId="4DE665E3" w14:textId="28CE7550" w:rsidR="005445E1" w:rsidRPr="00B64636" w:rsidRDefault="005445E1" w:rsidP="00D82C07">
            <w:pPr>
              <w:rPr>
                <w:rFonts w:ascii="Arial" w:hAnsi="Arial" w:cs="Arial"/>
              </w:rPr>
            </w:pPr>
          </w:p>
          <w:p w14:paraId="12E985CF" w14:textId="2673694B"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tc>
        <w:tc>
          <w:tcPr>
            <w:tcW w:w="5400" w:type="dxa"/>
          </w:tcPr>
          <w:p w14:paraId="23BF0688" w14:textId="044D57E6"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726A48F3" w14:textId="0F632405" w:rsidR="00D82C07" w:rsidRPr="00B64636" w:rsidRDefault="00D82C07" w:rsidP="00D82C07">
            <w:pPr>
              <w:rPr>
                <w:rFonts w:ascii="Arial" w:hAnsi="Arial" w:cs="Arial"/>
              </w:rPr>
            </w:pPr>
            <w:r w:rsidRPr="00B64636">
              <w:rPr>
                <w:rFonts w:ascii="Arial" w:hAnsi="Arial" w:cs="Arial"/>
              </w:rPr>
              <w:t>sleepyest2</w:t>
            </w:r>
          </w:p>
        </w:tc>
      </w:tr>
      <w:tr w:rsidR="00D82C07" w:rsidRPr="00B64636" w14:paraId="62FD0729" w14:textId="77777777" w:rsidTr="00A55D6B">
        <w:tc>
          <w:tcPr>
            <w:tcW w:w="2448" w:type="dxa"/>
          </w:tcPr>
          <w:p w14:paraId="0726AD58" w14:textId="647EBC85" w:rsidR="00D82C07" w:rsidRPr="00B64636" w:rsidRDefault="00D82C07" w:rsidP="00D82C07">
            <w:pPr>
              <w:rPr>
                <w:rFonts w:ascii="Arial" w:hAnsi="Arial" w:cs="Arial"/>
              </w:rPr>
            </w:pPr>
            <w:r w:rsidRPr="00B64636">
              <w:rPr>
                <w:rFonts w:ascii="Arial" w:hAnsi="Arial" w:cs="Arial"/>
              </w:rPr>
              <w:t>How would you rate the quality of your sleep last night?</w:t>
            </w:r>
          </w:p>
        </w:tc>
        <w:tc>
          <w:tcPr>
            <w:tcW w:w="5400" w:type="dxa"/>
          </w:tcPr>
          <w:p w14:paraId="19ADEC34" w14:textId="228DD564"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Very poor</w:t>
            </w:r>
          </w:p>
          <w:p w14:paraId="404B3D10" w14:textId="3640135A"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Poor</w:t>
            </w:r>
          </w:p>
          <w:p w14:paraId="2172752B" w14:textId="53333C1C"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Fair</w:t>
            </w:r>
          </w:p>
          <w:p w14:paraId="3F05AABE" w14:textId="6F95E4E5"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Good</w:t>
            </w:r>
          </w:p>
          <w:p w14:paraId="71D4B7CC" w14:textId="647B2684"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Very good</w:t>
            </w:r>
          </w:p>
        </w:tc>
        <w:tc>
          <w:tcPr>
            <w:tcW w:w="1782" w:type="dxa"/>
          </w:tcPr>
          <w:p w14:paraId="089BFB1C" w14:textId="64F8CA48" w:rsidR="00D82C07" w:rsidRPr="00B64636" w:rsidRDefault="00D82C07" w:rsidP="00D82C07">
            <w:pPr>
              <w:rPr>
                <w:rFonts w:ascii="Arial" w:hAnsi="Arial" w:cs="Arial"/>
              </w:rPr>
            </w:pPr>
            <w:r w:rsidRPr="00B64636">
              <w:rPr>
                <w:rFonts w:ascii="Arial" w:hAnsi="Arial" w:cs="Arial"/>
              </w:rPr>
              <w:t>sleepyest3</w:t>
            </w:r>
          </w:p>
        </w:tc>
      </w:tr>
      <w:tr w:rsidR="00D82C07" w:rsidRPr="00B64636" w14:paraId="5A6B9C5B" w14:textId="77777777" w:rsidTr="00A55D6B">
        <w:tc>
          <w:tcPr>
            <w:tcW w:w="2448" w:type="dxa"/>
          </w:tcPr>
          <w:p w14:paraId="30A04042" w14:textId="77777777" w:rsidR="00D82C07" w:rsidRPr="00B64636" w:rsidRDefault="00D82C07" w:rsidP="00D82C07">
            <w:pPr>
              <w:rPr>
                <w:rFonts w:ascii="Arial" w:hAnsi="Arial" w:cs="Arial"/>
              </w:rPr>
            </w:pPr>
            <w:r w:rsidRPr="00B64636">
              <w:rPr>
                <w:rFonts w:ascii="Arial" w:hAnsi="Arial" w:cs="Arial"/>
              </w:rPr>
              <w:t xml:space="preserve">How many total minutes did you spend in meaningful one-on-one conversations with other people yesterday? </w:t>
            </w:r>
          </w:p>
          <w:p w14:paraId="0ECDFA39" w14:textId="77777777" w:rsidR="00D82C07" w:rsidRPr="00B64636" w:rsidRDefault="00D82C07" w:rsidP="00D82C07">
            <w:pPr>
              <w:rPr>
                <w:rFonts w:ascii="Arial" w:hAnsi="Arial" w:cs="Arial"/>
              </w:rPr>
            </w:pPr>
          </w:p>
          <w:p w14:paraId="0F0512CF" w14:textId="77777777" w:rsidR="00D82C07" w:rsidRPr="00B64636" w:rsidRDefault="00D82C07" w:rsidP="00D82C07">
            <w:pPr>
              <w:ind w:left="144" w:hanging="144"/>
              <w:rPr>
                <w:rFonts w:ascii="Arial" w:hAnsi="Arial" w:cs="Arial"/>
              </w:rPr>
            </w:pPr>
          </w:p>
          <w:p w14:paraId="50AF4838" w14:textId="77777777" w:rsidR="00D82C07" w:rsidRPr="00B64636" w:rsidRDefault="00D82C07" w:rsidP="00D82C07">
            <w:pPr>
              <w:ind w:left="144" w:hanging="144"/>
              <w:rPr>
                <w:rFonts w:ascii="Arial" w:hAnsi="Arial" w:cs="Arial"/>
              </w:rPr>
            </w:pPr>
          </w:p>
          <w:p w14:paraId="6F726EF2" w14:textId="77777777" w:rsidR="00D82C07" w:rsidRPr="00B64636" w:rsidRDefault="00D82C07" w:rsidP="00D82C07">
            <w:pPr>
              <w:ind w:left="144" w:hanging="144"/>
              <w:rPr>
                <w:rFonts w:ascii="Arial" w:hAnsi="Arial" w:cs="Arial"/>
              </w:rPr>
            </w:pPr>
          </w:p>
          <w:p w14:paraId="23F309A2" w14:textId="300264D4" w:rsidR="00D82C07" w:rsidRPr="00B64636" w:rsidRDefault="00D82C07" w:rsidP="00D82C07">
            <w:pPr>
              <w:rPr>
                <w:rFonts w:ascii="Arial" w:hAnsi="Arial" w:cs="Arial"/>
              </w:rPr>
            </w:pPr>
            <w:r w:rsidRPr="00B64636">
              <w:rPr>
                <w:rFonts w:ascii="Arial" w:hAnsi="Arial" w:cs="Arial"/>
              </w:rPr>
              <w:t xml:space="preserve">How many total minutes did you spend in meaningful group interactions yesterday (for example, going to church, participating in an exercise class, or other social occasions)? </w:t>
            </w:r>
          </w:p>
        </w:tc>
        <w:tc>
          <w:tcPr>
            <w:tcW w:w="5400" w:type="dxa"/>
          </w:tcPr>
          <w:p w14:paraId="4B333ADE" w14:textId="77777777" w:rsidR="00D82C07" w:rsidRPr="00B64636" w:rsidRDefault="00D82C07" w:rsidP="00D82C07">
            <w:pPr>
              <w:rPr>
                <w:rFonts w:ascii="Arial" w:hAnsi="Arial" w:cs="Arial"/>
              </w:rPr>
            </w:pPr>
            <w:r w:rsidRPr="00B64636">
              <w:rPr>
                <w:rFonts w:ascii="Arial" w:hAnsi="Arial" w:cs="Arial"/>
              </w:rPr>
              <w:t>Scroll answer type:</w:t>
            </w:r>
          </w:p>
          <w:p w14:paraId="2FA35A42" w14:textId="63818392" w:rsidR="00651E62"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r w:rsidR="00651E62" w:rsidRPr="00B64636">
              <w:rPr>
                <w:rFonts w:ascii="Arial" w:hAnsi="Arial" w:cs="Arial"/>
              </w:rPr>
              <w:t>0 minutes</w:t>
            </w:r>
          </w:p>
          <w:p w14:paraId="5EFF7C21" w14:textId="7AA16E46" w:rsidR="00D82C07" w:rsidRPr="00B64636" w:rsidRDefault="00651E62"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w:t>
            </w:r>
            <w:r w:rsidR="00D82C07" w:rsidRPr="00B64636">
              <w:rPr>
                <w:rFonts w:ascii="Arial" w:hAnsi="Arial" w:cs="Arial"/>
              </w:rPr>
              <w:t>15 minutes</w:t>
            </w:r>
          </w:p>
          <w:p w14:paraId="0A49F6C7" w14:textId="1E106566" w:rsidR="00D82C07" w:rsidRPr="00B64636" w:rsidRDefault="00651E62" w:rsidP="00D82C07">
            <w:pPr>
              <w:rPr>
                <w:rFonts w:ascii="Arial" w:hAnsi="Arial" w:cs="Arial"/>
              </w:rPr>
            </w:pPr>
            <w:r w:rsidRPr="00B64636">
              <w:rPr>
                <w:rFonts w:ascii="Arial" w:hAnsi="Arial" w:cs="Arial"/>
              </w:rPr>
              <w:t>3</w:t>
            </w:r>
            <w:r w:rsidR="00914FA9" w:rsidRPr="00B64636">
              <w:rPr>
                <w:rFonts w:ascii="Arial" w:hAnsi="Arial" w:cs="Arial"/>
              </w:rPr>
              <w:t>,</w:t>
            </w:r>
            <w:r w:rsidR="00D82C07" w:rsidRPr="00B64636">
              <w:rPr>
                <w:rFonts w:ascii="Arial" w:hAnsi="Arial" w:cs="Arial"/>
              </w:rPr>
              <w:t xml:space="preserve"> 16-30 minutes</w:t>
            </w:r>
          </w:p>
          <w:p w14:paraId="528CDC46" w14:textId="760EB82B" w:rsidR="00D82C07" w:rsidRPr="00B64636" w:rsidRDefault="00651E62" w:rsidP="00D82C07">
            <w:pPr>
              <w:rPr>
                <w:rFonts w:ascii="Arial" w:hAnsi="Arial" w:cs="Arial"/>
              </w:rPr>
            </w:pPr>
            <w:r w:rsidRPr="00B64636">
              <w:rPr>
                <w:rFonts w:ascii="Arial" w:hAnsi="Arial" w:cs="Arial"/>
              </w:rPr>
              <w:t>4</w:t>
            </w:r>
            <w:r w:rsidR="00914FA9" w:rsidRPr="00B64636">
              <w:rPr>
                <w:rFonts w:ascii="Arial" w:hAnsi="Arial" w:cs="Arial"/>
              </w:rPr>
              <w:t>,</w:t>
            </w:r>
            <w:r w:rsidR="00D82C07" w:rsidRPr="00B64636">
              <w:rPr>
                <w:rFonts w:ascii="Arial" w:hAnsi="Arial" w:cs="Arial"/>
              </w:rPr>
              <w:t xml:space="preserve"> 31 min</w:t>
            </w:r>
            <w:r w:rsidR="00233FF7" w:rsidRPr="00B64636">
              <w:rPr>
                <w:rFonts w:ascii="Arial" w:hAnsi="Arial" w:cs="Arial"/>
              </w:rPr>
              <w:t>utes</w:t>
            </w:r>
            <w:r w:rsidR="00D82C07" w:rsidRPr="00B64636">
              <w:rPr>
                <w:rFonts w:ascii="Arial" w:hAnsi="Arial" w:cs="Arial"/>
              </w:rPr>
              <w:t xml:space="preserve"> to</w:t>
            </w:r>
            <w:r w:rsidR="00233FF7" w:rsidRPr="00B64636">
              <w:rPr>
                <w:rFonts w:ascii="Arial" w:hAnsi="Arial" w:cs="Arial"/>
              </w:rPr>
              <w:t xml:space="preserve"> </w:t>
            </w:r>
            <w:r w:rsidR="00D82C07" w:rsidRPr="00B64636">
              <w:rPr>
                <w:rFonts w:ascii="Arial" w:hAnsi="Arial" w:cs="Arial"/>
              </w:rPr>
              <w:t>1 hour</w:t>
            </w:r>
          </w:p>
          <w:p w14:paraId="00EB5B2D" w14:textId="2DBC39B7" w:rsidR="00D82C07" w:rsidRPr="00B64636" w:rsidRDefault="00651E62" w:rsidP="00D82C07">
            <w:pPr>
              <w:rPr>
                <w:rFonts w:ascii="Arial" w:hAnsi="Arial" w:cs="Arial"/>
              </w:rPr>
            </w:pPr>
            <w:r w:rsidRPr="00B64636">
              <w:rPr>
                <w:rFonts w:ascii="Arial" w:hAnsi="Arial" w:cs="Arial"/>
              </w:rPr>
              <w:t>5</w:t>
            </w:r>
            <w:r w:rsidR="00914FA9" w:rsidRPr="00B64636">
              <w:rPr>
                <w:rFonts w:ascii="Arial" w:hAnsi="Arial" w:cs="Arial"/>
              </w:rPr>
              <w:t>,</w:t>
            </w:r>
            <w:r w:rsidR="00D82C07" w:rsidRPr="00B64636">
              <w:rPr>
                <w:rFonts w:ascii="Arial" w:hAnsi="Arial" w:cs="Arial"/>
              </w:rPr>
              <w:t xml:space="preserve"> 1 hour and 1 minute to 2 hours</w:t>
            </w:r>
          </w:p>
          <w:p w14:paraId="6015767B" w14:textId="28FEF122" w:rsidR="00D82C07" w:rsidRPr="00B64636" w:rsidRDefault="00651E62" w:rsidP="00D82C07">
            <w:pPr>
              <w:rPr>
                <w:rFonts w:ascii="Arial" w:hAnsi="Arial" w:cs="Arial"/>
              </w:rPr>
            </w:pPr>
            <w:r w:rsidRPr="00B64636">
              <w:rPr>
                <w:rFonts w:ascii="Arial" w:hAnsi="Arial" w:cs="Arial"/>
              </w:rPr>
              <w:t>6</w:t>
            </w:r>
            <w:r w:rsidR="00914FA9" w:rsidRPr="00B64636">
              <w:rPr>
                <w:rFonts w:ascii="Arial" w:hAnsi="Arial" w:cs="Arial"/>
              </w:rPr>
              <w:t>,</w:t>
            </w:r>
            <w:r w:rsidR="00D82C07" w:rsidRPr="00B64636">
              <w:rPr>
                <w:rFonts w:ascii="Arial" w:hAnsi="Arial" w:cs="Arial"/>
              </w:rPr>
              <w:t xml:space="preserve"> 2 hours and 1 minute to 3 hours</w:t>
            </w:r>
          </w:p>
          <w:p w14:paraId="326F422C" w14:textId="57755C0C" w:rsidR="00D82C07" w:rsidRPr="00B64636" w:rsidRDefault="00651E62" w:rsidP="00D82C07">
            <w:pPr>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3 hours and 1 minute to 4 hours</w:t>
            </w:r>
          </w:p>
          <w:p w14:paraId="714A7017" w14:textId="4C592920" w:rsidR="00D82C07" w:rsidRPr="00B64636" w:rsidRDefault="00651E62" w:rsidP="00D82C07">
            <w:pPr>
              <w:ind w:left="144" w:hanging="144"/>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ore than 4 hours</w:t>
            </w:r>
          </w:p>
          <w:p w14:paraId="4FBB27F4" w14:textId="77777777" w:rsidR="00D82C07" w:rsidRPr="00B64636" w:rsidRDefault="00D82C07" w:rsidP="00D82C07">
            <w:pPr>
              <w:ind w:left="144" w:hanging="144"/>
              <w:rPr>
                <w:rFonts w:ascii="Arial" w:hAnsi="Arial" w:cs="Arial"/>
              </w:rPr>
            </w:pPr>
          </w:p>
          <w:p w14:paraId="4DDCD5B9" w14:textId="77777777" w:rsidR="00DB1107" w:rsidRPr="00B64636" w:rsidRDefault="00DB1107" w:rsidP="00DB1107">
            <w:pPr>
              <w:rPr>
                <w:rFonts w:ascii="Arial" w:hAnsi="Arial" w:cs="Arial"/>
              </w:rPr>
            </w:pPr>
            <w:r w:rsidRPr="00B64636">
              <w:rPr>
                <w:rFonts w:ascii="Arial" w:hAnsi="Arial" w:cs="Arial"/>
              </w:rPr>
              <w:t>Scroll answer type:</w:t>
            </w:r>
          </w:p>
          <w:p w14:paraId="2C000030" w14:textId="138B98A1" w:rsidR="00DB1107" w:rsidRPr="00B64636" w:rsidRDefault="00DB1107" w:rsidP="00DB11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0 minutes</w:t>
            </w:r>
          </w:p>
          <w:p w14:paraId="1713ED15" w14:textId="6D6B1075" w:rsidR="00DB1107" w:rsidRPr="00B64636" w:rsidRDefault="00DB1107" w:rsidP="00DB11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15 minutes</w:t>
            </w:r>
          </w:p>
          <w:p w14:paraId="727B0895" w14:textId="3F634CA5" w:rsidR="00DB1107" w:rsidRPr="00B64636" w:rsidRDefault="00DB1107" w:rsidP="00DB11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16-30 minutes</w:t>
            </w:r>
          </w:p>
          <w:p w14:paraId="750520AE" w14:textId="5F801E65" w:rsidR="00DB1107" w:rsidRPr="00B64636" w:rsidRDefault="00DB1107" w:rsidP="00DB11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31 min</w:t>
            </w:r>
            <w:r w:rsidR="005445E1" w:rsidRPr="00B64636">
              <w:rPr>
                <w:rFonts w:ascii="Arial" w:hAnsi="Arial" w:cs="Arial"/>
              </w:rPr>
              <w:t>utes</w:t>
            </w:r>
            <w:r w:rsidRPr="00B64636">
              <w:rPr>
                <w:rFonts w:ascii="Arial" w:hAnsi="Arial" w:cs="Arial"/>
              </w:rPr>
              <w:t xml:space="preserve"> to</w:t>
            </w:r>
            <w:r w:rsidR="005445E1" w:rsidRPr="00B64636">
              <w:rPr>
                <w:rFonts w:ascii="Arial" w:hAnsi="Arial" w:cs="Arial"/>
              </w:rPr>
              <w:t xml:space="preserve"> </w:t>
            </w:r>
            <w:r w:rsidRPr="00B64636">
              <w:rPr>
                <w:rFonts w:ascii="Arial" w:hAnsi="Arial" w:cs="Arial"/>
              </w:rPr>
              <w:t>1 hour</w:t>
            </w:r>
          </w:p>
          <w:p w14:paraId="60C3AA6C" w14:textId="511AFB55" w:rsidR="00DB1107" w:rsidRPr="00B64636" w:rsidRDefault="00DB1107" w:rsidP="00DB11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1 hour and 1 minute to 2 hours</w:t>
            </w:r>
          </w:p>
          <w:p w14:paraId="4D6DCAC6" w14:textId="1328C246" w:rsidR="00DB1107" w:rsidRPr="00B64636" w:rsidRDefault="00DB1107" w:rsidP="00DB11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2 hours and 1 minute to 3 hours</w:t>
            </w:r>
          </w:p>
          <w:p w14:paraId="0808EA18" w14:textId="1DB1BB78" w:rsidR="00DB1107" w:rsidRPr="00B64636" w:rsidRDefault="00DB1107" w:rsidP="00DB11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3 hours and 1 minute to 4 hours</w:t>
            </w:r>
          </w:p>
          <w:p w14:paraId="3DC55A60" w14:textId="46719B5F" w:rsidR="00D82C07" w:rsidRPr="00B64636" w:rsidRDefault="00DB1107" w:rsidP="00DB1107">
            <w:pPr>
              <w:ind w:left="144" w:hanging="144"/>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ore than 4 hours</w:t>
            </w:r>
          </w:p>
        </w:tc>
        <w:tc>
          <w:tcPr>
            <w:tcW w:w="1782" w:type="dxa"/>
          </w:tcPr>
          <w:p w14:paraId="1A67097C" w14:textId="2AAE3731" w:rsidR="00D82C07" w:rsidRPr="00B64636" w:rsidRDefault="00D82C07" w:rsidP="00D82C07">
            <w:pPr>
              <w:rPr>
                <w:rFonts w:ascii="Arial" w:hAnsi="Arial" w:cs="Arial"/>
              </w:rPr>
            </w:pPr>
            <w:r w:rsidRPr="00B64636">
              <w:rPr>
                <w:rFonts w:ascii="Arial" w:hAnsi="Arial" w:cs="Arial"/>
              </w:rPr>
              <w:t>social1</w:t>
            </w:r>
          </w:p>
          <w:p w14:paraId="5D37E9BC" w14:textId="77777777" w:rsidR="00D82C07" w:rsidRPr="00B64636" w:rsidRDefault="00D82C07" w:rsidP="00D82C07">
            <w:pPr>
              <w:rPr>
                <w:rFonts w:ascii="Arial" w:hAnsi="Arial" w:cs="Arial"/>
              </w:rPr>
            </w:pPr>
          </w:p>
          <w:p w14:paraId="62CD4116" w14:textId="77777777" w:rsidR="00D82C07" w:rsidRPr="00B64636" w:rsidRDefault="00D82C07" w:rsidP="00D82C07">
            <w:pPr>
              <w:rPr>
                <w:rFonts w:ascii="Arial" w:hAnsi="Arial" w:cs="Arial"/>
              </w:rPr>
            </w:pPr>
          </w:p>
          <w:p w14:paraId="7746D735" w14:textId="77777777" w:rsidR="00D82C07" w:rsidRPr="00B64636" w:rsidRDefault="00D82C07" w:rsidP="00D82C07">
            <w:pPr>
              <w:rPr>
                <w:rFonts w:ascii="Arial" w:hAnsi="Arial" w:cs="Arial"/>
              </w:rPr>
            </w:pPr>
          </w:p>
          <w:p w14:paraId="73BB13DF" w14:textId="77777777" w:rsidR="00D82C07" w:rsidRPr="00B64636" w:rsidRDefault="00D82C07" w:rsidP="00D82C07">
            <w:pPr>
              <w:rPr>
                <w:rFonts w:ascii="Arial" w:hAnsi="Arial" w:cs="Arial"/>
              </w:rPr>
            </w:pPr>
          </w:p>
          <w:p w14:paraId="6AF6495F" w14:textId="77777777" w:rsidR="00D82C07" w:rsidRPr="00B64636" w:rsidRDefault="00D82C07" w:rsidP="00D82C07">
            <w:pPr>
              <w:rPr>
                <w:rFonts w:ascii="Arial" w:hAnsi="Arial" w:cs="Arial"/>
              </w:rPr>
            </w:pPr>
          </w:p>
          <w:p w14:paraId="0569A8FE" w14:textId="77777777" w:rsidR="00D82C07" w:rsidRPr="00B64636" w:rsidRDefault="00D82C07" w:rsidP="00D82C07">
            <w:pPr>
              <w:rPr>
                <w:rFonts w:ascii="Arial" w:hAnsi="Arial" w:cs="Arial"/>
              </w:rPr>
            </w:pPr>
          </w:p>
          <w:p w14:paraId="4184C5E8" w14:textId="77777777" w:rsidR="00D82C07" w:rsidRPr="00B64636" w:rsidRDefault="00D82C07" w:rsidP="00D82C07">
            <w:pPr>
              <w:rPr>
                <w:rFonts w:ascii="Arial" w:hAnsi="Arial" w:cs="Arial"/>
              </w:rPr>
            </w:pPr>
          </w:p>
          <w:p w14:paraId="1DA92083" w14:textId="77777777" w:rsidR="00D82C07" w:rsidRPr="00B64636" w:rsidRDefault="00D82C07" w:rsidP="00D82C07">
            <w:pPr>
              <w:rPr>
                <w:rFonts w:ascii="Arial" w:hAnsi="Arial" w:cs="Arial"/>
              </w:rPr>
            </w:pPr>
          </w:p>
          <w:p w14:paraId="7C510326" w14:textId="77777777" w:rsidR="00D82C07" w:rsidRPr="00B64636" w:rsidRDefault="00D82C07" w:rsidP="00D82C07">
            <w:pPr>
              <w:rPr>
                <w:rFonts w:ascii="Arial" w:hAnsi="Arial" w:cs="Arial"/>
              </w:rPr>
            </w:pPr>
          </w:p>
          <w:p w14:paraId="4AF2C689" w14:textId="7888103D" w:rsidR="00D82C07" w:rsidRPr="00B64636" w:rsidRDefault="00D82C07" w:rsidP="00D82C07">
            <w:pPr>
              <w:rPr>
                <w:rFonts w:ascii="Arial" w:hAnsi="Arial" w:cs="Arial"/>
              </w:rPr>
            </w:pPr>
            <w:r w:rsidRPr="00B64636">
              <w:rPr>
                <w:rFonts w:ascii="Arial" w:hAnsi="Arial" w:cs="Arial"/>
              </w:rPr>
              <w:t>social2</w:t>
            </w:r>
          </w:p>
          <w:p w14:paraId="7DE396BC" w14:textId="77777777" w:rsidR="00D82C07" w:rsidRPr="00B64636" w:rsidRDefault="00D82C07" w:rsidP="00D82C07">
            <w:pPr>
              <w:rPr>
                <w:rFonts w:ascii="Arial" w:hAnsi="Arial" w:cs="Arial"/>
              </w:rPr>
            </w:pPr>
          </w:p>
          <w:p w14:paraId="1F1AAF72" w14:textId="77777777" w:rsidR="00D82C07" w:rsidRPr="00B64636" w:rsidRDefault="00D82C07" w:rsidP="00D82C07">
            <w:pPr>
              <w:rPr>
                <w:rFonts w:ascii="Arial" w:hAnsi="Arial" w:cs="Arial"/>
              </w:rPr>
            </w:pPr>
          </w:p>
          <w:p w14:paraId="5DC979B6" w14:textId="77777777" w:rsidR="00D82C07" w:rsidRPr="00B64636" w:rsidRDefault="00D82C07" w:rsidP="00D82C07">
            <w:pPr>
              <w:rPr>
                <w:rFonts w:ascii="Arial" w:hAnsi="Arial" w:cs="Arial"/>
              </w:rPr>
            </w:pPr>
          </w:p>
          <w:p w14:paraId="154F1808" w14:textId="77777777" w:rsidR="00D82C07" w:rsidRPr="00B64636" w:rsidRDefault="00D82C07" w:rsidP="00D82C07">
            <w:pPr>
              <w:rPr>
                <w:rFonts w:ascii="Arial" w:hAnsi="Arial" w:cs="Arial"/>
              </w:rPr>
            </w:pPr>
          </w:p>
          <w:p w14:paraId="5728FC80" w14:textId="77777777" w:rsidR="00D82C07" w:rsidRPr="00B64636" w:rsidRDefault="00D82C07" w:rsidP="00D82C07">
            <w:pPr>
              <w:rPr>
                <w:rFonts w:ascii="Arial" w:hAnsi="Arial" w:cs="Arial"/>
              </w:rPr>
            </w:pPr>
          </w:p>
        </w:tc>
      </w:tr>
      <w:tr w:rsidR="00D82C07" w:rsidRPr="00B64636" w14:paraId="41A9C6C0" w14:textId="77777777" w:rsidTr="00A55D6B">
        <w:tc>
          <w:tcPr>
            <w:tcW w:w="2448" w:type="dxa"/>
          </w:tcPr>
          <w:p w14:paraId="3C0D4FB8" w14:textId="0766337D" w:rsidR="00D82C07" w:rsidRPr="00B64636" w:rsidRDefault="00D82C07" w:rsidP="00D82C07">
            <w:pPr>
              <w:rPr>
                <w:rFonts w:ascii="Arial" w:hAnsi="Arial" w:cs="Arial"/>
              </w:rPr>
            </w:pPr>
            <w:r w:rsidRPr="00B64636">
              <w:rPr>
                <w:rFonts w:ascii="Arial" w:hAnsi="Arial" w:cs="Arial"/>
              </w:rPr>
              <w:t>Overall, how much social support did you receive from family, friends, and others yesterday?</w:t>
            </w:r>
          </w:p>
        </w:tc>
        <w:tc>
          <w:tcPr>
            <w:tcW w:w="5400" w:type="dxa"/>
          </w:tcPr>
          <w:p w14:paraId="620B282F" w14:textId="0F626EDF" w:rsidR="00D82C07" w:rsidRPr="00B64636" w:rsidRDefault="00D82C07" w:rsidP="00D82C07">
            <w:pPr>
              <w:rPr>
                <w:rFonts w:ascii="Arial" w:hAnsi="Arial" w:cs="Arial"/>
              </w:rPr>
            </w:pPr>
            <w:r w:rsidRPr="00B64636">
              <w:rPr>
                <w:rFonts w:ascii="Arial" w:hAnsi="Arial" w:cs="Arial"/>
                <w:bCs/>
              </w:rPr>
              <w:t>1</w:t>
            </w:r>
            <w:r w:rsidR="00914FA9" w:rsidRPr="00B64636">
              <w:rPr>
                <w:rFonts w:ascii="Arial" w:hAnsi="Arial" w:cs="Arial"/>
              </w:rPr>
              <w:t>,</w:t>
            </w:r>
            <w:r w:rsidRPr="00B64636">
              <w:rPr>
                <w:rFonts w:ascii="Arial" w:hAnsi="Arial" w:cs="Arial"/>
              </w:rPr>
              <w:t>No support</w:t>
            </w:r>
          </w:p>
          <w:p w14:paraId="2137E2AD" w14:textId="4E440EF1"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Very little support</w:t>
            </w:r>
          </w:p>
          <w:p w14:paraId="2AC97ABD" w14:textId="23FE1AA7" w:rsidR="00D82C07" w:rsidRPr="00B64636" w:rsidRDefault="00D82C07" w:rsidP="00D82C07">
            <w:pPr>
              <w:rPr>
                <w:rFonts w:ascii="Arial" w:hAnsi="Arial" w:cs="Arial"/>
              </w:rPr>
            </w:pPr>
            <w:r w:rsidRPr="00B64636">
              <w:rPr>
                <w:rFonts w:ascii="Arial" w:hAnsi="Arial" w:cs="Arial"/>
                <w:bCs/>
              </w:rPr>
              <w:t>3</w:t>
            </w:r>
            <w:r w:rsidR="00914FA9" w:rsidRPr="00B64636">
              <w:rPr>
                <w:rFonts w:ascii="Arial" w:hAnsi="Arial" w:cs="Arial"/>
              </w:rPr>
              <w:t>,</w:t>
            </w:r>
            <w:r w:rsidRPr="00B64636">
              <w:rPr>
                <w:rFonts w:ascii="Arial" w:hAnsi="Arial" w:cs="Arial"/>
              </w:rPr>
              <w:t>A moderate amount of support</w:t>
            </w:r>
          </w:p>
          <w:p w14:paraId="0E765DD5" w14:textId="6651501B" w:rsidR="00D82C07" w:rsidRPr="00B64636" w:rsidRDefault="00D82C07" w:rsidP="00D82C07">
            <w:pPr>
              <w:rPr>
                <w:rFonts w:ascii="Arial" w:hAnsi="Arial" w:cs="Arial"/>
              </w:rPr>
            </w:pPr>
            <w:r w:rsidRPr="00B64636">
              <w:rPr>
                <w:rFonts w:ascii="Arial" w:hAnsi="Arial" w:cs="Arial"/>
                <w:bCs/>
              </w:rPr>
              <w:t>4</w:t>
            </w:r>
            <w:r w:rsidR="00914FA9" w:rsidRPr="00B64636">
              <w:rPr>
                <w:rFonts w:ascii="Arial" w:hAnsi="Arial" w:cs="Arial"/>
              </w:rPr>
              <w:t>,</w:t>
            </w:r>
            <w:r w:rsidRPr="00B64636">
              <w:rPr>
                <w:rFonts w:ascii="Arial" w:hAnsi="Arial" w:cs="Arial"/>
              </w:rPr>
              <w:t>Quite a bit of support</w:t>
            </w:r>
          </w:p>
          <w:p w14:paraId="65B8096D" w14:textId="587B1B09" w:rsidR="00D82C07" w:rsidRPr="00B64636" w:rsidRDefault="00D82C07" w:rsidP="00D82C07">
            <w:pPr>
              <w:rPr>
                <w:rFonts w:ascii="Arial" w:hAnsi="Arial" w:cs="Arial"/>
              </w:rPr>
            </w:pPr>
            <w:r w:rsidRPr="00B64636">
              <w:rPr>
                <w:rFonts w:ascii="Arial" w:hAnsi="Arial" w:cs="Arial"/>
                <w:bCs/>
              </w:rPr>
              <w:t>5</w:t>
            </w:r>
            <w:r w:rsidR="00914FA9" w:rsidRPr="00B64636">
              <w:rPr>
                <w:rFonts w:ascii="Arial" w:hAnsi="Arial" w:cs="Arial"/>
              </w:rPr>
              <w:t>,</w:t>
            </w:r>
            <w:r w:rsidRPr="00B64636">
              <w:rPr>
                <w:rFonts w:ascii="Arial" w:hAnsi="Arial" w:cs="Arial"/>
              </w:rPr>
              <w:t>Total support</w:t>
            </w:r>
          </w:p>
        </w:tc>
        <w:tc>
          <w:tcPr>
            <w:tcW w:w="1782" w:type="dxa"/>
          </w:tcPr>
          <w:p w14:paraId="604E94A7" w14:textId="2CEA5DD4" w:rsidR="00D82C07" w:rsidRPr="00B64636" w:rsidRDefault="00D82C07" w:rsidP="00D82C07">
            <w:pPr>
              <w:rPr>
                <w:rFonts w:ascii="Arial" w:hAnsi="Arial" w:cs="Arial"/>
              </w:rPr>
            </w:pPr>
            <w:r w:rsidRPr="00B64636">
              <w:rPr>
                <w:rFonts w:ascii="Arial" w:hAnsi="Arial" w:cs="Arial"/>
              </w:rPr>
              <w:t>support</w:t>
            </w:r>
          </w:p>
        </w:tc>
      </w:tr>
      <w:tr w:rsidR="00D82C07" w:rsidRPr="00B64636" w14:paraId="59885AA2" w14:textId="77777777" w:rsidTr="00A55D6B">
        <w:tc>
          <w:tcPr>
            <w:tcW w:w="2448" w:type="dxa"/>
          </w:tcPr>
          <w:p w14:paraId="0DC0F0D8" w14:textId="6787A873" w:rsidR="00D82C07" w:rsidRPr="00B64636" w:rsidRDefault="008C25C5" w:rsidP="00D82C07">
            <w:pPr>
              <w:rPr>
                <w:rFonts w:ascii="Arial" w:hAnsi="Arial" w:cs="Arial"/>
              </w:rPr>
            </w:pPr>
            <w:r w:rsidRPr="00B64636">
              <w:rPr>
                <w:rFonts w:ascii="Arial" w:hAnsi="Arial" w:cs="Arial"/>
              </w:rPr>
              <w:t>Y</w:t>
            </w:r>
            <w:r w:rsidR="00D82C07" w:rsidRPr="00B64636">
              <w:rPr>
                <w:rFonts w:ascii="Arial" w:hAnsi="Arial" w:cs="Arial"/>
              </w:rPr>
              <w:t>esterday, I experienced or thought about a NEW OR ONGOING stressful issue or problem.</w:t>
            </w:r>
          </w:p>
          <w:p w14:paraId="7C210BC9" w14:textId="77777777" w:rsidR="00D82C07" w:rsidRPr="00B64636" w:rsidRDefault="00D82C07" w:rsidP="00D82C07">
            <w:pPr>
              <w:rPr>
                <w:rFonts w:ascii="Arial" w:hAnsi="Arial" w:cs="Arial"/>
                <w:b/>
              </w:rPr>
            </w:pPr>
          </w:p>
          <w:p w14:paraId="1ACE1515" w14:textId="0DD561A7" w:rsidR="00D82C07" w:rsidRPr="00B64636" w:rsidRDefault="00D82C07" w:rsidP="00D82C07">
            <w:pPr>
              <w:rPr>
                <w:rFonts w:ascii="Arial" w:hAnsi="Arial" w:cs="Arial"/>
              </w:rPr>
            </w:pPr>
            <w:r w:rsidRPr="00B64636">
              <w:rPr>
                <w:rFonts w:ascii="Arial" w:hAnsi="Arial" w:cs="Arial"/>
              </w:rPr>
              <w:t xml:space="preserve">Yesterday, in which of the following areas </w:t>
            </w:r>
            <w:r w:rsidR="002D505E" w:rsidRPr="00B64636">
              <w:rPr>
                <w:rFonts w:ascii="Arial" w:hAnsi="Arial" w:cs="Arial"/>
              </w:rPr>
              <w:t xml:space="preserve"> did you experience</w:t>
            </w:r>
            <w:r w:rsidRPr="00B64636">
              <w:rPr>
                <w:rFonts w:ascii="Arial" w:hAnsi="Arial" w:cs="Arial"/>
              </w:rPr>
              <w:t xml:space="preserve"> a new or ongoing stressor? </w:t>
            </w:r>
          </w:p>
          <w:p w14:paraId="6F0B923B" w14:textId="77777777" w:rsidR="00D82C07" w:rsidRPr="00B64636" w:rsidRDefault="00D82C07" w:rsidP="00D82C07">
            <w:pPr>
              <w:rPr>
                <w:rFonts w:ascii="Arial" w:hAnsi="Arial" w:cs="Arial"/>
              </w:rPr>
            </w:pPr>
          </w:p>
          <w:p w14:paraId="29F5C5D7" w14:textId="77777777" w:rsidR="00D82C07" w:rsidRPr="00B64636" w:rsidRDefault="00D82C07" w:rsidP="00D82C07">
            <w:pPr>
              <w:rPr>
                <w:rFonts w:ascii="Arial" w:hAnsi="Arial" w:cs="Arial"/>
              </w:rPr>
            </w:pPr>
            <w:r w:rsidRPr="00B64636">
              <w:rPr>
                <w:rFonts w:ascii="Arial" w:hAnsi="Arial" w:cs="Arial"/>
              </w:rPr>
              <w:t>Check all that apply.</w:t>
            </w:r>
          </w:p>
          <w:p w14:paraId="10960CF0" w14:textId="7CFC26BC" w:rsidR="00D82C07" w:rsidRPr="00B64636" w:rsidRDefault="00D82C07" w:rsidP="00D82C07">
            <w:pPr>
              <w:rPr>
                <w:rFonts w:ascii="Arial" w:hAnsi="Arial" w:cs="Arial"/>
              </w:rPr>
            </w:pPr>
          </w:p>
        </w:tc>
        <w:tc>
          <w:tcPr>
            <w:tcW w:w="5400" w:type="dxa"/>
          </w:tcPr>
          <w:p w14:paraId="1B48969F" w14:textId="46477A14" w:rsidR="00D82C07" w:rsidRPr="00B64636" w:rsidRDefault="00D82C07" w:rsidP="00D82C07">
            <w:pPr>
              <w:spacing w:line="240" w:lineRule="atLeast"/>
              <w:rPr>
                <w:rFonts w:ascii="Arial" w:hAnsi="Arial" w:cs="Arial"/>
                <w:b/>
                <w:snapToGrid w:val="0"/>
              </w:rPr>
            </w:pPr>
            <w:r w:rsidRPr="00B64636">
              <w:rPr>
                <w:rFonts w:ascii="Arial" w:hAnsi="Arial" w:cs="Arial"/>
              </w:rPr>
              <w:t xml:space="preserve"> </w:t>
            </w:r>
            <w:r w:rsidRPr="00B64636">
              <w:rPr>
                <w:rFonts w:ascii="Arial" w:hAnsi="Arial" w:cs="Arial"/>
                <w:b/>
                <w:snapToGrid w:val="0"/>
              </w:rPr>
              <w:t xml:space="preserve">       1</w:t>
            </w:r>
            <w:r w:rsidRPr="00B64636">
              <w:rPr>
                <w:rFonts w:ascii="Arial" w:hAnsi="Arial" w:cs="Arial"/>
                <w:b/>
                <w:snapToGrid w:val="0"/>
              </w:rPr>
              <w:tab/>
              <w:t xml:space="preserve">        2</w:t>
            </w:r>
            <w:r w:rsidRPr="00B64636">
              <w:rPr>
                <w:rFonts w:ascii="Arial" w:hAnsi="Arial" w:cs="Arial"/>
                <w:b/>
                <w:snapToGrid w:val="0"/>
              </w:rPr>
              <w:tab/>
              <w:t xml:space="preserve">            3</w:t>
            </w:r>
            <w:r w:rsidRPr="00B64636">
              <w:rPr>
                <w:rFonts w:ascii="Arial" w:hAnsi="Arial" w:cs="Arial"/>
                <w:b/>
                <w:snapToGrid w:val="0"/>
              </w:rPr>
              <w:tab/>
              <w:t xml:space="preserve">    4               </w:t>
            </w:r>
          </w:p>
          <w:p w14:paraId="4AC707DD" w14:textId="77777777" w:rsidR="00D82C07" w:rsidRPr="00B64636" w:rsidRDefault="00D82C07" w:rsidP="00D82C07">
            <w:pPr>
              <w:spacing w:line="240" w:lineRule="atLeast"/>
              <w:rPr>
                <w:rFonts w:ascii="Arial" w:hAnsi="Arial" w:cs="Arial"/>
                <w:snapToGrid w:val="0"/>
              </w:rPr>
            </w:pPr>
            <w:r w:rsidRPr="00B64636">
              <w:rPr>
                <w:rFonts w:ascii="Arial" w:hAnsi="Arial" w:cs="Arial"/>
                <w:snapToGrid w:val="0"/>
              </w:rPr>
              <w:t xml:space="preserve">Definitely    Mostly   </w:t>
            </w:r>
            <w:proofErr w:type="spellStart"/>
            <w:r w:rsidRPr="00B64636">
              <w:rPr>
                <w:rFonts w:ascii="Arial" w:hAnsi="Arial" w:cs="Arial"/>
                <w:snapToGrid w:val="0"/>
              </w:rPr>
              <w:t>Mostly</w:t>
            </w:r>
            <w:proofErr w:type="spellEnd"/>
            <w:r w:rsidRPr="00B64636">
              <w:rPr>
                <w:rFonts w:ascii="Arial" w:hAnsi="Arial" w:cs="Arial"/>
                <w:snapToGrid w:val="0"/>
              </w:rPr>
              <w:t xml:space="preserve">    Definitely     </w:t>
            </w:r>
          </w:p>
          <w:p w14:paraId="5085794F" w14:textId="77777777" w:rsidR="00D82C07" w:rsidRPr="00B64636" w:rsidRDefault="00D82C07" w:rsidP="00D82C07">
            <w:pPr>
              <w:spacing w:line="240" w:lineRule="atLeast"/>
              <w:rPr>
                <w:rFonts w:ascii="Arial" w:hAnsi="Arial" w:cs="Arial"/>
                <w:b/>
                <w:snapToGrid w:val="0"/>
              </w:rPr>
            </w:pPr>
            <w:r w:rsidRPr="00B64636">
              <w:rPr>
                <w:rFonts w:ascii="Arial" w:hAnsi="Arial" w:cs="Arial"/>
                <w:snapToGrid w:val="0"/>
              </w:rPr>
              <w:t xml:space="preserve">    No            </w:t>
            </w:r>
            <w:proofErr w:type="spellStart"/>
            <w:r w:rsidRPr="00B64636">
              <w:rPr>
                <w:rFonts w:ascii="Arial" w:hAnsi="Arial" w:cs="Arial"/>
                <w:snapToGrid w:val="0"/>
              </w:rPr>
              <w:t>No</w:t>
            </w:r>
            <w:proofErr w:type="spellEnd"/>
            <w:r w:rsidRPr="00B64636">
              <w:rPr>
                <w:rFonts w:ascii="Arial" w:hAnsi="Arial" w:cs="Arial"/>
                <w:snapToGrid w:val="0"/>
              </w:rPr>
              <w:t xml:space="preserve">             Yes          </w:t>
            </w:r>
            <w:proofErr w:type="spellStart"/>
            <w:r w:rsidRPr="00B64636">
              <w:rPr>
                <w:rFonts w:ascii="Arial" w:hAnsi="Arial" w:cs="Arial"/>
                <w:snapToGrid w:val="0"/>
              </w:rPr>
              <w:t>Yes</w:t>
            </w:r>
            <w:proofErr w:type="spellEnd"/>
            <w:r w:rsidRPr="00B64636">
              <w:rPr>
                <w:rFonts w:ascii="Arial" w:hAnsi="Arial" w:cs="Arial"/>
                <w:snapToGrid w:val="0"/>
              </w:rPr>
              <w:t xml:space="preserve">        </w:t>
            </w:r>
          </w:p>
          <w:p w14:paraId="2B8BA53D" w14:textId="77777777" w:rsidR="00D82C07" w:rsidRPr="00B64636" w:rsidRDefault="00D82C07" w:rsidP="00D82C07">
            <w:pPr>
              <w:rPr>
                <w:rFonts w:ascii="Arial" w:hAnsi="Arial" w:cs="Arial"/>
                <w:snapToGrid w:val="0"/>
              </w:rPr>
            </w:pPr>
          </w:p>
          <w:p w14:paraId="274EF153" w14:textId="77777777" w:rsidR="00D82C07" w:rsidRPr="00B64636" w:rsidRDefault="00D82C07" w:rsidP="00D82C07">
            <w:pPr>
              <w:rPr>
                <w:rFonts w:ascii="Arial" w:hAnsi="Arial" w:cs="Arial"/>
                <w:b/>
                <w:snapToGrid w:val="0"/>
              </w:rPr>
            </w:pPr>
            <w:r w:rsidRPr="00B64636">
              <w:rPr>
                <w:rFonts w:ascii="Arial" w:hAnsi="Arial" w:cs="Arial"/>
                <w:snapToGrid w:val="0"/>
              </w:rPr>
              <w:t>If ‘Definitely No”, skip next question.</w:t>
            </w:r>
          </w:p>
          <w:p w14:paraId="1A8CC0AA" w14:textId="77777777" w:rsidR="00D82C07" w:rsidRPr="00B64636" w:rsidRDefault="00D82C07" w:rsidP="00D82C07">
            <w:pPr>
              <w:rPr>
                <w:rFonts w:ascii="Arial" w:hAnsi="Arial" w:cs="Arial"/>
              </w:rPr>
            </w:pPr>
          </w:p>
          <w:p w14:paraId="24C8067D" w14:textId="77777777" w:rsidR="00D82C07" w:rsidRPr="00B64636" w:rsidRDefault="00D82C07" w:rsidP="00D82C07">
            <w:pPr>
              <w:rPr>
                <w:rFonts w:ascii="Arial" w:hAnsi="Arial" w:cs="Arial"/>
              </w:rPr>
            </w:pPr>
          </w:p>
          <w:p w14:paraId="28AD9CE3" w14:textId="05E15653" w:rsidR="00D82C07" w:rsidRPr="00B64636" w:rsidRDefault="00D82C07" w:rsidP="00D82C07">
            <w:pPr>
              <w:rPr>
                <w:rFonts w:ascii="Arial" w:hAnsi="Arial" w:cs="Arial"/>
              </w:rPr>
            </w:pPr>
          </w:p>
          <w:p w14:paraId="27688223" w14:textId="4E100D06"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rime and Legal Matters</w:t>
            </w:r>
          </w:p>
          <w:p w14:paraId="6F55521A" w14:textId="58D07259"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Family Relationships</w:t>
            </w:r>
          </w:p>
          <w:p w14:paraId="373BA409" w14:textId="4FBFB1FF"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Health or medical problems</w:t>
            </w:r>
          </w:p>
          <w:p w14:paraId="0610B907" w14:textId="081C7289"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Housing/Where You Live</w:t>
            </w:r>
          </w:p>
          <w:p w14:paraId="4A96E728" w14:textId="46629EA7"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Money and Financial Matters</w:t>
            </w:r>
          </w:p>
          <w:p w14:paraId="1A2ECA6B" w14:textId="506D3EF0"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 Relationships</w:t>
            </w:r>
          </w:p>
          <w:p w14:paraId="10181908" w14:textId="0A1467F7"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Work/School</w:t>
            </w:r>
          </w:p>
          <w:p w14:paraId="677B0935" w14:textId="4BE51BF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iscellaneous/Other</w:t>
            </w:r>
          </w:p>
        </w:tc>
        <w:tc>
          <w:tcPr>
            <w:tcW w:w="1782" w:type="dxa"/>
          </w:tcPr>
          <w:p w14:paraId="6452040B" w14:textId="062C27F0" w:rsidR="00D82C07" w:rsidRPr="00B64636" w:rsidRDefault="00D82C07" w:rsidP="00D82C07">
            <w:pPr>
              <w:rPr>
                <w:rFonts w:ascii="Arial" w:hAnsi="Arial" w:cs="Arial"/>
              </w:rPr>
            </w:pPr>
            <w:r w:rsidRPr="00B64636">
              <w:rPr>
                <w:rFonts w:ascii="Arial" w:hAnsi="Arial" w:cs="Arial"/>
              </w:rPr>
              <w:t>stressor1</w:t>
            </w:r>
          </w:p>
          <w:p w14:paraId="39720C0A" w14:textId="77777777" w:rsidR="00D82C07" w:rsidRPr="00B64636" w:rsidRDefault="00D82C07" w:rsidP="00D82C07">
            <w:pPr>
              <w:rPr>
                <w:rFonts w:ascii="Arial" w:hAnsi="Arial" w:cs="Arial"/>
              </w:rPr>
            </w:pPr>
          </w:p>
          <w:p w14:paraId="6744A0A4" w14:textId="77777777" w:rsidR="00D82C07" w:rsidRPr="00B64636" w:rsidRDefault="00D82C07" w:rsidP="00D82C07">
            <w:pPr>
              <w:rPr>
                <w:rFonts w:ascii="Arial" w:hAnsi="Arial" w:cs="Arial"/>
              </w:rPr>
            </w:pPr>
          </w:p>
          <w:p w14:paraId="4ED39895" w14:textId="77777777" w:rsidR="00D82C07" w:rsidRPr="00B64636" w:rsidRDefault="00D82C07" w:rsidP="00D82C07">
            <w:pPr>
              <w:rPr>
                <w:rFonts w:ascii="Arial" w:hAnsi="Arial" w:cs="Arial"/>
              </w:rPr>
            </w:pPr>
          </w:p>
          <w:p w14:paraId="26916046" w14:textId="77777777" w:rsidR="00D82C07" w:rsidRPr="00B64636" w:rsidRDefault="00D82C07" w:rsidP="00D82C07">
            <w:pPr>
              <w:rPr>
                <w:rFonts w:ascii="Arial" w:hAnsi="Arial" w:cs="Arial"/>
              </w:rPr>
            </w:pPr>
          </w:p>
          <w:p w14:paraId="32273698" w14:textId="77777777" w:rsidR="00D82C07" w:rsidRPr="00B64636" w:rsidRDefault="00D82C07" w:rsidP="00D82C07">
            <w:pPr>
              <w:rPr>
                <w:rFonts w:ascii="Arial" w:hAnsi="Arial" w:cs="Arial"/>
              </w:rPr>
            </w:pPr>
          </w:p>
          <w:p w14:paraId="256644E7" w14:textId="77777777" w:rsidR="00D82C07" w:rsidRPr="00B64636" w:rsidRDefault="00D82C07" w:rsidP="00D82C07">
            <w:pPr>
              <w:rPr>
                <w:rFonts w:ascii="Arial" w:hAnsi="Arial" w:cs="Arial"/>
              </w:rPr>
            </w:pPr>
          </w:p>
          <w:p w14:paraId="5F6E2A08" w14:textId="77777777" w:rsidR="00D82C07" w:rsidRPr="00B64636" w:rsidRDefault="00D82C07" w:rsidP="00D82C07">
            <w:pPr>
              <w:rPr>
                <w:rFonts w:ascii="Arial" w:hAnsi="Arial" w:cs="Arial"/>
              </w:rPr>
            </w:pPr>
          </w:p>
          <w:p w14:paraId="761D3508" w14:textId="6704E339" w:rsidR="00D82C07" w:rsidRPr="00B64636" w:rsidRDefault="00D82C07" w:rsidP="00D82C07">
            <w:pPr>
              <w:rPr>
                <w:rFonts w:ascii="Arial" w:hAnsi="Arial" w:cs="Arial"/>
              </w:rPr>
            </w:pPr>
            <w:r w:rsidRPr="00B64636">
              <w:rPr>
                <w:rFonts w:ascii="Arial" w:hAnsi="Arial" w:cs="Arial"/>
              </w:rPr>
              <w:t>stressor2</w:t>
            </w:r>
          </w:p>
        </w:tc>
      </w:tr>
      <w:tr w:rsidR="00D82C07" w:rsidRPr="00B64636" w14:paraId="7871DFFC" w14:textId="77777777" w:rsidTr="00A55D6B">
        <w:tc>
          <w:tcPr>
            <w:tcW w:w="2448" w:type="dxa"/>
          </w:tcPr>
          <w:p w14:paraId="0DB26F05" w14:textId="77777777" w:rsidR="00D82C07" w:rsidRPr="00B64636" w:rsidRDefault="00D82C07" w:rsidP="00D82C07">
            <w:pPr>
              <w:rPr>
                <w:rFonts w:ascii="Arial" w:hAnsi="Arial" w:cs="Arial"/>
              </w:rPr>
            </w:pPr>
          </w:p>
          <w:p w14:paraId="1159C732" w14:textId="77777777" w:rsidR="00D82C07" w:rsidRPr="00B64636" w:rsidRDefault="00D82C07" w:rsidP="00D82C07">
            <w:pPr>
              <w:rPr>
                <w:rFonts w:ascii="Arial" w:hAnsi="Arial" w:cs="Arial"/>
              </w:rPr>
            </w:pPr>
            <w:r w:rsidRPr="00B64636">
              <w:rPr>
                <w:rFonts w:ascii="Arial" w:hAnsi="Arial" w:cs="Arial"/>
              </w:rPr>
              <w:t>Do you believe you experienced discrimination yesterday?</w:t>
            </w:r>
          </w:p>
          <w:p w14:paraId="3C3B7B5E" w14:textId="77777777" w:rsidR="00D82C07" w:rsidRPr="00B64636" w:rsidRDefault="00D82C07" w:rsidP="00D82C07">
            <w:pPr>
              <w:rPr>
                <w:rFonts w:ascii="Arial" w:hAnsi="Arial" w:cs="Arial"/>
              </w:rPr>
            </w:pPr>
          </w:p>
          <w:p w14:paraId="50F89373" w14:textId="77777777" w:rsidR="00D82C07" w:rsidRPr="00B64636" w:rsidRDefault="00D82C07" w:rsidP="00D82C07">
            <w:pPr>
              <w:rPr>
                <w:rFonts w:ascii="Arial" w:hAnsi="Arial" w:cs="Arial"/>
              </w:rPr>
            </w:pPr>
          </w:p>
          <w:p w14:paraId="11DCBF65" w14:textId="77777777" w:rsidR="00D82C07" w:rsidRPr="00B64636" w:rsidRDefault="00D82C07" w:rsidP="00D82C07">
            <w:pPr>
              <w:rPr>
                <w:rFonts w:ascii="Arial" w:hAnsi="Arial" w:cs="Arial"/>
              </w:rPr>
            </w:pPr>
            <w:r w:rsidRPr="00B64636">
              <w:rPr>
                <w:rFonts w:ascii="Arial" w:hAnsi="Arial" w:cs="Arial"/>
              </w:rPr>
              <w:t>What do you believe was the main reason(s) for the discrimination?</w:t>
            </w:r>
          </w:p>
          <w:p w14:paraId="5CA7374B" w14:textId="77777777" w:rsidR="00D82C07" w:rsidRPr="00B64636" w:rsidRDefault="00D82C07" w:rsidP="00D82C07">
            <w:pPr>
              <w:rPr>
                <w:rFonts w:ascii="Arial" w:hAnsi="Arial" w:cs="Arial"/>
                <w:b/>
              </w:rPr>
            </w:pPr>
          </w:p>
          <w:p w14:paraId="16011B87" w14:textId="77777777" w:rsidR="00D82C07" w:rsidRPr="00B64636" w:rsidRDefault="00D82C07" w:rsidP="00D82C07">
            <w:pPr>
              <w:rPr>
                <w:rFonts w:ascii="Arial" w:hAnsi="Arial" w:cs="Arial"/>
              </w:rPr>
            </w:pPr>
            <w:r w:rsidRPr="00B64636">
              <w:rPr>
                <w:rFonts w:ascii="Arial" w:hAnsi="Arial" w:cs="Arial"/>
              </w:rPr>
              <w:t>Check all that apply:</w:t>
            </w:r>
          </w:p>
          <w:p w14:paraId="5B658E77" w14:textId="77777777" w:rsidR="00D82C07" w:rsidRPr="00B64636" w:rsidRDefault="00D82C07" w:rsidP="00D82C07">
            <w:pPr>
              <w:rPr>
                <w:rFonts w:ascii="Arial" w:hAnsi="Arial" w:cs="Arial"/>
                <w:b/>
              </w:rPr>
            </w:pPr>
          </w:p>
        </w:tc>
        <w:tc>
          <w:tcPr>
            <w:tcW w:w="5400" w:type="dxa"/>
          </w:tcPr>
          <w:p w14:paraId="1A181C60" w14:textId="77777777" w:rsidR="00D82C07" w:rsidRPr="00B64636" w:rsidRDefault="00D82C07" w:rsidP="00D82C07">
            <w:pPr>
              <w:rPr>
                <w:rFonts w:ascii="Arial" w:hAnsi="Arial" w:cs="Arial"/>
              </w:rPr>
            </w:pPr>
          </w:p>
          <w:p w14:paraId="08EAC996" w14:textId="261EAE5D" w:rsidR="00D82C07" w:rsidRPr="00B64636" w:rsidRDefault="004F5C77" w:rsidP="00D82C07">
            <w:pPr>
              <w:rPr>
                <w:rFonts w:ascii="Arial" w:hAnsi="Arial" w:cs="Arial"/>
                <w:b/>
              </w:rPr>
            </w:pPr>
            <w:r w:rsidRPr="00B64636">
              <w:rPr>
                <w:rFonts w:ascii="Arial" w:hAnsi="Arial" w:cs="Arial"/>
              </w:rPr>
              <w:t xml:space="preserve">  </w:t>
            </w:r>
            <w:r w:rsidR="00D82C07" w:rsidRPr="00B64636">
              <w:rPr>
                <w:rFonts w:ascii="Arial" w:hAnsi="Arial" w:cs="Arial"/>
                <w:b/>
              </w:rPr>
              <w:t>1               2                   3                      4</w:t>
            </w:r>
          </w:p>
          <w:p w14:paraId="32443FDB" w14:textId="77777777" w:rsidR="00D82C07" w:rsidRPr="00B64636" w:rsidRDefault="00D82C07" w:rsidP="00D82C07">
            <w:pPr>
              <w:rPr>
                <w:rFonts w:ascii="Arial" w:hAnsi="Arial" w:cs="Arial"/>
              </w:rPr>
            </w:pPr>
            <w:r w:rsidRPr="00B64636">
              <w:rPr>
                <w:rFonts w:ascii="Arial" w:hAnsi="Arial" w:cs="Arial"/>
              </w:rPr>
              <w:t xml:space="preserve"> No           Yes               </w:t>
            </w:r>
            <w:proofErr w:type="spellStart"/>
            <w:r w:rsidRPr="00B64636">
              <w:rPr>
                <w:rFonts w:ascii="Arial" w:hAnsi="Arial" w:cs="Arial"/>
              </w:rPr>
              <w:t>Yes</w:t>
            </w:r>
            <w:proofErr w:type="spellEnd"/>
            <w:r w:rsidRPr="00B64636">
              <w:rPr>
                <w:rFonts w:ascii="Arial" w:hAnsi="Arial" w:cs="Arial"/>
              </w:rPr>
              <w:t xml:space="preserve">                  </w:t>
            </w:r>
            <w:proofErr w:type="spellStart"/>
            <w:r w:rsidRPr="00B64636">
              <w:rPr>
                <w:rFonts w:ascii="Arial" w:hAnsi="Arial" w:cs="Arial"/>
              </w:rPr>
              <w:t>Yes</w:t>
            </w:r>
            <w:proofErr w:type="spellEnd"/>
          </w:p>
          <w:p w14:paraId="7F528F85" w14:textId="77777777" w:rsidR="00D82C07" w:rsidRPr="00B64636" w:rsidRDefault="00D82C07" w:rsidP="00D82C07">
            <w:pPr>
              <w:rPr>
                <w:rFonts w:ascii="Arial" w:hAnsi="Arial" w:cs="Arial"/>
              </w:rPr>
            </w:pPr>
            <w:r w:rsidRPr="00B64636">
              <w:rPr>
                <w:rFonts w:ascii="Arial" w:hAnsi="Arial" w:cs="Arial"/>
              </w:rPr>
              <w:t xml:space="preserve">         Somewhat         Mostly       Absolutely</w:t>
            </w:r>
          </w:p>
          <w:p w14:paraId="1D58CECA" w14:textId="77777777" w:rsidR="00D82C07" w:rsidRPr="00B64636" w:rsidRDefault="00D82C07" w:rsidP="00D82C07">
            <w:pPr>
              <w:rPr>
                <w:rFonts w:ascii="Arial" w:hAnsi="Arial" w:cs="Arial"/>
              </w:rPr>
            </w:pPr>
            <w:r w:rsidRPr="00B64636">
              <w:rPr>
                <w:rFonts w:ascii="Arial" w:hAnsi="Arial" w:cs="Arial"/>
              </w:rPr>
              <w:t xml:space="preserve">               </w:t>
            </w:r>
            <w:proofErr w:type="gramStart"/>
            <w:r w:rsidRPr="00B64636">
              <w:rPr>
                <w:rFonts w:ascii="Arial" w:hAnsi="Arial" w:cs="Arial"/>
              </w:rPr>
              <w:t>Sure</w:t>
            </w:r>
            <w:proofErr w:type="gramEnd"/>
            <w:r w:rsidRPr="00B64636">
              <w:rPr>
                <w:rFonts w:ascii="Arial" w:hAnsi="Arial" w:cs="Arial"/>
              </w:rPr>
              <w:t xml:space="preserve">              </w:t>
            </w:r>
            <w:proofErr w:type="spellStart"/>
            <w:r w:rsidRPr="00B64636">
              <w:rPr>
                <w:rFonts w:ascii="Arial" w:hAnsi="Arial" w:cs="Arial"/>
              </w:rPr>
              <w:t>Sure</w:t>
            </w:r>
            <w:proofErr w:type="spellEnd"/>
            <w:r w:rsidRPr="00B64636">
              <w:rPr>
                <w:rFonts w:ascii="Arial" w:hAnsi="Arial" w:cs="Arial"/>
              </w:rPr>
              <w:t xml:space="preserve">                </w:t>
            </w:r>
            <w:proofErr w:type="spellStart"/>
            <w:r w:rsidRPr="00B64636">
              <w:rPr>
                <w:rFonts w:ascii="Arial" w:hAnsi="Arial" w:cs="Arial"/>
              </w:rPr>
              <w:t>Sure</w:t>
            </w:r>
            <w:proofErr w:type="spellEnd"/>
          </w:p>
          <w:p w14:paraId="7301DD64" w14:textId="77777777" w:rsidR="00D82C07" w:rsidRPr="00B64636" w:rsidRDefault="00D82C07" w:rsidP="00D82C07">
            <w:pPr>
              <w:rPr>
                <w:rFonts w:ascii="Arial" w:hAnsi="Arial" w:cs="Arial"/>
              </w:rPr>
            </w:pPr>
          </w:p>
          <w:p w14:paraId="29974682" w14:textId="418DF506" w:rsidR="00D82C07" w:rsidRPr="00B64636" w:rsidRDefault="00D82C07" w:rsidP="00D82C07">
            <w:pPr>
              <w:rPr>
                <w:rFonts w:ascii="Arial" w:hAnsi="Arial" w:cs="Arial"/>
              </w:rPr>
            </w:pPr>
            <w:r w:rsidRPr="00B64636">
              <w:rPr>
                <w:rFonts w:ascii="Arial" w:hAnsi="Arial" w:cs="Arial"/>
              </w:rPr>
              <w:t>(If No, skip next question)</w:t>
            </w:r>
          </w:p>
          <w:p w14:paraId="2E6BE9E5" w14:textId="2F6F87A9"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Your Age</w:t>
            </w:r>
          </w:p>
          <w:p w14:paraId="7CF8BA86" w14:textId="64B4348F"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Your History of Arrest</w:t>
            </w:r>
          </w:p>
          <w:p w14:paraId="6D1899B1" w14:textId="70514DCE"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Your Gender</w:t>
            </w:r>
          </w:p>
          <w:p w14:paraId="7749E511" w14:textId="2179DAD7"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Your </w:t>
            </w:r>
            <w:r w:rsidR="007B095A" w:rsidRPr="00B64636">
              <w:rPr>
                <w:rFonts w:ascii="Arial" w:hAnsi="Arial" w:cs="Arial"/>
              </w:rPr>
              <w:t>R</w:t>
            </w:r>
            <w:r w:rsidRPr="00B64636">
              <w:rPr>
                <w:rFonts w:ascii="Arial" w:hAnsi="Arial" w:cs="Arial"/>
              </w:rPr>
              <w:t>ace/</w:t>
            </w:r>
            <w:r w:rsidR="007B095A" w:rsidRPr="00B64636">
              <w:rPr>
                <w:rFonts w:ascii="Arial" w:hAnsi="Arial" w:cs="Arial"/>
              </w:rPr>
              <w:t>E</w:t>
            </w:r>
            <w:r w:rsidRPr="00B64636">
              <w:rPr>
                <w:rFonts w:ascii="Arial" w:hAnsi="Arial" w:cs="Arial"/>
              </w:rPr>
              <w:t>thnicity/</w:t>
            </w:r>
            <w:r w:rsidR="007B095A" w:rsidRPr="00B64636">
              <w:rPr>
                <w:rFonts w:ascii="Arial" w:hAnsi="Arial" w:cs="Arial"/>
              </w:rPr>
              <w:t>N</w:t>
            </w:r>
            <w:r w:rsidRPr="00B64636">
              <w:rPr>
                <w:rFonts w:ascii="Arial" w:hAnsi="Arial" w:cs="Arial"/>
              </w:rPr>
              <w:t>ationality</w:t>
            </w:r>
          </w:p>
          <w:p w14:paraId="4D9C8182" w14:textId="5ACD22A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Your Homelessness Status</w:t>
            </w:r>
          </w:p>
          <w:p w14:paraId="08213418" w14:textId="0AB82603"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Your Sexual Orientation</w:t>
            </w:r>
          </w:p>
          <w:p w14:paraId="7CD8245A" w14:textId="5596E86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Your Education/Income</w:t>
            </w:r>
          </w:p>
          <w:p w14:paraId="0AF79446" w14:textId="195F854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Because you smoke</w:t>
            </w:r>
          </w:p>
          <w:p w14:paraId="56FFF368" w14:textId="00899D70"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9</w:t>
            </w:r>
            <w:r w:rsidR="00914FA9" w:rsidRPr="00B64636">
              <w:rPr>
                <w:rFonts w:ascii="Arial" w:hAnsi="Arial" w:cs="Arial"/>
              </w:rPr>
              <w:t>,</w:t>
            </w:r>
            <w:r w:rsidRPr="00B64636">
              <w:rPr>
                <w:rFonts w:ascii="Arial" w:hAnsi="Arial" w:cs="Arial"/>
              </w:rPr>
              <w:t xml:space="preserve"> Your height/weight/appearance</w:t>
            </w:r>
          </w:p>
          <w:p w14:paraId="4032D938" w14:textId="3A698996"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0</w:t>
            </w:r>
            <w:r w:rsidR="00914FA9" w:rsidRPr="00B64636">
              <w:rPr>
                <w:rFonts w:ascii="Arial" w:hAnsi="Arial" w:cs="Arial"/>
              </w:rPr>
              <w:t>,</w:t>
            </w:r>
            <w:r w:rsidRPr="00B64636">
              <w:rPr>
                <w:rFonts w:ascii="Arial" w:hAnsi="Arial" w:cs="Arial"/>
              </w:rPr>
              <w:t xml:space="preserve"> Other/Not Sure</w:t>
            </w:r>
          </w:p>
          <w:p w14:paraId="62173F99" w14:textId="77777777" w:rsidR="00D82C07" w:rsidRPr="00B64636" w:rsidRDefault="00D82C07" w:rsidP="00D82C07">
            <w:pPr>
              <w:rPr>
                <w:rFonts w:ascii="Arial" w:hAnsi="Arial" w:cs="Arial"/>
                <w:b/>
                <w:snapToGrid w:val="0"/>
                <w:color w:val="000000"/>
              </w:rPr>
            </w:pPr>
          </w:p>
        </w:tc>
        <w:tc>
          <w:tcPr>
            <w:tcW w:w="1782" w:type="dxa"/>
          </w:tcPr>
          <w:p w14:paraId="15DED5BC" w14:textId="77777777" w:rsidR="00D82C07" w:rsidRPr="00B64636" w:rsidRDefault="00D82C07" w:rsidP="00D82C07">
            <w:pPr>
              <w:rPr>
                <w:rFonts w:ascii="Arial" w:hAnsi="Arial" w:cs="Arial"/>
              </w:rPr>
            </w:pPr>
          </w:p>
          <w:p w14:paraId="2692A3BD" w14:textId="49C4D9C6" w:rsidR="00D82C07" w:rsidRPr="00B64636" w:rsidRDefault="00D82C07" w:rsidP="00D82C07">
            <w:pPr>
              <w:rPr>
                <w:rFonts w:ascii="Arial" w:hAnsi="Arial" w:cs="Arial"/>
              </w:rPr>
            </w:pPr>
            <w:r w:rsidRPr="00B64636">
              <w:rPr>
                <w:rFonts w:ascii="Arial" w:hAnsi="Arial" w:cs="Arial"/>
              </w:rPr>
              <w:t>discriminate1</w:t>
            </w:r>
          </w:p>
          <w:p w14:paraId="62A05077" w14:textId="77777777" w:rsidR="00D82C07" w:rsidRPr="00B64636" w:rsidRDefault="00D82C07" w:rsidP="00D82C07">
            <w:pPr>
              <w:rPr>
                <w:rFonts w:ascii="Arial" w:hAnsi="Arial" w:cs="Arial"/>
              </w:rPr>
            </w:pPr>
          </w:p>
          <w:p w14:paraId="3B3BD805" w14:textId="77777777" w:rsidR="00D82C07" w:rsidRPr="00B64636" w:rsidRDefault="00D82C07" w:rsidP="00D82C07">
            <w:pPr>
              <w:rPr>
                <w:rFonts w:ascii="Arial" w:hAnsi="Arial" w:cs="Arial"/>
              </w:rPr>
            </w:pPr>
          </w:p>
          <w:p w14:paraId="01DB1C26" w14:textId="77777777" w:rsidR="00D82C07" w:rsidRPr="00B64636" w:rsidRDefault="00D82C07" w:rsidP="00D82C07">
            <w:pPr>
              <w:rPr>
                <w:rFonts w:ascii="Arial" w:hAnsi="Arial" w:cs="Arial"/>
              </w:rPr>
            </w:pPr>
          </w:p>
          <w:p w14:paraId="4DD39999" w14:textId="77777777" w:rsidR="00D82C07" w:rsidRPr="00B64636" w:rsidRDefault="00D82C07" w:rsidP="00D82C07">
            <w:pPr>
              <w:rPr>
                <w:rFonts w:ascii="Arial" w:hAnsi="Arial" w:cs="Arial"/>
              </w:rPr>
            </w:pPr>
          </w:p>
          <w:p w14:paraId="49B85A7A" w14:textId="77777777" w:rsidR="00D82C07" w:rsidRPr="00B64636" w:rsidRDefault="00D82C07" w:rsidP="00D82C07">
            <w:pPr>
              <w:rPr>
                <w:rFonts w:ascii="Arial" w:hAnsi="Arial" w:cs="Arial"/>
              </w:rPr>
            </w:pPr>
          </w:p>
          <w:p w14:paraId="30EFBEA7" w14:textId="1FE36809" w:rsidR="00D82C07" w:rsidRPr="00B64636" w:rsidRDefault="00D82C07" w:rsidP="00D82C07">
            <w:pPr>
              <w:rPr>
                <w:rFonts w:ascii="Arial" w:hAnsi="Arial" w:cs="Arial"/>
              </w:rPr>
            </w:pPr>
            <w:r w:rsidRPr="00B64636">
              <w:rPr>
                <w:rFonts w:ascii="Arial" w:hAnsi="Arial" w:cs="Arial"/>
              </w:rPr>
              <w:t>discriminate2</w:t>
            </w:r>
          </w:p>
        </w:tc>
      </w:tr>
      <w:tr w:rsidR="00D82C07" w:rsidRPr="00B64636" w14:paraId="76F42D5F" w14:textId="77777777" w:rsidTr="00A55D6B">
        <w:tc>
          <w:tcPr>
            <w:tcW w:w="2448" w:type="dxa"/>
          </w:tcPr>
          <w:p w14:paraId="634577DA" w14:textId="0A047933" w:rsidR="00D82C07" w:rsidRPr="00B64636" w:rsidRDefault="00D82C07" w:rsidP="00D82C07">
            <w:pPr>
              <w:rPr>
                <w:rFonts w:ascii="Arial" w:hAnsi="Arial" w:cs="Arial"/>
                <w:b/>
              </w:rPr>
            </w:pPr>
            <w:r w:rsidRPr="00B64636">
              <w:rPr>
                <w:rFonts w:ascii="Arial" w:hAnsi="Arial" w:cs="Arial"/>
                <w:b/>
              </w:rPr>
              <w:t>Did you take medication yesterday for any of the following? (check all that apply)</w:t>
            </w:r>
          </w:p>
        </w:tc>
        <w:tc>
          <w:tcPr>
            <w:tcW w:w="5400" w:type="dxa"/>
          </w:tcPr>
          <w:p w14:paraId="3362C1B9" w14:textId="7DD0064C" w:rsidR="00D82C07" w:rsidRPr="00B64636" w:rsidRDefault="00D82C07"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Depression</w:t>
            </w:r>
          </w:p>
          <w:p w14:paraId="6EAEA840" w14:textId="308E8FDD"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chizophrenia or Schizoaffective Disorder</w:t>
            </w:r>
          </w:p>
          <w:p w14:paraId="2BC7F739" w14:textId="6831EDAB"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Bipolar Disorder</w:t>
            </w:r>
          </w:p>
          <w:p w14:paraId="0D4E718B" w14:textId="5E77B7E6"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Anxiety Disorder</w:t>
            </w:r>
            <w:r w:rsidRPr="00B64636" w:rsidDel="00CA757D">
              <w:rPr>
                <w:rFonts w:ascii="Arial" w:hAnsi="Arial" w:cs="Arial"/>
              </w:rPr>
              <w:t xml:space="preserve"> </w:t>
            </w:r>
          </w:p>
          <w:p w14:paraId="3D799B7B" w14:textId="31D6D948"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Post Traumatic Stress Disorder (PTSD)</w:t>
            </w:r>
          </w:p>
          <w:p w14:paraId="2278171D" w14:textId="1A5A7A1F"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Other</w:t>
            </w:r>
          </w:p>
          <w:p w14:paraId="741B6B0E" w14:textId="1C0BBE5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None of the above</w:t>
            </w:r>
          </w:p>
          <w:p w14:paraId="7B13C128" w14:textId="77777777" w:rsidR="00D82C07" w:rsidRPr="00B64636" w:rsidRDefault="00D82C07" w:rsidP="00D82C07">
            <w:pPr>
              <w:rPr>
                <w:rFonts w:ascii="Arial" w:hAnsi="Arial" w:cs="Arial"/>
                <w:b/>
                <w:snapToGrid w:val="0"/>
                <w:color w:val="000000"/>
              </w:rPr>
            </w:pPr>
          </w:p>
        </w:tc>
        <w:tc>
          <w:tcPr>
            <w:tcW w:w="1782" w:type="dxa"/>
          </w:tcPr>
          <w:p w14:paraId="7D4E9DAA" w14:textId="77777777" w:rsidR="00D82C07" w:rsidRPr="00B64636" w:rsidRDefault="00D82C07" w:rsidP="00D82C07">
            <w:pPr>
              <w:rPr>
                <w:rFonts w:ascii="Arial" w:hAnsi="Arial" w:cs="Arial"/>
              </w:rPr>
            </w:pPr>
          </w:p>
          <w:p w14:paraId="3FE60900" w14:textId="47F2396B" w:rsidR="00D82C07" w:rsidRPr="00B64636" w:rsidRDefault="00D82C07" w:rsidP="00D82C07">
            <w:pPr>
              <w:rPr>
                <w:rFonts w:ascii="Arial" w:hAnsi="Arial" w:cs="Arial"/>
              </w:rPr>
            </w:pPr>
            <w:r w:rsidRPr="00B64636">
              <w:rPr>
                <w:rFonts w:ascii="Arial" w:hAnsi="Arial" w:cs="Arial"/>
              </w:rPr>
              <w:t>medication</w:t>
            </w:r>
          </w:p>
        </w:tc>
      </w:tr>
      <w:tr w:rsidR="00D82C07" w:rsidRPr="00B64636" w14:paraId="1F40951A" w14:textId="77777777" w:rsidTr="00A55D6B">
        <w:tc>
          <w:tcPr>
            <w:tcW w:w="2448" w:type="dxa"/>
          </w:tcPr>
          <w:p w14:paraId="51BCAAB4" w14:textId="316416C8" w:rsidR="00D82C07" w:rsidRPr="00B64636" w:rsidRDefault="00D82C07" w:rsidP="00D82C07">
            <w:pPr>
              <w:rPr>
                <w:rFonts w:ascii="Arial" w:hAnsi="Arial" w:cs="Arial"/>
              </w:rPr>
            </w:pPr>
            <w:r w:rsidRPr="00B64636">
              <w:rPr>
                <w:rFonts w:ascii="Arial" w:hAnsi="Arial" w:cs="Arial"/>
              </w:rPr>
              <w:t>How many cigarettes did you smoke yesterday?</w:t>
            </w:r>
          </w:p>
        </w:tc>
        <w:tc>
          <w:tcPr>
            <w:tcW w:w="5400" w:type="dxa"/>
          </w:tcPr>
          <w:p w14:paraId="4DEDA87C" w14:textId="09930474" w:rsidR="00D82C07" w:rsidRPr="00B64636" w:rsidRDefault="00D82C07" w:rsidP="00D82C07">
            <w:pPr>
              <w:widowControl/>
              <w:autoSpaceDE/>
              <w:autoSpaceDN/>
              <w:adjustRightInd/>
              <w:rPr>
                <w:rFonts w:ascii="Arial" w:hAnsi="Arial" w:cs="Arial"/>
              </w:rPr>
            </w:pPr>
            <w:r w:rsidRPr="00B64636">
              <w:rPr>
                <w:rFonts w:ascii="Arial" w:hAnsi="Arial" w:cs="Arial"/>
                <w:b/>
              </w:rPr>
              <w:t>Scroll type</w:t>
            </w:r>
            <w:r w:rsidRPr="00B64636">
              <w:rPr>
                <w:rFonts w:ascii="Arial" w:hAnsi="Arial" w:cs="Arial"/>
              </w:rPr>
              <w:t xml:space="preserve"> from 0</w:t>
            </w:r>
            <w:r w:rsidR="00914FA9" w:rsidRPr="00B64636">
              <w:rPr>
                <w:rFonts w:ascii="Arial" w:hAnsi="Arial" w:cs="Arial"/>
              </w:rPr>
              <w:t>,</w:t>
            </w:r>
            <w:r w:rsidRPr="00B64636">
              <w:rPr>
                <w:rFonts w:ascii="Arial" w:hAnsi="Arial" w:cs="Arial"/>
              </w:rPr>
              <w:t xml:space="preserve">I did not smoke yesterday (not even a puff) to More than 25 cigarettes  </w:t>
            </w:r>
          </w:p>
        </w:tc>
        <w:tc>
          <w:tcPr>
            <w:tcW w:w="1782" w:type="dxa"/>
          </w:tcPr>
          <w:p w14:paraId="316588DF" w14:textId="1B955911" w:rsidR="00D82C07" w:rsidRPr="00B64636" w:rsidRDefault="00D82C07" w:rsidP="00D82C07">
            <w:pPr>
              <w:rPr>
                <w:rFonts w:ascii="Arial" w:hAnsi="Arial" w:cs="Arial"/>
              </w:rPr>
            </w:pPr>
            <w:r w:rsidRPr="00B64636">
              <w:rPr>
                <w:rFonts w:ascii="Arial" w:hAnsi="Arial" w:cs="Arial"/>
              </w:rPr>
              <w:t>cigsyest1</w:t>
            </w:r>
          </w:p>
        </w:tc>
      </w:tr>
      <w:tr w:rsidR="00D82C07" w:rsidRPr="00B64636" w14:paraId="1BB05EFC" w14:textId="77777777" w:rsidTr="00A55D6B">
        <w:tc>
          <w:tcPr>
            <w:tcW w:w="2448" w:type="dxa"/>
          </w:tcPr>
          <w:p w14:paraId="639ABEF0" w14:textId="7DE6FCB7" w:rsidR="00D82C07" w:rsidRPr="00B64636" w:rsidRDefault="00D82C07" w:rsidP="00D82C07">
            <w:pPr>
              <w:rPr>
                <w:rFonts w:ascii="Arial" w:hAnsi="Arial" w:cs="Arial"/>
              </w:rPr>
            </w:pPr>
            <w:r w:rsidRPr="00B64636">
              <w:rPr>
                <w:rFonts w:ascii="Arial" w:hAnsi="Arial" w:cs="Arial"/>
              </w:rPr>
              <w:t>Did you use an e-cigarette or vaporizer device yesterday?</w:t>
            </w:r>
          </w:p>
        </w:tc>
        <w:tc>
          <w:tcPr>
            <w:tcW w:w="5400" w:type="dxa"/>
          </w:tcPr>
          <w:p w14:paraId="2179EA99" w14:textId="681E839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No</w:t>
            </w:r>
          </w:p>
          <w:p w14:paraId="429BD959" w14:textId="75AC4E6A" w:rsidR="00D82C07" w:rsidRPr="00B64636" w:rsidRDefault="00D82C07" w:rsidP="00D82C07">
            <w:pPr>
              <w:widowControl/>
              <w:autoSpaceDE/>
              <w:autoSpaceDN/>
              <w:adjustRightInd/>
              <w:rPr>
                <w:rFonts w:ascii="Arial" w:hAnsi="Arial" w:cs="Arial"/>
                <w:b/>
              </w:rPr>
            </w:pPr>
            <w:r w:rsidRPr="00B64636">
              <w:rPr>
                <w:rFonts w:ascii="Arial" w:hAnsi="Arial" w:cs="Arial"/>
              </w:rPr>
              <w:t>1</w:t>
            </w:r>
            <w:r w:rsidR="00914FA9" w:rsidRPr="00B64636">
              <w:rPr>
                <w:rFonts w:ascii="Arial" w:hAnsi="Arial" w:cs="Arial"/>
              </w:rPr>
              <w:t>,</w:t>
            </w:r>
            <w:r w:rsidRPr="00B64636">
              <w:rPr>
                <w:rFonts w:ascii="Arial" w:hAnsi="Arial" w:cs="Arial"/>
              </w:rPr>
              <w:t>Yes</w:t>
            </w:r>
          </w:p>
        </w:tc>
        <w:tc>
          <w:tcPr>
            <w:tcW w:w="1782" w:type="dxa"/>
          </w:tcPr>
          <w:p w14:paraId="6FEE1534" w14:textId="765052C9" w:rsidR="00D82C07" w:rsidRPr="00B64636" w:rsidRDefault="00D82C07" w:rsidP="00D82C07">
            <w:pPr>
              <w:rPr>
                <w:rFonts w:ascii="Arial" w:hAnsi="Arial" w:cs="Arial"/>
              </w:rPr>
            </w:pPr>
            <w:r w:rsidRPr="00B64636">
              <w:rPr>
                <w:rFonts w:ascii="Arial" w:hAnsi="Arial" w:cs="Arial"/>
              </w:rPr>
              <w:t>vape</w:t>
            </w:r>
          </w:p>
        </w:tc>
      </w:tr>
      <w:tr w:rsidR="00D82C07" w:rsidRPr="00B64636" w14:paraId="559D857A" w14:textId="77777777" w:rsidTr="00A55D6B">
        <w:tc>
          <w:tcPr>
            <w:tcW w:w="2448" w:type="dxa"/>
          </w:tcPr>
          <w:p w14:paraId="523665B8" w14:textId="5D29BBA2" w:rsidR="00D82C07" w:rsidRPr="00B64636" w:rsidRDefault="00D82C07" w:rsidP="00D82C07">
            <w:pPr>
              <w:rPr>
                <w:rFonts w:ascii="Arial" w:hAnsi="Arial" w:cs="Arial"/>
                <w:b/>
                <w:i/>
              </w:rPr>
            </w:pPr>
          </w:p>
          <w:p w14:paraId="0BE92D1F" w14:textId="77777777" w:rsidR="00D82C07" w:rsidRPr="00B64636" w:rsidRDefault="00D82C07" w:rsidP="00D82C07">
            <w:pPr>
              <w:rPr>
                <w:rFonts w:ascii="Arial" w:hAnsi="Arial" w:cs="Arial"/>
                <w:b/>
              </w:rPr>
            </w:pPr>
            <w:r w:rsidRPr="00B64636">
              <w:rPr>
                <w:rFonts w:ascii="Arial" w:hAnsi="Arial" w:cs="Arial"/>
                <w:b/>
              </w:rPr>
              <w:t>Mark the response that most applies to you.</w:t>
            </w:r>
          </w:p>
          <w:p w14:paraId="0B74B99C" w14:textId="77777777" w:rsidR="00D82C07" w:rsidRPr="00B64636" w:rsidRDefault="00D82C07" w:rsidP="00D82C07">
            <w:pPr>
              <w:rPr>
                <w:rFonts w:ascii="Arial" w:hAnsi="Arial" w:cs="Arial"/>
              </w:rPr>
            </w:pPr>
          </w:p>
          <w:p w14:paraId="180143C1" w14:textId="77777777" w:rsidR="00D82C07" w:rsidRPr="00B64636" w:rsidRDefault="00D82C07" w:rsidP="00D82C07">
            <w:pPr>
              <w:rPr>
                <w:rFonts w:ascii="Arial" w:hAnsi="Arial" w:cs="Arial"/>
              </w:rPr>
            </w:pPr>
            <w:r w:rsidRPr="00B64636">
              <w:rPr>
                <w:rFonts w:ascii="Arial" w:hAnsi="Arial" w:cs="Arial"/>
              </w:rPr>
              <w:t xml:space="preserve">Did you drink any alcohol YESTERDAY? </w:t>
            </w:r>
          </w:p>
          <w:p w14:paraId="039111CB" w14:textId="77777777" w:rsidR="00D82C07" w:rsidRPr="00B64636" w:rsidRDefault="00D82C07" w:rsidP="00D82C07">
            <w:pPr>
              <w:rPr>
                <w:rFonts w:ascii="Arial" w:hAnsi="Arial" w:cs="Arial"/>
              </w:rPr>
            </w:pPr>
          </w:p>
          <w:p w14:paraId="6F644194" w14:textId="77777777" w:rsidR="00D82C07" w:rsidRPr="00B64636" w:rsidRDefault="00D82C07" w:rsidP="00D82C07">
            <w:pPr>
              <w:rPr>
                <w:rFonts w:ascii="Arial" w:hAnsi="Arial" w:cs="Arial"/>
                <w:i/>
              </w:rPr>
            </w:pPr>
          </w:p>
          <w:p w14:paraId="7434CABE" w14:textId="6E4928AC" w:rsidR="00D82C07" w:rsidRPr="00B64636" w:rsidRDefault="00D82C07" w:rsidP="00D82C07">
            <w:pPr>
              <w:rPr>
                <w:rFonts w:ascii="Arial" w:hAnsi="Arial" w:cs="Arial"/>
                <w:i/>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 </w:t>
            </w:r>
          </w:p>
          <w:p w14:paraId="2852BE28" w14:textId="77777777" w:rsidR="00D82C07" w:rsidRPr="00B64636" w:rsidRDefault="00D82C07" w:rsidP="00D82C07">
            <w:pPr>
              <w:rPr>
                <w:rFonts w:ascii="Arial" w:hAnsi="Arial" w:cs="Arial"/>
                <w:b/>
              </w:rPr>
            </w:pPr>
          </w:p>
          <w:p w14:paraId="0955C400" w14:textId="77777777" w:rsidR="00D82C07" w:rsidRPr="00B64636" w:rsidRDefault="00D82C07" w:rsidP="00D82C07">
            <w:pPr>
              <w:rPr>
                <w:rFonts w:ascii="Arial" w:hAnsi="Arial" w:cs="Arial"/>
                <w:b/>
              </w:rPr>
            </w:pPr>
          </w:p>
          <w:p w14:paraId="34D37870" w14:textId="3A4CE1B5" w:rsidR="00D82C07" w:rsidRPr="00B64636" w:rsidRDefault="00D82C07" w:rsidP="00D82C07">
            <w:pPr>
              <w:rPr>
                <w:rFonts w:ascii="Arial" w:hAnsi="Arial" w:cs="Arial"/>
              </w:rPr>
            </w:pPr>
            <w:r w:rsidRPr="00B64636">
              <w:rPr>
                <w:rFonts w:ascii="Arial" w:hAnsi="Arial" w:cs="Arial"/>
              </w:rPr>
              <w:t>How many standard drinks did you have yesterday?</w:t>
            </w:r>
          </w:p>
        </w:tc>
        <w:tc>
          <w:tcPr>
            <w:tcW w:w="5400" w:type="dxa"/>
          </w:tcPr>
          <w:p w14:paraId="327BAEF4" w14:textId="77777777" w:rsidR="00D82C07" w:rsidRPr="00B64636" w:rsidRDefault="00D82C07" w:rsidP="00D82C07">
            <w:pPr>
              <w:rPr>
                <w:rFonts w:ascii="Arial" w:hAnsi="Arial" w:cs="Arial"/>
                <w:snapToGrid w:val="0"/>
                <w:color w:val="000000"/>
              </w:rPr>
            </w:pPr>
          </w:p>
          <w:p w14:paraId="4DF38415" w14:textId="77777777" w:rsidR="00D82C07" w:rsidRPr="00B64636" w:rsidRDefault="00D82C07" w:rsidP="00D82C07">
            <w:pPr>
              <w:rPr>
                <w:rFonts w:ascii="Arial" w:hAnsi="Arial" w:cs="Arial"/>
                <w:snapToGrid w:val="0"/>
                <w:color w:val="000000"/>
              </w:rPr>
            </w:pPr>
          </w:p>
          <w:p w14:paraId="121EF160" w14:textId="77777777" w:rsidR="00D82C07" w:rsidRPr="00B64636" w:rsidRDefault="00D82C07" w:rsidP="00D82C07">
            <w:pPr>
              <w:rPr>
                <w:rFonts w:ascii="Arial" w:hAnsi="Arial" w:cs="Arial"/>
                <w:snapToGrid w:val="0"/>
                <w:color w:val="000000"/>
              </w:rPr>
            </w:pPr>
          </w:p>
          <w:p w14:paraId="481E97E3" w14:textId="77777777" w:rsidR="00D82C07" w:rsidRPr="00B64636" w:rsidRDefault="00D82C07" w:rsidP="00D82C07">
            <w:pPr>
              <w:rPr>
                <w:rFonts w:ascii="Arial" w:hAnsi="Arial" w:cs="Arial"/>
                <w:snapToGrid w:val="0"/>
                <w:color w:val="000000"/>
              </w:rPr>
            </w:pPr>
          </w:p>
          <w:p w14:paraId="58B5B927" w14:textId="07AA4B8B" w:rsidR="00D82C07" w:rsidRPr="00B64636" w:rsidRDefault="00D82C07" w:rsidP="00D82C07">
            <w:pPr>
              <w:pStyle w:val="msolistparagraph0"/>
              <w:ind w:left="0"/>
              <w:jc w:val="both"/>
              <w:rPr>
                <w:rFonts w:ascii="Arial" w:hAnsi="Arial" w:cs="Arial"/>
                <w:sz w:val="20"/>
                <w:szCs w:val="20"/>
              </w:rPr>
            </w:pPr>
            <w:r w:rsidRPr="00B64636">
              <w:rPr>
                <w:rFonts w:ascii="Arial" w:hAnsi="Arial" w:cs="Arial"/>
                <w:sz w:val="20"/>
                <w:szCs w:val="20"/>
              </w:rPr>
              <w:t>0</w:t>
            </w:r>
            <w:r w:rsidR="00914FA9" w:rsidRPr="00B64636">
              <w:rPr>
                <w:rFonts w:ascii="Arial" w:hAnsi="Arial" w:cs="Arial"/>
                <w:sz w:val="20"/>
                <w:szCs w:val="20"/>
              </w:rPr>
              <w:t>,</w:t>
            </w:r>
            <w:r w:rsidRPr="00B64636">
              <w:rPr>
                <w:rFonts w:ascii="Arial" w:hAnsi="Arial" w:cs="Arial"/>
                <w:sz w:val="20"/>
                <w:szCs w:val="20"/>
              </w:rPr>
              <w:t>NO</w:t>
            </w:r>
          </w:p>
          <w:p w14:paraId="4E8CF744" w14:textId="2B20CD1E" w:rsidR="00D82C07" w:rsidRPr="00B64636" w:rsidRDefault="00D82C07" w:rsidP="00D82C07">
            <w:pPr>
              <w:rPr>
                <w:rFonts w:ascii="Arial" w:hAnsi="Arial" w:cs="Arial"/>
                <w:snapToGrid w:val="0"/>
                <w:color w:val="000000"/>
              </w:rPr>
            </w:pPr>
            <w:r w:rsidRPr="00B64636">
              <w:rPr>
                <w:rFonts w:ascii="Arial" w:hAnsi="Arial" w:cs="Arial"/>
              </w:rPr>
              <w:t>1</w:t>
            </w:r>
            <w:r w:rsidR="00914FA9" w:rsidRPr="00B64636">
              <w:rPr>
                <w:rFonts w:ascii="Arial" w:hAnsi="Arial" w:cs="Arial"/>
              </w:rPr>
              <w:t>,</w:t>
            </w:r>
            <w:r w:rsidRPr="00B64636">
              <w:rPr>
                <w:rFonts w:ascii="Arial" w:hAnsi="Arial" w:cs="Arial"/>
              </w:rPr>
              <w:t>YES</w:t>
            </w:r>
            <w:r w:rsidRPr="00B64636" w:rsidDel="00CC66A2">
              <w:rPr>
                <w:rFonts w:ascii="Arial" w:hAnsi="Arial" w:cs="Arial"/>
                <w:snapToGrid w:val="0"/>
                <w:color w:val="000000"/>
              </w:rPr>
              <w:t xml:space="preserve"> </w:t>
            </w:r>
          </w:p>
          <w:p w14:paraId="10F6CD56" w14:textId="77777777" w:rsidR="00D82C07" w:rsidRPr="00B64636" w:rsidRDefault="00D82C07" w:rsidP="00D82C07">
            <w:pPr>
              <w:rPr>
                <w:rFonts w:ascii="Arial" w:hAnsi="Arial" w:cs="Arial"/>
                <w:snapToGrid w:val="0"/>
                <w:color w:val="000000"/>
              </w:rPr>
            </w:pPr>
            <w:r w:rsidRPr="00B64636">
              <w:rPr>
                <w:rFonts w:ascii="Arial" w:hAnsi="Arial" w:cs="Arial"/>
                <w:snapToGrid w:val="0"/>
                <w:color w:val="000000"/>
              </w:rPr>
              <w:t>(If NO, skip next question)</w:t>
            </w:r>
          </w:p>
          <w:p w14:paraId="673029B7" w14:textId="77777777" w:rsidR="00D82C07" w:rsidRPr="00B64636" w:rsidRDefault="00D82C07" w:rsidP="00D82C07">
            <w:pPr>
              <w:rPr>
                <w:rFonts w:ascii="Arial" w:hAnsi="Arial" w:cs="Arial"/>
              </w:rPr>
            </w:pPr>
          </w:p>
          <w:p w14:paraId="3DBD4AA4" w14:textId="77777777" w:rsidR="00D82C07" w:rsidRPr="00B64636" w:rsidRDefault="00D82C07" w:rsidP="00D82C07">
            <w:pPr>
              <w:rPr>
                <w:rFonts w:ascii="Arial" w:hAnsi="Arial" w:cs="Arial"/>
              </w:rPr>
            </w:pPr>
          </w:p>
          <w:p w14:paraId="21E54468" w14:textId="77777777" w:rsidR="00D82C07" w:rsidRPr="00B64636" w:rsidRDefault="00D82C07" w:rsidP="00D82C07">
            <w:pPr>
              <w:rPr>
                <w:rFonts w:ascii="Arial" w:hAnsi="Arial" w:cs="Arial"/>
              </w:rPr>
            </w:pPr>
          </w:p>
          <w:p w14:paraId="57F87AA9" w14:textId="77777777" w:rsidR="00AB4C0E" w:rsidRPr="00B64636" w:rsidRDefault="00AB4C0E" w:rsidP="00D82C07">
            <w:pPr>
              <w:rPr>
                <w:rFonts w:ascii="Arial" w:hAnsi="Arial" w:cs="Arial"/>
              </w:rPr>
            </w:pPr>
          </w:p>
          <w:p w14:paraId="0B10962C" w14:textId="77777777" w:rsidR="00AB4C0E" w:rsidRPr="00B64636" w:rsidRDefault="00AB4C0E" w:rsidP="00D82C07">
            <w:pPr>
              <w:rPr>
                <w:rFonts w:ascii="Arial" w:hAnsi="Arial" w:cs="Arial"/>
              </w:rPr>
            </w:pPr>
          </w:p>
          <w:p w14:paraId="26A47651" w14:textId="77777777" w:rsidR="00AB4C0E" w:rsidRPr="00B64636" w:rsidRDefault="00AB4C0E" w:rsidP="00D82C07">
            <w:pPr>
              <w:rPr>
                <w:rFonts w:ascii="Arial" w:hAnsi="Arial" w:cs="Arial"/>
              </w:rPr>
            </w:pPr>
          </w:p>
          <w:p w14:paraId="56CBF0DF" w14:textId="77777777" w:rsidR="00AB4C0E" w:rsidRPr="00B64636" w:rsidRDefault="00AB4C0E" w:rsidP="00D82C07">
            <w:pPr>
              <w:rPr>
                <w:rFonts w:ascii="Arial" w:hAnsi="Arial" w:cs="Arial"/>
              </w:rPr>
            </w:pPr>
          </w:p>
          <w:p w14:paraId="6B67728B" w14:textId="77777777" w:rsidR="00AB4C0E" w:rsidRPr="00B64636" w:rsidRDefault="00AB4C0E" w:rsidP="00D82C07">
            <w:pPr>
              <w:rPr>
                <w:rFonts w:ascii="Arial" w:hAnsi="Arial" w:cs="Arial"/>
              </w:rPr>
            </w:pPr>
          </w:p>
          <w:p w14:paraId="37E202F0" w14:textId="77777777" w:rsidR="00AB4C0E" w:rsidRPr="00B64636" w:rsidRDefault="00AB4C0E" w:rsidP="00D82C07">
            <w:pPr>
              <w:rPr>
                <w:rFonts w:ascii="Arial" w:hAnsi="Arial" w:cs="Arial"/>
              </w:rPr>
            </w:pPr>
          </w:p>
          <w:p w14:paraId="737E008D" w14:textId="2469C587"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0</w:t>
            </w:r>
          </w:p>
          <w:p w14:paraId="43E818F5" w14:textId="08CB866A"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1</w:t>
            </w:r>
          </w:p>
          <w:p w14:paraId="3A1252E2" w14:textId="02F05718"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2</w:t>
            </w:r>
          </w:p>
          <w:p w14:paraId="6C0286CF" w14:textId="5949EB3D"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3</w:t>
            </w:r>
          </w:p>
          <w:p w14:paraId="37FAA3D1" w14:textId="03D273DC"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4</w:t>
            </w:r>
          </w:p>
          <w:p w14:paraId="256B6311" w14:textId="3BB36A3B"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5</w:t>
            </w:r>
          </w:p>
          <w:p w14:paraId="23C44A5C" w14:textId="6CFF32D2"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6</w:t>
            </w:r>
          </w:p>
          <w:p w14:paraId="3C657454" w14:textId="154D96E1"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7 </w:t>
            </w:r>
          </w:p>
          <w:p w14:paraId="1B2C8A3E" w14:textId="5CA2017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8 or more</w:t>
            </w:r>
          </w:p>
          <w:p w14:paraId="2FC0380E" w14:textId="77777777" w:rsidR="00D82C07" w:rsidRPr="00B64636" w:rsidRDefault="00D82C07" w:rsidP="00D82C07">
            <w:pPr>
              <w:widowControl/>
              <w:autoSpaceDE/>
              <w:autoSpaceDN/>
              <w:adjustRightInd/>
              <w:rPr>
                <w:rFonts w:ascii="Arial" w:hAnsi="Arial" w:cs="Arial"/>
              </w:rPr>
            </w:pPr>
          </w:p>
        </w:tc>
        <w:tc>
          <w:tcPr>
            <w:tcW w:w="1782" w:type="dxa"/>
          </w:tcPr>
          <w:p w14:paraId="16C02A31" w14:textId="77777777" w:rsidR="00D82C07" w:rsidRPr="00B64636" w:rsidRDefault="00D82C07" w:rsidP="00D82C07">
            <w:pPr>
              <w:rPr>
                <w:rFonts w:ascii="Arial" w:hAnsi="Arial" w:cs="Arial"/>
              </w:rPr>
            </w:pPr>
          </w:p>
          <w:p w14:paraId="651F6015" w14:textId="02993E41" w:rsidR="00D82C07" w:rsidRPr="00B64636" w:rsidRDefault="00D82C07" w:rsidP="00D82C07">
            <w:pPr>
              <w:rPr>
                <w:rFonts w:ascii="Arial" w:hAnsi="Arial" w:cs="Arial"/>
              </w:rPr>
            </w:pPr>
            <w:proofErr w:type="spellStart"/>
            <w:r w:rsidRPr="00B64636">
              <w:rPr>
                <w:rFonts w:ascii="Arial" w:hAnsi="Arial" w:cs="Arial"/>
              </w:rPr>
              <w:t>alcyestmessage</w:t>
            </w:r>
            <w:proofErr w:type="spellEnd"/>
          </w:p>
          <w:p w14:paraId="7FB5EE00" w14:textId="77777777" w:rsidR="00D82C07" w:rsidRPr="00B64636" w:rsidRDefault="00D82C07" w:rsidP="00D82C07">
            <w:pPr>
              <w:rPr>
                <w:rFonts w:ascii="Arial" w:hAnsi="Arial" w:cs="Arial"/>
              </w:rPr>
            </w:pPr>
          </w:p>
          <w:p w14:paraId="05E2680E" w14:textId="77777777" w:rsidR="00D82C07" w:rsidRPr="00B64636" w:rsidRDefault="00D82C07" w:rsidP="00D82C07">
            <w:pPr>
              <w:rPr>
                <w:rFonts w:ascii="Arial" w:hAnsi="Arial" w:cs="Arial"/>
              </w:rPr>
            </w:pPr>
          </w:p>
          <w:p w14:paraId="0178772E" w14:textId="3468B24D" w:rsidR="00D82C07" w:rsidRPr="00B64636" w:rsidRDefault="00D82C07" w:rsidP="00D82C07">
            <w:pPr>
              <w:rPr>
                <w:rFonts w:ascii="Arial" w:hAnsi="Arial" w:cs="Arial"/>
              </w:rPr>
            </w:pPr>
            <w:r w:rsidRPr="00B64636">
              <w:rPr>
                <w:rFonts w:ascii="Arial" w:hAnsi="Arial" w:cs="Arial"/>
              </w:rPr>
              <w:t>alcyest1</w:t>
            </w:r>
          </w:p>
          <w:p w14:paraId="0580D8E3" w14:textId="77777777" w:rsidR="00D82C07" w:rsidRPr="00B64636" w:rsidRDefault="00D82C07" w:rsidP="00D82C07">
            <w:pPr>
              <w:rPr>
                <w:rFonts w:ascii="Arial" w:hAnsi="Arial" w:cs="Arial"/>
              </w:rPr>
            </w:pPr>
          </w:p>
          <w:p w14:paraId="3B0D2048" w14:textId="77777777" w:rsidR="00D82C07" w:rsidRPr="00B64636" w:rsidRDefault="00D82C07" w:rsidP="00D82C07">
            <w:pPr>
              <w:rPr>
                <w:rFonts w:ascii="Arial" w:hAnsi="Arial" w:cs="Arial"/>
              </w:rPr>
            </w:pPr>
          </w:p>
          <w:p w14:paraId="019C48C2" w14:textId="77777777" w:rsidR="00D82C07" w:rsidRPr="00B64636" w:rsidRDefault="00D82C07" w:rsidP="00D82C07">
            <w:pPr>
              <w:rPr>
                <w:rFonts w:ascii="Arial" w:hAnsi="Arial" w:cs="Arial"/>
              </w:rPr>
            </w:pPr>
          </w:p>
          <w:p w14:paraId="639FE722" w14:textId="4097EC98" w:rsidR="00D82C07" w:rsidRPr="00B64636" w:rsidRDefault="00412C3F" w:rsidP="00D82C07">
            <w:pPr>
              <w:rPr>
                <w:rFonts w:ascii="Arial" w:hAnsi="Arial" w:cs="Arial"/>
              </w:rPr>
            </w:pPr>
            <w:r w:rsidRPr="00B64636">
              <w:rPr>
                <w:rFonts w:ascii="Arial" w:hAnsi="Arial" w:cs="Arial"/>
              </w:rPr>
              <w:t>alcstan</w:t>
            </w:r>
            <w:r w:rsidR="00AB4C0E" w:rsidRPr="00B64636">
              <w:rPr>
                <w:rFonts w:ascii="Arial" w:hAnsi="Arial" w:cs="Arial"/>
              </w:rPr>
              <w:t>dmessage1</w:t>
            </w:r>
          </w:p>
          <w:p w14:paraId="0872E716" w14:textId="77777777" w:rsidR="00D82C07" w:rsidRPr="00B64636" w:rsidRDefault="00D82C07" w:rsidP="00D82C07">
            <w:pPr>
              <w:rPr>
                <w:rFonts w:ascii="Arial" w:hAnsi="Arial" w:cs="Arial"/>
              </w:rPr>
            </w:pPr>
          </w:p>
          <w:p w14:paraId="3B17ECDE" w14:textId="77777777" w:rsidR="00D82C07" w:rsidRPr="00B64636" w:rsidRDefault="00D82C07" w:rsidP="00D82C07">
            <w:pPr>
              <w:rPr>
                <w:rFonts w:ascii="Arial" w:hAnsi="Arial" w:cs="Arial"/>
              </w:rPr>
            </w:pPr>
          </w:p>
          <w:p w14:paraId="49140401" w14:textId="77777777" w:rsidR="00AB4C0E" w:rsidRPr="00B64636" w:rsidRDefault="00AB4C0E" w:rsidP="00D82C07">
            <w:pPr>
              <w:rPr>
                <w:rFonts w:ascii="Arial" w:hAnsi="Arial" w:cs="Arial"/>
              </w:rPr>
            </w:pPr>
          </w:p>
          <w:p w14:paraId="5296AC37" w14:textId="77777777" w:rsidR="00AB4C0E" w:rsidRPr="00B64636" w:rsidRDefault="00AB4C0E" w:rsidP="00D82C07">
            <w:pPr>
              <w:rPr>
                <w:rFonts w:ascii="Arial" w:hAnsi="Arial" w:cs="Arial"/>
              </w:rPr>
            </w:pPr>
          </w:p>
          <w:p w14:paraId="028555FB" w14:textId="77777777" w:rsidR="00AB4C0E" w:rsidRPr="00B64636" w:rsidRDefault="00AB4C0E" w:rsidP="00D82C07">
            <w:pPr>
              <w:rPr>
                <w:rFonts w:ascii="Arial" w:hAnsi="Arial" w:cs="Arial"/>
              </w:rPr>
            </w:pPr>
          </w:p>
          <w:p w14:paraId="42E0F3BE" w14:textId="77777777" w:rsidR="00AB4C0E" w:rsidRPr="00B64636" w:rsidRDefault="00AB4C0E" w:rsidP="00D82C07">
            <w:pPr>
              <w:rPr>
                <w:rFonts w:ascii="Arial" w:hAnsi="Arial" w:cs="Arial"/>
              </w:rPr>
            </w:pPr>
          </w:p>
          <w:p w14:paraId="7C3342FB" w14:textId="059F1478" w:rsidR="00D82C07" w:rsidRPr="00B64636" w:rsidRDefault="00D82C07" w:rsidP="00D82C07">
            <w:pPr>
              <w:rPr>
                <w:rFonts w:ascii="Arial" w:hAnsi="Arial" w:cs="Arial"/>
              </w:rPr>
            </w:pPr>
            <w:r w:rsidRPr="00B64636">
              <w:rPr>
                <w:rFonts w:ascii="Arial" w:hAnsi="Arial" w:cs="Arial"/>
              </w:rPr>
              <w:t>alcyest2</w:t>
            </w:r>
          </w:p>
        </w:tc>
      </w:tr>
      <w:tr w:rsidR="00D82C07" w:rsidRPr="00B64636" w14:paraId="3DF64888" w14:textId="77777777" w:rsidTr="00A55D6B">
        <w:tc>
          <w:tcPr>
            <w:tcW w:w="2448" w:type="dxa"/>
          </w:tcPr>
          <w:p w14:paraId="197DA71A" w14:textId="77777777" w:rsidR="00D82C07" w:rsidRPr="00B64636" w:rsidRDefault="00D82C07" w:rsidP="00D82C07">
            <w:pPr>
              <w:rPr>
                <w:rFonts w:ascii="Arial" w:hAnsi="Arial" w:cs="Arial"/>
              </w:rPr>
            </w:pPr>
          </w:p>
          <w:p w14:paraId="0480559C" w14:textId="77777777" w:rsidR="00D82C07" w:rsidRPr="00B64636" w:rsidRDefault="00D82C07" w:rsidP="00D82C07">
            <w:pPr>
              <w:rPr>
                <w:rFonts w:ascii="Arial" w:hAnsi="Arial" w:cs="Arial"/>
              </w:rPr>
            </w:pPr>
            <w:r w:rsidRPr="00B64636">
              <w:rPr>
                <w:rFonts w:ascii="Arial" w:hAnsi="Arial" w:cs="Arial"/>
              </w:rPr>
              <w:t>Please select the substances that you used yesterday. (check all that apply)</w:t>
            </w:r>
          </w:p>
          <w:p w14:paraId="4A60E7E3" w14:textId="77777777" w:rsidR="00D82C07" w:rsidRPr="00B64636" w:rsidRDefault="00D82C07" w:rsidP="00D82C07">
            <w:pPr>
              <w:rPr>
                <w:rFonts w:ascii="Arial" w:hAnsi="Arial" w:cs="Arial"/>
                <w:b/>
                <w:i/>
              </w:rPr>
            </w:pPr>
          </w:p>
          <w:p w14:paraId="02ACBB5F" w14:textId="77777777" w:rsidR="00D82C07" w:rsidRPr="00B64636" w:rsidRDefault="00D82C07" w:rsidP="00D82C07">
            <w:pPr>
              <w:rPr>
                <w:rFonts w:ascii="Arial" w:hAnsi="Arial" w:cs="Arial"/>
                <w:b/>
                <w:i/>
              </w:rPr>
            </w:pPr>
          </w:p>
          <w:p w14:paraId="379CDF10" w14:textId="77777777" w:rsidR="00D82C07" w:rsidRPr="00B64636" w:rsidRDefault="00D82C07" w:rsidP="00D82C07">
            <w:pPr>
              <w:rPr>
                <w:rFonts w:ascii="Arial" w:hAnsi="Arial" w:cs="Arial"/>
                <w:b/>
                <w:i/>
              </w:rPr>
            </w:pPr>
          </w:p>
          <w:p w14:paraId="18264175" w14:textId="77777777" w:rsidR="00D82C07" w:rsidRPr="00B64636" w:rsidRDefault="00D82C07" w:rsidP="00D82C07">
            <w:pPr>
              <w:rPr>
                <w:rFonts w:ascii="Arial" w:hAnsi="Arial" w:cs="Arial"/>
              </w:rPr>
            </w:pPr>
            <w:r w:rsidRPr="00B64636">
              <w:rPr>
                <w:rFonts w:ascii="Arial" w:hAnsi="Arial" w:cs="Arial"/>
                <w:b/>
                <w:i/>
              </w:rPr>
              <w:t>For each substance that was used yesterday ask</w:t>
            </w:r>
          </w:p>
          <w:p w14:paraId="103DE3B3" w14:textId="004FFA0E" w:rsidR="00D82C07" w:rsidRPr="00B64636" w:rsidRDefault="00D82C07" w:rsidP="00D82C07">
            <w:pPr>
              <w:rPr>
                <w:rFonts w:ascii="Arial" w:hAnsi="Arial" w:cs="Arial"/>
                <w:b/>
              </w:rPr>
            </w:pPr>
            <w:r w:rsidRPr="00B64636">
              <w:rPr>
                <w:rFonts w:ascii="Arial" w:hAnsi="Arial" w:cs="Arial"/>
                <w:snapToGrid w:val="0"/>
                <w:color w:val="000000"/>
              </w:rPr>
              <w:t>How much money did you spend on ______ yesterday?</w:t>
            </w:r>
          </w:p>
        </w:tc>
        <w:tc>
          <w:tcPr>
            <w:tcW w:w="5400" w:type="dxa"/>
          </w:tcPr>
          <w:p w14:paraId="1738A263" w14:textId="77777777" w:rsidR="00D82C07" w:rsidRPr="00B64636" w:rsidRDefault="00D82C07" w:rsidP="00D82C07">
            <w:pPr>
              <w:rPr>
                <w:rFonts w:ascii="Arial" w:hAnsi="Arial" w:cs="Arial"/>
                <w:snapToGrid w:val="0"/>
                <w:color w:val="000000"/>
              </w:rPr>
            </w:pPr>
          </w:p>
          <w:p w14:paraId="72BA6563" w14:textId="4E200AC0"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I did not use any of these substances yesterday</w:t>
            </w:r>
          </w:p>
          <w:p w14:paraId="73D082BA" w14:textId="3E4948A2"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ocaine (crack, powder)</w:t>
            </w:r>
          </w:p>
          <w:p w14:paraId="2133FDE7" w14:textId="1C744360"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Meth-amphetamine</w:t>
            </w:r>
          </w:p>
          <w:p w14:paraId="62A042C9" w14:textId="33496928"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Marijuana (pot, hash)</w:t>
            </w:r>
          </w:p>
          <w:p w14:paraId="392EF7E1" w14:textId="2253EE9D"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Opiates (heroin, Oxycontin, morphine)</w:t>
            </w:r>
          </w:p>
          <w:p w14:paraId="59E84AED" w14:textId="08F5B0AA"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edatives (Valium, Xanax)</w:t>
            </w:r>
          </w:p>
          <w:p w14:paraId="3F8F5E48" w14:textId="54872301"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w:t>
            </w:r>
          </w:p>
          <w:p w14:paraId="7A20D77B" w14:textId="77777777" w:rsidR="00D82C07" w:rsidRPr="00B64636" w:rsidRDefault="00D82C07" w:rsidP="00D82C07">
            <w:pPr>
              <w:rPr>
                <w:rFonts w:ascii="Arial" w:hAnsi="Arial" w:cs="Arial"/>
              </w:rPr>
            </w:pPr>
          </w:p>
          <w:p w14:paraId="58F77607" w14:textId="77777777" w:rsidR="00D82C07" w:rsidRPr="00B64636" w:rsidRDefault="00D82C07" w:rsidP="00D82C07">
            <w:pPr>
              <w:rPr>
                <w:rFonts w:ascii="Arial" w:hAnsi="Arial" w:cs="Arial"/>
              </w:rPr>
            </w:pPr>
          </w:p>
          <w:p w14:paraId="2877DD69" w14:textId="5F56AE82" w:rsidR="00D82C07" w:rsidRPr="00B64636" w:rsidRDefault="009D2CB8"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I did not use other substances yesterday</w:t>
            </w:r>
          </w:p>
          <w:p w14:paraId="7447453C" w14:textId="1B71A691" w:rsidR="00D82C07" w:rsidRPr="00B64636" w:rsidRDefault="009D2CB8"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00D82C07" w:rsidRPr="00B64636">
              <w:rPr>
                <w:rFonts w:ascii="Arial" w:hAnsi="Arial" w:cs="Arial"/>
                <w:snapToGrid w:val="0"/>
                <w:color w:val="000000"/>
              </w:rPr>
              <w:t xml:space="preserve"> $0 </w:t>
            </w:r>
          </w:p>
          <w:p w14:paraId="6D380DF3" w14:textId="720FCD62" w:rsidR="00D82C07" w:rsidRPr="00B64636" w:rsidRDefault="009D2CB8"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00D82C07" w:rsidRPr="00B64636">
              <w:rPr>
                <w:rFonts w:ascii="Arial" w:hAnsi="Arial" w:cs="Arial"/>
                <w:snapToGrid w:val="0"/>
                <w:color w:val="000000"/>
              </w:rPr>
              <w:t xml:space="preserve"> $1 to $10 </w:t>
            </w:r>
          </w:p>
          <w:p w14:paraId="1A7C068F" w14:textId="63471818" w:rsidR="00D82C07" w:rsidRPr="00B64636" w:rsidRDefault="009D2CB8"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00D82C07" w:rsidRPr="00B64636">
              <w:rPr>
                <w:rFonts w:ascii="Arial" w:hAnsi="Arial" w:cs="Arial"/>
                <w:snapToGrid w:val="0"/>
                <w:color w:val="000000"/>
              </w:rPr>
              <w:t xml:space="preserve"> $11 to $20</w:t>
            </w:r>
          </w:p>
          <w:p w14:paraId="2314695A" w14:textId="39743559" w:rsidR="00D82C07" w:rsidRPr="00B64636" w:rsidRDefault="009D2CB8"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00D82C07" w:rsidRPr="00B64636">
              <w:rPr>
                <w:rFonts w:ascii="Arial" w:hAnsi="Arial" w:cs="Arial"/>
                <w:snapToGrid w:val="0"/>
                <w:color w:val="000000"/>
              </w:rPr>
              <w:t xml:space="preserve"> $21 to $40</w:t>
            </w:r>
          </w:p>
          <w:p w14:paraId="611A6D85" w14:textId="48C21A68" w:rsidR="00D82C07" w:rsidRPr="00B64636" w:rsidRDefault="009D2CB8"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00D82C07" w:rsidRPr="00B64636">
              <w:rPr>
                <w:rFonts w:ascii="Arial" w:hAnsi="Arial" w:cs="Arial"/>
                <w:snapToGrid w:val="0"/>
                <w:color w:val="000000"/>
              </w:rPr>
              <w:t xml:space="preserve"> $41 to </w:t>
            </w:r>
            <w:r w:rsidR="00914FA9" w:rsidRPr="00B64636">
              <w:rPr>
                <w:rFonts w:ascii="Arial" w:hAnsi="Arial" w:cs="Arial"/>
                <w:snapToGrid w:val="0"/>
                <w:color w:val="000000"/>
              </w:rPr>
              <w:t>,</w:t>
            </w:r>
            <w:r w:rsidR="00D82C07" w:rsidRPr="00B64636">
              <w:rPr>
                <w:rFonts w:ascii="Arial" w:hAnsi="Arial" w:cs="Arial"/>
                <w:snapToGrid w:val="0"/>
                <w:color w:val="000000"/>
              </w:rPr>
              <w:t>$60</w:t>
            </w:r>
          </w:p>
          <w:p w14:paraId="4DE880A0" w14:textId="597BE597" w:rsidR="00D82C07" w:rsidRPr="00B64636" w:rsidRDefault="009D2CB8" w:rsidP="00D82C07">
            <w:pPr>
              <w:rPr>
                <w:rFonts w:ascii="Arial" w:hAnsi="Arial" w:cs="Arial"/>
                <w:snapToGrid w:val="0"/>
                <w:color w:val="000000"/>
              </w:rPr>
            </w:pPr>
            <w:r w:rsidRPr="00B64636">
              <w:rPr>
                <w:rFonts w:ascii="Arial" w:hAnsi="Arial" w:cs="Arial"/>
                <w:snapToGrid w:val="0"/>
                <w:color w:val="000000"/>
              </w:rPr>
              <w:t>6</w:t>
            </w:r>
            <w:r w:rsidR="00914FA9" w:rsidRPr="00B64636">
              <w:rPr>
                <w:rFonts w:ascii="Arial" w:hAnsi="Arial" w:cs="Arial"/>
                <w:snapToGrid w:val="0"/>
                <w:color w:val="000000"/>
              </w:rPr>
              <w:t>,</w:t>
            </w:r>
            <w:r w:rsidR="00D82C07" w:rsidRPr="00B64636">
              <w:rPr>
                <w:rFonts w:ascii="Arial" w:hAnsi="Arial" w:cs="Arial"/>
                <w:snapToGrid w:val="0"/>
                <w:color w:val="000000"/>
              </w:rPr>
              <w:t xml:space="preserve"> $61 to $100</w:t>
            </w:r>
          </w:p>
          <w:p w14:paraId="3154FA82" w14:textId="0123BB95" w:rsidR="00D82C07" w:rsidRPr="00B64636" w:rsidRDefault="009D2CB8" w:rsidP="00D82C07">
            <w:pPr>
              <w:widowControl/>
              <w:autoSpaceDE/>
              <w:autoSpaceDN/>
              <w:adjustRightInd/>
              <w:rPr>
                <w:rFonts w:ascii="Arial" w:hAnsi="Arial" w:cs="Arial"/>
              </w:rPr>
            </w:pPr>
            <w:r w:rsidRPr="00B64636">
              <w:rPr>
                <w:rFonts w:ascii="Arial" w:hAnsi="Arial" w:cs="Arial"/>
                <w:snapToGrid w:val="0"/>
                <w:color w:val="000000"/>
              </w:rPr>
              <w:t>7</w:t>
            </w:r>
            <w:r w:rsidR="00914FA9" w:rsidRPr="00B64636">
              <w:rPr>
                <w:rFonts w:ascii="Arial" w:hAnsi="Arial" w:cs="Arial"/>
                <w:snapToGrid w:val="0"/>
                <w:color w:val="000000"/>
              </w:rPr>
              <w:t>,</w:t>
            </w:r>
            <w:r w:rsidR="00D82C07" w:rsidRPr="00B64636">
              <w:rPr>
                <w:rFonts w:ascii="Arial" w:hAnsi="Arial" w:cs="Arial"/>
                <w:snapToGrid w:val="0"/>
                <w:color w:val="000000"/>
              </w:rPr>
              <w:t xml:space="preserve"> More than $100</w:t>
            </w:r>
          </w:p>
        </w:tc>
        <w:tc>
          <w:tcPr>
            <w:tcW w:w="1782" w:type="dxa"/>
          </w:tcPr>
          <w:p w14:paraId="4161175C" w14:textId="77777777" w:rsidR="00D82C07" w:rsidRPr="00B64636" w:rsidRDefault="00D82C07" w:rsidP="00D82C07">
            <w:pPr>
              <w:rPr>
                <w:rFonts w:ascii="Arial" w:hAnsi="Arial" w:cs="Arial"/>
              </w:rPr>
            </w:pPr>
          </w:p>
          <w:p w14:paraId="1306EF35" w14:textId="725C48C2" w:rsidR="00D82C07" w:rsidRPr="00B64636" w:rsidRDefault="00D82C07" w:rsidP="00D82C07">
            <w:pPr>
              <w:rPr>
                <w:rFonts w:ascii="Arial" w:hAnsi="Arial" w:cs="Arial"/>
              </w:rPr>
            </w:pPr>
            <w:r w:rsidRPr="00B64636">
              <w:rPr>
                <w:rFonts w:ascii="Arial" w:hAnsi="Arial" w:cs="Arial"/>
              </w:rPr>
              <w:t>druguse1</w:t>
            </w:r>
          </w:p>
          <w:p w14:paraId="0C1375A3" w14:textId="77777777" w:rsidR="00D82C07" w:rsidRPr="00B64636" w:rsidRDefault="00D82C07" w:rsidP="00D82C07">
            <w:pPr>
              <w:rPr>
                <w:rFonts w:ascii="Arial" w:hAnsi="Arial" w:cs="Arial"/>
              </w:rPr>
            </w:pPr>
          </w:p>
          <w:p w14:paraId="6194963A" w14:textId="77777777" w:rsidR="00D82C07" w:rsidRPr="00B64636" w:rsidRDefault="00D82C07" w:rsidP="00D82C07">
            <w:pPr>
              <w:rPr>
                <w:rFonts w:ascii="Arial" w:hAnsi="Arial" w:cs="Arial"/>
              </w:rPr>
            </w:pPr>
          </w:p>
          <w:p w14:paraId="1C5408C3" w14:textId="77777777" w:rsidR="00D82C07" w:rsidRPr="00B64636" w:rsidRDefault="00D82C07" w:rsidP="00D82C07">
            <w:pPr>
              <w:rPr>
                <w:rFonts w:ascii="Arial" w:hAnsi="Arial" w:cs="Arial"/>
              </w:rPr>
            </w:pPr>
          </w:p>
          <w:p w14:paraId="5EE0E493" w14:textId="77777777" w:rsidR="00D82C07" w:rsidRPr="00B64636" w:rsidRDefault="00D82C07" w:rsidP="00D82C07">
            <w:pPr>
              <w:rPr>
                <w:rFonts w:ascii="Arial" w:hAnsi="Arial" w:cs="Arial"/>
              </w:rPr>
            </w:pPr>
          </w:p>
          <w:p w14:paraId="74ADBD08" w14:textId="77777777" w:rsidR="00D82C07" w:rsidRPr="00B64636" w:rsidRDefault="00D82C07" w:rsidP="00D82C07">
            <w:pPr>
              <w:rPr>
                <w:rFonts w:ascii="Arial" w:hAnsi="Arial" w:cs="Arial"/>
              </w:rPr>
            </w:pPr>
          </w:p>
          <w:p w14:paraId="4839CFBF" w14:textId="77777777" w:rsidR="00D82C07" w:rsidRPr="00B64636" w:rsidRDefault="00D82C07" w:rsidP="00D82C07">
            <w:pPr>
              <w:rPr>
                <w:rFonts w:ascii="Arial" w:hAnsi="Arial" w:cs="Arial"/>
              </w:rPr>
            </w:pPr>
          </w:p>
          <w:p w14:paraId="6CE3A52E" w14:textId="230D80E7" w:rsidR="00D82C07" w:rsidRPr="00B64636" w:rsidRDefault="00D82C07" w:rsidP="00D82C07">
            <w:pPr>
              <w:rPr>
                <w:rFonts w:ascii="Arial" w:hAnsi="Arial" w:cs="Arial"/>
              </w:rPr>
            </w:pPr>
          </w:p>
          <w:p w14:paraId="7444CAE5" w14:textId="5816D18B" w:rsidR="00D82C07" w:rsidRPr="00B64636" w:rsidRDefault="00D82C07" w:rsidP="00D82C07">
            <w:pPr>
              <w:rPr>
                <w:rFonts w:ascii="Arial" w:hAnsi="Arial" w:cs="Arial"/>
              </w:rPr>
            </w:pPr>
          </w:p>
          <w:p w14:paraId="0E28B6B2" w14:textId="5B52914C" w:rsidR="00D82C07" w:rsidRPr="00B64636" w:rsidRDefault="00D82C07" w:rsidP="00D82C07">
            <w:pPr>
              <w:rPr>
                <w:rFonts w:ascii="Arial" w:hAnsi="Arial" w:cs="Arial"/>
              </w:rPr>
            </w:pPr>
          </w:p>
          <w:p w14:paraId="4AF575BF" w14:textId="77777777" w:rsidR="00D82C07" w:rsidRPr="00B64636" w:rsidRDefault="00D82C07" w:rsidP="00D82C07">
            <w:pPr>
              <w:rPr>
                <w:rFonts w:ascii="Arial" w:hAnsi="Arial" w:cs="Arial"/>
              </w:rPr>
            </w:pPr>
          </w:p>
          <w:p w14:paraId="241B14B6" w14:textId="58092160" w:rsidR="00D82C07" w:rsidRPr="00B64636" w:rsidRDefault="00D82C07" w:rsidP="00D82C07">
            <w:pPr>
              <w:rPr>
                <w:rFonts w:ascii="Arial" w:hAnsi="Arial" w:cs="Arial"/>
              </w:rPr>
            </w:pPr>
            <w:r w:rsidRPr="00B64636">
              <w:rPr>
                <w:rFonts w:ascii="Arial" w:hAnsi="Arial" w:cs="Arial"/>
              </w:rPr>
              <w:t>druguse2</w:t>
            </w:r>
          </w:p>
        </w:tc>
      </w:tr>
      <w:tr w:rsidR="00D82C07" w:rsidRPr="00B64636" w14:paraId="63B7DFFC" w14:textId="77777777" w:rsidTr="00A55D6B">
        <w:tc>
          <w:tcPr>
            <w:tcW w:w="2448" w:type="dxa"/>
          </w:tcPr>
          <w:p w14:paraId="12E455FF" w14:textId="38EF5DED" w:rsidR="00D82C07" w:rsidRPr="00B64636" w:rsidRDefault="00D82C07" w:rsidP="00D82C07">
            <w:pPr>
              <w:rPr>
                <w:rFonts w:ascii="Arial" w:hAnsi="Arial" w:cs="Arial"/>
                <w:snapToGrid w:val="0"/>
                <w:color w:val="000000"/>
              </w:rPr>
            </w:pPr>
            <w:r w:rsidRPr="00B64636">
              <w:rPr>
                <w:rFonts w:ascii="Arial" w:hAnsi="Arial" w:cs="Arial"/>
                <w:snapToGrid w:val="0"/>
                <w:color w:val="000000"/>
              </w:rPr>
              <w:t>How many meals did you eat yesterday?</w:t>
            </w:r>
          </w:p>
          <w:p w14:paraId="1679D4D2" w14:textId="4AF58625" w:rsidR="00D82C07" w:rsidRPr="00B64636" w:rsidRDefault="00D82C07" w:rsidP="00D82C07">
            <w:pPr>
              <w:rPr>
                <w:rFonts w:ascii="Arial" w:hAnsi="Arial" w:cs="Arial"/>
              </w:rPr>
            </w:pPr>
          </w:p>
        </w:tc>
        <w:tc>
          <w:tcPr>
            <w:tcW w:w="5400" w:type="dxa"/>
          </w:tcPr>
          <w:p w14:paraId="6820379E" w14:textId="52E001EB" w:rsidR="00D82C07" w:rsidRPr="00B64636" w:rsidRDefault="00D82C07"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3702A0BC" w14:textId="76B67673" w:rsidR="00D82C07" w:rsidRPr="00B64636" w:rsidRDefault="00D82C07"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F693146" w14:textId="50EB1C87" w:rsidR="00D82C07" w:rsidRPr="00B64636" w:rsidRDefault="00D82C07"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339D94AE" w14:textId="66B23F88" w:rsidR="00D82C07" w:rsidRPr="00B64636" w:rsidRDefault="00D82C07"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0891CF12" w14:textId="5F3C321A" w:rsidR="00D82C07" w:rsidRPr="00B64636" w:rsidRDefault="00D82C07"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AE63934" w14:textId="235AE64A" w:rsidR="00D82C07" w:rsidRPr="00B64636" w:rsidRDefault="00D82C07"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1382FF4C" w14:textId="77777777" w:rsidR="00D82C07" w:rsidRPr="00B64636" w:rsidRDefault="00D82C07" w:rsidP="00D82C07">
            <w:pPr>
              <w:rPr>
                <w:rFonts w:ascii="Arial" w:hAnsi="Arial" w:cs="Arial"/>
              </w:rPr>
            </w:pPr>
          </w:p>
          <w:p w14:paraId="2388CC12" w14:textId="71524939" w:rsidR="00D82C07" w:rsidRPr="00B64636" w:rsidRDefault="00D82C07" w:rsidP="00D82C07">
            <w:pPr>
              <w:rPr>
                <w:rFonts w:ascii="Arial" w:hAnsi="Arial" w:cs="Arial"/>
              </w:rPr>
            </w:pPr>
            <w:r w:rsidRPr="00B64636">
              <w:rPr>
                <w:rFonts w:ascii="Arial" w:hAnsi="Arial" w:cs="Arial"/>
              </w:rPr>
              <w:t xml:space="preserve"> meals</w:t>
            </w:r>
            <w:r w:rsidR="00A8383B" w:rsidRPr="00B64636">
              <w:rPr>
                <w:rFonts w:ascii="Arial" w:hAnsi="Arial" w:cs="Arial"/>
              </w:rPr>
              <w:t>1</w:t>
            </w:r>
          </w:p>
          <w:p w14:paraId="520990A0" w14:textId="77777777" w:rsidR="00D82C07" w:rsidRPr="00B64636" w:rsidRDefault="00D82C07" w:rsidP="00D82C07">
            <w:pPr>
              <w:rPr>
                <w:rFonts w:ascii="Arial" w:hAnsi="Arial" w:cs="Arial"/>
              </w:rPr>
            </w:pPr>
          </w:p>
          <w:p w14:paraId="4D2D7394" w14:textId="77777777" w:rsidR="00D82C07" w:rsidRPr="00B64636" w:rsidRDefault="00D82C07" w:rsidP="00D82C07">
            <w:pPr>
              <w:rPr>
                <w:rFonts w:ascii="Arial" w:hAnsi="Arial" w:cs="Arial"/>
              </w:rPr>
            </w:pPr>
          </w:p>
        </w:tc>
      </w:tr>
      <w:tr w:rsidR="00A8383B" w:rsidRPr="00B64636" w14:paraId="19ADD366" w14:textId="77777777" w:rsidTr="00A55D6B">
        <w:tc>
          <w:tcPr>
            <w:tcW w:w="2448" w:type="dxa"/>
          </w:tcPr>
          <w:p w14:paraId="68533571" w14:textId="08F2660D" w:rsidR="00A8383B" w:rsidRPr="00B64636" w:rsidRDefault="00A8383B" w:rsidP="00D82C07">
            <w:pPr>
              <w:rPr>
                <w:rFonts w:ascii="Arial" w:hAnsi="Arial" w:cs="Arial"/>
                <w:snapToGrid w:val="0"/>
                <w:color w:val="000000"/>
              </w:rPr>
            </w:pPr>
            <w:r w:rsidRPr="00B64636">
              <w:rPr>
                <w:rFonts w:ascii="Arial" w:hAnsi="Arial" w:cs="Arial"/>
                <w:snapToGrid w:val="0"/>
                <w:color w:val="000000"/>
              </w:rPr>
              <w:t>How many meals did you eat at local shelters yesterday?</w:t>
            </w:r>
          </w:p>
        </w:tc>
        <w:tc>
          <w:tcPr>
            <w:tcW w:w="5400" w:type="dxa"/>
          </w:tcPr>
          <w:p w14:paraId="6E5DE69F" w14:textId="71416C5D" w:rsidR="00A8383B" w:rsidRPr="00B64636" w:rsidRDefault="00A8383B" w:rsidP="00A8383B">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23655A19" w14:textId="75E71090" w:rsidR="00A8383B" w:rsidRPr="00B64636" w:rsidRDefault="00A8383B" w:rsidP="00A8383B">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23E4023" w14:textId="3C7349FE" w:rsidR="00A8383B" w:rsidRPr="00B64636" w:rsidRDefault="00A8383B" w:rsidP="00A8383B">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292F2408" w14:textId="2DEA5B7C" w:rsidR="00A8383B" w:rsidRPr="00B64636" w:rsidRDefault="00A8383B" w:rsidP="00A8383B">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10860BEC" w14:textId="12C45F18" w:rsidR="00A8383B" w:rsidRPr="00B64636" w:rsidRDefault="00A8383B" w:rsidP="00A8383B">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B3615E1" w14:textId="1280D44B" w:rsidR="00A8383B" w:rsidRPr="00B64636" w:rsidRDefault="00A8383B" w:rsidP="00A8383B">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44F22CCF" w14:textId="22AC557D" w:rsidR="00A8383B" w:rsidRPr="00B64636" w:rsidRDefault="00A8383B" w:rsidP="00D82C07">
            <w:pPr>
              <w:rPr>
                <w:rFonts w:ascii="Arial" w:hAnsi="Arial" w:cs="Arial"/>
              </w:rPr>
            </w:pPr>
            <w:r w:rsidRPr="00B64636">
              <w:rPr>
                <w:rFonts w:ascii="Arial" w:hAnsi="Arial" w:cs="Arial"/>
              </w:rPr>
              <w:t>meals2</w:t>
            </w:r>
          </w:p>
        </w:tc>
      </w:tr>
      <w:bookmarkEnd w:id="101"/>
    </w:tbl>
    <w:p w14:paraId="685BFF7C" w14:textId="77777777" w:rsidR="006E038E" w:rsidRPr="00B64636" w:rsidRDefault="006E038E" w:rsidP="006E038E"/>
    <w:p w14:paraId="768FEDA7" w14:textId="0A9D10AA" w:rsidR="00C71EED" w:rsidRPr="00B64636" w:rsidRDefault="00C71EED">
      <w:pPr>
        <w:widowControl/>
        <w:autoSpaceDE/>
        <w:autoSpaceDN/>
        <w:adjustRightInd/>
        <w:spacing w:after="200" w:line="276" w:lineRule="auto"/>
      </w:pPr>
      <w:r w:rsidRPr="00B64636">
        <w:br w:type="page"/>
      </w:r>
    </w:p>
    <w:p w14:paraId="4695057A" w14:textId="1A2EF40D" w:rsidR="00C71EED" w:rsidRPr="00B64636" w:rsidRDefault="00C71EED" w:rsidP="00C71EED">
      <w:pPr>
        <w:pStyle w:val="Heading2"/>
        <w:jc w:val="center"/>
        <w:rPr>
          <w:i/>
        </w:rPr>
      </w:pPr>
      <w:bookmarkStart w:id="102" w:name="_Toc49423603"/>
      <w:r w:rsidRPr="00B16295">
        <w:rPr>
          <w:i/>
        </w:rPr>
        <w:t>Monday EMA Items</w:t>
      </w:r>
      <w:r w:rsidR="00640D6E" w:rsidRPr="00B16295">
        <w:rPr>
          <w:i/>
        </w:rPr>
        <w:t xml:space="preserve"> </w:t>
      </w:r>
      <w:r w:rsidR="003F01D9" w:rsidRPr="00B16295">
        <w:rPr>
          <w:i/>
        </w:rPr>
        <w:t>(Weekly)</w:t>
      </w:r>
      <w:bookmarkEnd w:id="102"/>
    </w:p>
    <w:p w14:paraId="1733DB93" w14:textId="7B7F0F75" w:rsidR="00640D6E" w:rsidRPr="00B64636" w:rsidRDefault="00640D6E" w:rsidP="00640D6E">
      <w:pPr>
        <w:jc w:val="center"/>
        <w:rPr>
          <w:rFonts w:ascii="Arial" w:hAnsi="Arial" w:cs="Arial"/>
          <w:sz w:val="22"/>
          <w:szCs w:val="22"/>
        </w:rPr>
      </w:pPr>
      <w:r w:rsidRPr="00B64636">
        <w:rPr>
          <w:rFonts w:ascii="Arial" w:hAnsi="Arial" w:cs="Arial"/>
          <w:sz w:val="22"/>
          <w:szCs w:val="22"/>
        </w:rPr>
        <w:t xml:space="preserve">Also ask </w:t>
      </w:r>
      <w:r w:rsidR="00F51071" w:rsidRPr="00B64636">
        <w:rPr>
          <w:rFonts w:ascii="Arial" w:hAnsi="Arial" w:cs="Arial"/>
          <w:sz w:val="22"/>
          <w:szCs w:val="22"/>
        </w:rPr>
        <w:t>U</w:t>
      </w:r>
      <w:r w:rsidRPr="00B64636">
        <w:rPr>
          <w:rFonts w:ascii="Arial" w:hAnsi="Arial" w:cs="Arial"/>
          <w:sz w:val="22"/>
          <w:szCs w:val="22"/>
        </w:rPr>
        <w:t xml:space="preserve">sual </w:t>
      </w:r>
      <w:r w:rsidR="00F51071" w:rsidRPr="00B64636">
        <w:rPr>
          <w:rFonts w:ascii="Arial" w:hAnsi="Arial" w:cs="Arial"/>
          <w:sz w:val="22"/>
          <w:szCs w:val="22"/>
        </w:rPr>
        <w:t xml:space="preserve">Daily </w:t>
      </w:r>
      <w:r w:rsidRPr="00B64636">
        <w:rPr>
          <w:rFonts w:ascii="Arial" w:hAnsi="Arial" w:cs="Arial"/>
          <w:sz w:val="22"/>
          <w:szCs w:val="22"/>
        </w:rPr>
        <w:t>EMA items</w:t>
      </w:r>
      <w:r w:rsidR="00F07454" w:rsidRPr="00B64636">
        <w:rPr>
          <w:rFonts w:ascii="Arial" w:hAnsi="Arial" w:cs="Arial"/>
          <w:sz w:val="22"/>
          <w:szCs w:val="22"/>
        </w:rPr>
        <w:t xml:space="preserve"> What is the best day of the week?</w:t>
      </w:r>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561217" w:rsidRPr="00B64636" w14:paraId="05587E65" w14:textId="77777777" w:rsidTr="00C47653">
        <w:tc>
          <w:tcPr>
            <w:tcW w:w="2448" w:type="dxa"/>
          </w:tcPr>
          <w:p w14:paraId="115665E7" w14:textId="27A41099" w:rsidR="00561217" w:rsidRPr="00B64636" w:rsidRDefault="00561217" w:rsidP="00561217">
            <w:pPr>
              <w:widowControl/>
              <w:autoSpaceDE/>
              <w:autoSpaceDN/>
              <w:adjustRightInd/>
              <w:rPr>
                <w:rFonts w:ascii="Arial" w:hAnsi="Arial" w:cs="Arial"/>
              </w:rPr>
            </w:pPr>
          </w:p>
          <w:p w14:paraId="3A900E28" w14:textId="18214546" w:rsidR="00561217" w:rsidRPr="00B64636" w:rsidRDefault="00561217" w:rsidP="00561217">
            <w:pPr>
              <w:widowControl/>
              <w:autoSpaceDE/>
              <w:autoSpaceDN/>
              <w:adjustRightInd/>
              <w:rPr>
                <w:rFonts w:ascii="Arial" w:hAnsi="Arial" w:cs="Arial"/>
              </w:rPr>
            </w:pPr>
            <w:r w:rsidRPr="00B64636">
              <w:rPr>
                <w:rFonts w:ascii="Arial" w:hAnsi="Arial" w:cs="Arial"/>
              </w:rPr>
              <w:t>Were you a victim of a criminal offense in the past 7 days?</w:t>
            </w:r>
          </w:p>
          <w:p w14:paraId="0E63450B" w14:textId="77777777" w:rsidR="00561217" w:rsidRPr="00B64636" w:rsidRDefault="00561217" w:rsidP="00561217">
            <w:pPr>
              <w:widowControl/>
              <w:autoSpaceDE/>
              <w:autoSpaceDN/>
              <w:adjustRightInd/>
              <w:rPr>
                <w:rFonts w:ascii="Arial" w:hAnsi="Arial" w:cs="Arial"/>
              </w:rPr>
            </w:pPr>
          </w:p>
        </w:tc>
        <w:tc>
          <w:tcPr>
            <w:tcW w:w="5400" w:type="dxa"/>
          </w:tcPr>
          <w:p w14:paraId="437BFA0F" w14:textId="77777777" w:rsidR="00561217" w:rsidRPr="00B64636" w:rsidRDefault="00561217" w:rsidP="00561217">
            <w:pPr>
              <w:rPr>
                <w:rFonts w:ascii="Arial" w:hAnsi="Arial" w:cs="Arial"/>
              </w:rPr>
            </w:pPr>
          </w:p>
          <w:p w14:paraId="0634F003" w14:textId="238BF3BA"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7E85F68" w14:textId="4B11EE80"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p w14:paraId="115C63F5" w14:textId="77777777" w:rsidR="00561217" w:rsidRPr="00B64636" w:rsidRDefault="00561217" w:rsidP="00561217">
            <w:pPr>
              <w:rPr>
                <w:rFonts w:ascii="Arial" w:hAnsi="Arial" w:cs="Arial"/>
              </w:rPr>
            </w:pPr>
          </w:p>
        </w:tc>
        <w:tc>
          <w:tcPr>
            <w:tcW w:w="1782" w:type="dxa"/>
          </w:tcPr>
          <w:p w14:paraId="68A0FB16" w14:textId="77777777" w:rsidR="00561217" w:rsidRPr="00B64636" w:rsidRDefault="00561217" w:rsidP="00561217">
            <w:pPr>
              <w:rPr>
                <w:rFonts w:ascii="Arial" w:hAnsi="Arial" w:cs="Arial"/>
              </w:rPr>
            </w:pPr>
          </w:p>
          <w:p w14:paraId="207360E2" w14:textId="68866B6F" w:rsidR="00561217" w:rsidRPr="00B64636" w:rsidRDefault="00B23714" w:rsidP="009330E8">
            <w:pPr>
              <w:rPr>
                <w:rFonts w:ascii="Arial" w:hAnsi="Arial" w:cs="Arial"/>
              </w:rPr>
            </w:pPr>
            <w:r w:rsidRPr="00B64636">
              <w:rPr>
                <w:rFonts w:ascii="Arial" w:hAnsi="Arial" w:cs="Arial"/>
              </w:rPr>
              <w:t>v</w:t>
            </w:r>
            <w:r w:rsidR="00561217" w:rsidRPr="00B64636">
              <w:rPr>
                <w:rFonts w:ascii="Arial" w:hAnsi="Arial" w:cs="Arial"/>
              </w:rPr>
              <w:t>ictim</w:t>
            </w:r>
          </w:p>
        </w:tc>
      </w:tr>
      <w:tr w:rsidR="00561217" w:rsidRPr="00B64636" w14:paraId="020477A0" w14:textId="77777777" w:rsidTr="00C47653">
        <w:tc>
          <w:tcPr>
            <w:tcW w:w="2448" w:type="dxa"/>
          </w:tcPr>
          <w:p w14:paraId="60042422" w14:textId="77777777" w:rsidR="00561217" w:rsidRPr="00B64636" w:rsidRDefault="00561217" w:rsidP="00561217">
            <w:pPr>
              <w:widowControl/>
              <w:autoSpaceDE/>
              <w:autoSpaceDN/>
              <w:adjustRightInd/>
              <w:rPr>
                <w:rFonts w:ascii="Arial" w:hAnsi="Arial" w:cs="Arial"/>
              </w:rPr>
            </w:pPr>
          </w:p>
          <w:p w14:paraId="7FEA7766" w14:textId="36FDDF03" w:rsidR="00561217" w:rsidRPr="00B64636" w:rsidRDefault="00561217" w:rsidP="00561217">
            <w:pPr>
              <w:widowControl/>
              <w:autoSpaceDE/>
              <w:autoSpaceDN/>
              <w:adjustRightInd/>
              <w:rPr>
                <w:rFonts w:ascii="Arial" w:hAnsi="Arial" w:cs="Arial"/>
              </w:rPr>
            </w:pPr>
            <w:r w:rsidRPr="00B64636">
              <w:rPr>
                <w:rFonts w:ascii="Arial" w:hAnsi="Arial" w:cs="Arial"/>
              </w:rPr>
              <w:t>Did you commit an offense that could have led to your arrest in the past 7 days?</w:t>
            </w:r>
          </w:p>
        </w:tc>
        <w:tc>
          <w:tcPr>
            <w:tcW w:w="5400" w:type="dxa"/>
          </w:tcPr>
          <w:p w14:paraId="19EB1840" w14:textId="77777777" w:rsidR="00561217" w:rsidRPr="00B64636" w:rsidRDefault="00561217" w:rsidP="00561217">
            <w:pPr>
              <w:rPr>
                <w:rFonts w:ascii="Arial" w:hAnsi="Arial" w:cs="Arial"/>
              </w:rPr>
            </w:pPr>
          </w:p>
          <w:p w14:paraId="6218902F" w14:textId="09F78CBB"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0F37891" w14:textId="78DE8872"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696B740F" w14:textId="77777777" w:rsidR="00561217" w:rsidRPr="00B64636" w:rsidRDefault="00561217" w:rsidP="00561217">
            <w:pPr>
              <w:rPr>
                <w:rFonts w:ascii="Arial" w:hAnsi="Arial" w:cs="Arial"/>
              </w:rPr>
            </w:pPr>
          </w:p>
          <w:p w14:paraId="77653DE5" w14:textId="07D46283" w:rsidR="00561217" w:rsidRPr="00B64636" w:rsidRDefault="00B23714" w:rsidP="00561217">
            <w:pPr>
              <w:rPr>
                <w:rFonts w:ascii="Arial" w:hAnsi="Arial" w:cs="Arial"/>
              </w:rPr>
            </w:pPr>
            <w:r w:rsidRPr="00B64636">
              <w:rPr>
                <w:rFonts w:ascii="Arial" w:hAnsi="Arial" w:cs="Arial"/>
              </w:rPr>
              <w:t>c</w:t>
            </w:r>
            <w:r w:rsidR="00561217" w:rsidRPr="00B64636">
              <w:rPr>
                <w:rFonts w:ascii="Arial" w:hAnsi="Arial" w:cs="Arial"/>
              </w:rPr>
              <w:t>rime</w:t>
            </w:r>
          </w:p>
        </w:tc>
      </w:tr>
      <w:tr w:rsidR="00561217" w:rsidRPr="00B64636" w14:paraId="47496E8D" w14:textId="77777777" w:rsidTr="00C47653">
        <w:tc>
          <w:tcPr>
            <w:tcW w:w="2448" w:type="dxa"/>
          </w:tcPr>
          <w:p w14:paraId="7C3A39E7" w14:textId="77777777" w:rsidR="00561217" w:rsidRPr="00B64636" w:rsidRDefault="00561217" w:rsidP="00561217">
            <w:pPr>
              <w:widowControl/>
              <w:autoSpaceDE/>
              <w:autoSpaceDN/>
              <w:adjustRightInd/>
              <w:rPr>
                <w:rFonts w:ascii="Arial" w:hAnsi="Arial" w:cs="Arial"/>
              </w:rPr>
            </w:pPr>
          </w:p>
          <w:p w14:paraId="26EE1B27" w14:textId="63479050" w:rsidR="00561217" w:rsidRPr="00B64636" w:rsidRDefault="00561217" w:rsidP="00561217">
            <w:pPr>
              <w:widowControl/>
              <w:autoSpaceDE/>
              <w:autoSpaceDN/>
              <w:adjustRightInd/>
              <w:rPr>
                <w:rFonts w:ascii="Arial" w:hAnsi="Arial" w:cs="Arial"/>
              </w:rPr>
            </w:pPr>
            <w:r w:rsidRPr="00B64636">
              <w:rPr>
                <w:rFonts w:ascii="Arial" w:hAnsi="Arial" w:cs="Arial"/>
              </w:rPr>
              <w:t>Were you arrested at any time in the past 7 days?</w:t>
            </w:r>
          </w:p>
        </w:tc>
        <w:tc>
          <w:tcPr>
            <w:tcW w:w="5400" w:type="dxa"/>
          </w:tcPr>
          <w:p w14:paraId="79EE8CCB" w14:textId="77777777" w:rsidR="00561217" w:rsidRPr="00B64636" w:rsidRDefault="00561217" w:rsidP="00561217">
            <w:pPr>
              <w:rPr>
                <w:rFonts w:ascii="Arial" w:hAnsi="Arial" w:cs="Arial"/>
              </w:rPr>
            </w:pPr>
            <w:r w:rsidRPr="00B64636">
              <w:rPr>
                <w:rFonts w:ascii="Arial" w:hAnsi="Arial" w:cs="Arial"/>
              </w:rPr>
              <w:tab/>
            </w:r>
          </w:p>
          <w:p w14:paraId="2357A400" w14:textId="0C25653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17947C24" w14:textId="11A7D24F"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75DCE33A" w14:textId="77777777" w:rsidR="00561217" w:rsidRPr="00B64636" w:rsidRDefault="00561217" w:rsidP="00561217">
            <w:pPr>
              <w:rPr>
                <w:rFonts w:ascii="Arial" w:hAnsi="Arial" w:cs="Arial"/>
                <w:bCs/>
              </w:rPr>
            </w:pPr>
          </w:p>
          <w:p w14:paraId="366B23CE" w14:textId="79D3DF41" w:rsidR="00561217" w:rsidRPr="00B64636" w:rsidRDefault="00B23714" w:rsidP="00561217">
            <w:pPr>
              <w:rPr>
                <w:rFonts w:ascii="Arial" w:hAnsi="Arial" w:cs="Arial"/>
              </w:rPr>
            </w:pPr>
            <w:r w:rsidRPr="00B64636">
              <w:rPr>
                <w:rFonts w:ascii="Arial" w:hAnsi="Arial" w:cs="Arial"/>
                <w:bCs/>
              </w:rPr>
              <w:t>a</w:t>
            </w:r>
            <w:r w:rsidR="00561217" w:rsidRPr="00B64636">
              <w:rPr>
                <w:rFonts w:ascii="Arial" w:hAnsi="Arial" w:cs="Arial"/>
                <w:bCs/>
              </w:rPr>
              <w:t>rrest</w:t>
            </w:r>
          </w:p>
        </w:tc>
      </w:tr>
      <w:tr w:rsidR="00561217" w:rsidRPr="00B64636" w14:paraId="22B99D3C" w14:textId="77777777" w:rsidTr="00C47653">
        <w:tc>
          <w:tcPr>
            <w:tcW w:w="2448" w:type="dxa"/>
          </w:tcPr>
          <w:p w14:paraId="606966D1" w14:textId="77777777" w:rsidR="00561217" w:rsidRPr="00B64636" w:rsidRDefault="00561217" w:rsidP="00561217">
            <w:pPr>
              <w:widowControl/>
              <w:autoSpaceDE/>
              <w:autoSpaceDN/>
              <w:adjustRightInd/>
              <w:rPr>
                <w:rFonts w:ascii="Arial" w:hAnsi="Arial" w:cs="Arial"/>
              </w:rPr>
            </w:pPr>
          </w:p>
          <w:p w14:paraId="4836731E" w14:textId="622EE7B0" w:rsidR="00561217" w:rsidRPr="00B64636" w:rsidRDefault="00561217" w:rsidP="00561217">
            <w:pPr>
              <w:widowControl/>
              <w:autoSpaceDE/>
              <w:autoSpaceDN/>
              <w:adjustRightInd/>
              <w:rPr>
                <w:rFonts w:ascii="Arial" w:hAnsi="Arial" w:cs="Arial"/>
              </w:rPr>
            </w:pPr>
            <w:r w:rsidRPr="00B64636">
              <w:rPr>
                <w:rFonts w:ascii="Arial" w:hAnsi="Arial" w:cs="Arial"/>
              </w:rPr>
              <w:t>Did you witness any criminal offense in the past 7 days?</w:t>
            </w:r>
          </w:p>
        </w:tc>
        <w:tc>
          <w:tcPr>
            <w:tcW w:w="5400" w:type="dxa"/>
          </w:tcPr>
          <w:p w14:paraId="2C66AC5F" w14:textId="77777777" w:rsidR="00561217" w:rsidRPr="00B64636" w:rsidRDefault="00561217" w:rsidP="00561217">
            <w:pPr>
              <w:rPr>
                <w:rFonts w:ascii="Arial" w:hAnsi="Arial" w:cs="Arial"/>
              </w:rPr>
            </w:pPr>
          </w:p>
          <w:p w14:paraId="2B259628" w14:textId="6E3BDB7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BEB14CC" w14:textId="095E677B"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360628B9" w14:textId="77777777" w:rsidR="00561217" w:rsidRPr="00B64636" w:rsidRDefault="00561217" w:rsidP="00561217">
            <w:pPr>
              <w:rPr>
                <w:rFonts w:ascii="Arial" w:hAnsi="Arial" w:cs="Arial"/>
                <w:bCs/>
              </w:rPr>
            </w:pPr>
          </w:p>
          <w:p w14:paraId="3489BA37" w14:textId="5028AC22" w:rsidR="00561217" w:rsidRPr="00B64636" w:rsidRDefault="00B23714" w:rsidP="00561217">
            <w:pPr>
              <w:rPr>
                <w:rFonts w:ascii="Arial" w:hAnsi="Arial" w:cs="Arial"/>
              </w:rPr>
            </w:pPr>
            <w:proofErr w:type="spellStart"/>
            <w:r w:rsidRPr="00B64636">
              <w:rPr>
                <w:rFonts w:ascii="Arial" w:hAnsi="Arial" w:cs="Arial"/>
                <w:bCs/>
              </w:rPr>
              <w:t>w</w:t>
            </w:r>
            <w:r w:rsidR="00561217" w:rsidRPr="00B64636">
              <w:rPr>
                <w:rFonts w:ascii="Arial" w:hAnsi="Arial" w:cs="Arial"/>
                <w:bCs/>
              </w:rPr>
              <w:t>itnesscrime</w:t>
            </w:r>
            <w:proofErr w:type="spellEnd"/>
          </w:p>
        </w:tc>
      </w:tr>
      <w:tr w:rsidR="00561217" w:rsidRPr="00B64636" w14:paraId="774006B3" w14:textId="77777777" w:rsidTr="00C47653">
        <w:tc>
          <w:tcPr>
            <w:tcW w:w="2448" w:type="dxa"/>
          </w:tcPr>
          <w:p w14:paraId="58917CB1" w14:textId="77777777" w:rsidR="00561217" w:rsidRPr="00B64636" w:rsidRDefault="00561217" w:rsidP="00561217">
            <w:pPr>
              <w:widowControl/>
              <w:autoSpaceDE/>
              <w:autoSpaceDN/>
              <w:adjustRightInd/>
              <w:rPr>
                <w:rFonts w:ascii="Arial" w:hAnsi="Arial" w:cs="Arial"/>
              </w:rPr>
            </w:pPr>
          </w:p>
          <w:p w14:paraId="29C66FEB" w14:textId="662DB670" w:rsidR="00561217" w:rsidRPr="00B64636" w:rsidRDefault="00561217" w:rsidP="00561217">
            <w:pPr>
              <w:widowControl/>
              <w:autoSpaceDE/>
              <w:autoSpaceDN/>
              <w:adjustRightInd/>
              <w:rPr>
                <w:rFonts w:ascii="Arial" w:hAnsi="Arial" w:cs="Arial"/>
              </w:rPr>
            </w:pPr>
            <w:r w:rsidRPr="00B64636">
              <w:rPr>
                <w:rFonts w:ascii="Arial" w:hAnsi="Arial" w:cs="Arial"/>
              </w:rPr>
              <w:t>Did you go to the hospital emergency room for care in the past 7 days?</w:t>
            </w:r>
          </w:p>
        </w:tc>
        <w:tc>
          <w:tcPr>
            <w:tcW w:w="5400" w:type="dxa"/>
          </w:tcPr>
          <w:p w14:paraId="79EF8C0E" w14:textId="77777777" w:rsidR="00561217" w:rsidRPr="00B64636" w:rsidRDefault="00561217" w:rsidP="00561217">
            <w:pPr>
              <w:rPr>
                <w:rFonts w:ascii="Arial" w:hAnsi="Arial" w:cs="Arial"/>
              </w:rPr>
            </w:pPr>
          </w:p>
          <w:p w14:paraId="5A5D682B" w14:textId="05B47CAE"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CC05586" w14:textId="781FCC04"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25551667" w14:textId="77777777" w:rsidR="00561217" w:rsidRPr="00B64636" w:rsidRDefault="00561217" w:rsidP="00561217">
            <w:pPr>
              <w:rPr>
                <w:rFonts w:ascii="Arial" w:hAnsi="Arial" w:cs="Arial"/>
                <w:bCs/>
              </w:rPr>
            </w:pPr>
          </w:p>
          <w:p w14:paraId="399DD6A3" w14:textId="55DF399C" w:rsidR="00561217" w:rsidRPr="00B64636" w:rsidRDefault="00B23714" w:rsidP="009330E8">
            <w:pPr>
              <w:rPr>
                <w:rFonts w:ascii="Arial" w:hAnsi="Arial" w:cs="Arial"/>
              </w:rPr>
            </w:pPr>
            <w:r w:rsidRPr="00B64636">
              <w:rPr>
                <w:rFonts w:ascii="Arial" w:hAnsi="Arial" w:cs="Arial"/>
                <w:bCs/>
              </w:rPr>
              <w:t>e</w:t>
            </w:r>
            <w:r w:rsidR="00561217" w:rsidRPr="00B64636">
              <w:rPr>
                <w:rFonts w:ascii="Arial" w:hAnsi="Arial" w:cs="Arial"/>
                <w:bCs/>
              </w:rPr>
              <w:t>mergency</w:t>
            </w:r>
          </w:p>
        </w:tc>
      </w:tr>
      <w:tr w:rsidR="00561217" w:rsidRPr="00B64636" w14:paraId="5D7D8179" w14:textId="77777777" w:rsidTr="00C47653">
        <w:tc>
          <w:tcPr>
            <w:tcW w:w="2448" w:type="dxa"/>
          </w:tcPr>
          <w:p w14:paraId="3B9A9535" w14:textId="77777777" w:rsidR="00561217" w:rsidRPr="00B64636" w:rsidRDefault="00561217" w:rsidP="00561217">
            <w:pPr>
              <w:widowControl/>
              <w:autoSpaceDE/>
              <w:autoSpaceDN/>
              <w:adjustRightInd/>
              <w:rPr>
                <w:rFonts w:ascii="Arial" w:hAnsi="Arial" w:cs="Arial"/>
              </w:rPr>
            </w:pPr>
          </w:p>
          <w:p w14:paraId="34E53FF6" w14:textId="126BD422" w:rsidR="00561217" w:rsidRPr="00B64636" w:rsidRDefault="00561217" w:rsidP="00561217">
            <w:pPr>
              <w:widowControl/>
              <w:autoSpaceDE/>
              <w:autoSpaceDN/>
              <w:adjustRightInd/>
              <w:rPr>
                <w:rFonts w:ascii="Arial" w:hAnsi="Arial" w:cs="Arial"/>
              </w:rPr>
            </w:pPr>
            <w:r w:rsidRPr="00B64636">
              <w:rPr>
                <w:rFonts w:ascii="Arial" w:hAnsi="Arial" w:cs="Arial"/>
              </w:rPr>
              <w:t>Did you stay overnigh</w:t>
            </w:r>
            <w:r w:rsidR="00DD2492" w:rsidRPr="00B64636">
              <w:rPr>
                <w:rFonts w:ascii="Arial" w:hAnsi="Arial" w:cs="Arial"/>
              </w:rPr>
              <w:t>t at the hospital for treatment</w:t>
            </w:r>
            <w:r w:rsidRPr="00B64636">
              <w:rPr>
                <w:rFonts w:ascii="Arial" w:hAnsi="Arial" w:cs="Arial"/>
              </w:rPr>
              <w:t xml:space="preserve"> in the past 7 days?</w:t>
            </w:r>
          </w:p>
        </w:tc>
        <w:tc>
          <w:tcPr>
            <w:tcW w:w="5400" w:type="dxa"/>
          </w:tcPr>
          <w:p w14:paraId="3691F823" w14:textId="77777777" w:rsidR="00C579DF" w:rsidRPr="00B64636" w:rsidRDefault="00561217" w:rsidP="00561217">
            <w:pPr>
              <w:rPr>
                <w:rFonts w:ascii="Arial" w:hAnsi="Arial" w:cs="Arial"/>
              </w:rPr>
            </w:pPr>
            <w:r w:rsidRPr="00B64636">
              <w:rPr>
                <w:rFonts w:ascii="Arial" w:hAnsi="Arial" w:cs="Arial"/>
              </w:rPr>
              <w:tab/>
            </w:r>
          </w:p>
          <w:p w14:paraId="2C0746BA" w14:textId="76E2A71E" w:rsidR="00561217" w:rsidRPr="00B64636" w:rsidRDefault="00C579DF" w:rsidP="00561217">
            <w:pPr>
              <w:rPr>
                <w:rFonts w:ascii="Arial" w:hAnsi="Arial" w:cs="Arial"/>
              </w:rPr>
            </w:pPr>
            <w:r w:rsidRPr="00B64636">
              <w:rPr>
                <w:rFonts w:ascii="Arial" w:hAnsi="Arial" w:cs="Arial"/>
              </w:rPr>
              <w:tab/>
            </w:r>
            <w:r w:rsidR="00561217" w:rsidRPr="00B64636">
              <w:rPr>
                <w:rFonts w:ascii="Arial" w:hAnsi="Arial" w:cs="Arial"/>
              </w:rPr>
              <w:t>0</w:t>
            </w:r>
            <w:r w:rsidR="00914FA9" w:rsidRPr="00B64636">
              <w:rPr>
                <w:rFonts w:ascii="Arial" w:hAnsi="Arial" w:cs="Arial"/>
              </w:rPr>
              <w:t>,</w:t>
            </w:r>
            <w:r w:rsidR="00561217" w:rsidRPr="00B64636">
              <w:rPr>
                <w:rFonts w:ascii="Arial" w:hAnsi="Arial" w:cs="Arial"/>
              </w:rPr>
              <w:t>No</w:t>
            </w:r>
          </w:p>
          <w:p w14:paraId="59D39E53" w14:textId="703218DD"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4C49350D" w14:textId="77777777" w:rsidR="00561217" w:rsidRPr="00B64636" w:rsidRDefault="00561217" w:rsidP="00561217">
            <w:pPr>
              <w:rPr>
                <w:rFonts w:ascii="Arial" w:hAnsi="Arial" w:cs="Arial"/>
                <w:bCs/>
              </w:rPr>
            </w:pPr>
          </w:p>
          <w:p w14:paraId="266DCDD1" w14:textId="6FB1EEAF" w:rsidR="00561217" w:rsidRPr="00B64636" w:rsidRDefault="00B23714" w:rsidP="00561217">
            <w:pPr>
              <w:rPr>
                <w:rFonts w:ascii="Arial" w:hAnsi="Arial" w:cs="Arial"/>
              </w:rPr>
            </w:pPr>
            <w:r w:rsidRPr="00B64636">
              <w:rPr>
                <w:rFonts w:ascii="Arial" w:hAnsi="Arial" w:cs="Arial"/>
                <w:bCs/>
              </w:rPr>
              <w:t>h</w:t>
            </w:r>
            <w:r w:rsidR="00561217" w:rsidRPr="00B64636">
              <w:rPr>
                <w:rFonts w:ascii="Arial" w:hAnsi="Arial" w:cs="Arial"/>
                <w:bCs/>
              </w:rPr>
              <w:t>ospitalization</w:t>
            </w:r>
          </w:p>
        </w:tc>
      </w:tr>
      <w:tr w:rsidR="00561217" w:rsidRPr="00B64636" w14:paraId="1D68CE00" w14:textId="77777777" w:rsidTr="00C47653">
        <w:tc>
          <w:tcPr>
            <w:tcW w:w="2448" w:type="dxa"/>
          </w:tcPr>
          <w:p w14:paraId="09D49667" w14:textId="77777777" w:rsidR="00561217" w:rsidRPr="00B64636" w:rsidRDefault="00561217" w:rsidP="00561217">
            <w:pPr>
              <w:rPr>
                <w:rFonts w:ascii="Arial" w:hAnsi="Arial" w:cs="Arial"/>
                <w:bCs/>
              </w:rPr>
            </w:pPr>
          </w:p>
          <w:p w14:paraId="53C7B9B3" w14:textId="77777777" w:rsidR="00561217" w:rsidRPr="00B64636" w:rsidRDefault="00561217" w:rsidP="00561217">
            <w:pPr>
              <w:rPr>
                <w:rFonts w:ascii="Arial" w:hAnsi="Arial" w:cs="Arial"/>
                <w:bCs/>
              </w:rPr>
            </w:pPr>
            <w:r w:rsidRPr="00B64636">
              <w:rPr>
                <w:rFonts w:ascii="Arial" w:hAnsi="Arial" w:cs="Arial"/>
                <w:bCs/>
              </w:rPr>
              <w:t xml:space="preserve">How many days during the past 7 days was your physical health not good?   </w:t>
            </w:r>
          </w:p>
          <w:p w14:paraId="209A161A" w14:textId="77777777" w:rsidR="00561217" w:rsidRPr="00B64636" w:rsidRDefault="00561217" w:rsidP="00561217">
            <w:pPr>
              <w:widowControl/>
              <w:autoSpaceDE/>
              <w:autoSpaceDN/>
              <w:adjustRightInd/>
              <w:rPr>
                <w:rFonts w:ascii="Arial" w:hAnsi="Arial" w:cs="Arial"/>
              </w:rPr>
            </w:pPr>
          </w:p>
        </w:tc>
        <w:tc>
          <w:tcPr>
            <w:tcW w:w="5400" w:type="dxa"/>
          </w:tcPr>
          <w:p w14:paraId="62883A46" w14:textId="4CF0D6F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12B8D83D" w14:textId="4E728A61"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4AED4A27" w14:textId="1B33993C"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C428B3E" w14:textId="258A5F27"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EAFD73D" w14:textId="4871122A"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15F98429" w14:textId="34D2BB89"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33234A5F" w14:textId="13714E4A"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524E944C" w14:textId="7CD52659"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2F850013" w14:textId="77777777" w:rsidR="00561217" w:rsidRPr="00B64636" w:rsidRDefault="00561217" w:rsidP="00561217">
            <w:pPr>
              <w:rPr>
                <w:rFonts w:ascii="Arial" w:hAnsi="Arial" w:cs="Arial"/>
                <w:bCs/>
              </w:rPr>
            </w:pPr>
          </w:p>
          <w:p w14:paraId="2B9C11EF" w14:textId="6B13C501" w:rsidR="00561217" w:rsidRPr="00B64636" w:rsidRDefault="00B23714" w:rsidP="00FA5A94">
            <w:pPr>
              <w:rPr>
                <w:rFonts w:ascii="Arial" w:hAnsi="Arial" w:cs="Arial"/>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1</w:t>
            </w:r>
          </w:p>
        </w:tc>
      </w:tr>
      <w:tr w:rsidR="00561217" w:rsidRPr="00B64636" w14:paraId="579147E8" w14:textId="77777777" w:rsidTr="00C47653">
        <w:tc>
          <w:tcPr>
            <w:tcW w:w="2448" w:type="dxa"/>
          </w:tcPr>
          <w:p w14:paraId="71783828" w14:textId="77777777" w:rsidR="00561217" w:rsidRPr="00B64636" w:rsidRDefault="00561217" w:rsidP="00561217">
            <w:pPr>
              <w:widowControl/>
              <w:autoSpaceDE/>
              <w:autoSpaceDN/>
              <w:adjustRightInd/>
              <w:rPr>
                <w:rFonts w:ascii="Arial" w:hAnsi="Arial" w:cs="Arial"/>
                <w:bCs/>
              </w:rPr>
            </w:pPr>
          </w:p>
          <w:p w14:paraId="41CB101D" w14:textId="4EFC77E2" w:rsidR="00561217" w:rsidRPr="00B64636" w:rsidRDefault="00561217" w:rsidP="00561217">
            <w:pPr>
              <w:widowControl/>
              <w:autoSpaceDE/>
              <w:autoSpaceDN/>
              <w:adjustRightInd/>
              <w:rPr>
                <w:rFonts w:ascii="Arial" w:hAnsi="Arial" w:cs="Arial"/>
              </w:rPr>
            </w:pPr>
            <w:r w:rsidRPr="00B64636">
              <w:rPr>
                <w:rFonts w:ascii="Arial" w:hAnsi="Arial" w:cs="Arial"/>
                <w:bCs/>
              </w:rPr>
              <w:t>How many days during the past 7 days was your mental health not good (include stress, depression, and problems with emotions)?</w:t>
            </w:r>
          </w:p>
        </w:tc>
        <w:tc>
          <w:tcPr>
            <w:tcW w:w="5400" w:type="dxa"/>
          </w:tcPr>
          <w:p w14:paraId="2C0F3F82" w14:textId="182D30C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3D8B8A2F" w14:textId="18B3F884"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2D40F2AF" w14:textId="4B518D5C" w:rsidR="00561217" w:rsidRPr="00B64636" w:rsidRDefault="00F957E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2FAAF399" w14:textId="12A8DF1C"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C500E1F" w14:textId="73840318"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63A976D" w14:textId="2A77AC53"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00CFF41D" w14:textId="4C1AC8B0"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44D4A2E6" w14:textId="3A91EE4A"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263606B9" w14:textId="77777777" w:rsidR="00561217" w:rsidRPr="00B64636" w:rsidRDefault="00561217" w:rsidP="00561217">
            <w:pPr>
              <w:pStyle w:val="ListParagraph"/>
              <w:rPr>
                <w:rFonts w:ascii="Arial" w:hAnsi="Arial" w:cs="Arial"/>
                <w:bCs/>
              </w:rPr>
            </w:pPr>
          </w:p>
        </w:tc>
        <w:tc>
          <w:tcPr>
            <w:tcW w:w="1782" w:type="dxa"/>
          </w:tcPr>
          <w:p w14:paraId="1C60B644" w14:textId="77777777" w:rsidR="00561217" w:rsidRPr="00B64636" w:rsidRDefault="00561217" w:rsidP="00561217">
            <w:pPr>
              <w:rPr>
                <w:rFonts w:ascii="Arial" w:hAnsi="Arial" w:cs="Arial"/>
                <w:bCs/>
              </w:rPr>
            </w:pPr>
          </w:p>
          <w:p w14:paraId="01ACA70D" w14:textId="65F2155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2</w:t>
            </w:r>
          </w:p>
        </w:tc>
      </w:tr>
      <w:tr w:rsidR="00561217" w:rsidRPr="00B64636" w14:paraId="0EC314DD" w14:textId="77777777" w:rsidTr="00C47653">
        <w:tc>
          <w:tcPr>
            <w:tcW w:w="2448" w:type="dxa"/>
          </w:tcPr>
          <w:p w14:paraId="52669AEA" w14:textId="043AB1C7" w:rsidR="00561217" w:rsidRPr="00B64636" w:rsidRDefault="00561217" w:rsidP="00561217">
            <w:pPr>
              <w:rPr>
                <w:rFonts w:ascii="Arial" w:hAnsi="Arial" w:cs="Arial"/>
                <w:bCs/>
              </w:rPr>
            </w:pPr>
          </w:p>
          <w:p w14:paraId="2201D2F6" w14:textId="1329255D" w:rsidR="00561217" w:rsidRPr="00B64636" w:rsidRDefault="00561217" w:rsidP="0069023A">
            <w:pPr>
              <w:rPr>
                <w:rFonts w:ascii="Arial" w:hAnsi="Arial" w:cs="Arial"/>
              </w:rPr>
            </w:pPr>
            <w:r w:rsidRPr="00B64636">
              <w:rPr>
                <w:rFonts w:ascii="Arial" w:hAnsi="Arial" w:cs="Arial"/>
                <w:bCs/>
              </w:rPr>
              <w:t>During the past 7 days, for about how many days did poor physical or mental health keep you from doing your usual activities, such as self-care, work, or recreation?</w:t>
            </w:r>
          </w:p>
        </w:tc>
        <w:tc>
          <w:tcPr>
            <w:tcW w:w="5400" w:type="dxa"/>
          </w:tcPr>
          <w:p w14:paraId="4551E2D7" w14:textId="0B6F6B5F"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56C25162" w14:textId="4C76D0DC"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77B8F730" w14:textId="05376E5A"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DEFDD6F" w14:textId="3A9131C9"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60E9B81" w14:textId="6F2FC39C"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97075D6" w14:textId="16701E7A"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2A6561A5" w14:textId="664DE9E3"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7C9F12A4" w14:textId="561292D0" w:rsidR="007F3E7C" w:rsidRPr="00B64636" w:rsidRDefault="00561217" w:rsidP="00FA5A94">
            <w:pPr>
              <w:pStyle w:val="ListParagraph"/>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00B4DA36" w14:textId="77777777" w:rsidR="008A4976" w:rsidRPr="00B64636" w:rsidRDefault="008A4976" w:rsidP="00561217">
            <w:pPr>
              <w:pStyle w:val="ListParagraph"/>
              <w:rPr>
                <w:rFonts w:ascii="Arial" w:hAnsi="Arial" w:cs="Arial"/>
                <w:bCs/>
              </w:rPr>
            </w:pPr>
          </w:p>
          <w:p w14:paraId="3B06FE36" w14:textId="77777777" w:rsidR="008A4976" w:rsidRPr="00B64636" w:rsidRDefault="008A4976" w:rsidP="00561217">
            <w:pPr>
              <w:pStyle w:val="ListParagraph"/>
              <w:rPr>
                <w:rFonts w:ascii="Arial" w:hAnsi="Arial" w:cs="Arial"/>
                <w:bCs/>
              </w:rPr>
            </w:pPr>
          </w:p>
        </w:tc>
        <w:tc>
          <w:tcPr>
            <w:tcW w:w="1782" w:type="dxa"/>
          </w:tcPr>
          <w:p w14:paraId="453D0E9E" w14:textId="77777777" w:rsidR="00561217" w:rsidRPr="00B64636" w:rsidRDefault="00561217" w:rsidP="00561217">
            <w:pPr>
              <w:rPr>
                <w:rFonts w:ascii="Arial" w:hAnsi="Arial" w:cs="Arial"/>
                <w:bCs/>
              </w:rPr>
            </w:pPr>
          </w:p>
          <w:p w14:paraId="1653251A" w14:textId="4E22508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3</w:t>
            </w:r>
          </w:p>
        </w:tc>
      </w:tr>
      <w:tr w:rsidR="00ED6D3F" w:rsidRPr="00B64636" w14:paraId="4C31303D" w14:textId="77777777" w:rsidTr="00C47653">
        <w:tc>
          <w:tcPr>
            <w:tcW w:w="2448" w:type="dxa"/>
          </w:tcPr>
          <w:p w14:paraId="14B2AA8D" w14:textId="33BE962F" w:rsidR="00ED6D3F" w:rsidRPr="00B64636" w:rsidRDefault="00ED6D3F" w:rsidP="00561217">
            <w:pPr>
              <w:rPr>
                <w:rFonts w:ascii="Arial" w:hAnsi="Arial" w:cs="Arial"/>
                <w:bCs/>
              </w:rPr>
            </w:pPr>
            <w:r w:rsidRPr="00B64636">
              <w:rPr>
                <w:rFonts w:ascii="Arial" w:hAnsi="Arial" w:cs="Arial"/>
                <w:bCs/>
              </w:rPr>
              <w:t>In the past 7 days, how many days did you get enough restful sleep?</w:t>
            </w:r>
          </w:p>
        </w:tc>
        <w:tc>
          <w:tcPr>
            <w:tcW w:w="5400" w:type="dxa"/>
          </w:tcPr>
          <w:p w14:paraId="764EFB25" w14:textId="21971E3D" w:rsidR="00ED6D3F" w:rsidRPr="00B64636" w:rsidRDefault="00ED6D3F" w:rsidP="00ED6D3F">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4F05C2F6" w14:textId="3D6FDA7C" w:rsidR="00ED6D3F" w:rsidRPr="00B64636" w:rsidRDefault="00ED6D3F" w:rsidP="00ED6D3F">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B152F69" w14:textId="071D961A" w:rsidR="00ED6D3F" w:rsidRPr="00B64636" w:rsidRDefault="00ED6D3F" w:rsidP="00ED6D3F">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66C89307" w14:textId="151408C3" w:rsidR="00ED6D3F" w:rsidRPr="00B64636" w:rsidRDefault="00ED6D3F" w:rsidP="00ED6D3F">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37BD631D" w14:textId="3CA0E5D9" w:rsidR="00ED6D3F" w:rsidRPr="00B64636" w:rsidRDefault="00ED6D3F" w:rsidP="00ED6D3F">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79014C4" w14:textId="039E9AD7" w:rsidR="00ED6D3F" w:rsidRPr="00B64636" w:rsidRDefault="00ED6D3F" w:rsidP="00ED6D3F">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6D799D1C" w14:textId="76A6D7E2" w:rsidR="00ED6D3F" w:rsidRPr="00B64636" w:rsidRDefault="00ED6D3F" w:rsidP="00ED6D3F">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2545AB61" w14:textId="79B4F8A0" w:rsidR="00ED6D3F" w:rsidRPr="00B64636" w:rsidRDefault="00ED6D3F" w:rsidP="00ED6D3F">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CCC7F00" w14:textId="573D78D4" w:rsidR="00ED6D3F" w:rsidRPr="00B64636" w:rsidRDefault="00645357" w:rsidP="00561217">
            <w:pPr>
              <w:rPr>
                <w:rFonts w:ascii="Arial" w:hAnsi="Arial" w:cs="Arial"/>
                <w:bCs/>
              </w:rPr>
            </w:pPr>
            <w:r w:rsidRPr="00B64636">
              <w:rPr>
                <w:rFonts w:ascii="Arial" w:hAnsi="Arial" w:cs="Arial"/>
                <w:bCs/>
              </w:rPr>
              <w:t>sleepweek1</w:t>
            </w:r>
          </w:p>
        </w:tc>
      </w:tr>
      <w:tr w:rsidR="007F3E7C" w:rsidRPr="00B64636" w14:paraId="38F117CA" w14:textId="77777777" w:rsidTr="00C47653">
        <w:tc>
          <w:tcPr>
            <w:tcW w:w="2448" w:type="dxa"/>
          </w:tcPr>
          <w:p w14:paraId="69E5EC79" w14:textId="77777777" w:rsidR="00DB06C7" w:rsidRPr="00B64636" w:rsidRDefault="00DB06C7" w:rsidP="00DB06C7">
            <w:pPr>
              <w:rPr>
                <w:rFonts w:ascii="Arial" w:hAnsi="Arial" w:cs="Arial"/>
                <w:bCs/>
              </w:rPr>
            </w:pPr>
            <w:r w:rsidRPr="00B64636">
              <w:rPr>
                <w:rFonts w:ascii="Arial" w:hAnsi="Arial" w:cs="Arial"/>
                <w:bCs/>
              </w:rPr>
              <w:t xml:space="preserve">In the past 7 days, how many days did you drink alcohol? </w:t>
            </w:r>
          </w:p>
          <w:p w14:paraId="2D55044B" w14:textId="77777777" w:rsidR="00DB06C7" w:rsidRPr="00B64636" w:rsidRDefault="00DB06C7" w:rsidP="00DB06C7">
            <w:pPr>
              <w:rPr>
                <w:rFonts w:ascii="Arial" w:hAnsi="Arial" w:cs="Arial"/>
                <w:bCs/>
                <w:i/>
              </w:rPr>
            </w:pPr>
          </w:p>
          <w:p w14:paraId="319288D7" w14:textId="77777777" w:rsidR="00DB06C7" w:rsidRPr="00B64636" w:rsidRDefault="00DB06C7" w:rsidP="00DB06C7">
            <w:pPr>
              <w:rPr>
                <w:rFonts w:ascii="Arial" w:hAnsi="Arial" w:cs="Arial"/>
                <w:bCs/>
                <w:i/>
              </w:rPr>
            </w:pPr>
          </w:p>
          <w:p w14:paraId="5B43AACD" w14:textId="4023276C" w:rsidR="007F3E7C" w:rsidRPr="00B64636" w:rsidRDefault="007F3E7C" w:rsidP="00FA5A94">
            <w:pPr>
              <w:rPr>
                <w:rFonts w:ascii="Arial" w:hAnsi="Arial" w:cs="Arial"/>
                <w:bCs/>
              </w:rPr>
            </w:pPr>
          </w:p>
        </w:tc>
        <w:tc>
          <w:tcPr>
            <w:tcW w:w="5400" w:type="dxa"/>
          </w:tcPr>
          <w:p w14:paraId="4B3062D5" w14:textId="2EB31853" w:rsidR="007F3E7C" w:rsidRPr="00B64636" w:rsidRDefault="007F3E7C" w:rsidP="00A851B8">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r w:rsidR="00DB06C7" w:rsidRPr="00B64636">
              <w:rPr>
                <w:rFonts w:ascii="Arial" w:hAnsi="Arial" w:cs="Arial"/>
                <w:bCs/>
              </w:rPr>
              <w:t xml:space="preserve"> (skip next alcohol item)</w:t>
            </w:r>
          </w:p>
          <w:p w14:paraId="1A4C7001" w14:textId="27B8E7EB" w:rsidR="007F3E7C" w:rsidRPr="00B64636" w:rsidRDefault="007F3E7C" w:rsidP="007F3E7C">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01719C0D" w14:textId="7BA5EBF3" w:rsidR="007F3E7C" w:rsidRPr="00B64636" w:rsidRDefault="007F3E7C" w:rsidP="007F3E7C">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7E7C4F59" w14:textId="2759B15B" w:rsidR="007F3E7C" w:rsidRPr="00B64636" w:rsidRDefault="007F3E7C" w:rsidP="007F3E7C">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01FD051E" w14:textId="36F5AF13" w:rsidR="007F3E7C" w:rsidRPr="00B64636" w:rsidRDefault="007F3E7C" w:rsidP="007F3E7C">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2BA119C" w14:textId="0A4A3C87" w:rsidR="007F3E7C" w:rsidRPr="00B64636" w:rsidRDefault="007F3E7C" w:rsidP="007F3E7C">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174272FB" w14:textId="5D00CB9A" w:rsidR="007F3E7C" w:rsidRPr="00B64636" w:rsidRDefault="007F3E7C" w:rsidP="007F3E7C">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4DFC61F3" w14:textId="028FB482" w:rsidR="007F3E7C" w:rsidRPr="00B64636" w:rsidRDefault="007F3E7C" w:rsidP="007F3E7C">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3A07D4" w14:textId="77777777" w:rsidR="007F3E7C" w:rsidRPr="00B64636" w:rsidRDefault="00DB06C7" w:rsidP="00FA5A94">
            <w:pPr>
              <w:rPr>
                <w:rFonts w:ascii="Arial" w:hAnsi="Arial" w:cs="Arial"/>
                <w:bCs/>
              </w:rPr>
            </w:pPr>
            <w:r w:rsidRPr="00B64636">
              <w:rPr>
                <w:rFonts w:ascii="Arial" w:hAnsi="Arial" w:cs="Arial"/>
                <w:bCs/>
              </w:rPr>
              <w:t>alcweek1</w:t>
            </w:r>
          </w:p>
          <w:p w14:paraId="314B30AD" w14:textId="77777777" w:rsidR="00DB06C7" w:rsidRPr="00B64636" w:rsidRDefault="00DB06C7" w:rsidP="0055714A">
            <w:pPr>
              <w:rPr>
                <w:rFonts w:ascii="Arial" w:hAnsi="Arial" w:cs="Arial"/>
                <w:bCs/>
              </w:rPr>
            </w:pPr>
          </w:p>
          <w:p w14:paraId="2C971C77" w14:textId="77777777" w:rsidR="00DB06C7" w:rsidRPr="00B64636" w:rsidRDefault="00DB06C7" w:rsidP="00B25378">
            <w:pPr>
              <w:rPr>
                <w:rFonts w:ascii="Arial" w:hAnsi="Arial" w:cs="Arial"/>
                <w:bCs/>
              </w:rPr>
            </w:pPr>
          </w:p>
          <w:p w14:paraId="3C2BBCE0" w14:textId="77777777" w:rsidR="00DB06C7" w:rsidRPr="00B64636" w:rsidRDefault="00DB06C7" w:rsidP="00B25378">
            <w:pPr>
              <w:rPr>
                <w:rFonts w:ascii="Arial" w:hAnsi="Arial" w:cs="Arial"/>
                <w:bCs/>
              </w:rPr>
            </w:pPr>
          </w:p>
          <w:p w14:paraId="74F9A754" w14:textId="77777777" w:rsidR="00DB06C7" w:rsidRPr="00B64636" w:rsidRDefault="00DB06C7" w:rsidP="00240086">
            <w:pPr>
              <w:rPr>
                <w:rFonts w:ascii="Arial" w:hAnsi="Arial" w:cs="Arial"/>
                <w:bCs/>
              </w:rPr>
            </w:pPr>
          </w:p>
          <w:p w14:paraId="28952612" w14:textId="77777777" w:rsidR="00DB06C7" w:rsidRPr="00B64636" w:rsidRDefault="00DB06C7" w:rsidP="00240086">
            <w:pPr>
              <w:rPr>
                <w:rFonts w:ascii="Arial" w:hAnsi="Arial" w:cs="Arial"/>
                <w:bCs/>
              </w:rPr>
            </w:pPr>
          </w:p>
          <w:p w14:paraId="7CE25162" w14:textId="77777777" w:rsidR="00DB06C7" w:rsidRPr="00B64636" w:rsidRDefault="00DB06C7" w:rsidP="00240086">
            <w:pPr>
              <w:rPr>
                <w:rFonts w:ascii="Arial" w:hAnsi="Arial" w:cs="Arial"/>
                <w:bCs/>
              </w:rPr>
            </w:pPr>
          </w:p>
          <w:p w14:paraId="11591C6F" w14:textId="77777777" w:rsidR="00DB06C7" w:rsidRPr="00B64636" w:rsidRDefault="00DB06C7" w:rsidP="00240086">
            <w:pPr>
              <w:rPr>
                <w:rFonts w:ascii="Arial" w:hAnsi="Arial" w:cs="Arial"/>
                <w:bCs/>
              </w:rPr>
            </w:pPr>
          </w:p>
          <w:p w14:paraId="66467B32" w14:textId="1A02CE9E" w:rsidR="00DB06C7" w:rsidRPr="00B64636" w:rsidRDefault="00DB06C7" w:rsidP="00240086">
            <w:pPr>
              <w:rPr>
                <w:rFonts w:ascii="Arial" w:hAnsi="Arial" w:cs="Arial"/>
                <w:bCs/>
              </w:rPr>
            </w:pPr>
          </w:p>
        </w:tc>
      </w:tr>
      <w:tr w:rsidR="00DB06C7" w:rsidRPr="00B64636" w14:paraId="1962EE05" w14:textId="77777777" w:rsidTr="00C47653">
        <w:tc>
          <w:tcPr>
            <w:tcW w:w="2448" w:type="dxa"/>
          </w:tcPr>
          <w:p w14:paraId="1405A891" w14:textId="5E0C7F5F" w:rsidR="00F20928" w:rsidRPr="00B64636" w:rsidRDefault="00F20928" w:rsidP="00F20928">
            <w:pPr>
              <w:rPr>
                <w:rFonts w:ascii="Arial" w:hAnsi="Arial" w:cs="Arial"/>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w:t>
            </w:r>
            <w:r w:rsidR="00911CC1" w:rsidRPr="00B64636">
              <w:rPr>
                <w:rFonts w:ascii="Arial" w:hAnsi="Arial" w:cs="Arial"/>
                <w:i/>
              </w:rPr>
              <w:t>.</w:t>
            </w:r>
            <w:r w:rsidRPr="00B64636">
              <w:rPr>
                <w:rFonts w:ascii="Arial" w:hAnsi="Arial" w:cs="Arial"/>
                <w:i/>
              </w:rPr>
              <w:t xml:space="preserve"> </w:t>
            </w:r>
          </w:p>
          <w:p w14:paraId="24CE6FD4" w14:textId="77777777" w:rsidR="00DB06C7" w:rsidRPr="00B64636" w:rsidRDefault="00DB06C7" w:rsidP="00561217">
            <w:pPr>
              <w:rPr>
                <w:rFonts w:ascii="Arial" w:hAnsi="Arial" w:cs="Arial"/>
                <w:bCs/>
              </w:rPr>
            </w:pPr>
          </w:p>
          <w:p w14:paraId="4284827B" w14:textId="6EC91E9B" w:rsidR="00DB06C7" w:rsidRPr="00B64636" w:rsidRDefault="00DB06C7" w:rsidP="00561217">
            <w:pPr>
              <w:rPr>
                <w:rFonts w:ascii="Arial" w:hAnsi="Arial" w:cs="Arial"/>
                <w:bCs/>
              </w:rPr>
            </w:pPr>
            <w:r w:rsidRPr="00B64636">
              <w:rPr>
                <w:rFonts w:ascii="Arial" w:hAnsi="Arial" w:cs="Arial"/>
                <w:bCs/>
              </w:rPr>
              <w:t>In the past 7 days, how many days did you have 5 or more standard drinks in 1 day?</w:t>
            </w:r>
          </w:p>
        </w:tc>
        <w:tc>
          <w:tcPr>
            <w:tcW w:w="5400" w:type="dxa"/>
          </w:tcPr>
          <w:p w14:paraId="38208A28" w14:textId="77777777" w:rsidR="00F20928" w:rsidRPr="00B64636" w:rsidRDefault="00F20928" w:rsidP="00DB06C7">
            <w:pPr>
              <w:pStyle w:val="ListParagraph"/>
              <w:rPr>
                <w:rFonts w:ascii="Arial" w:hAnsi="Arial" w:cs="Arial"/>
                <w:bCs/>
              </w:rPr>
            </w:pPr>
          </w:p>
          <w:p w14:paraId="5361054F" w14:textId="77777777" w:rsidR="00F20928" w:rsidRPr="00B64636" w:rsidRDefault="00F20928" w:rsidP="00DB06C7">
            <w:pPr>
              <w:pStyle w:val="ListParagraph"/>
              <w:rPr>
                <w:rFonts w:ascii="Arial" w:hAnsi="Arial" w:cs="Arial"/>
                <w:bCs/>
              </w:rPr>
            </w:pPr>
          </w:p>
          <w:p w14:paraId="4C158D4D" w14:textId="77777777" w:rsidR="00F20928" w:rsidRPr="00B64636" w:rsidRDefault="00F20928" w:rsidP="00DB06C7">
            <w:pPr>
              <w:pStyle w:val="ListParagraph"/>
              <w:rPr>
                <w:rFonts w:ascii="Arial" w:hAnsi="Arial" w:cs="Arial"/>
                <w:bCs/>
              </w:rPr>
            </w:pPr>
          </w:p>
          <w:p w14:paraId="10468DF8" w14:textId="77777777" w:rsidR="00911CC1" w:rsidRPr="00B64636" w:rsidRDefault="00911CC1" w:rsidP="00DB06C7">
            <w:pPr>
              <w:pStyle w:val="ListParagraph"/>
              <w:rPr>
                <w:rFonts w:ascii="Arial" w:hAnsi="Arial" w:cs="Arial"/>
                <w:bCs/>
              </w:rPr>
            </w:pPr>
          </w:p>
          <w:p w14:paraId="72104063" w14:textId="77777777" w:rsidR="00911CC1" w:rsidRPr="00B64636" w:rsidRDefault="00911CC1" w:rsidP="00DB06C7">
            <w:pPr>
              <w:pStyle w:val="ListParagraph"/>
              <w:rPr>
                <w:rFonts w:ascii="Arial" w:hAnsi="Arial" w:cs="Arial"/>
                <w:bCs/>
              </w:rPr>
            </w:pPr>
          </w:p>
          <w:p w14:paraId="4992501B" w14:textId="77777777" w:rsidR="00911CC1" w:rsidRPr="00B64636" w:rsidRDefault="00911CC1" w:rsidP="00DB06C7">
            <w:pPr>
              <w:pStyle w:val="ListParagraph"/>
              <w:rPr>
                <w:rFonts w:ascii="Arial" w:hAnsi="Arial" w:cs="Arial"/>
                <w:bCs/>
              </w:rPr>
            </w:pPr>
          </w:p>
          <w:p w14:paraId="422CBD54" w14:textId="77777777" w:rsidR="00911CC1" w:rsidRPr="00B64636" w:rsidRDefault="00911CC1" w:rsidP="00DB06C7">
            <w:pPr>
              <w:pStyle w:val="ListParagraph"/>
              <w:rPr>
                <w:rFonts w:ascii="Arial" w:hAnsi="Arial" w:cs="Arial"/>
                <w:bCs/>
              </w:rPr>
            </w:pPr>
          </w:p>
          <w:p w14:paraId="01A01B68" w14:textId="207F366F" w:rsidR="00DB06C7" w:rsidRPr="00B64636" w:rsidRDefault="00DB06C7" w:rsidP="00DB06C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76481B40" w14:textId="4B57FF6A" w:rsidR="00DB06C7" w:rsidRPr="00B64636" w:rsidRDefault="00DB06C7" w:rsidP="00DB06C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474A687A" w14:textId="09EE5D1A" w:rsidR="00DB06C7" w:rsidRPr="00B64636" w:rsidRDefault="00DB06C7" w:rsidP="00DB06C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C96E9DD" w14:textId="18766EE3" w:rsidR="00DB06C7" w:rsidRPr="00B64636" w:rsidRDefault="00DB06C7" w:rsidP="00DB06C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14967916" w14:textId="1288B609" w:rsidR="00DB06C7" w:rsidRPr="00B64636" w:rsidRDefault="00DB06C7" w:rsidP="00DB06C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BB00480" w14:textId="21BC3A42" w:rsidR="00DB06C7" w:rsidRPr="00B64636" w:rsidRDefault="00DB06C7" w:rsidP="00DB06C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5AA99597" w14:textId="4D13B84A" w:rsidR="00DB06C7" w:rsidRPr="00B64636" w:rsidRDefault="00DB06C7" w:rsidP="00DB06C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708E813F" w14:textId="0891BF36" w:rsidR="00DB06C7" w:rsidRPr="00B64636" w:rsidRDefault="00DB06C7" w:rsidP="00DB06C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053E46F3" w14:textId="2A223C9F" w:rsidR="00DB06C7" w:rsidRPr="00B64636" w:rsidRDefault="00DB06C7" w:rsidP="00561217">
            <w:pPr>
              <w:rPr>
                <w:rFonts w:ascii="Arial" w:hAnsi="Arial" w:cs="Arial"/>
                <w:bCs/>
              </w:rPr>
            </w:pPr>
            <w:proofErr w:type="spellStart"/>
            <w:r w:rsidRPr="00B64636">
              <w:rPr>
                <w:rFonts w:ascii="Arial" w:hAnsi="Arial" w:cs="Arial"/>
                <w:bCs/>
              </w:rPr>
              <w:t>alc</w:t>
            </w:r>
            <w:r w:rsidR="0069023A" w:rsidRPr="00B64636">
              <w:rPr>
                <w:rFonts w:ascii="Arial" w:hAnsi="Arial" w:cs="Arial"/>
                <w:bCs/>
              </w:rPr>
              <w:t>message</w:t>
            </w:r>
            <w:proofErr w:type="spellEnd"/>
          </w:p>
          <w:p w14:paraId="41347965" w14:textId="77777777" w:rsidR="00DB06C7" w:rsidRPr="00B64636" w:rsidRDefault="00DB06C7" w:rsidP="00561217">
            <w:pPr>
              <w:rPr>
                <w:rFonts w:ascii="Arial" w:hAnsi="Arial" w:cs="Arial"/>
                <w:bCs/>
              </w:rPr>
            </w:pPr>
          </w:p>
          <w:p w14:paraId="1521FC79" w14:textId="77777777" w:rsidR="00DB06C7" w:rsidRPr="00B64636" w:rsidRDefault="00DB06C7" w:rsidP="00561217">
            <w:pPr>
              <w:rPr>
                <w:rFonts w:ascii="Arial" w:hAnsi="Arial" w:cs="Arial"/>
                <w:bCs/>
              </w:rPr>
            </w:pPr>
          </w:p>
          <w:p w14:paraId="53DF6D32" w14:textId="77777777" w:rsidR="00DB06C7" w:rsidRPr="00B64636" w:rsidRDefault="00DB06C7" w:rsidP="00561217">
            <w:pPr>
              <w:rPr>
                <w:rFonts w:ascii="Arial" w:hAnsi="Arial" w:cs="Arial"/>
                <w:bCs/>
              </w:rPr>
            </w:pPr>
          </w:p>
          <w:p w14:paraId="1872F93A" w14:textId="77777777" w:rsidR="00911CC1" w:rsidRPr="00B64636" w:rsidRDefault="00911CC1" w:rsidP="00561217">
            <w:pPr>
              <w:rPr>
                <w:rFonts w:ascii="Arial" w:hAnsi="Arial" w:cs="Arial"/>
                <w:bCs/>
              </w:rPr>
            </w:pPr>
          </w:p>
          <w:p w14:paraId="087036BA" w14:textId="77777777" w:rsidR="00911CC1" w:rsidRPr="00B64636" w:rsidRDefault="00911CC1" w:rsidP="00561217">
            <w:pPr>
              <w:rPr>
                <w:rFonts w:ascii="Arial" w:hAnsi="Arial" w:cs="Arial"/>
                <w:bCs/>
              </w:rPr>
            </w:pPr>
          </w:p>
          <w:p w14:paraId="10686B7A" w14:textId="77777777" w:rsidR="00911CC1" w:rsidRPr="00B64636" w:rsidRDefault="00911CC1" w:rsidP="00561217">
            <w:pPr>
              <w:rPr>
                <w:rFonts w:ascii="Arial" w:hAnsi="Arial" w:cs="Arial"/>
                <w:bCs/>
              </w:rPr>
            </w:pPr>
          </w:p>
          <w:p w14:paraId="3D6CFCB1" w14:textId="2D50D0D6" w:rsidR="00DB06C7" w:rsidRPr="00B64636" w:rsidRDefault="00DB06C7" w:rsidP="00561217">
            <w:pPr>
              <w:rPr>
                <w:rFonts w:ascii="Arial" w:hAnsi="Arial" w:cs="Arial"/>
                <w:bCs/>
              </w:rPr>
            </w:pPr>
            <w:r w:rsidRPr="00B64636">
              <w:rPr>
                <w:rFonts w:ascii="Arial" w:hAnsi="Arial" w:cs="Arial"/>
                <w:bCs/>
              </w:rPr>
              <w:t>alcweek2</w:t>
            </w:r>
          </w:p>
          <w:p w14:paraId="1926F0DD" w14:textId="77777777" w:rsidR="00DB06C7" w:rsidRPr="00B64636" w:rsidRDefault="00DB06C7" w:rsidP="00561217">
            <w:pPr>
              <w:rPr>
                <w:rFonts w:ascii="Arial" w:hAnsi="Arial" w:cs="Arial"/>
                <w:bCs/>
              </w:rPr>
            </w:pPr>
          </w:p>
          <w:p w14:paraId="2601428D" w14:textId="432C66ED" w:rsidR="00DB06C7" w:rsidRPr="00B64636" w:rsidRDefault="00DB06C7" w:rsidP="00561217">
            <w:pPr>
              <w:rPr>
                <w:rFonts w:ascii="Arial" w:hAnsi="Arial" w:cs="Arial"/>
                <w:bCs/>
              </w:rPr>
            </w:pPr>
          </w:p>
        </w:tc>
      </w:tr>
      <w:tr w:rsidR="00B60507" w:rsidRPr="00B64636" w14:paraId="70268EB4" w14:textId="77777777" w:rsidTr="00C47653">
        <w:tc>
          <w:tcPr>
            <w:tcW w:w="2448" w:type="dxa"/>
          </w:tcPr>
          <w:p w14:paraId="17CF337A" w14:textId="77777777" w:rsidR="00B60507" w:rsidRPr="00B64636" w:rsidRDefault="00B60507" w:rsidP="00561217">
            <w:pPr>
              <w:rPr>
                <w:rFonts w:ascii="Arial" w:hAnsi="Arial" w:cs="Arial"/>
                <w:bCs/>
              </w:rPr>
            </w:pPr>
          </w:p>
          <w:p w14:paraId="6C3052F2" w14:textId="2CA48225" w:rsidR="00B60507" w:rsidRPr="00B64636" w:rsidRDefault="00B60507" w:rsidP="00EC50AF">
            <w:pPr>
              <w:rPr>
                <w:rFonts w:ascii="Arial" w:hAnsi="Arial" w:cs="Arial"/>
                <w:bCs/>
              </w:rPr>
            </w:pPr>
            <w:r w:rsidRPr="00B64636">
              <w:rPr>
                <w:rFonts w:ascii="Arial" w:hAnsi="Arial" w:cs="Arial"/>
                <w:bCs/>
              </w:rPr>
              <w:t xml:space="preserve">How many days in the past 7 days </w:t>
            </w:r>
            <w:r w:rsidR="00EC50AF" w:rsidRPr="00B64636">
              <w:rPr>
                <w:rFonts w:ascii="Arial" w:hAnsi="Arial" w:cs="Arial"/>
                <w:bCs/>
              </w:rPr>
              <w:t>did you work for money</w:t>
            </w:r>
            <w:r w:rsidRPr="00B64636">
              <w:rPr>
                <w:rFonts w:ascii="Arial" w:hAnsi="Arial" w:cs="Arial"/>
                <w:bCs/>
              </w:rPr>
              <w:t>?</w:t>
            </w:r>
          </w:p>
        </w:tc>
        <w:tc>
          <w:tcPr>
            <w:tcW w:w="5400" w:type="dxa"/>
          </w:tcPr>
          <w:p w14:paraId="060250F3" w14:textId="5A61234D" w:rsidR="00B60507" w:rsidRPr="00B64636" w:rsidRDefault="00B60507" w:rsidP="00B6050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21E83F23" w14:textId="5B943303" w:rsidR="00B60507" w:rsidRPr="00B64636" w:rsidRDefault="00B60507"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65CAF8C8" w14:textId="5F75E576" w:rsidR="00B60507" w:rsidRPr="00B64636" w:rsidRDefault="00B60507"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36B6ED0B" w14:textId="48F0C4DF" w:rsidR="00B60507" w:rsidRPr="00B64636" w:rsidRDefault="00B60507"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2B0976A" w14:textId="57BD7328" w:rsidR="00B60507" w:rsidRPr="00B64636" w:rsidRDefault="00B60507"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6BAD7DDE" w14:textId="19F79EB3" w:rsidR="00B60507" w:rsidRPr="00B64636" w:rsidRDefault="00B60507"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79C2AEF9" w14:textId="4B8FF259" w:rsidR="00B60507" w:rsidRPr="00B64636" w:rsidRDefault="00B60507"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14EB0C79" w14:textId="6C511872" w:rsidR="00B60507" w:rsidRPr="00B64636" w:rsidRDefault="00B6050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184A297E" w14:textId="3E217D43" w:rsidR="00B60507" w:rsidRPr="00B64636" w:rsidRDefault="00B23714" w:rsidP="00561217">
            <w:pPr>
              <w:rPr>
                <w:rFonts w:ascii="Arial" w:hAnsi="Arial" w:cs="Arial"/>
                <w:bCs/>
              </w:rPr>
            </w:pPr>
            <w:r w:rsidRPr="00B64636">
              <w:rPr>
                <w:rFonts w:ascii="Arial" w:hAnsi="Arial" w:cs="Arial"/>
                <w:bCs/>
              </w:rPr>
              <w:t>e</w:t>
            </w:r>
            <w:r w:rsidR="00B60507" w:rsidRPr="00B64636">
              <w:rPr>
                <w:rFonts w:ascii="Arial" w:hAnsi="Arial" w:cs="Arial"/>
                <w:bCs/>
              </w:rPr>
              <w:t>mployment</w:t>
            </w:r>
          </w:p>
        </w:tc>
      </w:tr>
      <w:tr w:rsidR="00AB7156" w:rsidRPr="00B64636" w14:paraId="0831986F" w14:textId="77777777" w:rsidTr="00C47653">
        <w:tc>
          <w:tcPr>
            <w:tcW w:w="2448" w:type="dxa"/>
          </w:tcPr>
          <w:p w14:paraId="17AD2AE5" w14:textId="25CF598B" w:rsidR="00AB7156" w:rsidRPr="00B64636" w:rsidRDefault="00AB7156" w:rsidP="00E432FA">
            <w:pPr>
              <w:rPr>
                <w:rFonts w:ascii="Arial" w:hAnsi="Arial" w:cs="Arial"/>
                <w:bCs/>
              </w:rPr>
            </w:pPr>
            <w:r w:rsidRPr="00B64636">
              <w:rPr>
                <w:rFonts w:ascii="Arial" w:hAnsi="Arial" w:cs="Arial"/>
                <w:bCs/>
              </w:rPr>
              <w:t xml:space="preserve">In the past 7 days, </w:t>
            </w:r>
            <w:r w:rsidR="00884B42" w:rsidRPr="00B64636">
              <w:rPr>
                <w:rFonts w:ascii="Arial" w:hAnsi="Arial" w:cs="Arial"/>
                <w:bCs/>
              </w:rPr>
              <w:t xml:space="preserve">which of the following types of medication </w:t>
            </w:r>
            <w:r w:rsidRPr="00B64636">
              <w:rPr>
                <w:rFonts w:ascii="Arial" w:hAnsi="Arial" w:cs="Arial"/>
                <w:bCs/>
              </w:rPr>
              <w:t xml:space="preserve">have you taken: (check all </w:t>
            </w:r>
            <w:r w:rsidR="00EC50AF" w:rsidRPr="00B64636">
              <w:rPr>
                <w:rFonts w:ascii="Arial" w:hAnsi="Arial" w:cs="Arial"/>
                <w:bCs/>
              </w:rPr>
              <w:t>that apply</w:t>
            </w:r>
            <w:r w:rsidRPr="00B64636">
              <w:rPr>
                <w:rFonts w:ascii="Arial" w:hAnsi="Arial" w:cs="Arial"/>
                <w:bCs/>
              </w:rPr>
              <w:t>)</w:t>
            </w:r>
          </w:p>
        </w:tc>
        <w:tc>
          <w:tcPr>
            <w:tcW w:w="5400" w:type="dxa"/>
          </w:tcPr>
          <w:p w14:paraId="3C77449F" w14:textId="7E23BEA1" w:rsidR="00AB7156" w:rsidRPr="00B64636" w:rsidRDefault="00AB7156"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Heart Disease</w:t>
            </w:r>
          </w:p>
          <w:p w14:paraId="29B70CD8" w14:textId="3C551203" w:rsidR="00AB7156" w:rsidRPr="00B64636" w:rsidRDefault="00AB7156"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Lung or Pulmonary Disease</w:t>
            </w:r>
          </w:p>
          <w:p w14:paraId="0873377F" w14:textId="26A0C9BE" w:rsidR="00AB7156" w:rsidRPr="00B64636" w:rsidRDefault="00AB7156"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High Blood Pressure </w:t>
            </w:r>
          </w:p>
          <w:p w14:paraId="67CBE7B4" w14:textId="016850E6" w:rsidR="00AB7156" w:rsidRPr="00B64636" w:rsidRDefault="00AB7156"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Diabetes</w:t>
            </w:r>
          </w:p>
          <w:p w14:paraId="468ACC30" w14:textId="19F436FD" w:rsidR="00AB7156" w:rsidRPr="00B64636" w:rsidRDefault="00AB7156"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Hepatitis</w:t>
            </w:r>
          </w:p>
          <w:p w14:paraId="2FE61595" w14:textId="48EE3A90" w:rsidR="00AB7156" w:rsidRPr="00B64636" w:rsidRDefault="00AB7156"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HIV or AIDS</w:t>
            </w:r>
          </w:p>
          <w:p w14:paraId="52D1DD25" w14:textId="7649838F" w:rsidR="00AB7156" w:rsidRPr="00B64636" w:rsidRDefault="00AB7156" w:rsidP="00B6050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HIV prevention</w:t>
            </w:r>
          </w:p>
          <w:p w14:paraId="69534517" w14:textId="7D48F3FD" w:rsidR="00AB7156" w:rsidRPr="00B64636" w:rsidRDefault="00AB7156" w:rsidP="00B60507">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 xml:space="preserve"> I am not taking medications for any of these</w:t>
            </w:r>
          </w:p>
        </w:tc>
        <w:tc>
          <w:tcPr>
            <w:tcW w:w="1782" w:type="dxa"/>
          </w:tcPr>
          <w:p w14:paraId="3A8E8282" w14:textId="34CCFE2A" w:rsidR="00AB7156" w:rsidRPr="00B64636" w:rsidRDefault="00AB7156" w:rsidP="00561217">
            <w:pPr>
              <w:rPr>
                <w:rFonts w:ascii="Arial" w:hAnsi="Arial" w:cs="Arial"/>
                <w:bCs/>
              </w:rPr>
            </w:pPr>
            <w:proofErr w:type="spellStart"/>
            <w:r w:rsidRPr="00B64636">
              <w:rPr>
                <w:rFonts w:ascii="Arial" w:hAnsi="Arial" w:cs="Arial"/>
                <w:bCs/>
              </w:rPr>
              <w:t>medsweek</w:t>
            </w:r>
            <w:proofErr w:type="spellEnd"/>
          </w:p>
        </w:tc>
      </w:tr>
      <w:tr w:rsidR="00884B42" w:rsidRPr="00B64636" w14:paraId="44A8D6D0" w14:textId="77777777" w:rsidTr="00C47653">
        <w:tc>
          <w:tcPr>
            <w:tcW w:w="2448" w:type="dxa"/>
          </w:tcPr>
          <w:p w14:paraId="0A42904E" w14:textId="20475BF4" w:rsidR="00884B42" w:rsidRPr="00B64636" w:rsidRDefault="00884B42" w:rsidP="00884B42">
            <w:pPr>
              <w:rPr>
                <w:rFonts w:ascii="Arial" w:hAnsi="Arial" w:cs="Arial"/>
                <w:bCs/>
              </w:rPr>
            </w:pPr>
            <w:r w:rsidRPr="00B64636">
              <w:rPr>
                <w:rFonts w:ascii="Arial" w:hAnsi="Arial" w:cs="Arial"/>
                <w:bCs/>
              </w:rPr>
              <w:t>In the past 7 days, how many days did you use illegal drugs?</w:t>
            </w:r>
          </w:p>
        </w:tc>
        <w:tc>
          <w:tcPr>
            <w:tcW w:w="5400" w:type="dxa"/>
          </w:tcPr>
          <w:p w14:paraId="6E8ABA67" w14:textId="72C5389A"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w:t>
            </w:r>
          </w:p>
          <w:p w14:paraId="5B1DFA0D" w14:textId="13196A5A"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80EAFA6" w14:textId="5111C2A8"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56752E7F" w14:textId="3165773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885AB01" w14:textId="1C9AED5E"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AFE42A4" w14:textId="7E910311"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374F8264" w14:textId="1C2F8DCD"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36A6B6CF" w14:textId="675FB73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BFFF10" w14:textId="77705F82" w:rsidR="00884B42" w:rsidRPr="00B64636" w:rsidRDefault="00884B42" w:rsidP="00884B42">
            <w:pPr>
              <w:rPr>
                <w:rFonts w:ascii="Arial" w:hAnsi="Arial" w:cs="Arial"/>
                <w:bCs/>
              </w:rPr>
            </w:pPr>
            <w:r w:rsidRPr="00B64636">
              <w:rPr>
                <w:rFonts w:ascii="Arial" w:hAnsi="Arial" w:cs="Arial"/>
              </w:rPr>
              <w:t>drugs1</w:t>
            </w:r>
          </w:p>
        </w:tc>
      </w:tr>
      <w:tr w:rsidR="00884B42" w:rsidRPr="00B64636" w14:paraId="36E9A53A" w14:textId="77777777" w:rsidTr="00C47653">
        <w:tc>
          <w:tcPr>
            <w:tcW w:w="2448" w:type="dxa"/>
          </w:tcPr>
          <w:p w14:paraId="336C95C6" w14:textId="2D0CF9A3" w:rsidR="00884B42" w:rsidRPr="00B64636" w:rsidRDefault="00884B42" w:rsidP="00884B42">
            <w:pPr>
              <w:rPr>
                <w:rFonts w:ascii="Arial" w:hAnsi="Arial" w:cs="Arial"/>
                <w:bCs/>
              </w:rPr>
            </w:pPr>
            <w:r w:rsidRPr="00B64636">
              <w:rPr>
                <w:rFonts w:ascii="Arial" w:hAnsi="Arial" w:cs="Arial"/>
                <w:bCs/>
              </w:rPr>
              <w:t>In the past 7 days, how many days did you smoke 1 or more cigarettes?</w:t>
            </w:r>
          </w:p>
        </w:tc>
        <w:tc>
          <w:tcPr>
            <w:tcW w:w="5400" w:type="dxa"/>
          </w:tcPr>
          <w:p w14:paraId="25C471B5" w14:textId="081E63FE"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skip RTQ1 if </w:t>
            </w:r>
            <w:r w:rsidR="00914FA9" w:rsidRPr="00B64636">
              <w:rPr>
                <w:rFonts w:ascii="Arial" w:hAnsi="Arial" w:cs="Arial"/>
                <w:bCs/>
              </w:rPr>
              <w:t>,</w:t>
            </w:r>
            <w:r w:rsidRPr="00B64636">
              <w:rPr>
                <w:rFonts w:ascii="Arial" w:hAnsi="Arial" w:cs="Arial"/>
                <w:bCs/>
              </w:rPr>
              <w:t>0)</w:t>
            </w:r>
          </w:p>
          <w:p w14:paraId="7C4AFAE7" w14:textId="10EEBDD3"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63885B10" w14:textId="31F5041F"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11A6B6E" w14:textId="1FABE32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D97FCAD" w14:textId="2035B9AA"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AC56F02" w14:textId="48208394"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03409658" w14:textId="22648FEC"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67BAABC9" w14:textId="06F20B55"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F5D3C92" w14:textId="125B8EA5" w:rsidR="00884B42" w:rsidRPr="00B64636" w:rsidRDefault="00884B42" w:rsidP="00884B42">
            <w:pPr>
              <w:rPr>
                <w:rFonts w:ascii="Arial" w:hAnsi="Arial" w:cs="Arial"/>
              </w:rPr>
            </w:pPr>
            <w:r w:rsidRPr="00B64636">
              <w:rPr>
                <w:rFonts w:ascii="Arial" w:hAnsi="Arial" w:cs="Arial"/>
              </w:rPr>
              <w:t>cigsweek1</w:t>
            </w:r>
          </w:p>
        </w:tc>
      </w:tr>
      <w:tr w:rsidR="00884B42" w:rsidRPr="00B64636" w14:paraId="588F9441" w14:textId="77777777" w:rsidTr="00C47653">
        <w:tc>
          <w:tcPr>
            <w:tcW w:w="2448" w:type="dxa"/>
          </w:tcPr>
          <w:p w14:paraId="5A819DBC" w14:textId="7CD55F3E" w:rsidR="00884B42" w:rsidRPr="00B64636" w:rsidRDefault="00884B42" w:rsidP="00884B42">
            <w:pPr>
              <w:rPr>
                <w:rFonts w:ascii="Arial" w:hAnsi="Arial" w:cs="Arial"/>
                <w:bCs/>
              </w:rPr>
            </w:pPr>
            <w:r w:rsidRPr="00B64636">
              <w:rPr>
                <w:rFonts w:ascii="Arial" w:hAnsi="Arial" w:cs="Arial"/>
                <w:bCs/>
              </w:rPr>
              <w:t xml:space="preserve">Below are some thoughts that smokers have about quitting. Please select the option that shows what you currently think about quitting. </w:t>
            </w:r>
            <w:r w:rsidR="006A0437" w:rsidRPr="00B64636">
              <w:rPr>
                <w:rFonts w:ascii="Arial" w:hAnsi="Arial" w:cs="Arial"/>
                <w:bCs/>
              </w:rPr>
              <w:t>Please read all 11 options carefully before answering.</w:t>
            </w:r>
          </w:p>
        </w:tc>
        <w:tc>
          <w:tcPr>
            <w:tcW w:w="5400" w:type="dxa"/>
          </w:tcPr>
          <w:p w14:paraId="18C47032" w14:textId="70782F0D" w:rsidR="00884B42" w:rsidRPr="00B64636" w:rsidRDefault="00DF26B8" w:rsidP="00884B42">
            <w:pPr>
              <w:pStyle w:val="ListParagraph"/>
              <w:rPr>
                <w:rFonts w:ascii="Arial" w:hAnsi="Arial" w:cs="Arial"/>
                <w:b/>
                <w:bCs/>
              </w:rPr>
            </w:pPr>
            <w:r w:rsidRPr="00B64636">
              <w:rPr>
                <w:rFonts w:ascii="Arial" w:hAnsi="Arial" w:cs="Arial"/>
                <w:b/>
                <w:bCs/>
              </w:rPr>
              <w:t>Multiple Choice</w:t>
            </w:r>
          </w:p>
          <w:p w14:paraId="4310FC50" w14:textId="0EA97102" w:rsidR="00884B42" w:rsidRPr="00B64636" w:rsidRDefault="00884B42" w:rsidP="00884B42">
            <w:pPr>
              <w:pStyle w:val="ListParagraph"/>
              <w:rPr>
                <w:rFonts w:ascii="Arial" w:hAnsi="Arial" w:cs="Arial"/>
                <w:bCs/>
              </w:rPr>
            </w:pPr>
            <w:r w:rsidRPr="00B64636">
              <w:rPr>
                <w:rFonts w:ascii="Arial" w:hAnsi="Arial" w:cs="Arial"/>
                <w:bCs/>
              </w:rPr>
              <w:t>11</w:t>
            </w:r>
            <w:r w:rsidR="00914FA9" w:rsidRPr="00B64636">
              <w:rPr>
                <w:rFonts w:ascii="Arial" w:hAnsi="Arial" w:cs="Arial"/>
                <w:bCs/>
              </w:rPr>
              <w:t>,</w:t>
            </w:r>
            <w:r w:rsidRPr="00B64636">
              <w:rPr>
                <w:rFonts w:ascii="Arial" w:hAnsi="Arial" w:cs="Arial"/>
                <w:bCs/>
              </w:rPr>
              <w:t xml:space="preserve"> I have never been a smoker</w:t>
            </w:r>
            <w:r w:rsidR="00180120" w:rsidRPr="00B64636">
              <w:rPr>
                <w:rFonts w:ascii="Arial" w:hAnsi="Arial" w:cs="Arial"/>
                <w:bCs/>
              </w:rPr>
              <w:t>.</w:t>
            </w:r>
          </w:p>
          <w:p w14:paraId="7DAC7435" w14:textId="156104E3" w:rsidR="00884B42" w:rsidRPr="00B64636" w:rsidRDefault="00884B42" w:rsidP="00884B42">
            <w:pPr>
              <w:pStyle w:val="ListParagraph"/>
              <w:rPr>
                <w:rFonts w:ascii="Arial" w:hAnsi="Arial" w:cs="Arial"/>
                <w:bCs/>
              </w:rPr>
            </w:pPr>
            <w:r w:rsidRPr="00B64636">
              <w:rPr>
                <w:rFonts w:ascii="Arial" w:hAnsi="Arial" w:cs="Arial"/>
                <w:bCs/>
              </w:rPr>
              <w:t>10</w:t>
            </w:r>
            <w:r w:rsidR="00914FA9" w:rsidRPr="00B64636">
              <w:rPr>
                <w:rFonts w:ascii="Arial" w:hAnsi="Arial" w:cs="Arial"/>
                <w:bCs/>
              </w:rPr>
              <w:t>,</w:t>
            </w:r>
            <w:r w:rsidRPr="00B64636">
              <w:rPr>
                <w:rFonts w:ascii="Arial" w:hAnsi="Arial" w:cs="Arial"/>
                <w:bCs/>
              </w:rPr>
              <w:t>I have quit smoking.</w:t>
            </w:r>
          </w:p>
          <w:p w14:paraId="5BF30BB7" w14:textId="460543EB" w:rsidR="00884B42" w:rsidRPr="00B64636" w:rsidRDefault="00884B42" w:rsidP="00884B42">
            <w:pPr>
              <w:pStyle w:val="ListParagraph"/>
              <w:rPr>
                <w:rFonts w:ascii="Arial" w:hAnsi="Arial" w:cs="Arial"/>
                <w:bCs/>
              </w:rPr>
            </w:pPr>
            <w:r w:rsidRPr="00B64636">
              <w:rPr>
                <w:rFonts w:ascii="Arial" w:hAnsi="Arial" w:cs="Arial"/>
                <w:bCs/>
              </w:rPr>
              <w:t>9</w:t>
            </w:r>
            <w:r w:rsidR="00914FA9" w:rsidRPr="00B64636">
              <w:rPr>
                <w:rFonts w:ascii="Arial" w:hAnsi="Arial" w:cs="Arial"/>
                <w:bCs/>
              </w:rPr>
              <w:t>,</w:t>
            </w:r>
            <w:r w:rsidRPr="00B64636">
              <w:rPr>
                <w:rFonts w:ascii="Arial" w:hAnsi="Arial" w:cs="Arial"/>
                <w:bCs/>
              </w:rPr>
              <w:t>I have quit smoking, but I still worry about slipping back, so I need to keep working on living smoke free.</w:t>
            </w:r>
          </w:p>
          <w:p w14:paraId="16154C11" w14:textId="530B64D6" w:rsidR="00884B42" w:rsidRPr="00B64636" w:rsidRDefault="00884B42" w:rsidP="00884B42">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I still smoke, but I have begun to change, like cutting back on the number of cigarettes I smoke. I am ready to set a quit date.</w:t>
            </w:r>
          </w:p>
          <w:p w14:paraId="4A13E0D2" w14:textId="7728571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I definitely plan to quit smoking in the next 30 days.</w:t>
            </w:r>
          </w:p>
          <w:p w14:paraId="77A4BE6A" w14:textId="61A2A031"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I definitely plan to quit smoking in the next 6 months.</w:t>
            </w:r>
          </w:p>
          <w:p w14:paraId="0629D874" w14:textId="36E85B88"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I often think about quitting smoking, but I have no plans to quit.</w:t>
            </w:r>
          </w:p>
          <w:p w14:paraId="0E619C02" w14:textId="0B0C412F"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I sometimes think about quitting smoking, but I have no plans to quit.</w:t>
            </w:r>
          </w:p>
          <w:p w14:paraId="51AA9F3D" w14:textId="702D5434"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I rarely think about quitting smoking, and I have no plans to quit.</w:t>
            </w:r>
          </w:p>
          <w:p w14:paraId="19ABCEF0" w14:textId="16044E92"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I never think about quitting smoking, and I have no plans to quit.</w:t>
            </w:r>
          </w:p>
          <w:p w14:paraId="398D2265" w14:textId="3E46FE4C" w:rsidR="00884B42" w:rsidRPr="00B64636" w:rsidRDefault="00884B42" w:rsidP="00E432FA">
            <w:pPr>
              <w:pStyle w:val="ListParagraph"/>
            </w:pPr>
            <w:r w:rsidRPr="00B64636">
              <w:rPr>
                <w:rFonts w:ascii="Arial" w:hAnsi="Arial" w:cs="Arial"/>
                <w:bCs/>
              </w:rPr>
              <w:t>1</w:t>
            </w:r>
            <w:r w:rsidR="00914FA9" w:rsidRPr="00B64636">
              <w:rPr>
                <w:rFonts w:ascii="Arial" w:hAnsi="Arial" w:cs="Arial"/>
                <w:bCs/>
              </w:rPr>
              <w:t>,</w:t>
            </w:r>
            <w:r w:rsidRPr="00B64636">
              <w:rPr>
                <w:rFonts w:ascii="Arial" w:hAnsi="Arial" w:cs="Arial"/>
                <w:bCs/>
              </w:rPr>
              <w:t>I have decided not to quit smoking for my lifetime. I have no interest in quitting.</w:t>
            </w:r>
          </w:p>
        </w:tc>
        <w:tc>
          <w:tcPr>
            <w:tcW w:w="1782" w:type="dxa"/>
          </w:tcPr>
          <w:p w14:paraId="766D4226" w14:textId="1D864643" w:rsidR="00884B42" w:rsidRPr="00B64636" w:rsidRDefault="00884B42" w:rsidP="00884B42">
            <w:pPr>
              <w:rPr>
                <w:rFonts w:ascii="Arial" w:hAnsi="Arial" w:cs="Arial"/>
                <w:bCs/>
              </w:rPr>
            </w:pPr>
            <w:r w:rsidRPr="00B64636">
              <w:rPr>
                <w:rFonts w:ascii="Arial" w:hAnsi="Arial" w:cs="Arial"/>
                <w:sz w:val="22"/>
                <w:szCs w:val="22"/>
              </w:rPr>
              <w:t>RTQ1</w:t>
            </w:r>
          </w:p>
        </w:tc>
      </w:tr>
      <w:tr w:rsidR="00884B42" w:rsidRPr="00B64636" w14:paraId="72AFD68A" w14:textId="77777777" w:rsidTr="00C47653">
        <w:tc>
          <w:tcPr>
            <w:tcW w:w="2448" w:type="dxa"/>
          </w:tcPr>
          <w:p w14:paraId="745BC7B2" w14:textId="77777777" w:rsidR="00884B42" w:rsidRPr="00B64636" w:rsidRDefault="00884B42" w:rsidP="00884B42">
            <w:pPr>
              <w:rPr>
                <w:rFonts w:ascii="Arial" w:hAnsi="Arial" w:cs="Arial"/>
                <w:bCs/>
              </w:rPr>
            </w:pPr>
            <w:r w:rsidRPr="00B64636">
              <w:rPr>
                <w:rFonts w:ascii="Arial" w:hAnsi="Arial" w:cs="Arial"/>
                <w:bCs/>
              </w:rPr>
              <w:t>Which of the following apply to you? (Check all that apply)</w:t>
            </w:r>
          </w:p>
          <w:p w14:paraId="0008F6D2" w14:textId="77777777" w:rsidR="00884B42" w:rsidRPr="00B64636" w:rsidRDefault="00884B42" w:rsidP="00884B42">
            <w:pPr>
              <w:rPr>
                <w:rFonts w:ascii="Arial" w:hAnsi="Arial" w:cs="Arial"/>
                <w:bCs/>
              </w:rPr>
            </w:pPr>
          </w:p>
          <w:p w14:paraId="72F19334" w14:textId="77777777" w:rsidR="00884B42" w:rsidRPr="00B64636" w:rsidRDefault="00884B42" w:rsidP="00884B42">
            <w:pPr>
              <w:rPr>
                <w:rFonts w:ascii="Arial" w:hAnsi="Arial" w:cs="Arial"/>
                <w:bCs/>
              </w:rPr>
            </w:pPr>
          </w:p>
          <w:p w14:paraId="33B9E722" w14:textId="77777777" w:rsidR="00884B42" w:rsidRPr="00B64636" w:rsidRDefault="00884B42" w:rsidP="00884B42">
            <w:pPr>
              <w:rPr>
                <w:rFonts w:ascii="Arial" w:hAnsi="Arial" w:cs="Arial"/>
                <w:bCs/>
              </w:rPr>
            </w:pPr>
          </w:p>
          <w:p w14:paraId="7DE4D1CC" w14:textId="77777777" w:rsidR="00884B42" w:rsidRPr="00B64636" w:rsidRDefault="00884B42" w:rsidP="00884B42">
            <w:pPr>
              <w:rPr>
                <w:rFonts w:ascii="Arial" w:hAnsi="Arial" w:cs="Arial"/>
                <w:bCs/>
              </w:rPr>
            </w:pPr>
          </w:p>
          <w:p w14:paraId="4E518621" w14:textId="0852D438" w:rsidR="00884B42" w:rsidRPr="00B64636" w:rsidRDefault="00884B42" w:rsidP="00884B42">
            <w:pPr>
              <w:rPr>
                <w:rFonts w:ascii="Arial" w:hAnsi="Arial" w:cs="Arial"/>
                <w:bCs/>
              </w:rPr>
            </w:pPr>
            <w:r w:rsidRPr="00B64636">
              <w:rPr>
                <w:rFonts w:ascii="Arial" w:hAnsi="Arial" w:cs="Arial"/>
                <w:bCs/>
              </w:rPr>
              <w:t xml:space="preserve">You said that you (insert behavior here). How ready are you to </w:t>
            </w:r>
            <w:r w:rsidRPr="00B64636">
              <w:rPr>
                <w:rFonts w:ascii="Arial" w:hAnsi="Arial" w:cs="Arial"/>
                <w:bCs/>
                <w:u w:val="single"/>
              </w:rPr>
              <w:t>stop having unsafe sex, drink less alcohol, eat more fruit and vegetables, lose weight, exercise more</w:t>
            </w:r>
            <w:r w:rsidR="00AE4680" w:rsidRPr="00B64636">
              <w:rPr>
                <w:rFonts w:ascii="Arial" w:hAnsi="Arial" w:cs="Arial"/>
                <w:bCs/>
                <w:u w:val="single"/>
              </w:rPr>
              <w:t>, stop using illegal drugs</w:t>
            </w:r>
            <w:r w:rsidRPr="00B64636">
              <w:rPr>
                <w:rFonts w:ascii="Arial" w:hAnsi="Arial" w:cs="Arial"/>
                <w:bCs/>
                <w:u w:val="single"/>
              </w:rPr>
              <w:t>?</w:t>
            </w:r>
          </w:p>
          <w:p w14:paraId="7F5FE2B7" w14:textId="77777777" w:rsidR="00884B42" w:rsidRPr="00B64636" w:rsidRDefault="00884B42" w:rsidP="00884B42">
            <w:pPr>
              <w:rPr>
                <w:rFonts w:ascii="Arial" w:hAnsi="Arial" w:cs="Arial"/>
                <w:bCs/>
              </w:rPr>
            </w:pPr>
          </w:p>
        </w:tc>
        <w:tc>
          <w:tcPr>
            <w:tcW w:w="5400" w:type="dxa"/>
          </w:tcPr>
          <w:p w14:paraId="7E12E768" w14:textId="4496797C"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I have unsafe or unprotected sex</w:t>
            </w:r>
          </w:p>
          <w:p w14:paraId="36448016" w14:textId="5BBF55A6"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I drink too much alcohol</w:t>
            </w:r>
            <w:r w:rsidRPr="00B64636">
              <w:rPr>
                <w:rFonts w:ascii="Arial" w:hAnsi="Arial" w:cs="Arial"/>
                <w:snapToGrid w:val="0"/>
              </w:rPr>
              <w:tab/>
            </w:r>
          </w:p>
          <w:p w14:paraId="7CF296D8" w14:textId="5645A5B5"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I don’t eat enough fruit and vegetables</w:t>
            </w:r>
            <w:r w:rsidRPr="00B64636">
              <w:rPr>
                <w:rFonts w:ascii="Arial" w:hAnsi="Arial" w:cs="Arial"/>
                <w:snapToGrid w:val="0"/>
              </w:rPr>
              <w:tab/>
            </w:r>
          </w:p>
          <w:p w14:paraId="0191C7EC" w14:textId="48F2F9E1"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I am unhappy with my weight</w:t>
            </w:r>
          </w:p>
          <w:p w14:paraId="50AF4821" w14:textId="2C690082"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I do not get enough physical activity</w:t>
            </w:r>
          </w:p>
          <w:p w14:paraId="6F6EF7F2" w14:textId="534557E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I do not get enough sleep</w:t>
            </w:r>
          </w:p>
          <w:p w14:paraId="0C368090" w14:textId="264A79EF" w:rsidR="00AE4680" w:rsidRPr="00B64636" w:rsidRDefault="00AE4680"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I use illegal drugs</w:t>
            </w:r>
          </w:p>
          <w:p w14:paraId="0F2B020B" w14:textId="12349C12" w:rsidR="00884B42" w:rsidRPr="00B64636" w:rsidRDefault="00884B42" w:rsidP="00884B42">
            <w:pPr>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None of these apply to me</w:t>
            </w:r>
          </w:p>
          <w:p w14:paraId="7FFA0EAC" w14:textId="77777777" w:rsidR="00884B42" w:rsidRPr="00B64636" w:rsidRDefault="00884B42" w:rsidP="00884B42">
            <w:pPr>
              <w:rPr>
                <w:rFonts w:ascii="Arial" w:hAnsi="Arial" w:cs="Arial"/>
                <w:snapToGrid w:val="0"/>
              </w:rPr>
            </w:pPr>
          </w:p>
          <w:p w14:paraId="3711E2E8" w14:textId="77777777" w:rsidR="00884B42" w:rsidRPr="00B64636" w:rsidRDefault="00884B42" w:rsidP="00884B42">
            <w:pPr>
              <w:rPr>
                <w:rFonts w:ascii="Arial" w:hAnsi="Arial" w:cs="Arial"/>
                <w:snapToGrid w:val="0"/>
              </w:rPr>
            </w:pPr>
            <w:r w:rsidRPr="00B64636">
              <w:rPr>
                <w:rFonts w:ascii="Arial" w:hAnsi="Arial" w:cs="Arial"/>
                <w:snapToGrid w:val="0"/>
              </w:rPr>
              <w:t xml:space="preserve">For each item selected ask </w:t>
            </w:r>
            <w:r w:rsidRPr="00B64636">
              <w:rPr>
                <w:rFonts w:ascii="Arial" w:hAnsi="Arial" w:cs="Arial"/>
                <w:b/>
                <w:snapToGrid w:val="0"/>
              </w:rPr>
              <w:t>Slider type</w:t>
            </w:r>
            <w:r w:rsidRPr="00B64636">
              <w:rPr>
                <w:rFonts w:ascii="Arial" w:hAnsi="Arial" w:cs="Arial"/>
                <w:snapToGrid w:val="0"/>
              </w:rPr>
              <w:t xml:space="preserve"> question:</w:t>
            </w:r>
          </w:p>
          <w:p w14:paraId="454BA86A" w14:textId="11281EFB" w:rsidR="009F3FB8" w:rsidRPr="00B64636" w:rsidRDefault="009F3FB8" w:rsidP="00884B42">
            <w:pPr>
              <w:rPr>
                <w:rFonts w:ascii="Arial" w:hAnsi="Arial" w:cs="Arial"/>
                <w:snapToGrid w:val="0"/>
              </w:rPr>
            </w:pPr>
            <w:r w:rsidRPr="00B64636">
              <w:rPr>
                <w:rFonts w:ascii="Arial" w:hAnsi="Arial" w:cs="Arial"/>
                <w:snapToGrid w:val="0"/>
              </w:rPr>
              <w:t xml:space="preserve">Description: Slide your finger from left to right to select your level of readiness to change this behavior. </w:t>
            </w:r>
          </w:p>
          <w:p w14:paraId="4B394CD6" w14:textId="7BA314D4" w:rsidR="009F3FB8" w:rsidRPr="00B64636" w:rsidRDefault="009F3FB8" w:rsidP="00884B42">
            <w:pPr>
              <w:rPr>
                <w:rFonts w:ascii="Arial" w:hAnsi="Arial" w:cs="Arial"/>
                <w:snapToGrid w:val="0"/>
              </w:rPr>
            </w:pPr>
            <w:r w:rsidRPr="00B64636">
              <w:rPr>
                <w:rFonts w:ascii="Arial" w:hAnsi="Arial" w:cs="Arial"/>
                <w:snapToGrid w:val="0"/>
              </w:rPr>
              <w:t>(note: weight item has this description: Slide your finger from left to right to select your level of readiness to change your eating habits.</w:t>
            </w:r>
          </w:p>
          <w:p w14:paraId="443AB306" w14:textId="77777777" w:rsidR="00884B42" w:rsidRPr="00B64636" w:rsidRDefault="00884B42" w:rsidP="00884B42">
            <w:pPr>
              <w:rPr>
                <w:rFonts w:ascii="Arial" w:hAnsi="Arial" w:cs="Arial"/>
                <w:snapToGrid w:val="0"/>
              </w:rPr>
            </w:pPr>
          </w:p>
          <w:p w14:paraId="1AF2D7BB" w14:textId="77777777" w:rsidR="00884B42" w:rsidRPr="00B64636" w:rsidRDefault="00884B42" w:rsidP="00884B42">
            <w:pPr>
              <w:rPr>
                <w:rFonts w:ascii="Arial" w:hAnsi="Arial" w:cs="Arial"/>
                <w:snapToGrid w:val="0"/>
              </w:rPr>
            </w:pPr>
            <w:r w:rsidRPr="00B64636">
              <w:rPr>
                <w:rFonts w:ascii="Arial" w:hAnsi="Arial" w:cs="Arial"/>
                <w:snapToGrid w:val="0"/>
              </w:rPr>
              <w:t>1 -----------------------------------------10</w:t>
            </w:r>
          </w:p>
          <w:p w14:paraId="1C89888F" w14:textId="41C0C82D" w:rsidR="00884B42" w:rsidRPr="00B64636" w:rsidRDefault="00884B42" w:rsidP="008D143C">
            <w:pPr>
              <w:rPr>
                <w:rFonts w:ascii="Arial" w:hAnsi="Arial" w:cs="Arial"/>
                <w:b/>
                <w:bCs/>
              </w:rPr>
            </w:pPr>
            <w:r w:rsidRPr="00B64636">
              <w:rPr>
                <w:rFonts w:ascii="Arial" w:hAnsi="Arial" w:cs="Arial"/>
                <w:snapToGrid w:val="0"/>
              </w:rPr>
              <w:t xml:space="preserve">Not ready                              </w:t>
            </w:r>
            <w:proofErr w:type="spellStart"/>
            <w:r w:rsidR="008D143C" w:rsidRPr="00B64636">
              <w:rPr>
                <w:rFonts w:ascii="Arial" w:hAnsi="Arial" w:cs="Arial"/>
                <w:snapToGrid w:val="0"/>
              </w:rPr>
              <w:t>Ready</w:t>
            </w:r>
            <w:proofErr w:type="spellEnd"/>
          </w:p>
        </w:tc>
        <w:tc>
          <w:tcPr>
            <w:tcW w:w="1782" w:type="dxa"/>
          </w:tcPr>
          <w:p w14:paraId="16FF7BBB" w14:textId="2DACDE12"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1</w:t>
            </w:r>
          </w:p>
          <w:p w14:paraId="623A7D3D" w14:textId="77777777" w:rsidR="00884B42" w:rsidRPr="00B64636" w:rsidRDefault="00884B42" w:rsidP="00884B42">
            <w:pPr>
              <w:rPr>
                <w:rFonts w:ascii="Arial" w:hAnsi="Arial" w:cs="Arial"/>
              </w:rPr>
            </w:pPr>
          </w:p>
          <w:p w14:paraId="78E371DC" w14:textId="77777777" w:rsidR="00884B42" w:rsidRPr="00B64636" w:rsidRDefault="00884B42" w:rsidP="00884B42">
            <w:pPr>
              <w:rPr>
                <w:rFonts w:ascii="Arial" w:hAnsi="Arial" w:cs="Arial"/>
              </w:rPr>
            </w:pPr>
          </w:p>
          <w:p w14:paraId="489409EB" w14:textId="77777777" w:rsidR="00884B42" w:rsidRPr="00B64636" w:rsidRDefault="00884B42" w:rsidP="00884B42">
            <w:pPr>
              <w:rPr>
                <w:rFonts w:ascii="Arial" w:hAnsi="Arial" w:cs="Arial"/>
              </w:rPr>
            </w:pPr>
          </w:p>
          <w:p w14:paraId="724D6618" w14:textId="77777777" w:rsidR="00884B42" w:rsidRPr="00B64636" w:rsidRDefault="00884B42" w:rsidP="00884B42">
            <w:pPr>
              <w:rPr>
                <w:rFonts w:ascii="Arial" w:hAnsi="Arial" w:cs="Arial"/>
              </w:rPr>
            </w:pPr>
          </w:p>
          <w:p w14:paraId="1E528BE0" w14:textId="77777777" w:rsidR="00884B42" w:rsidRPr="00B64636" w:rsidRDefault="00884B42" w:rsidP="00884B42">
            <w:pPr>
              <w:rPr>
                <w:rFonts w:ascii="Arial" w:hAnsi="Arial" w:cs="Arial"/>
              </w:rPr>
            </w:pPr>
          </w:p>
          <w:p w14:paraId="77EB2300" w14:textId="77777777" w:rsidR="00884B42" w:rsidRPr="00B64636" w:rsidRDefault="00884B42" w:rsidP="00884B42">
            <w:pPr>
              <w:rPr>
                <w:rFonts w:ascii="Arial" w:hAnsi="Arial" w:cs="Arial"/>
              </w:rPr>
            </w:pPr>
          </w:p>
          <w:p w14:paraId="12AAA359" w14:textId="77777777" w:rsidR="00884B42" w:rsidRPr="00B64636" w:rsidRDefault="00884B42" w:rsidP="00884B42">
            <w:pPr>
              <w:rPr>
                <w:rFonts w:ascii="Arial" w:hAnsi="Arial" w:cs="Arial"/>
              </w:rPr>
            </w:pPr>
          </w:p>
          <w:p w14:paraId="374959FC" w14:textId="77777777" w:rsidR="00884B42" w:rsidRPr="00B64636" w:rsidRDefault="00884B42" w:rsidP="00884B42">
            <w:pPr>
              <w:rPr>
                <w:rFonts w:ascii="Arial" w:hAnsi="Arial" w:cs="Arial"/>
              </w:rPr>
            </w:pPr>
          </w:p>
          <w:p w14:paraId="140DEB6C" w14:textId="190D48C1"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2-</w:t>
            </w:r>
            <w:r w:rsidRPr="00B64636">
              <w:rPr>
                <w:rFonts w:ascii="Arial" w:hAnsi="Arial" w:cs="Arial"/>
              </w:rPr>
              <w:t>hb</w:t>
            </w:r>
            <w:r w:rsidR="00C47567" w:rsidRPr="00B64636">
              <w:rPr>
                <w:rFonts w:ascii="Arial" w:hAnsi="Arial" w:cs="Arial"/>
              </w:rPr>
              <w:t>6</w:t>
            </w:r>
          </w:p>
          <w:p w14:paraId="63489603" w14:textId="750D3DA9" w:rsidR="00884B42" w:rsidRPr="00B64636" w:rsidRDefault="00884B42" w:rsidP="00884B42">
            <w:pPr>
              <w:rPr>
                <w:rFonts w:ascii="Arial" w:hAnsi="Arial" w:cs="Arial"/>
                <w:sz w:val="22"/>
                <w:szCs w:val="22"/>
              </w:rPr>
            </w:pPr>
            <w:r w:rsidRPr="00B64636">
              <w:rPr>
                <w:rFonts w:ascii="Arial" w:hAnsi="Arial" w:cs="Arial"/>
              </w:rPr>
              <w:t>(sleep not included here)</w:t>
            </w:r>
          </w:p>
        </w:tc>
      </w:tr>
      <w:tr w:rsidR="00884B42" w:rsidRPr="00B64636" w14:paraId="11D122FF" w14:textId="77777777" w:rsidTr="00C47653">
        <w:tc>
          <w:tcPr>
            <w:tcW w:w="2448" w:type="dxa"/>
          </w:tcPr>
          <w:p w14:paraId="3C43D36B" w14:textId="03D75EEA" w:rsidR="00884B42" w:rsidRPr="00B64636" w:rsidRDefault="00884B42" w:rsidP="00E432FA">
            <w:pPr>
              <w:rPr>
                <w:rFonts w:ascii="Arial" w:hAnsi="Arial" w:cs="Arial"/>
                <w:bCs/>
              </w:rPr>
            </w:pPr>
            <w:r w:rsidRPr="00B64636">
              <w:rPr>
                <w:rFonts w:ascii="Arial" w:hAnsi="Arial" w:cs="Arial"/>
                <w:bCs/>
              </w:rPr>
              <w:t xml:space="preserve">Which of the follow services have you received in the past </w:t>
            </w:r>
            <w:r w:rsidR="00F32B72" w:rsidRPr="00B64636">
              <w:rPr>
                <w:rFonts w:ascii="Arial" w:hAnsi="Arial" w:cs="Arial"/>
                <w:bCs/>
              </w:rPr>
              <w:t>7 days</w:t>
            </w:r>
            <w:r w:rsidRPr="00B64636">
              <w:rPr>
                <w:rFonts w:ascii="Arial" w:hAnsi="Arial" w:cs="Arial"/>
                <w:bCs/>
              </w:rPr>
              <w:t>?</w:t>
            </w:r>
            <w:r w:rsidR="00525CCD" w:rsidRPr="00B64636">
              <w:rPr>
                <w:rFonts w:ascii="Arial" w:hAnsi="Arial" w:cs="Arial"/>
                <w:bCs/>
              </w:rPr>
              <w:t xml:space="preserve"> (check all that apply)</w:t>
            </w:r>
          </w:p>
          <w:p w14:paraId="111288BD" w14:textId="77777777" w:rsidR="00F32B72" w:rsidRPr="00B64636" w:rsidRDefault="00F32B72" w:rsidP="00E432FA">
            <w:pPr>
              <w:rPr>
                <w:rFonts w:ascii="Arial" w:hAnsi="Arial" w:cs="Arial"/>
                <w:bCs/>
              </w:rPr>
            </w:pPr>
          </w:p>
          <w:p w14:paraId="0F147E79" w14:textId="77777777" w:rsidR="00F32B72" w:rsidRPr="00B64636" w:rsidRDefault="00F32B72" w:rsidP="00E432FA">
            <w:pPr>
              <w:rPr>
                <w:rFonts w:ascii="Arial" w:hAnsi="Arial" w:cs="Arial"/>
                <w:bCs/>
              </w:rPr>
            </w:pPr>
          </w:p>
          <w:p w14:paraId="2044AA32" w14:textId="77777777" w:rsidR="00F32B72" w:rsidRPr="00B64636" w:rsidRDefault="00F32B72" w:rsidP="008D08C2">
            <w:pPr>
              <w:rPr>
                <w:rFonts w:ascii="Arial" w:hAnsi="Arial" w:cs="Arial"/>
                <w:bCs/>
              </w:rPr>
            </w:pPr>
          </w:p>
          <w:p w14:paraId="503794C3" w14:textId="7860DD98" w:rsidR="00F32B72" w:rsidRPr="00B64636" w:rsidRDefault="00F32B72" w:rsidP="00525CCD">
            <w:pPr>
              <w:rPr>
                <w:rFonts w:ascii="Arial" w:hAnsi="Arial" w:cs="Arial"/>
                <w:bCs/>
              </w:rPr>
            </w:pPr>
            <w:r w:rsidRPr="00B64636">
              <w:rPr>
                <w:rFonts w:ascii="Arial" w:hAnsi="Arial" w:cs="Arial"/>
                <w:bCs/>
              </w:rPr>
              <w:t>Which of the follow</w:t>
            </w:r>
            <w:r w:rsidR="00525CCD" w:rsidRPr="00B64636">
              <w:rPr>
                <w:rFonts w:ascii="Arial" w:hAnsi="Arial" w:cs="Arial"/>
                <w:bCs/>
              </w:rPr>
              <w:t>ing</w:t>
            </w:r>
            <w:r w:rsidRPr="00B64636">
              <w:rPr>
                <w:rFonts w:ascii="Arial" w:hAnsi="Arial" w:cs="Arial"/>
                <w:bCs/>
              </w:rPr>
              <w:t xml:space="preserve"> services have you received in the past 7 days?</w:t>
            </w:r>
            <w:r w:rsidR="00525CCD" w:rsidRPr="00B64636">
              <w:rPr>
                <w:rFonts w:ascii="Arial" w:hAnsi="Arial" w:cs="Arial"/>
                <w:bCs/>
              </w:rPr>
              <w:t xml:space="preserve"> (check all that apply)</w:t>
            </w:r>
          </w:p>
        </w:tc>
        <w:tc>
          <w:tcPr>
            <w:tcW w:w="5400" w:type="dxa"/>
          </w:tcPr>
          <w:p w14:paraId="5F388995" w14:textId="075414A4"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 xml:space="preserve"> Ca</w:t>
            </w:r>
            <w:r w:rsidR="00525CCD" w:rsidRPr="00B64636">
              <w:rPr>
                <w:rFonts w:ascii="Arial" w:hAnsi="Arial" w:cs="Arial"/>
                <w:snapToGrid w:val="0"/>
              </w:rPr>
              <w:t>s</w:t>
            </w:r>
            <w:r w:rsidRPr="00B64636">
              <w:rPr>
                <w:rFonts w:ascii="Arial" w:hAnsi="Arial" w:cs="Arial"/>
                <w:snapToGrid w:val="0"/>
              </w:rPr>
              <w:t xml:space="preserve">e management </w:t>
            </w:r>
            <w:r w:rsidR="00525CCD" w:rsidRPr="00B64636">
              <w:rPr>
                <w:rFonts w:ascii="Arial" w:hAnsi="Arial" w:cs="Arial"/>
                <w:snapToGrid w:val="0"/>
              </w:rPr>
              <w:t>session</w:t>
            </w:r>
          </w:p>
          <w:p w14:paraId="3BFB9CAC" w14:textId="3FA8909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 xml:space="preserve"> Crisis management session</w:t>
            </w:r>
          </w:p>
          <w:p w14:paraId="11E80D85" w14:textId="40C0203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 xml:space="preserve"> Meals</w:t>
            </w:r>
            <w:r w:rsidR="00525CCD" w:rsidRPr="00B64636">
              <w:rPr>
                <w:rFonts w:ascii="Arial" w:hAnsi="Arial" w:cs="Arial"/>
                <w:snapToGrid w:val="0"/>
              </w:rPr>
              <w:t xml:space="preserve"> at a shelter</w:t>
            </w:r>
          </w:p>
          <w:p w14:paraId="02D057C5" w14:textId="259FACC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 xml:space="preserve"> </w:t>
            </w:r>
            <w:r w:rsidR="00525CCD" w:rsidRPr="00B64636">
              <w:rPr>
                <w:rFonts w:ascii="Arial" w:hAnsi="Arial" w:cs="Arial"/>
                <w:snapToGrid w:val="0"/>
              </w:rPr>
              <w:t>S</w:t>
            </w:r>
            <w:r w:rsidRPr="00B64636">
              <w:rPr>
                <w:rFonts w:ascii="Arial" w:hAnsi="Arial" w:cs="Arial"/>
                <w:snapToGrid w:val="0"/>
              </w:rPr>
              <w:t xml:space="preserve">pent </w:t>
            </w:r>
            <w:r w:rsidR="00525CCD" w:rsidRPr="00B64636">
              <w:rPr>
                <w:rFonts w:ascii="Arial" w:hAnsi="Arial" w:cs="Arial"/>
                <w:snapToGrid w:val="0"/>
              </w:rPr>
              <w:t xml:space="preserve">the </w:t>
            </w:r>
            <w:r w:rsidRPr="00B64636">
              <w:rPr>
                <w:rFonts w:ascii="Arial" w:hAnsi="Arial" w:cs="Arial"/>
                <w:snapToGrid w:val="0"/>
              </w:rPr>
              <w:t xml:space="preserve">night </w:t>
            </w:r>
            <w:r w:rsidR="00525CCD" w:rsidRPr="00B64636">
              <w:rPr>
                <w:rFonts w:ascii="Arial" w:hAnsi="Arial" w:cs="Arial"/>
                <w:snapToGrid w:val="0"/>
              </w:rPr>
              <w:t>at a shelter</w:t>
            </w:r>
          </w:p>
          <w:p w14:paraId="05CACBD5" w14:textId="79B411E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 xml:space="preserve"> Mental health counseling or medications</w:t>
            </w:r>
          </w:p>
          <w:p w14:paraId="3205382A" w14:textId="0C1EB87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 xml:space="preserve"> Substance abuse counseling</w:t>
            </w:r>
          </w:p>
          <w:p w14:paraId="59043D28" w14:textId="1196501F" w:rsidR="00F32B72" w:rsidRPr="00B64636" w:rsidRDefault="00F32B7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p w14:paraId="4E55BC7E" w14:textId="77777777" w:rsidR="00F32B72" w:rsidRPr="00B64636" w:rsidRDefault="00F32B72" w:rsidP="00884B42">
            <w:pPr>
              <w:tabs>
                <w:tab w:val="left" w:pos="360"/>
              </w:tabs>
              <w:autoSpaceDE/>
              <w:autoSpaceDN/>
              <w:adjustRightInd/>
              <w:contextualSpacing/>
              <w:rPr>
                <w:rFonts w:ascii="Arial" w:hAnsi="Arial" w:cs="Arial"/>
                <w:snapToGrid w:val="0"/>
              </w:rPr>
            </w:pPr>
          </w:p>
          <w:p w14:paraId="6E38FE0E" w14:textId="4E8C67E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 xml:space="preserve"> Smoking cessation counseling or medications</w:t>
            </w:r>
          </w:p>
          <w:p w14:paraId="17FFBF34" w14:textId="7B7B4DC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 xml:space="preserve"> Help with obtaining vital documents </w:t>
            </w:r>
          </w:p>
          <w:p w14:paraId="50DD45E4" w14:textId="4462C57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9</w:t>
            </w:r>
            <w:r w:rsidR="00914FA9" w:rsidRPr="00B64636">
              <w:rPr>
                <w:rFonts w:ascii="Arial" w:hAnsi="Arial" w:cs="Arial"/>
                <w:snapToGrid w:val="0"/>
              </w:rPr>
              <w:t>,</w:t>
            </w:r>
            <w:r w:rsidRPr="00B64636">
              <w:rPr>
                <w:rFonts w:ascii="Arial" w:hAnsi="Arial" w:cs="Arial"/>
                <w:snapToGrid w:val="0"/>
              </w:rPr>
              <w:t xml:space="preserve"> Job readin</w:t>
            </w:r>
            <w:r w:rsidR="00473070" w:rsidRPr="00B64636">
              <w:rPr>
                <w:rFonts w:ascii="Arial" w:hAnsi="Arial" w:cs="Arial"/>
                <w:snapToGrid w:val="0"/>
              </w:rPr>
              <w:t>ess</w:t>
            </w:r>
            <w:r w:rsidRPr="00B64636">
              <w:rPr>
                <w:rFonts w:ascii="Arial" w:hAnsi="Arial" w:cs="Arial"/>
                <w:snapToGrid w:val="0"/>
              </w:rPr>
              <w:t xml:space="preserve"> training </w:t>
            </w:r>
          </w:p>
          <w:p w14:paraId="7B54B390" w14:textId="1C3E7D3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0</w:t>
            </w:r>
            <w:r w:rsidR="00914FA9" w:rsidRPr="00B64636">
              <w:rPr>
                <w:rFonts w:ascii="Arial" w:hAnsi="Arial" w:cs="Arial"/>
                <w:snapToGrid w:val="0"/>
              </w:rPr>
              <w:t>,</w:t>
            </w:r>
            <w:r w:rsidRPr="00B64636">
              <w:rPr>
                <w:rFonts w:ascii="Arial" w:hAnsi="Arial" w:cs="Arial"/>
                <w:snapToGrid w:val="0"/>
              </w:rPr>
              <w:t xml:space="preserve"> Legal aid</w:t>
            </w:r>
          </w:p>
          <w:p w14:paraId="6DD8623F" w14:textId="24565AAF"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1</w:t>
            </w:r>
            <w:r w:rsidR="00914FA9" w:rsidRPr="00B64636">
              <w:rPr>
                <w:rFonts w:ascii="Arial" w:hAnsi="Arial" w:cs="Arial"/>
                <w:snapToGrid w:val="0"/>
              </w:rPr>
              <w:t>,</w:t>
            </w:r>
            <w:r w:rsidRPr="00B64636">
              <w:rPr>
                <w:rFonts w:ascii="Arial" w:hAnsi="Arial" w:cs="Arial"/>
                <w:snapToGrid w:val="0"/>
              </w:rPr>
              <w:t xml:space="preserve"> Help with reconnecting with family </w:t>
            </w:r>
          </w:p>
          <w:p w14:paraId="14BCC368" w14:textId="1FE1ABC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2</w:t>
            </w:r>
            <w:r w:rsidR="00914FA9" w:rsidRPr="00B64636">
              <w:rPr>
                <w:rFonts w:ascii="Arial" w:hAnsi="Arial" w:cs="Arial"/>
                <w:snapToGrid w:val="0"/>
              </w:rPr>
              <w:t>,</w:t>
            </w:r>
            <w:r w:rsidRPr="00B64636">
              <w:rPr>
                <w:rFonts w:ascii="Arial" w:hAnsi="Arial" w:cs="Arial"/>
                <w:snapToGrid w:val="0"/>
              </w:rPr>
              <w:t xml:space="preserve"> Other</w:t>
            </w:r>
          </w:p>
          <w:p w14:paraId="7F52DF4B" w14:textId="2F88316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tc>
        <w:tc>
          <w:tcPr>
            <w:tcW w:w="1782" w:type="dxa"/>
          </w:tcPr>
          <w:p w14:paraId="3C145B7A" w14:textId="3973C64D" w:rsidR="00884B42" w:rsidRPr="00B64636" w:rsidRDefault="00F32B72" w:rsidP="00884B42">
            <w:pPr>
              <w:rPr>
                <w:rFonts w:ascii="Arial" w:hAnsi="Arial" w:cs="Arial"/>
              </w:rPr>
            </w:pPr>
            <w:r w:rsidRPr="00B64636">
              <w:rPr>
                <w:rFonts w:ascii="Arial" w:hAnsi="Arial" w:cs="Arial"/>
              </w:rPr>
              <w:t>r</w:t>
            </w:r>
            <w:r w:rsidR="00884B42" w:rsidRPr="00B64636">
              <w:rPr>
                <w:rFonts w:ascii="Arial" w:hAnsi="Arial" w:cs="Arial"/>
              </w:rPr>
              <w:t>esources</w:t>
            </w:r>
            <w:r w:rsidRPr="00B64636">
              <w:rPr>
                <w:rFonts w:ascii="Arial" w:hAnsi="Arial" w:cs="Arial"/>
              </w:rPr>
              <w:t>1</w:t>
            </w:r>
          </w:p>
          <w:p w14:paraId="74063055" w14:textId="77777777" w:rsidR="00F32B72" w:rsidRPr="00B64636" w:rsidRDefault="00F32B72" w:rsidP="00884B42">
            <w:pPr>
              <w:rPr>
                <w:rFonts w:ascii="Arial" w:hAnsi="Arial" w:cs="Arial"/>
              </w:rPr>
            </w:pPr>
          </w:p>
          <w:p w14:paraId="2C7924FE" w14:textId="77777777" w:rsidR="00F32B72" w:rsidRPr="00B64636" w:rsidRDefault="00F32B72" w:rsidP="00884B42">
            <w:pPr>
              <w:rPr>
                <w:rFonts w:ascii="Arial" w:hAnsi="Arial" w:cs="Arial"/>
              </w:rPr>
            </w:pPr>
          </w:p>
          <w:p w14:paraId="3E8CDE58" w14:textId="77777777" w:rsidR="00F32B72" w:rsidRPr="00B64636" w:rsidRDefault="00F32B72" w:rsidP="00884B42">
            <w:pPr>
              <w:rPr>
                <w:rFonts w:ascii="Arial" w:hAnsi="Arial" w:cs="Arial"/>
              </w:rPr>
            </w:pPr>
          </w:p>
          <w:p w14:paraId="3D3AA70B" w14:textId="77777777" w:rsidR="00F32B72" w:rsidRPr="00B64636" w:rsidRDefault="00F32B72" w:rsidP="00884B42">
            <w:pPr>
              <w:rPr>
                <w:rFonts w:ascii="Arial" w:hAnsi="Arial" w:cs="Arial"/>
              </w:rPr>
            </w:pPr>
          </w:p>
          <w:p w14:paraId="0E271901" w14:textId="77777777" w:rsidR="00F32B72" w:rsidRPr="00B64636" w:rsidRDefault="00F32B72" w:rsidP="00884B42">
            <w:pPr>
              <w:rPr>
                <w:rFonts w:ascii="Arial" w:hAnsi="Arial" w:cs="Arial"/>
              </w:rPr>
            </w:pPr>
          </w:p>
          <w:p w14:paraId="0CF70432" w14:textId="77777777" w:rsidR="00F32B72" w:rsidRPr="00B64636" w:rsidRDefault="00F32B72" w:rsidP="00884B42">
            <w:pPr>
              <w:rPr>
                <w:rFonts w:ascii="Arial" w:hAnsi="Arial" w:cs="Arial"/>
              </w:rPr>
            </w:pPr>
          </w:p>
          <w:p w14:paraId="7B68BAEB" w14:textId="77777777" w:rsidR="00F32B72" w:rsidRPr="00B64636" w:rsidRDefault="00F32B72" w:rsidP="00884B42">
            <w:pPr>
              <w:rPr>
                <w:rFonts w:ascii="Arial" w:hAnsi="Arial" w:cs="Arial"/>
              </w:rPr>
            </w:pPr>
          </w:p>
          <w:p w14:paraId="294D3403" w14:textId="76AB018E" w:rsidR="00F32B72" w:rsidRPr="00B64636" w:rsidRDefault="00F32B72" w:rsidP="00884B42">
            <w:pPr>
              <w:rPr>
                <w:rFonts w:ascii="Arial" w:hAnsi="Arial" w:cs="Arial"/>
              </w:rPr>
            </w:pPr>
            <w:r w:rsidRPr="00B64636">
              <w:rPr>
                <w:rFonts w:ascii="Arial" w:hAnsi="Arial" w:cs="Arial"/>
              </w:rPr>
              <w:t>resources2</w:t>
            </w:r>
          </w:p>
        </w:tc>
      </w:tr>
      <w:tr w:rsidR="00D71EB9" w:rsidRPr="00B64636" w14:paraId="65C7EA89" w14:textId="77777777" w:rsidTr="00621D6E">
        <w:tc>
          <w:tcPr>
            <w:tcW w:w="2448" w:type="dxa"/>
          </w:tcPr>
          <w:p w14:paraId="22BF441B" w14:textId="264AF47B" w:rsidR="00D71EB9" w:rsidRPr="00B64636" w:rsidRDefault="00D71EB9" w:rsidP="00D71EB9">
            <w:pPr>
              <w:rPr>
                <w:rFonts w:ascii="Arial" w:hAnsi="Arial" w:cs="Arial"/>
                <w:bCs/>
              </w:rPr>
            </w:pPr>
            <w:r>
              <w:rPr>
                <w:rFonts w:ascii="Arial" w:hAnsi="Arial" w:cs="Arial"/>
              </w:rPr>
              <w:t>Over the past week, how much has the COVID-19 (coronavirus) pandemic impacted your day-to-day life?</w:t>
            </w:r>
          </w:p>
        </w:tc>
        <w:tc>
          <w:tcPr>
            <w:tcW w:w="5400" w:type="dxa"/>
          </w:tcPr>
          <w:p w14:paraId="535C6763" w14:textId="4DB0C270" w:rsidR="00D71EB9" w:rsidRDefault="00D71EB9" w:rsidP="00D71EB9">
            <w:pPr>
              <w:pStyle w:val="xxmsolistparagraph"/>
              <w:spacing w:after="0" w:line="240" w:lineRule="auto"/>
              <w:ind w:left="1440" w:hanging="1387"/>
            </w:pPr>
            <w:commentRangeStart w:id="103"/>
            <w:r>
              <w:rPr>
                <w:rFonts w:ascii="Arial" w:hAnsi="Arial" w:cs="Arial"/>
              </w:rPr>
              <w:t>1, Not at all</w:t>
            </w:r>
          </w:p>
          <w:p w14:paraId="1AF7291E" w14:textId="625C0465" w:rsidR="00D71EB9" w:rsidRDefault="00D71EB9" w:rsidP="00D71EB9">
            <w:pPr>
              <w:pStyle w:val="xxmsolistparagraph"/>
              <w:spacing w:after="0" w:line="240" w:lineRule="auto"/>
              <w:ind w:left="1440" w:hanging="1387"/>
            </w:pPr>
            <w:r>
              <w:rPr>
                <w:rFonts w:ascii="Arial" w:hAnsi="Arial" w:cs="Arial"/>
              </w:rPr>
              <w:t>2, A little</w:t>
            </w:r>
          </w:p>
          <w:p w14:paraId="16F129CF" w14:textId="7D7F7F3E" w:rsidR="00D71EB9" w:rsidRDefault="00D71EB9" w:rsidP="00D71EB9">
            <w:pPr>
              <w:pStyle w:val="xxmsolistparagraph"/>
              <w:spacing w:after="0" w:line="240" w:lineRule="auto"/>
              <w:ind w:left="1440" w:hanging="1387"/>
            </w:pPr>
            <w:r>
              <w:rPr>
                <w:rFonts w:ascii="Arial" w:hAnsi="Arial" w:cs="Arial"/>
              </w:rPr>
              <w:t>3, Much</w:t>
            </w:r>
          </w:p>
          <w:p w14:paraId="3CDDAFBC" w14:textId="34F2F69F" w:rsidR="00D71EB9" w:rsidRDefault="00D71EB9" w:rsidP="00D71EB9">
            <w:pPr>
              <w:pStyle w:val="xxmsolistparagraph"/>
              <w:spacing w:after="0" w:line="240" w:lineRule="auto"/>
              <w:ind w:left="1440" w:hanging="1387"/>
            </w:pPr>
            <w:r>
              <w:rPr>
                <w:rFonts w:ascii="Arial" w:hAnsi="Arial" w:cs="Arial"/>
              </w:rPr>
              <w:t>4, Very Much</w:t>
            </w:r>
          </w:p>
          <w:p w14:paraId="1FAB885B" w14:textId="116D7C26" w:rsidR="00D71EB9" w:rsidRDefault="00D71EB9" w:rsidP="00D71EB9">
            <w:pPr>
              <w:pStyle w:val="xxmsolistparagraph"/>
              <w:spacing w:after="0" w:line="240" w:lineRule="auto"/>
              <w:ind w:left="1440" w:hanging="1387"/>
              <w:rPr>
                <w:rFonts w:ascii="Arial" w:hAnsi="Arial" w:cs="Arial"/>
              </w:rPr>
            </w:pPr>
            <w:r>
              <w:rPr>
                <w:rFonts w:ascii="Arial" w:hAnsi="Arial" w:cs="Arial"/>
              </w:rPr>
              <w:t>5, Extremely</w:t>
            </w:r>
            <w:commentRangeEnd w:id="103"/>
            <w:r>
              <w:rPr>
                <w:rStyle w:val="CommentReference"/>
                <w:rFonts w:ascii="Tahoma" w:eastAsia="Times New Roman" w:hAnsi="Tahoma"/>
              </w:rPr>
              <w:commentReference w:id="103"/>
            </w:r>
          </w:p>
          <w:p w14:paraId="1EA47888" w14:textId="77777777" w:rsidR="00D71EB9" w:rsidRPr="00B64636" w:rsidRDefault="00D71EB9" w:rsidP="00D71EB9">
            <w:pPr>
              <w:tabs>
                <w:tab w:val="left" w:pos="360"/>
              </w:tabs>
              <w:autoSpaceDE/>
              <w:autoSpaceDN/>
              <w:adjustRightInd/>
              <w:contextualSpacing/>
              <w:rPr>
                <w:rFonts w:ascii="Arial" w:hAnsi="Arial" w:cs="Arial"/>
                <w:snapToGrid w:val="0"/>
              </w:rPr>
            </w:pPr>
          </w:p>
        </w:tc>
        <w:tc>
          <w:tcPr>
            <w:tcW w:w="1782" w:type="dxa"/>
          </w:tcPr>
          <w:p w14:paraId="26B0C024" w14:textId="2BF46D31" w:rsidR="00D71EB9" w:rsidRPr="00B64636" w:rsidRDefault="00F172ED" w:rsidP="00D71EB9">
            <w:pPr>
              <w:rPr>
                <w:rFonts w:ascii="Arial" w:hAnsi="Arial" w:cs="Arial"/>
              </w:rPr>
            </w:pPr>
            <w:r>
              <w:rPr>
                <w:rFonts w:ascii="Arial" w:hAnsi="Arial" w:cs="Arial"/>
              </w:rPr>
              <w:t>psi1</w:t>
            </w:r>
          </w:p>
        </w:tc>
      </w:tr>
      <w:tr w:rsidR="00D71EB9" w:rsidRPr="00B64636" w14:paraId="00272531" w14:textId="77777777" w:rsidTr="00621D6E">
        <w:tc>
          <w:tcPr>
            <w:tcW w:w="2448" w:type="dxa"/>
          </w:tcPr>
          <w:p w14:paraId="417D7238" w14:textId="7B37F676" w:rsidR="00D71EB9" w:rsidRPr="00B64636" w:rsidRDefault="00D71EB9" w:rsidP="00D71EB9">
            <w:pPr>
              <w:rPr>
                <w:rFonts w:ascii="Arial" w:hAnsi="Arial" w:cs="Arial"/>
                <w:bCs/>
              </w:rPr>
            </w:pPr>
            <w:r>
              <w:rPr>
                <w:rFonts w:ascii="Arial" w:hAnsi="Arial" w:cs="Arial"/>
              </w:rPr>
              <w:t>Have you or anyone you personally know tested positive for COVID-19 (coronavirus)? (Check all that apply)</w:t>
            </w:r>
          </w:p>
        </w:tc>
        <w:tc>
          <w:tcPr>
            <w:tcW w:w="5400" w:type="dxa"/>
          </w:tcPr>
          <w:p w14:paraId="125FB714"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0, No</w:t>
            </w:r>
          </w:p>
          <w:p w14:paraId="6A249A69"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1, Yes, I have tested positive for COVID-19</w:t>
            </w:r>
          </w:p>
          <w:p w14:paraId="0493B021" w14:textId="146B88B6" w:rsidR="00D71EB9" w:rsidRPr="00B64636"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2, Yes, someone I personally know has tested positive for COVID-19 (If Q2 = 2, ask Q3)</w:t>
            </w:r>
          </w:p>
        </w:tc>
        <w:tc>
          <w:tcPr>
            <w:tcW w:w="1782" w:type="dxa"/>
          </w:tcPr>
          <w:p w14:paraId="30D8970A" w14:textId="470B1789" w:rsidR="00D71EB9" w:rsidRPr="00B64636" w:rsidRDefault="00F172ED" w:rsidP="00D71EB9">
            <w:pPr>
              <w:rPr>
                <w:rFonts w:ascii="Arial" w:hAnsi="Arial" w:cs="Arial"/>
              </w:rPr>
            </w:pPr>
            <w:r>
              <w:rPr>
                <w:rFonts w:ascii="Arial" w:hAnsi="Arial" w:cs="Arial"/>
              </w:rPr>
              <w:t>psi2</w:t>
            </w:r>
          </w:p>
        </w:tc>
      </w:tr>
      <w:tr w:rsidR="00D71EB9" w:rsidRPr="00B64636" w14:paraId="63A49AD1" w14:textId="77777777" w:rsidTr="00C47653">
        <w:tc>
          <w:tcPr>
            <w:tcW w:w="2448" w:type="dxa"/>
          </w:tcPr>
          <w:p w14:paraId="17B05377" w14:textId="033F2EA0" w:rsidR="00D71EB9" w:rsidRPr="00B64636" w:rsidRDefault="00D71EB9" w:rsidP="00D71EB9">
            <w:pPr>
              <w:rPr>
                <w:rFonts w:ascii="Arial" w:hAnsi="Arial" w:cs="Arial"/>
                <w:bCs/>
              </w:rPr>
            </w:pPr>
            <w:r>
              <w:rPr>
                <w:rFonts w:ascii="Arial" w:hAnsi="Arial" w:cs="Arial"/>
              </w:rPr>
              <w:t>You reported that someone you personally know has tested positive for COVID-19 (coronavirus). How many people that you personally know have tested positive for COVID-19?</w:t>
            </w:r>
          </w:p>
        </w:tc>
        <w:tc>
          <w:tcPr>
            <w:tcW w:w="5400" w:type="dxa"/>
          </w:tcPr>
          <w:p w14:paraId="627EB6AC" w14:textId="2268D26C" w:rsidR="00D71EB9" w:rsidRPr="00B64636" w:rsidRDefault="00D71EB9" w:rsidP="00884B42">
            <w:pPr>
              <w:tabs>
                <w:tab w:val="left" w:pos="360"/>
              </w:tabs>
              <w:autoSpaceDE/>
              <w:autoSpaceDN/>
              <w:adjustRightInd/>
              <w:contextualSpacing/>
              <w:rPr>
                <w:rFonts w:ascii="Arial" w:hAnsi="Arial" w:cs="Arial"/>
                <w:snapToGrid w:val="0"/>
              </w:rPr>
            </w:pPr>
            <w:r>
              <w:rPr>
                <w:rFonts w:ascii="Arial" w:hAnsi="Arial" w:cs="Arial"/>
                <w:snapToGrid w:val="0"/>
              </w:rPr>
              <w:t>Dropdown 0 to 20 or more</w:t>
            </w:r>
          </w:p>
        </w:tc>
        <w:tc>
          <w:tcPr>
            <w:tcW w:w="1782" w:type="dxa"/>
          </w:tcPr>
          <w:p w14:paraId="3232D866" w14:textId="3ED87629" w:rsidR="00D71EB9" w:rsidRPr="00B64636" w:rsidRDefault="00F172ED" w:rsidP="00884B42">
            <w:pPr>
              <w:rPr>
                <w:rFonts w:ascii="Arial" w:hAnsi="Arial" w:cs="Arial"/>
              </w:rPr>
            </w:pPr>
            <w:r>
              <w:rPr>
                <w:rFonts w:ascii="Arial" w:hAnsi="Arial" w:cs="Arial"/>
              </w:rPr>
              <w:t>psi3</w:t>
            </w:r>
          </w:p>
        </w:tc>
      </w:tr>
    </w:tbl>
    <w:p w14:paraId="65BBD358" w14:textId="77777777" w:rsidR="0051490F" w:rsidRPr="00B64636" w:rsidRDefault="0051490F" w:rsidP="00C71EED"/>
    <w:p w14:paraId="4127EBC9" w14:textId="77777777" w:rsidR="0067054D" w:rsidRPr="00B64636" w:rsidRDefault="0067054D" w:rsidP="0067054D">
      <w:pPr>
        <w:ind w:left="720" w:hanging="720"/>
        <w:jc w:val="center"/>
        <w:rPr>
          <w:rFonts w:ascii="Arial" w:hAnsi="Arial" w:cs="Arial"/>
          <w:sz w:val="22"/>
          <w:szCs w:val="22"/>
        </w:rPr>
      </w:pPr>
      <w:commentRangeStart w:id="104"/>
      <w:r w:rsidRPr="00B64636">
        <w:rPr>
          <w:rFonts w:ascii="Arial" w:hAnsi="Arial" w:cs="Arial"/>
          <w:sz w:val="22"/>
          <w:szCs w:val="22"/>
        </w:rPr>
        <w:t>References</w:t>
      </w:r>
      <w:commentRangeEnd w:id="104"/>
      <w:r w:rsidR="00930AF0">
        <w:rPr>
          <w:rStyle w:val="CommentReference"/>
        </w:rPr>
        <w:commentReference w:id="104"/>
      </w:r>
    </w:p>
    <w:p w14:paraId="338D5FA7" w14:textId="77777777" w:rsidR="0067054D" w:rsidRPr="00B64636" w:rsidRDefault="0067054D" w:rsidP="00210386">
      <w:pPr>
        <w:ind w:left="720" w:hanging="720"/>
        <w:rPr>
          <w:rFonts w:ascii="Arial" w:hAnsi="Arial" w:cs="Arial"/>
          <w:sz w:val="22"/>
          <w:szCs w:val="22"/>
        </w:rPr>
      </w:pPr>
    </w:p>
    <w:p w14:paraId="3985F430" w14:textId="2F3502C7" w:rsidR="007B095A" w:rsidRPr="00B64636" w:rsidRDefault="00132FA6" w:rsidP="007B095A">
      <w:pPr>
        <w:pStyle w:val="EndNoteBibliography"/>
        <w:ind w:left="720" w:hanging="720"/>
        <w:rPr>
          <w:noProof/>
        </w:rPr>
      </w:pPr>
      <w:r w:rsidRPr="00B64636">
        <w:fldChar w:fldCharType="begin"/>
      </w:r>
      <w:r w:rsidR="00AE49C5" w:rsidRPr="00B64636">
        <w:instrText xml:space="preserve"> ADDIN EN.REFLIST </w:instrText>
      </w:r>
      <w:r w:rsidRPr="00B64636">
        <w:fldChar w:fldCharType="separate"/>
      </w:r>
      <w:bookmarkStart w:id="105" w:name="_ENREF_1"/>
      <w:r w:rsidR="007B095A" w:rsidRPr="00B64636">
        <w:rPr>
          <w:noProof/>
        </w:rPr>
        <w:t xml:space="preserve">Adler, N., &amp; Stewart, J. (2007). The MacAthrur Scale of Subjective Social Status. </w:t>
      </w:r>
      <w:r w:rsidR="007B095A" w:rsidRPr="00B64636">
        <w:rPr>
          <w:i/>
          <w:noProof/>
        </w:rPr>
        <w:t>Research Network on SES &amp; Health.</w:t>
      </w:r>
      <w:r w:rsidR="007B095A" w:rsidRPr="00B64636">
        <w:rPr>
          <w:noProof/>
        </w:rPr>
        <w:t xml:space="preserve">  Retrieved March 1, 2011, from </w:t>
      </w:r>
      <w:hyperlink r:id="rId26" w:history="1">
        <w:r w:rsidR="007B095A" w:rsidRPr="00B64636">
          <w:rPr>
            <w:rStyle w:val="Hyperlink"/>
            <w:rFonts w:cs="Arial"/>
            <w:noProof/>
          </w:rPr>
          <w:t>http://www.macses.ucsf.edu/Research/Psychosocial/subjective.php</w:t>
        </w:r>
        <w:bookmarkEnd w:id="105"/>
      </w:hyperlink>
    </w:p>
    <w:p w14:paraId="1459D0D6" w14:textId="77777777" w:rsidR="007B095A" w:rsidRPr="00B64636" w:rsidRDefault="007B095A" w:rsidP="007B095A">
      <w:pPr>
        <w:pStyle w:val="EndNoteBibliography"/>
        <w:ind w:left="720" w:hanging="720"/>
        <w:rPr>
          <w:noProof/>
        </w:rPr>
      </w:pPr>
      <w:bookmarkStart w:id="106" w:name="_ENREF_2"/>
      <w:r w:rsidRPr="00B64636">
        <w:rPr>
          <w:noProof/>
        </w:rPr>
        <w:t xml:space="preserve">Arozullah, A. M., Yarnold, P. R., Bennett, C. L., Soltysik, R. C., Wolf, M. S., Ferreira, R. M., . . . Davis, T. (2007). Development and validation of a short-form, rapid estimate of adult literacy in medicine. </w:t>
      </w:r>
      <w:r w:rsidRPr="00B64636">
        <w:rPr>
          <w:i/>
          <w:noProof/>
        </w:rPr>
        <w:t>Medical Care, 45</w:t>
      </w:r>
      <w:r w:rsidRPr="00B64636">
        <w:rPr>
          <w:noProof/>
        </w:rPr>
        <w:t xml:space="preserve">(11), 1026-1033. </w:t>
      </w:r>
      <w:bookmarkEnd w:id="106"/>
    </w:p>
    <w:p w14:paraId="4CDB63E6" w14:textId="77777777" w:rsidR="007B095A" w:rsidRPr="00B64636" w:rsidRDefault="007B095A" w:rsidP="007B095A">
      <w:pPr>
        <w:pStyle w:val="EndNoteBibliography"/>
        <w:ind w:left="720" w:hanging="720"/>
        <w:rPr>
          <w:noProof/>
        </w:rPr>
      </w:pPr>
      <w:bookmarkStart w:id="107" w:name="_ENREF_3"/>
      <w:r w:rsidRPr="00B64636">
        <w:rPr>
          <w:noProof/>
        </w:rPr>
        <w:t xml:space="preserve">Bryant, F. B., &amp; Smith, B. D. (2001). Refining the architecture of aggression: A measurement model for the Buss-Perry Aggression Questionnaire. </w:t>
      </w:r>
      <w:r w:rsidRPr="00B64636">
        <w:rPr>
          <w:i/>
          <w:noProof/>
        </w:rPr>
        <w:t>Journal of Research in Personality, 35</w:t>
      </w:r>
      <w:r w:rsidRPr="00B64636">
        <w:rPr>
          <w:noProof/>
        </w:rPr>
        <w:t xml:space="preserve">(2), 138-167. </w:t>
      </w:r>
      <w:bookmarkEnd w:id="107"/>
    </w:p>
    <w:p w14:paraId="1FF4365C" w14:textId="77777777" w:rsidR="007B095A" w:rsidRPr="00B64636" w:rsidRDefault="007B095A" w:rsidP="007B095A">
      <w:pPr>
        <w:pStyle w:val="EndNoteBibliography"/>
        <w:ind w:left="720" w:hanging="720"/>
        <w:rPr>
          <w:noProof/>
        </w:rPr>
      </w:pPr>
      <w:bookmarkStart w:id="108" w:name="_ENREF_4"/>
      <w:r w:rsidRPr="00B64636">
        <w:rPr>
          <w:noProof/>
        </w:rPr>
        <w:t xml:space="preserve">CDC. (2011). Behavioral Risk Factor Surveillance System Questionnaire, 2011 </w:t>
      </w:r>
      <w:r w:rsidRPr="00B64636">
        <w:rPr>
          <w:i/>
          <w:noProof/>
        </w:rPr>
        <w:t>Module 7: Inadequate Sleep</w:t>
      </w:r>
      <w:r w:rsidRPr="00B64636">
        <w:rPr>
          <w:noProof/>
        </w:rPr>
        <w:t xml:space="preserve"> (pp. 42-43).</w:t>
      </w:r>
      <w:bookmarkEnd w:id="108"/>
    </w:p>
    <w:p w14:paraId="13DD612A" w14:textId="77777777" w:rsidR="007B095A" w:rsidRPr="00B64636" w:rsidRDefault="007B095A" w:rsidP="007B095A">
      <w:pPr>
        <w:pStyle w:val="EndNoteBibliography"/>
        <w:ind w:left="720" w:hanging="720"/>
        <w:rPr>
          <w:noProof/>
        </w:rPr>
      </w:pPr>
      <w:bookmarkStart w:id="109" w:name="_ENREF_5"/>
      <w:r w:rsidRPr="00B64636">
        <w:rPr>
          <w:noProof/>
        </w:rPr>
        <w:t xml:space="preserve">Centers for Disease Control and Prevention. (2009). </w:t>
      </w:r>
      <w:r w:rsidRPr="00B64636">
        <w:rPr>
          <w:i/>
          <w:noProof/>
        </w:rPr>
        <w:t>Behavioral Risk Factor Surveillance System Survey Data</w:t>
      </w:r>
      <w:r w:rsidRPr="00B64636">
        <w:rPr>
          <w:noProof/>
        </w:rPr>
        <w:t>. Atlanta, Georgia: U.S. Department of Health and Human Services.</w:t>
      </w:r>
      <w:bookmarkEnd w:id="109"/>
    </w:p>
    <w:p w14:paraId="3812F50B" w14:textId="77777777" w:rsidR="007B095A" w:rsidRPr="00B64636" w:rsidRDefault="007B095A" w:rsidP="007B095A">
      <w:pPr>
        <w:pStyle w:val="EndNoteBibliography"/>
        <w:ind w:left="720" w:hanging="720"/>
        <w:rPr>
          <w:noProof/>
        </w:rPr>
      </w:pPr>
      <w:bookmarkStart w:id="110" w:name="_ENREF_6"/>
      <w:r w:rsidRPr="00B64636">
        <w:rPr>
          <w:noProof/>
        </w:rPr>
        <w:t xml:space="preserve">Cohen, S., &amp; Hoberman, H. M. (1983). Positive events and social supports as buffers of life change stress. </w:t>
      </w:r>
      <w:r w:rsidRPr="00B64636">
        <w:rPr>
          <w:i/>
          <w:noProof/>
        </w:rPr>
        <w:t>Journal of Applied Social Psychology, 13</w:t>
      </w:r>
      <w:r w:rsidRPr="00B64636">
        <w:rPr>
          <w:noProof/>
        </w:rPr>
        <w:t xml:space="preserve">(2), 99-125. </w:t>
      </w:r>
      <w:bookmarkEnd w:id="110"/>
    </w:p>
    <w:p w14:paraId="641A656D" w14:textId="77777777" w:rsidR="007B095A" w:rsidRPr="00B64636" w:rsidRDefault="007B095A" w:rsidP="007B095A">
      <w:pPr>
        <w:pStyle w:val="EndNoteBibliography"/>
        <w:ind w:left="720" w:hanging="720"/>
        <w:rPr>
          <w:noProof/>
        </w:rPr>
      </w:pPr>
      <w:bookmarkStart w:id="111" w:name="_ENREF_7"/>
      <w:r w:rsidRPr="00B64636">
        <w:rPr>
          <w:noProof/>
        </w:rPr>
        <w:t xml:space="preserve">Cohen, S., Kamarck, T., &amp; Mermelstein, R. (1983). A global measure of perceived stress. </w:t>
      </w:r>
      <w:r w:rsidRPr="00B64636">
        <w:rPr>
          <w:i/>
          <w:noProof/>
        </w:rPr>
        <w:t>Journal of Health and Social Behavior, 24</w:t>
      </w:r>
      <w:r w:rsidRPr="00B64636">
        <w:rPr>
          <w:noProof/>
        </w:rPr>
        <w:t xml:space="preserve">(4), 385-396. </w:t>
      </w:r>
      <w:bookmarkEnd w:id="111"/>
    </w:p>
    <w:p w14:paraId="0E95555E" w14:textId="77777777" w:rsidR="007B095A" w:rsidRPr="00B64636" w:rsidRDefault="007B095A" w:rsidP="007B095A">
      <w:pPr>
        <w:pStyle w:val="EndNoteBibliography"/>
        <w:ind w:left="720" w:hanging="720"/>
        <w:rPr>
          <w:noProof/>
        </w:rPr>
      </w:pPr>
      <w:bookmarkStart w:id="112" w:name="_ENREF_8"/>
      <w:r w:rsidRPr="00B64636">
        <w:rPr>
          <w:noProof/>
        </w:rPr>
        <w:t xml:space="preserve">Cottler, L. B., Compton, W. M., Ben-Abdallah, A., Horne, M., &amp; Claverie, D. (1996). Achieving a 96.6 percent follow-up rate in a longitudinal study of drug abusers. </w:t>
      </w:r>
      <w:r w:rsidRPr="00B64636">
        <w:rPr>
          <w:i/>
          <w:noProof/>
        </w:rPr>
        <w:t>Drug and Alcohol Dependence, 41</w:t>
      </w:r>
      <w:r w:rsidRPr="00B64636">
        <w:rPr>
          <w:noProof/>
        </w:rPr>
        <w:t xml:space="preserve">(3), 209-217. </w:t>
      </w:r>
      <w:bookmarkEnd w:id="112"/>
    </w:p>
    <w:p w14:paraId="0F1D2230" w14:textId="77777777" w:rsidR="007B095A" w:rsidRPr="00B64636" w:rsidRDefault="007B095A" w:rsidP="007B095A">
      <w:pPr>
        <w:pStyle w:val="EndNoteBibliography"/>
        <w:ind w:left="720" w:hanging="720"/>
        <w:rPr>
          <w:noProof/>
        </w:rPr>
      </w:pPr>
      <w:bookmarkStart w:id="113" w:name="_ENREF_9"/>
      <w:r w:rsidRPr="00B64636">
        <w:rPr>
          <w:noProof/>
        </w:rPr>
        <w:t xml:space="preserve">Folstein, M. F., Folstein, S. E., &amp; McHugh, P. R. (1975). "Mini-mental state". A practical method for grading the cognitive state of patients for the clinician. </w:t>
      </w:r>
      <w:r w:rsidRPr="00B64636">
        <w:rPr>
          <w:i/>
          <w:noProof/>
        </w:rPr>
        <w:t>Journal of Psychiatric Research, 12</w:t>
      </w:r>
      <w:r w:rsidRPr="00B64636">
        <w:rPr>
          <w:noProof/>
        </w:rPr>
        <w:t xml:space="preserve">(3), 189-198. </w:t>
      </w:r>
      <w:bookmarkEnd w:id="113"/>
    </w:p>
    <w:p w14:paraId="01D9D413" w14:textId="13882B85" w:rsidR="007B095A" w:rsidRPr="00B64636" w:rsidRDefault="007B095A" w:rsidP="007B095A">
      <w:pPr>
        <w:pStyle w:val="EndNoteBibliography"/>
        <w:ind w:left="720" w:hanging="720"/>
        <w:rPr>
          <w:noProof/>
        </w:rPr>
      </w:pPr>
      <w:bookmarkStart w:id="114" w:name="_ENREF_10"/>
      <w:r w:rsidRPr="00B64636">
        <w:rPr>
          <w:noProof/>
        </w:rPr>
        <w:t xml:space="preserve">Foundation, J. D. a. K. T. M. (2008). Detroit Area Study Assessment of Day-to-Day Discrimination </w:t>
      </w:r>
      <w:r w:rsidRPr="00B64636">
        <w:rPr>
          <w:i/>
          <w:noProof/>
        </w:rPr>
        <w:t>Research Network on SES &amp; Health.</w:t>
      </w:r>
      <w:r w:rsidRPr="00B64636">
        <w:rPr>
          <w:noProof/>
        </w:rPr>
        <w:t xml:space="preserve">  Retrieved February 10, 2011, from </w:t>
      </w:r>
      <w:hyperlink r:id="rId27" w:history="1">
        <w:r w:rsidRPr="00B64636">
          <w:rPr>
            <w:rStyle w:val="Hyperlink"/>
            <w:rFonts w:cs="Arial"/>
            <w:noProof/>
          </w:rPr>
          <w:t>http://www.macses.ucsf.edu/research/psychosocial/detroit.php</w:t>
        </w:r>
        <w:bookmarkEnd w:id="114"/>
      </w:hyperlink>
    </w:p>
    <w:p w14:paraId="087DF6F2" w14:textId="14C418A9" w:rsidR="00930AF0" w:rsidRDefault="00930AF0" w:rsidP="007B095A">
      <w:pPr>
        <w:pStyle w:val="EndNoteBibliography"/>
        <w:ind w:left="720" w:hanging="720"/>
        <w:rPr>
          <w:noProof/>
        </w:rPr>
      </w:pPr>
      <w:bookmarkStart w:id="115" w:name="_ENREF_11"/>
      <w:r w:rsidRPr="00D80F56">
        <w:t>Harkness, Audrey. (2020). The Pandemic Stress Index</w:t>
      </w:r>
      <w:r>
        <w:t>.</w:t>
      </w:r>
    </w:p>
    <w:p w14:paraId="4D72CCC4" w14:textId="0B319717" w:rsidR="007B095A" w:rsidRPr="00B64636" w:rsidRDefault="007B095A" w:rsidP="007B095A">
      <w:pPr>
        <w:pStyle w:val="EndNoteBibliography"/>
        <w:ind w:left="720" w:hanging="720"/>
        <w:rPr>
          <w:noProof/>
        </w:rPr>
      </w:pPr>
      <w:r w:rsidRPr="00F172ED">
        <w:rPr>
          <w:noProof/>
        </w:rPr>
        <w:t xml:space="preserve">Hughes, M. E., Waite, L. J., Hawkley, L. C., &amp; Cacioppo, J. T. (2004). A short scale for measuring loneliness in large surveys: Results from two population-based studies. </w:t>
      </w:r>
      <w:r w:rsidRPr="00F172ED">
        <w:rPr>
          <w:i/>
          <w:noProof/>
        </w:rPr>
        <w:t>Research on Aging, 26</w:t>
      </w:r>
      <w:r w:rsidRPr="00F172ED">
        <w:rPr>
          <w:noProof/>
        </w:rPr>
        <w:t>(6), 655-672.</w:t>
      </w:r>
      <w:r w:rsidRPr="00B64636">
        <w:rPr>
          <w:noProof/>
        </w:rPr>
        <w:t xml:space="preserve"> </w:t>
      </w:r>
      <w:bookmarkEnd w:id="115"/>
    </w:p>
    <w:p w14:paraId="7842C661" w14:textId="77777777" w:rsidR="007B095A" w:rsidRPr="00B64636" w:rsidRDefault="007B095A" w:rsidP="007B095A">
      <w:pPr>
        <w:pStyle w:val="EndNoteBibliography"/>
        <w:ind w:left="720" w:hanging="720"/>
        <w:rPr>
          <w:noProof/>
        </w:rPr>
      </w:pPr>
      <w:bookmarkStart w:id="116" w:name="_ENREF_12"/>
      <w:r w:rsidRPr="00B64636">
        <w:rPr>
          <w:noProof/>
        </w:rPr>
        <w:t xml:space="preserve">Jaffee, K. D., Liu, G. C., Canty-Mitchell, J., Qi, R. A., Austin, J., &amp; Swigonski, N. (2005). Race, urban community stressors, and behavioral and emotional problems of children with special health care needs. </w:t>
      </w:r>
      <w:r w:rsidRPr="00B64636">
        <w:rPr>
          <w:i/>
          <w:noProof/>
        </w:rPr>
        <w:t>Psychiatric Services, 56</w:t>
      </w:r>
      <w:r w:rsidRPr="00B64636">
        <w:rPr>
          <w:noProof/>
        </w:rPr>
        <w:t xml:space="preserve">(1), 63-69. </w:t>
      </w:r>
      <w:bookmarkEnd w:id="116"/>
    </w:p>
    <w:p w14:paraId="18D2D4B7" w14:textId="77777777" w:rsidR="007B095A" w:rsidRPr="00B64636" w:rsidRDefault="007B095A" w:rsidP="007B095A">
      <w:pPr>
        <w:pStyle w:val="EndNoteBibliography"/>
        <w:ind w:left="720" w:hanging="720"/>
        <w:rPr>
          <w:noProof/>
        </w:rPr>
      </w:pPr>
      <w:bookmarkStart w:id="117" w:name="_ENREF_13"/>
      <w:r w:rsidRPr="00B64636">
        <w:rPr>
          <w:noProof/>
        </w:rPr>
        <w:t xml:space="preserve">Koffarnus, M. N., &amp; Bickel, W. K. (2014). A 5-trial adjusting delay discounting task: accurate discount rates in less than one minute. </w:t>
      </w:r>
      <w:r w:rsidRPr="00B64636">
        <w:rPr>
          <w:i/>
          <w:noProof/>
        </w:rPr>
        <w:t>Experimental and Clinical Psychopharmacology, 22</w:t>
      </w:r>
      <w:r w:rsidRPr="00B64636">
        <w:rPr>
          <w:noProof/>
        </w:rPr>
        <w:t>(3), 222-228. doi: 10.1037/a0035973</w:t>
      </w:r>
      <w:bookmarkEnd w:id="117"/>
    </w:p>
    <w:p w14:paraId="3CB347F4" w14:textId="77777777" w:rsidR="007B095A" w:rsidRPr="00B64636" w:rsidRDefault="007B095A" w:rsidP="007B095A">
      <w:pPr>
        <w:pStyle w:val="EndNoteBibliography"/>
        <w:ind w:left="720" w:hanging="720"/>
        <w:rPr>
          <w:noProof/>
        </w:rPr>
      </w:pPr>
      <w:bookmarkStart w:id="118" w:name="_ENREF_14"/>
      <w:r w:rsidRPr="00B64636">
        <w:rPr>
          <w:noProof/>
        </w:rPr>
        <w:t xml:space="preserve">Kozlowski, L. T., Porter, C. Q., Orleans, C. T., Pope, M. A., &amp; Heatherton, T. (1994). Predicting smoking cessation with self-reported measures of nicotine dependence: FTQ, FTND, and HSI. </w:t>
      </w:r>
      <w:r w:rsidRPr="00B64636">
        <w:rPr>
          <w:i/>
          <w:noProof/>
        </w:rPr>
        <w:t>Drug and Alcohol Dependence, 34</w:t>
      </w:r>
      <w:r w:rsidRPr="00B64636">
        <w:rPr>
          <w:noProof/>
        </w:rPr>
        <w:t xml:space="preserve">(3), 211-216. </w:t>
      </w:r>
      <w:bookmarkEnd w:id="118"/>
    </w:p>
    <w:p w14:paraId="305E1137" w14:textId="77777777" w:rsidR="007B095A" w:rsidRPr="00B64636" w:rsidRDefault="007B095A" w:rsidP="007B095A">
      <w:pPr>
        <w:pStyle w:val="EndNoteBibliography"/>
        <w:ind w:left="720" w:hanging="720"/>
        <w:rPr>
          <w:noProof/>
        </w:rPr>
      </w:pPr>
      <w:bookmarkStart w:id="119" w:name="_ENREF_15"/>
      <w:r w:rsidRPr="00B64636">
        <w:rPr>
          <w:noProof/>
        </w:rPr>
        <w:t xml:space="preserve">Lubben, J., Blozik, E., Gillmann, G., Iliffe, S., von Renteln Kruse, W., Beck, J. C., &amp; Stuck, A. E. (2006). Performance of an abbreviated version of the Lubben Social Network Scale among three European community-dwelling older adult populations. </w:t>
      </w:r>
      <w:r w:rsidRPr="00B64636">
        <w:rPr>
          <w:i/>
          <w:noProof/>
        </w:rPr>
        <w:t>The Gerontologist, 46</w:t>
      </w:r>
      <w:r w:rsidRPr="00B64636">
        <w:rPr>
          <w:noProof/>
        </w:rPr>
        <w:t xml:space="preserve">(4), 503-513. </w:t>
      </w:r>
      <w:bookmarkEnd w:id="119"/>
    </w:p>
    <w:p w14:paraId="2DF0063D" w14:textId="77777777" w:rsidR="007B095A" w:rsidRPr="00B64636" w:rsidRDefault="007B095A" w:rsidP="007B095A">
      <w:pPr>
        <w:pStyle w:val="EndNoteBibliography"/>
        <w:ind w:left="720" w:hanging="720"/>
        <w:rPr>
          <w:noProof/>
        </w:rPr>
      </w:pPr>
      <w:bookmarkStart w:id="120" w:name="_ENREF_16"/>
      <w:r w:rsidRPr="00B64636">
        <w:rPr>
          <w:noProof/>
        </w:rPr>
        <w:t xml:space="preserve">McCullough, M. E., Hoyt, W. T., Larson, D. B., Koenig, H. G., &amp; Thoresen, C. (2000). Religious involvement and mortality: A meta-analytic review. </w:t>
      </w:r>
      <w:r w:rsidRPr="00B64636">
        <w:rPr>
          <w:i/>
          <w:noProof/>
        </w:rPr>
        <w:t>Health Psychology, 19</w:t>
      </w:r>
      <w:r w:rsidRPr="00B64636">
        <w:rPr>
          <w:noProof/>
        </w:rPr>
        <w:t xml:space="preserve">(3), 211-222. </w:t>
      </w:r>
      <w:bookmarkEnd w:id="120"/>
    </w:p>
    <w:p w14:paraId="0DBE2488" w14:textId="77777777" w:rsidR="007B095A" w:rsidRPr="00B64636" w:rsidRDefault="007B095A" w:rsidP="007B095A">
      <w:pPr>
        <w:pStyle w:val="EndNoteBibliography"/>
        <w:ind w:left="720" w:hanging="720"/>
        <w:rPr>
          <w:noProof/>
        </w:rPr>
      </w:pPr>
      <w:bookmarkStart w:id="121" w:name="_ENREF_17"/>
      <w:r w:rsidRPr="00B64636">
        <w:rPr>
          <w:noProof/>
        </w:rPr>
        <w:t xml:space="preserve">Nicholson, A., Rose, R., &amp; Bobak, M. (2009). Association between attendance at religious services and self-reported health in 22 European countries. </w:t>
      </w:r>
      <w:r w:rsidRPr="00B64636">
        <w:rPr>
          <w:i/>
          <w:noProof/>
        </w:rPr>
        <w:t>Social Science and Medicine, 69</w:t>
      </w:r>
      <w:r w:rsidRPr="00B64636">
        <w:rPr>
          <w:noProof/>
        </w:rPr>
        <w:t xml:space="preserve">(4), 519-528. </w:t>
      </w:r>
      <w:bookmarkEnd w:id="121"/>
    </w:p>
    <w:p w14:paraId="7CE0CF71" w14:textId="77777777" w:rsidR="007B095A" w:rsidRPr="00B64636" w:rsidRDefault="007B095A" w:rsidP="007B095A">
      <w:pPr>
        <w:pStyle w:val="EndNoteBibliography"/>
        <w:ind w:left="720" w:hanging="720"/>
        <w:rPr>
          <w:noProof/>
        </w:rPr>
      </w:pPr>
      <w:bookmarkStart w:id="122" w:name="_ENREF_18"/>
      <w:r w:rsidRPr="00B64636">
        <w:rPr>
          <w:noProof/>
        </w:rPr>
        <w:t xml:space="preserve">Room, R. (1990). Measuring alcohol consumption in the United States: Methods and rationales. In L. T. Kozlowski, H. M. Annis, H. D. Cappell, F. B. Glaser, M. S. Goodstadt, Y. Israel, H. Kalant, E. M. Sellers &amp; E. R. Vingilis (Eds.), </w:t>
      </w:r>
      <w:r w:rsidRPr="00B64636">
        <w:rPr>
          <w:i/>
          <w:noProof/>
        </w:rPr>
        <w:t>Research Advances in Alcohol and Drug Problems</w:t>
      </w:r>
      <w:r w:rsidRPr="00B64636">
        <w:rPr>
          <w:noProof/>
        </w:rPr>
        <w:t xml:space="preserve"> (Vol. 10, pp. 39-80). New York: Plenum Press.</w:t>
      </w:r>
      <w:bookmarkEnd w:id="122"/>
    </w:p>
    <w:p w14:paraId="25F1DD7C" w14:textId="77777777" w:rsidR="007B095A" w:rsidRPr="00B64636" w:rsidRDefault="007B095A" w:rsidP="007B095A">
      <w:pPr>
        <w:pStyle w:val="EndNoteBibliography"/>
        <w:ind w:left="720" w:hanging="720"/>
        <w:rPr>
          <w:noProof/>
        </w:rPr>
      </w:pPr>
      <w:bookmarkStart w:id="123" w:name="_ENREF_19"/>
      <w:r w:rsidRPr="00B64636">
        <w:rPr>
          <w:noProof/>
        </w:rPr>
        <w:t xml:space="preserve">Sampson, R. J., Raudenbush, S. W., &amp; Earls, F. (1997). Neighborhoods and violent crime: A multilevel study of collective efficacy. </w:t>
      </w:r>
      <w:r w:rsidRPr="00B64636">
        <w:rPr>
          <w:i/>
          <w:noProof/>
        </w:rPr>
        <w:t>Science, 277</w:t>
      </w:r>
      <w:r w:rsidRPr="00B64636">
        <w:rPr>
          <w:noProof/>
        </w:rPr>
        <w:t xml:space="preserve">(5328), 918-924. </w:t>
      </w:r>
      <w:bookmarkEnd w:id="123"/>
    </w:p>
    <w:p w14:paraId="722858F0" w14:textId="77777777" w:rsidR="007B095A" w:rsidRPr="00B64636" w:rsidRDefault="007B095A" w:rsidP="007B095A">
      <w:pPr>
        <w:pStyle w:val="EndNoteBibliography"/>
        <w:ind w:left="720" w:hanging="720"/>
        <w:rPr>
          <w:noProof/>
        </w:rPr>
      </w:pPr>
      <w:bookmarkStart w:id="124" w:name="_ENREF_20"/>
      <w:r w:rsidRPr="00B64636">
        <w:rPr>
          <w:noProof/>
        </w:rPr>
        <w:t xml:space="preserve">Shiffman, S., Hickcox, M., Paty, J. A., Gnys, M., Richards, T., &amp; Kassel, J. D. (1997). Individual differences in the context of smoking lapse episodes. </w:t>
      </w:r>
      <w:r w:rsidRPr="00B64636">
        <w:rPr>
          <w:i/>
          <w:noProof/>
        </w:rPr>
        <w:t>Addictive Behaviors, 22</w:t>
      </w:r>
      <w:r w:rsidRPr="00B64636">
        <w:rPr>
          <w:noProof/>
        </w:rPr>
        <w:t>(6), 797-811. doi: 10.1016/s0306-4603(97)00063-4</w:t>
      </w:r>
      <w:bookmarkEnd w:id="124"/>
    </w:p>
    <w:p w14:paraId="724DAC4B" w14:textId="77777777" w:rsidR="007B095A" w:rsidRPr="00B64636" w:rsidRDefault="007B095A" w:rsidP="007B095A">
      <w:pPr>
        <w:pStyle w:val="EndNoteBibliography"/>
        <w:ind w:left="720" w:hanging="720"/>
        <w:rPr>
          <w:noProof/>
        </w:rPr>
      </w:pPr>
      <w:bookmarkStart w:id="125" w:name="_ENREF_21"/>
      <w:r w:rsidRPr="00B64636">
        <w:rPr>
          <w:noProof/>
        </w:rPr>
        <w:t xml:space="preserve">Shiffman, S., Paty, J. A., Gnys, M., Kassel, J. A., &amp; Hickcox, M. (1996). First Lapses to Smoking: Within-Subjects Analysis of Real-Time Reports. </w:t>
      </w:r>
      <w:r w:rsidRPr="00B64636">
        <w:rPr>
          <w:i/>
          <w:noProof/>
        </w:rPr>
        <w:t>Journal of Consulting and Clinical Psychology, 64</w:t>
      </w:r>
      <w:r w:rsidRPr="00B64636">
        <w:rPr>
          <w:noProof/>
        </w:rPr>
        <w:t xml:space="preserve">(2), 366-379. </w:t>
      </w:r>
      <w:bookmarkEnd w:id="125"/>
    </w:p>
    <w:p w14:paraId="730FAF45" w14:textId="77777777" w:rsidR="007B095A" w:rsidRPr="00B64636" w:rsidRDefault="007B095A" w:rsidP="007B095A">
      <w:pPr>
        <w:pStyle w:val="EndNoteBibliography"/>
        <w:ind w:left="720" w:hanging="720"/>
        <w:rPr>
          <w:noProof/>
        </w:rPr>
      </w:pPr>
      <w:bookmarkStart w:id="126" w:name="_ENREF_22"/>
      <w:r w:rsidRPr="00B64636">
        <w:rPr>
          <w:noProof/>
        </w:rPr>
        <w:t xml:space="preserve">Sobell, L. C., &amp; Sobell, M. B. (1996). Timeline Followback user’s guide: A calendar method for assessing alcohol and drug use. </w:t>
      </w:r>
      <w:r w:rsidRPr="00B64636">
        <w:rPr>
          <w:i/>
          <w:noProof/>
        </w:rPr>
        <w:t>Toronto: Addiction Research Foundation</w:t>
      </w:r>
      <w:r w:rsidRPr="00B64636">
        <w:rPr>
          <w:noProof/>
        </w:rPr>
        <w:t xml:space="preserve">. </w:t>
      </w:r>
      <w:bookmarkEnd w:id="126"/>
    </w:p>
    <w:p w14:paraId="01D9351E" w14:textId="77777777" w:rsidR="007B095A" w:rsidRPr="00B64636" w:rsidRDefault="007B095A" w:rsidP="007B095A">
      <w:pPr>
        <w:pStyle w:val="EndNoteBibliography"/>
        <w:ind w:left="720" w:hanging="720"/>
        <w:rPr>
          <w:noProof/>
        </w:rPr>
      </w:pPr>
      <w:bookmarkStart w:id="127" w:name="_ENREF_23"/>
      <w:r w:rsidRPr="00B64636">
        <w:rPr>
          <w:noProof/>
        </w:rPr>
        <w:t xml:space="preserve">Spitzer, R. L., Kroenke, K., &amp; Williams, J. B. W. (1999). Validation and utility of a self-report version of PRIME-MD: The PHQ Primary Care Study. </w:t>
      </w:r>
      <w:r w:rsidRPr="00B64636">
        <w:rPr>
          <w:i/>
          <w:noProof/>
        </w:rPr>
        <w:t>Journal of the American Medical Association, 282</w:t>
      </w:r>
      <w:r w:rsidRPr="00B64636">
        <w:rPr>
          <w:noProof/>
        </w:rPr>
        <w:t xml:space="preserve">(18), 1737-1744. </w:t>
      </w:r>
      <w:bookmarkEnd w:id="127"/>
    </w:p>
    <w:p w14:paraId="72420097" w14:textId="77777777" w:rsidR="007B095A" w:rsidRPr="00B64636" w:rsidRDefault="007B095A" w:rsidP="007B095A">
      <w:pPr>
        <w:pStyle w:val="EndNoteBibliography"/>
        <w:ind w:left="720" w:hanging="720"/>
        <w:rPr>
          <w:noProof/>
        </w:rPr>
      </w:pPr>
      <w:bookmarkStart w:id="128" w:name="_ENREF_24"/>
      <w:r w:rsidRPr="00B64636">
        <w:rPr>
          <w:noProof/>
        </w:rPr>
        <w:t xml:space="preserve">Stone, A. A., Schwartz, J. E., Neale, J. M., Shiffman, S., Marco, C. A., Hickcox, M., . . . Cruise, L. J. (1998). A Comparison of Coping Assessed by Ecological Momentary Assessment and Retrospective Recall. </w:t>
      </w:r>
      <w:r w:rsidRPr="00B64636">
        <w:rPr>
          <w:i/>
          <w:noProof/>
        </w:rPr>
        <w:t>Journal of Personality and Social Psychology, 74</w:t>
      </w:r>
      <w:r w:rsidRPr="00B64636">
        <w:rPr>
          <w:noProof/>
        </w:rPr>
        <w:t xml:space="preserve">(6), 1670-1680. </w:t>
      </w:r>
      <w:bookmarkEnd w:id="128"/>
    </w:p>
    <w:p w14:paraId="56A720BD" w14:textId="77777777" w:rsidR="007B095A" w:rsidRPr="00B64636" w:rsidRDefault="007B095A" w:rsidP="007B095A">
      <w:pPr>
        <w:pStyle w:val="EndNoteBibliography"/>
        <w:ind w:left="720" w:hanging="720"/>
        <w:rPr>
          <w:noProof/>
        </w:rPr>
      </w:pPr>
      <w:bookmarkStart w:id="129" w:name="_ENREF_25"/>
      <w:r w:rsidRPr="00B64636">
        <w:rPr>
          <w:noProof/>
        </w:rPr>
        <w:t xml:space="preserve">Stuber, J., Galea, S., &amp; Link, B. G. (2008). Smoking and the emergence of a stigmatized social status. </w:t>
      </w:r>
      <w:r w:rsidRPr="00B64636">
        <w:rPr>
          <w:i/>
          <w:noProof/>
        </w:rPr>
        <w:t>Social Science and Medicine, 67</w:t>
      </w:r>
      <w:r w:rsidRPr="00B64636">
        <w:rPr>
          <w:noProof/>
        </w:rPr>
        <w:t xml:space="preserve">(3), 420-430. </w:t>
      </w:r>
      <w:bookmarkEnd w:id="129"/>
    </w:p>
    <w:p w14:paraId="2D176573" w14:textId="77777777" w:rsidR="007B095A" w:rsidRPr="00B64636" w:rsidRDefault="007B095A" w:rsidP="007B095A">
      <w:pPr>
        <w:pStyle w:val="EndNoteBibliography"/>
        <w:ind w:left="720" w:hanging="720"/>
        <w:rPr>
          <w:noProof/>
        </w:rPr>
      </w:pPr>
      <w:bookmarkStart w:id="130" w:name="_ENREF_26"/>
      <w:r w:rsidRPr="00B64636">
        <w:rPr>
          <w:noProof/>
        </w:rPr>
        <w:t xml:space="preserve">Stuss, D. T., Meiran, N., Guzman, D. A., Lafleche, G., &amp; Willmer, J. (1996). Do long tests yield a more accurate diagnosis of dementia than short tests? A comparison of 5 neuropsychological tests. </w:t>
      </w:r>
      <w:r w:rsidRPr="00B64636">
        <w:rPr>
          <w:i/>
          <w:noProof/>
        </w:rPr>
        <w:t>Archives of Neurology, 53</w:t>
      </w:r>
      <w:r w:rsidRPr="00B64636">
        <w:rPr>
          <w:noProof/>
        </w:rPr>
        <w:t xml:space="preserve">(10), 1033-1039. </w:t>
      </w:r>
      <w:bookmarkEnd w:id="130"/>
    </w:p>
    <w:p w14:paraId="731E9842" w14:textId="77777777" w:rsidR="007B095A" w:rsidRPr="00B64636" w:rsidRDefault="007B095A" w:rsidP="007B095A">
      <w:pPr>
        <w:pStyle w:val="EndNoteBibliography"/>
        <w:ind w:left="720" w:hanging="720"/>
        <w:rPr>
          <w:noProof/>
        </w:rPr>
      </w:pPr>
      <w:bookmarkStart w:id="131" w:name="_ENREF_27"/>
      <w:r w:rsidRPr="00B64636">
        <w:rPr>
          <w:noProof/>
        </w:rPr>
        <w:t>Tsemberis, S., McHugo, G., Williams, V., Hanrahan, P., &amp; Stefancic, A. (2007). Measuring homelessness and residential stability: The residential time</w:t>
      </w:r>
      <w:r w:rsidRPr="00B64636">
        <w:rPr>
          <w:rFonts w:ascii="Cambria Math" w:hAnsi="Cambria Math" w:cs="Cambria Math"/>
          <w:noProof/>
        </w:rPr>
        <w:t>‐</w:t>
      </w:r>
      <w:r w:rsidRPr="00B64636">
        <w:rPr>
          <w:noProof/>
        </w:rPr>
        <w:t>line follow</w:t>
      </w:r>
      <w:r w:rsidRPr="00B64636">
        <w:rPr>
          <w:rFonts w:ascii="Cambria Math" w:hAnsi="Cambria Math" w:cs="Cambria Math"/>
          <w:noProof/>
        </w:rPr>
        <w:t>‐</w:t>
      </w:r>
      <w:r w:rsidRPr="00B64636">
        <w:rPr>
          <w:noProof/>
        </w:rPr>
        <w:t xml:space="preserve">back inventory. </w:t>
      </w:r>
      <w:r w:rsidRPr="00B64636">
        <w:rPr>
          <w:i/>
          <w:noProof/>
        </w:rPr>
        <w:t>Journal of Community Psychology, 35</w:t>
      </w:r>
      <w:r w:rsidRPr="00B64636">
        <w:rPr>
          <w:noProof/>
        </w:rPr>
        <w:t xml:space="preserve">(1), 29-42. </w:t>
      </w:r>
      <w:bookmarkEnd w:id="131"/>
    </w:p>
    <w:p w14:paraId="3751FB4A" w14:textId="77777777" w:rsidR="007B095A" w:rsidRPr="00B64636" w:rsidRDefault="007B095A" w:rsidP="007B095A">
      <w:pPr>
        <w:pStyle w:val="EndNoteBibliography"/>
        <w:ind w:left="720" w:hanging="720"/>
        <w:rPr>
          <w:noProof/>
        </w:rPr>
      </w:pPr>
      <w:bookmarkStart w:id="132" w:name="_ENREF_28"/>
      <w:r w:rsidRPr="00B64636">
        <w:rPr>
          <w:noProof/>
        </w:rPr>
        <w:t xml:space="preserve">Ware Jr, J. E., Kosinski, M., &amp; Keller, S. D. (1996). A 12-Item Short-Form Health Survey: construction of scales and preliminary tests of reliability and validity. </w:t>
      </w:r>
      <w:r w:rsidRPr="00B64636">
        <w:rPr>
          <w:i/>
          <w:noProof/>
        </w:rPr>
        <w:t>Medical Care, 34</w:t>
      </w:r>
      <w:r w:rsidRPr="00B64636">
        <w:rPr>
          <w:noProof/>
        </w:rPr>
        <w:t xml:space="preserve">(3), 220-233. </w:t>
      </w:r>
      <w:bookmarkEnd w:id="132"/>
    </w:p>
    <w:p w14:paraId="551ACD20" w14:textId="77777777" w:rsidR="007B095A" w:rsidRPr="00B64636" w:rsidRDefault="007B095A" w:rsidP="007B095A">
      <w:pPr>
        <w:pStyle w:val="EndNoteBibliography"/>
        <w:ind w:left="720" w:hanging="720"/>
        <w:rPr>
          <w:noProof/>
        </w:rPr>
      </w:pPr>
      <w:bookmarkStart w:id="133" w:name="_ENREF_29"/>
      <w:r w:rsidRPr="00B64636">
        <w:rPr>
          <w:noProof/>
        </w:rPr>
        <w:t xml:space="preserve">Zhang, W., O’Brien, N., Forrest, J. I., Salters, K. A., Patterson, T. L., Montaner, J. S. G., . . . Lima, V. D. (2012). Validating a Shortened Depression Scale (10 Item CES-D) among HIV-Positive People in British Columbia, Canada. </w:t>
      </w:r>
      <w:r w:rsidRPr="00B64636">
        <w:rPr>
          <w:i/>
          <w:noProof/>
        </w:rPr>
        <w:t>PloS One, 7</w:t>
      </w:r>
      <w:r w:rsidRPr="00B64636">
        <w:rPr>
          <w:noProof/>
        </w:rPr>
        <w:t>(7), e40793. doi: 10.1371/journal.pone.0040793</w:t>
      </w:r>
      <w:bookmarkEnd w:id="133"/>
    </w:p>
    <w:p w14:paraId="53E91CB1" w14:textId="293606B1" w:rsidR="00E8614F" w:rsidRPr="008D11FE" w:rsidRDefault="00132FA6" w:rsidP="003F794E">
      <w:pPr>
        <w:rPr>
          <w:rFonts w:ascii="Arial" w:hAnsi="Arial" w:cs="Arial"/>
          <w:sz w:val="22"/>
          <w:szCs w:val="22"/>
        </w:rPr>
      </w:pPr>
      <w:r w:rsidRPr="00B64636">
        <w:rPr>
          <w:rFonts w:ascii="Arial" w:hAnsi="Arial" w:cs="Arial"/>
          <w:sz w:val="22"/>
          <w:szCs w:val="22"/>
        </w:rPr>
        <w:fldChar w:fldCharType="end"/>
      </w:r>
    </w:p>
    <w:sectPr w:rsidR="00E8614F" w:rsidRPr="008D11FE" w:rsidSect="00484BE1">
      <w:pgSz w:w="12240" w:h="15840" w:code="1"/>
      <w:pgMar w:top="720" w:right="1080" w:bottom="720" w:left="1080" w:header="720" w:footer="720"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crosoft Office User" w:date="2020-08-27T12:29:00Z" w:initials="MOU">
    <w:p w14:paraId="179E16C3" w14:textId="5878CE73" w:rsidR="004D0B59" w:rsidRDefault="004D0B59">
      <w:pPr>
        <w:pStyle w:val="CommentText"/>
      </w:pPr>
      <w:r>
        <w:rPr>
          <w:rStyle w:val="CommentReference"/>
        </w:rPr>
        <w:annotationRef/>
      </w:r>
      <w:r>
        <w:t>Pandemic Stress Index</w:t>
      </w:r>
    </w:p>
  </w:comment>
  <w:comment w:id="98" w:author="Microsoft Office User" w:date="2020-08-27T12:37:00Z" w:initials="MOU">
    <w:p w14:paraId="55E1D86B" w14:textId="26974DE1" w:rsidR="00D71EB9" w:rsidRDefault="00D71EB9">
      <w:pPr>
        <w:pStyle w:val="CommentText"/>
      </w:pPr>
      <w:r>
        <w:rPr>
          <w:rStyle w:val="CommentReference"/>
        </w:rPr>
        <w:annotationRef/>
      </w:r>
      <w:r>
        <w:t>Pandemic Stress Index</w:t>
      </w:r>
    </w:p>
  </w:comment>
  <w:comment w:id="103" w:author="Microsoft Office User" w:date="2020-08-27T12:47:00Z" w:initials="MOU">
    <w:p w14:paraId="624A1C77" w14:textId="2B7497E0" w:rsidR="00D71EB9" w:rsidRDefault="00D71EB9">
      <w:pPr>
        <w:pStyle w:val="CommentText"/>
      </w:pPr>
      <w:r>
        <w:rPr>
          <w:rStyle w:val="CommentReference"/>
        </w:rPr>
        <w:annotationRef/>
      </w:r>
      <w:r>
        <w:t>Pandemic Stress Index</w:t>
      </w:r>
    </w:p>
  </w:comment>
  <w:comment w:id="104" w:author="Microsoft Office User" w:date="2020-08-27T12:57:00Z" w:initials="MOU">
    <w:p w14:paraId="4562EA41" w14:textId="77777777" w:rsidR="00930AF0" w:rsidRDefault="00930AF0">
      <w:pPr>
        <w:pStyle w:val="CommentText"/>
      </w:pPr>
      <w:r>
        <w:rPr>
          <w:rStyle w:val="CommentReference"/>
        </w:rPr>
        <w:annotationRef/>
      </w:r>
      <w:r>
        <w:t>Added Pandemic Stress Index citation:</w:t>
      </w:r>
    </w:p>
    <w:p w14:paraId="4D4E4707" w14:textId="558D0D42" w:rsidR="00930AF0" w:rsidRDefault="00930AF0">
      <w:pPr>
        <w:pStyle w:val="CommentText"/>
      </w:pPr>
      <w:r w:rsidRPr="00D80F56">
        <w:t>Harkness, Audrey. (2020). The Pandemic Stress Index</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E16C3" w15:done="0"/>
  <w15:commentEx w15:paraId="55E1D86B" w15:done="0"/>
  <w15:commentEx w15:paraId="624A1C77" w15:done="0"/>
  <w15:commentEx w15:paraId="4D4E47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E16C3" w16cid:durableId="22F22591"/>
  <w16cid:commentId w16cid:paraId="55E1D86B" w16cid:durableId="22F2277A"/>
  <w16cid:commentId w16cid:paraId="624A1C77" w16cid:durableId="22F229EF"/>
  <w16cid:commentId w16cid:paraId="4D4E4707" w16cid:durableId="22F22C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048B6" w14:textId="77777777" w:rsidR="00481780" w:rsidRDefault="00481780" w:rsidP="007C3082">
      <w:r>
        <w:separator/>
      </w:r>
    </w:p>
  </w:endnote>
  <w:endnote w:type="continuationSeparator" w:id="0">
    <w:p w14:paraId="5DD21270" w14:textId="77777777" w:rsidR="00481780" w:rsidRDefault="00481780" w:rsidP="007C3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HiddenHorzOCR">
    <w:altName w:val="MS Mincho"/>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1D5AE" w14:textId="77777777" w:rsidR="008A4D2F" w:rsidRDefault="008A4D2F">
    <w:pPr>
      <w:pStyle w:val="Footer"/>
      <w:jc w:val="center"/>
    </w:pPr>
  </w:p>
  <w:p w14:paraId="436F5804" w14:textId="77777777" w:rsidR="008A4D2F" w:rsidRDefault="008A4D2F">
    <w:pPr>
      <w:pStyle w:val="Question"/>
      <w:keepNext w:val="0"/>
      <w:keepLines w:val="0"/>
      <w:tabs>
        <w:tab w:val="clear" w:pos="0"/>
        <w:tab w:val="center" w:pos="5040"/>
        <w:tab w:val="right" w:pos="10080"/>
      </w:tabs>
      <w:spacing w:before="240" w:after="0"/>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EAAAA" w14:textId="77777777" w:rsidR="00481780" w:rsidRDefault="00481780" w:rsidP="007C3082">
      <w:r>
        <w:separator/>
      </w:r>
    </w:p>
  </w:footnote>
  <w:footnote w:type="continuationSeparator" w:id="0">
    <w:p w14:paraId="26F8BA70" w14:textId="77777777" w:rsidR="00481780" w:rsidRDefault="00481780" w:rsidP="007C30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1EDE6" w14:textId="1EA09440" w:rsidR="008A4D2F" w:rsidRDefault="008A4D2F">
    <w:pPr>
      <w:pStyle w:val="Header"/>
      <w:jc w:val="right"/>
    </w:pPr>
    <w:r>
      <w:fldChar w:fldCharType="begin"/>
    </w:r>
    <w:r>
      <w:instrText xml:space="preserve"> PAGE   \* MERGEFORMAT </w:instrText>
    </w:r>
    <w:r>
      <w:fldChar w:fldCharType="separate"/>
    </w:r>
    <w:r>
      <w:rPr>
        <w:noProof/>
      </w:rPr>
      <w:t>18</w:t>
    </w:r>
    <w:r>
      <w:rPr>
        <w:noProof/>
      </w:rPr>
      <w:fldChar w:fldCharType="end"/>
    </w:r>
  </w:p>
  <w:p w14:paraId="1F707662" w14:textId="77777777" w:rsidR="008A4D2F" w:rsidRDefault="008A4D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D0409"/>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7F43EEA"/>
    <w:multiLevelType w:val="hybridMultilevel"/>
    <w:tmpl w:val="6B12EBDE"/>
    <w:lvl w:ilvl="0" w:tplc="1A0CC816">
      <w:start w:val="1"/>
      <w:numFmt w:val="decimal"/>
      <w:lvlText w:val="%1."/>
      <w:lvlJc w:val="left"/>
      <w:pPr>
        <w:ind w:left="1350" w:hanging="9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B35FD"/>
    <w:multiLevelType w:val="hybridMultilevel"/>
    <w:tmpl w:val="BAF24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3435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FBB3863"/>
    <w:multiLevelType w:val="hybridMultilevel"/>
    <w:tmpl w:val="45EAACC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EE5A44"/>
    <w:multiLevelType w:val="hybridMultilevel"/>
    <w:tmpl w:val="509E1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05B134A"/>
    <w:multiLevelType w:val="hybridMultilevel"/>
    <w:tmpl w:val="7736CC24"/>
    <w:lvl w:ilvl="0" w:tplc="0409000F">
      <w:start w:val="1"/>
      <w:numFmt w:val="decimal"/>
      <w:lvlText w:val="%1."/>
      <w:lvlJc w:val="left"/>
      <w:pPr>
        <w:ind w:left="360" w:hanging="360"/>
      </w:p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15:restartNumberingAfterBreak="0">
    <w:nsid w:val="112C668C"/>
    <w:multiLevelType w:val="hybridMultilevel"/>
    <w:tmpl w:val="6B587AFE"/>
    <w:lvl w:ilvl="0" w:tplc="F34074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AB64FB"/>
    <w:multiLevelType w:val="hybridMultilevel"/>
    <w:tmpl w:val="86085008"/>
    <w:lvl w:ilvl="0" w:tplc="31A27028">
      <w:start w:val="1"/>
      <w:numFmt w:val="bullet"/>
      <w:lvlText w:val=""/>
      <w:lvlJc w:val="left"/>
      <w:pPr>
        <w:ind w:left="1782" w:hanging="360"/>
      </w:pPr>
      <w:rPr>
        <w:rFonts w:ascii="Symbol" w:hAnsi="Symbol"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9" w15:restartNumberingAfterBreak="0">
    <w:nsid w:val="141B0DC8"/>
    <w:multiLevelType w:val="hybridMultilevel"/>
    <w:tmpl w:val="80163F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7A13D92"/>
    <w:multiLevelType w:val="hybridMultilevel"/>
    <w:tmpl w:val="C2FA8A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22176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9225A27"/>
    <w:multiLevelType w:val="hybridMultilevel"/>
    <w:tmpl w:val="BE369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A16D8"/>
    <w:multiLevelType w:val="hybridMultilevel"/>
    <w:tmpl w:val="7AC67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B11852"/>
    <w:multiLevelType w:val="hybridMultilevel"/>
    <w:tmpl w:val="8C028CD4"/>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ECD63CA"/>
    <w:multiLevelType w:val="hybridMultilevel"/>
    <w:tmpl w:val="06D69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DA5163"/>
    <w:multiLevelType w:val="hybridMultilevel"/>
    <w:tmpl w:val="CD1E8F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0F0491A"/>
    <w:multiLevelType w:val="hybridMultilevel"/>
    <w:tmpl w:val="6CBCF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086967"/>
    <w:multiLevelType w:val="hybridMultilevel"/>
    <w:tmpl w:val="99A4C0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5F52A9"/>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4062BCD"/>
    <w:multiLevelType w:val="hybridMultilevel"/>
    <w:tmpl w:val="0F848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BC5EC8"/>
    <w:multiLevelType w:val="hybridMultilevel"/>
    <w:tmpl w:val="C04CB24E"/>
    <w:lvl w:ilvl="0" w:tplc="800A9714">
      <w:start w:val="1"/>
      <w:numFmt w:val="decimal"/>
      <w:lvlText w:val="%1."/>
      <w:lvlJc w:val="left"/>
      <w:pPr>
        <w:ind w:left="720" w:hanging="360"/>
      </w:pPr>
      <w:rPr>
        <w:b w:val="0"/>
      </w:rPr>
    </w:lvl>
    <w:lvl w:ilvl="1" w:tplc="C8A852F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24E84"/>
    <w:multiLevelType w:val="hybridMultilevel"/>
    <w:tmpl w:val="ED6CDA86"/>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262934B9"/>
    <w:multiLevelType w:val="hybridMultilevel"/>
    <w:tmpl w:val="C0807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0851B3"/>
    <w:multiLevelType w:val="hybridMultilevel"/>
    <w:tmpl w:val="29B2EAA4"/>
    <w:lvl w:ilvl="0" w:tplc="1B887698">
      <w:start w:val="1"/>
      <w:numFmt w:val="decimal"/>
      <w:lvlText w:val="%1."/>
      <w:lvlJc w:val="right"/>
      <w:pPr>
        <w:ind w:left="1411" w:hanging="221"/>
      </w:pPr>
      <w:rPr>
        <w:rFonts w:ascii="Times New Roman" w:eastAsia="Times New Roman" w:hAnsi="Times New Roman" w:hint="default"/>
        <w:spacing w:val="1"/>
        <w:sz w:val="22"/>
        <w:szCs w:val="22"/>
      </w:rPr>
    </w:lvl>
    <w:lvl w:ilvl="1" w:tplc="0409000F">
      <w:start w:val="1"/>
      <w:numFmt w:val="decimal"/>
      <w:lvlText w:val="%2."/>
      <w:lvlJc w:val="left"/>
      <w:pPr>
        <w:ind w:left="1995" w:hanging="208"/>
      </w:pPr>
      <w:rPr>
        <w:rFonts w:hint="default"/>
        <w:sz w:val="22"/>
        <w:szCs w:val="22"/>
      </w:rPr>
    </w:lvl>
    <w:lvl w:ilvl="2" w:tplc="34889496">
      <w:start w:val="1"/>
      <w:numFmt w:val="bullet"/>
      <w:lvlText w:val=""/>
      <w:lvlJc w:val="left"/>
      <w:pPr>
        <w:ind w:left="2300" w:hanging="208"/>
      </w:pPr>
      <w:rPr>
        <w:rFonts w:ascii="Wingdings" w:hAnsi="Wingdings" w:hint="default"/>
      </w:rPr>
    </w:lvl>
    <w:lvl w:ilvl="3" w:tplc="66A66F9A">
      <w:start w:val="1"/>
      <w:numFmt w:val="bullet"/>
      <w:lvlText w:val="•"/>
      <w:lvlJc w:val="left"/>
      <w:pPr>
        <w:ind w:left="2606" w:hanging="208"/>
      </w:pPr>
      <w:rPr>
        <w:rFonts w:hint="default"/>
      </w:rPr>
    </w:lvl>
    <w:lvl w:ilvl="4" w:tplc="BFF6FC84">
      <w:start w:val="1"/>
      <w:numFmt w:val="bullet"/>
      <w:lvlText w:val="•"/>
      <w:lvlJc w:val="left"/>
      <w:pPr>
        <w:ind w:left="2912" w:hanging="208"/>
      </w:pPr>
      <w:rPr>
        <w:rFonts w:hint="default"/>
      </w:rPr>
    </w:lvl>
    <w:lvl w:ilvl="5" w:tplc="19D8B334">
      <w:start w:val="1"/>
      <w:numFmt w:val="bullet"/>
      <w:lvlText w:val="•"/>
      <w:lvlJc w:val="left"/>
      <w:pPr>
        <w:ind w:left="3218" w:hanging="208"/>
      </w:pPr>
      <w:rPr>
        <w:rFonts w:hint="default"/>
      </w:rPr>
    </w:lvl>
    <w:lvl w:ilvl="6" w:tplc="5112944A">
      <w:start w:val="1"/>
      <w:numFmt w:val="bullet"/>
      <w:lvlText w:val="•"/>
      <w:lvlJc w:val="left"/>
      <w:pPr>
        <w:ind w:left="3523" w:hanging="208"/>
      </w:pPr>
      <w:rPr>
        <w:rFonts w:hint="default"/>
      </w:rPr>
    </w:lvl>
    <w:lvl w:ilvl="7" w:tplc="53987950">
      <w:start w:val="1"/>
      <w:numFmt w:val="bullet"/>
      <w:lvlText w:val="•"/>
      <w:lvlJc w:val="left"/>
      <w:pPr>
        <w:ind w:left="3829" w:hanging="208"/>
      </w:pPr>
      <w:rPr>
        <w:rFonts w:hint="default"/>
      </w:rPr>
    </w:lvl>
    <w:lvl w:ilvl="8" w:tplc="8746014A">
      <w:start w:val="1"/>
      <w:numFmt w:val="bullet"/>
      <w:lvlText w:val="•"/>
      <w:lvlJc w:val="left"/>
      <w:pPr>
        <w:ind w:left="4135" w:hanging="208"/>
      </w:pPr>
      <w:rPr>
        <w:rFonts w:hint="default"/>
      </w:rPr>
    </w:lvl>
  </w:abstractNum>
  <w:abstractNum w:abstractNumId="25" w15:restartNumberingAfterBreak="0">
    <w:nsid w:val="2D8E4FCB"/>
    <w:multiLevelType w:val="hybridMultilevel"/>
    <w:tmpl w:val="CDBEAA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EFC25E1"/>
    <w:multiLevelType w:val="hybridMultilevel"/>
    <w:tmpl w:val="7D8617A8"/>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33242F4A"/>
    <w:multiLevelType w:val="hybridMultilevel"/>
    <w:tmpl w:val="A55C3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DA456F"/>
    <w:multiLevelType w:val="hybridMultilevel"/>
    <w:tmpl w:val="D0608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DA2428"/>
    <w:multiLevelType w:val="hybridMultilevel"/>
    <w:tmpl w:val="CE08BB80"/>
    <w:lvl w:ilvl="0" w:tplc="0409000F">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70A28C1"/>
    <w:multiLevelType w:val="hybridMultilevel"/>
    <w:tmpl w:val="51B2A7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9DB53F3"/>
    <w:multiLevelType w:val="hybridMultilevel"/>
    <w:tmpl w:val="B74EAADA"/>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C473C80"/>
    <w:multiLevelType w:val="hybridMultilevel"/>
    <w:tmpl w:val="F498F4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404D8"/>
    <w:multiLevelType w:val="hybridMultilevel"/>
    <w:tmpl w:val="E2AC9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263EC"/>
    <w:multiLevelType w:val="hybridMultilevel"/>
    <w:tmpl w:val="D1D44172"/>
    <w:lvl w:ilvl="0" w:tplc="895C079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43572EDE"/>
    <w:multiLevelType w:val="hybridMultilevel"/>
    <w:tmpl w:val="C99C04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4B3CAB"/>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5115B40"/>
    <w:multiLevelType w:val="hybridMultilevel"/>
    <w:tmpl w:val="CA4C8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6740A0"/>
    <w:multiLevelType w:val="hybridMultilevel"/>
    <w:tmpl w:val="E746EE4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9" w15:restartNumberingAfterBreak="0">
    <w:nsid w:val="463D4F24"/>
    <w:multiLevelType w:val="hybridMultilevel"/>
    <w:tmpl w:val="B97423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7B23DD2"/>
    <w:multiLevelType w:val="hybridMultilevel"/>
    <w:tmpl w:val="D5EEA3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496C7BE1"/>
    <w:multiLevelType w:val="hybridMultilevel"/>
    <w:tmpl w:val="EE12E3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BA24845"/>
    <w:multiLevelType w:val="hybridMultilevel"/>
    <w:tmpl w:val="668C8130"/>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4DFC01D0"/>
    <w:multiLevelType w:val="hybridMultilevel"/>
    <w:tmpl w:val="56DA7D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00B0C66"/>
    <w:multiLevelType w:val="hybridMultilevel"/>
    <w:tmpl w:val="6054E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1A7CA5"/>
    <w:multiLevelType w:val="hybridMultilevel"/>
    <w:tmpl w:val="A370A434"/>
    <w:lvl w:ilvl="0" w:tplc="0409000F">
      <w:start w:val="1"/>
      <w:numFmt w:val="bullet"/>
      <w:lvlText w:val=""/>
      <w:lvlJc w:val="left"/>
      <w:pPr>
        <w:ind w:left="720" w:hanging="360"/>
      </w:pPr>
      <w:rPr>
        <w:rFonts w:ascii="Symbol" w:hAnsi="Symbol" w:hint="default"/>
      </w:rPr>
    </w:lvl>
    <w:lvl w:ilvl="1" w:tplc="33CED362">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55B662B7"/>
    <w:multiLevelType w:val="hybridMultilevel"/>
    <w:tmpl w:val="D868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5BB3DB0"/>
    <w:multiLevelType w:val="hybridMultilevel"/>
    <w:tmpl w:val="966E9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BC5E1A"/>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C016A92"/>
    <w:multiLevelType w:val="hybridMultilevel"/>
    <w:tmpl w:val="730C0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041D44"/>
    <w:multiLevelType w:val="hybridMultilevel"/>
    <w:tmpl w:val="3A7C3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3E2A36"/>
    <w:multiLevelType w:val="hybridMultilevel"/>
    <w:tmpl w:val="CB66B4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6A7BFE"/>
    <w:multiLevelType w:val="hybridMultilevel"/>
    <w:tmpl w:val="1BC490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4D87BE7"/>
    <w:multiLevelType w:val="hybridMultilevel"/>
    <w:tmpl w:val="1DBAB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7F90626"/>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A574B31"/>
    <w:multiLevelType w:val="hybridMultilevel"/>
    <w:tmpl w:val="F55A42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BB44F6"/>
    <w:multiLevelType w:val="hybridMultilevel"/>
    <w:tmpl w:val="4AB0BB8E"/>
    <w:lvl w:ilvl="0" w:tplc="9EA0FB4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B2705B4"/>
    <w:multiLevelType w:val="hybridMultilevel"/>
    <w:tmpl w:val="BA4A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8B55BE"/>
    <w:multiLevelType w:val="hybridMultilevel"/>
    <w:tmpl w:val="B78036E2"/>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15:restartNumberingAfterBreak="0">
    <w:nsid w:val="6D035FC4"/>
    <w:multiLevelType w:val="hybridMultilevel"/>
    <w:tmpl w:val="939061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05E0D57"/>
    <w:multiLevelType w:val="hybridMultilevel"/>
    <w:tmpl w:val="C6D2DE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06D511B"/>
    <w:multiLevelType w:val="hybridMultilevel"/>
    <w:tmpl w:val="2FA41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2F3287A"/>
    <w:multiLevelType w:val="hybridMultilevel"/>
    <w:tmpl w:val="818A0BAE"/>
    <w:lvl w:ilvl="0" w:tplc="0409000F">
      <w:start w:val="1"/>
      <w:numFmt w:val="decimal"/>
      <w:lvlText w:val="%1."/>
      <w:lvlJc w:val="left"/>
      <w:pPr>
        <w:ind w:left="720" w:hanging="360"/>
      </w:pPr>
    </w:lvl>
    <w:lvl w:ilvl="1" w:tplc="96060BD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6B2FAB"/>
    <w:multiLevelType w:val="hybridMultilevel"/>
    <w:tmpl w:val="BF026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5602BCF"/>
    <w:multiLevelType w:val="hybridMultilevel"/>
    <w:tmpl w:val="BDFCE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8DD1A2B"/>
    <w:multiLevelType w:val="hybridMultilevel"/>
    <w:tmpl w:val="CAE66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D601931"/>
    <w:multiLevelType w:val="hybridMultilevel"/>
    <w:tmpl w:val="A8E62A0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7DBB550F"/>
    <w:multiLevelType w:val="hybridMultilevel"/>
    <w:tmpl w:val="0A56F8AA"/>
    <w:lvl w:ilvl="0" w:tplc="4FAA3CAE">
      <w:start w:val="1"/>
      <w:numFmt w:val="lowerLetter"/>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num w:numId="1">
    <w:abstractNumId w:val="21"/>
  </w:num>
  <w:num w:numId="2">
    <w:abstractNumId w:val="49"/>
  </w:num>
  <w:num w:numId="3">
    <w:abstractNumId w:val="44"/>
  </w:num>
  <w:num w:numId="4">
    <w:abstractNumId w:val="23"/>
  </w:num>
  <w:num w:numId="5">
    <w:abstractNumId w:val="65"/>
  </w:num>
  <w:num w:numId="6">
    <w:abstractNumId w:val="27"/>
  </w:num>
  <w:num w:numId="7">
    <w:abstractNumId w:val="61"/>
  </w:num>
  <w:num w:numId="8">
    <w:abstractNumId w:val="15"/>
  </w:num>
  <w:num w:numId="9">
    <w:abstractNumId w:val="50"/>
  </w:num>
  <w:num w:numId="10">
    <w:abstractNumId w:val="13"/>
  </w:num>
  <w:num w:numId="11">
    <w:abstractNumId w:val="20"/>
  </w:num>
  <w:num w:numId="12">
    <w:abstractNumId w:val="37"/>
  </w:num>
  <w:num w:numId="13">
    <w:abstractNumId w:val="10"/>
  </w:num>
  <w:num w:numId="14">
    <w:abstractNumId w:val="64"/>
  </w:num>
  <w:num w:numId="15">
    <w:abstractNumId w:val="18"/>
  </w:num>
  <w:num w:numId="16">
    <w:abstractNumId w:val="46"/>
  </w:num>
  <w:num w:numId="17">
    <w:abstractNumId w:val="14"/>
  </w:num>
  <w:num w:numId="18">
    <w:abstractNumId w:val="31"/>
  </w:num>
  <w:num w:numId="19">
    <w:abstractNumId w:val="22"/>
  </w:num>
  <w:num w:numId="20">
    <w:abstractNumId w:val="58"/>
  </w:num>
  <w:num w:numId="21">
    <w:abstractNumId w:val="8"/>
  </w:num>
  <w:num w:numId="22">
    <w:abstractNumId w:val="11"/>
  </w:num>
  <w:num w:numId="23">
    <w:abstractNumId w:val="41"/>
  </w:num>
  <w:num w:numId="24">
    <w:abstractNumId w:val="0"/>
  </w:num>
  <w:num w:numId="25">
    <w:abstractNumId w:val="45"/>
  </w:num>
  <w:num w:numId="26">
    <w:abstractNumId w:val="55"/>
  </w:num>
  <w:num w:numId="27">
    <w:abstractNumId w:val="43"/>
  </w:num>
  <w:num w:numId="28">
    <w:abstractNumId w:val="67"/>
  </w:num>
  <w:num w:numId="29">
    <w:abstractNumId w:val="4"/>
  </w:num>
  <w:num w:numId="30">
    <w:abstractNumId w:val="59"/>
  </w:num>
  <w:num w:numId="31">
    <w:abstractNumId w:val="2"/>
  </w:num>
  <w:num w:numId="32">
    <w:abstractNumId w:val="26"/>
  </w:num>
  <w:num w:numId="33">
    <w:abstractNumId w:val="30"/>
  </w:num>
  <w:num w:numId="34">
    <w:abstractNumId w:val="52"/>
  </w:num>
  <w:num w:numId="35">
    <w:abstractNumId w:val="9"/>
  </w:num>
  <w:num w:numId="36">
    <w:abstractNumId w:val="3"/>
  </w:num>
  <w:num w:numId="37">
    <w:abstractNumId w:val="29"/>
  </w:num>
  <w:num w:numId="38">
    <w:abstractNumId w:val="54"/>
  </w:num>
  <w:num w:numId="39">
    <w:abstractNumId w:val="19"/>
  </w:num>
  <w:num w:numId="40">
    <w:abstractNumId w:val="48"/>
  </w:num>
  <w:num w:numId="41">
    <w:abstractNumId w:val="36"/>
  </w:num>
  <w:num w:numId="42">
    <w:abstractNumId w:val="60"/>
  </w:num>
  <w:num w:numId="43">
    <w:abstractNumId w:val="24"/>
  </w:num>
  <w:num w:numId="44">
    <w:abstractNumId w:val="6"/>
  </w:num>
  <w:num w:numId="45">
    <w:abstractNumId w:val="51"/>
  </w:num>
  <w:num w:numId="46">
    <w:abstractNumId w:val="57"/>
  </w:num>
  <w:num w:numId="47">
    <w:abstractNumId w:val="16"/>
  </w:num>
  <w:num w:numId="48">
    <w:abstractNumId w:val="25"/>
  </w:num>
  <w:num w:numId="49">
    <w:abstractNumId w:val="53"/>
  </w:num>
  <w:num w:numId="50">
    <w:abstractNumId w:val="35"/>
  </w:num>
  <w:num w:numId="51">
    <w:abstractNumId w:val="62"/>
  </w:num>
  <w:num w:numId="52">
    <w:abstractNumId w:val="42"/>
  </w:num>
  <w:num w:numId="53">
    <w:abstractNumId w:val="7"/>
  </w:num>
  <w:num w:numId="54">
    <w:abstractNumId w:val="5"/>
  </w:num>
  <w:num w:numId="55">
    <w:abstractNumId w:val="56"/>
  </w:num>
  <w:num w:numId="56">
    <w:abstractNumId w:val="34"/>
  </w:num>
  <w:num w:numId="57">
    <w:abstractNumId w:val="32"/>
  </w:num>
  <w:num w:numId="58">
    <w:abstractNumId w:val="39"/>
  </w:num>
  <w:num w:numId="59">
    <w:abstractNumId w:val="63"/>
  </w:num>
  <w:num w:numId="60">
    <w:abstractNumId w:val="40"/>
  </w:num>
  <w:num w:numId="61">
    <w:abstractNumId w:val="38"/>
  </w:num>
  <w:num w:numId="62">
    <w:abstractNumId w:val="1"/>
  </w:num>
  <w:num w:numId="63">
    <w:abstractNumId w:val="66"/>
  </w:num>
  <w:num w:numId="64">
    <w:abstractNumId w:val="17"/>
  </w:num>
  <w:num w:numId="65">
    <w:abstractNumId w:val="12"/>
  </w:num>
  <w:num w:numId="66">
    <w:abstractNumId w:val="28"/>
  </w:num>
  <w:num w:numId="67">
    <w:abstractNumId w:val="33"/>
  </w:num>
  <w:num w:numId="68">
    <w:abstractNumId w:val="47"/>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defaultTabStop w:val="720"/>
  <w:drawingGridHorizontalSpacing w:val="100"/>
  <w:drawingGridVerticalSpacing w:val="13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rpde5v9e95efe20fm5d0dcfd5fp2ve92rd&quot;&gt;General library&lt;record-ids&gt;&lt;item&gt;431&lt;/item&gt;&lt;item&gt;674&lt;/item&gt;&lt;item&gt;687&lt;/item&gt;&lt;item&gt;1075&lt;/item&gt;&lt;item&gt;1089&lt;/item&gt;&lt;item&gt;1188&lt;/item&gt;&lt;item&gt;1193&lt;/item&gt;&lt;item&gt;1196&lt;/item&gt;&lt;item&gt;1198&lt;/item&gt;&lt;item&gt;1200&lt;/item&gt;&lt;item&gt;1202&lt;/item&gt;&lt;item&gt;1206&lt;/item&gt;&lt;item&gt;1207&lt;/item&gt;&lt;item&gt;1214&lt;/item&gt;&lt;item&gt;1216&lt;/item&gt;&lt;item&gt;1218&lt;/item&gt;&lt;item&gt;1493&lt;/item&gt;&lt;item&gt;1645&lt;/item&gt;&lt;/record-ids&gt;&lt;/item&gt;&lt;/Libraries&gt;"/>
  </w:docVars>
  <w:rsids>
    <w:rsidRoot w:val="00AE49C5"/>
    <w:rsid w:val="0000129E"/>
    <w:rsid w:val="00003376"/>
    <w:rsid w:val="000043B8"/>
    <w:rsid w:val="000048A3"/>
    <w:rsid w:val="00004A7A"/>
    <w:rsid w:val="00004DDB"/>
    <w:rsid w:val="000059CF"/>
    <w:rsid w:val="00005FC6"/>
    <w:rsid w:val="00006A91"/>
    <w:rsid w:val="00006BD1"/>
    <w:rsid w:val="00007C04"/>
    <w:rsid w:val="000103CD"/>
    <w:rsid w:val="00013346"/>
    <w:rsid w:val="00013DE8"/>
    <w:rsid w:val="00014A6A"/>
    <w:rsid w:val="00014BE2"/>
    <w:rsid w:val="000150D2"/>
    <w:rsid w:val="000166C2"/>
    <w:rsid w:val="000169B8"/>
    <w:rsid w:val="00016E38"/>
    <w:rsid w:val="000205D3"/>
    <w:rsid w:val="00020B44"/>
    <w:rsid w:val="00020E96"/>
    <w:rsid w:val="00020FC3"/>
    <w:rsid w:val="0002288D"/>
    <w:rsid w:val="000237F9"/>
    <w:rsid w:val="0002416F"/>
    <w:rsid w:val="00024A74"/>
    <w:rsid w:val="00024F7F"/>
    <w:rsid w:val="00025B19"/>
    <w:rsid w:val="000270F3"/>
    <w:rsid w:val="000270FD"/>
    <w:rsid w:val="0003094A"/>
    <w:rsid w:val="00030D02"/>
    <w:rsid w:val="0003199E"/>
    <w:rsid w:val="000321BE"/>
    <w:rsid w:val="00032426"/>
    <w:rsid w:val="00033CDC"/>
    <w:rsid w:val="00034F3F"/>
    <w:rsid w:val="00036123"/>
    <w:rsid w:val="00036B21"/>
    <w:rsid w:val="00040ADA"/>
    <w:rsid w:val="000414EA"/>
    <w:rsid w:val="00042E4F"/>
    <w:rsid w:val="0004493A"/>
    <w:rsid w:val="0004534A"/>
    <w:rsid w:val="000461AD"/>
    <w:rsid w:val="000461D9"/>
    <w:rsid w:val="00046392"/>
    <w:rsid w:val="00046AF2"/>
    <w:rsid w:val="00046BA6"/>
    <w:rsid w:val="00046FB4"/>
    <w:rsid w:val="00051006"/>
    <w:rsid w:val="000510E1"/>
    <w:rsid w:val="0005471E"/>
    <w:rsid w:val="000564F9"/>
    <w:rsid w:val="0006094C"/>
    <w:rsid w:val="000632AE"/>
    <w:rsid w:val="00063634"/>
    <w:rsid w:val="000642F9"/>
    <w:rsid w:val="000666D6"/>
    <w:rsid w:val="000678CF"/>
    <w:rsid w:val="00067C25"/>
    <w:rsid w:val="000704D2"/>
    <w:rsid w:val="0007090C"/>
    <w:rsid w:val="000720FF"/>
    <w:rsid w:val="00073E39"/>
    <w:rsid w:val="00074844"/>
    <w:rsid w:val="000775FA"/>
    <w:rsid w:val="00077BCA"/>
    <w:rsid w:val="000807F4"/>
    <w:rsid w:val="000819DC"/>
    <w:rsid w:val="0008256D"/>
    <w:rsid w:val="0008399D"/>
    <w:rsid w:val="00084DA0"/>
    <w:rsid w:val="00086F0A"/>
    <w:rsid w:val="0008756E"/>
    <w:rsid w:val="00090DF3"/>
    <w:rsid w:val="00091798"/>
    <w:rsid w:val="00092583"/>
    <w:rsid w:val="000937DB"/>
    <w:rsid w:val="00093852"/>
    <w:rsid w:val="00093BC7"/>
    <w:rsid w:val="00094BA2"/>
    <w:rsid w:val="000958C8"/>
    <w:rsid w:val="00097E1D"/>
    <w:rsid w:val="000A1122"/>
    <w:rsid w:val="000A5F9B"/>
    <w:rsid w:val="000A6E21"/>
    <w:rsid w:val="000A70F7"/>
    <w:rsid w:val="000B2E6B"/>
    <w:rsid w:val="000B335D"/>
    <w:rsid w:val="000B3595"/>
    <w:rsid w:val="000B58B1"/>
    <w:rsid w:val="000B58E7"/>
    <w:rsid w:val="000B5D88"/>
    <w:rsid w:val="000B6AF2"/>
    <w:rsid w:val="000C1102"/>
    <w:rsid w:val="000C12D1"/>
    <w:rsid w:val="000C1FE7"/>
    <w:rsid w:val="000C33DF"/>
    <w:rsid w:val="000C3E24"/>
    <w:rsid w:val="000C56DF"/>
    <w:rsid w:val="000C5861"/>
    <w:rsid w:val="000C5F1E"/>
    <w:rsid w:val="000C6086"/>
    <w:rsid w:val="000C71E5"/>
    <w:rsid w:val="000C77D5"/>
    <w:rsid w:val="000D03DA"/>
    <w:rsid w:val="000D30B7"/>
    <w:rsid w:val="000D3D36"/>
    <w:rsid w:val="000D59A2"/>
    <w:rsid w:val="000D5FF9"/>
    <w:rsid w:val="000D7E96"/>
    <w:rsid w:val="000E06CC"/>
    <w:rsid w:val="000E1324"/>
    <w:rsid w:val="000E3EC1"/>
    <w:rsid w:val="000E51D7"/>
    <w:rsid w:val="000F0887"/>
    <w:rsid w:val="000F36FE"/>
    <w:rsid w:val="000F3FC4"/>
    <w:rsid w:val="000F56FA"/>
    <w:rsid w:val="000F5E99"/>
    <w:rsid w:val="000F7C53"/>
    <w:rsid w:val="001011EE"/>
    <w:rsid w:val="00103E5D"/>
    <w:rsid w:val="001111BB"/>
    <w:rsid w:val="00114561"/>
    <w:rsid w:val="00114578"/>
    <w:rsid w:val="00115473"/>
    <w:rsid w:val="00120145"/>
    <w:rsid w:val="001202D8"/>
    <w:rsid w:val="00120745"/>
    <w:rsid w:val="00124705"/>
    <w:rsid w:val="00124DFC"/>
    <w:rsid w:val="00126496"/>
    <w:rsid w:val="0012792B"/>
    <w:rsid w:val="00130819"/>
    <w:rsid w:val="00132FA6"/>
    <w:rsid w:val="0013314C"/>
    <w:rsid w:val="00133A33"/>
    <w:rsid w:val="00137976"/>
    <w:rsid w:val="00137CE7"/>
    <w:rsid w:val="00140EBD"/>
    <w:rsid w:val="001412C3"/>
    <w:rsid w:val="001417D0"/>
    <w:rsid w:val="00142023"/>
    <w:rsid w:val="0014223F"/>
    <w:rsid w:val="001463E8"/>
    <w:rsid w:val="00153E7E"/>
    <w:rsid w:val="0015473F"/>
    <w:rsid w:val="00154AEF"/>
    <w:rsid w:val="00154AF3"/>
    <w:rsid w:val="00157065"/>
    <w:rsid w:val="00157AA7"/>
    <w:rsid w:val="00161FB2"/>
    <w:rsid w:val="00162C85"/>
    <w:rsid w:val="00164C04"/>
    <w:rsid w:val="00164D67"/>
    <w:rsid w:val="00167B18"/>
    <w:rsid w:val="00170612"/>
    <w:rsid w:val="00173429"/>
    <w:rsid w:val="0017476E"/>
    <w:rsid w:val="00175010"/>
    <w:rsid w:val="001758DA"/>
    <w:rsid w:val="00175C2E"/>
    <w:rsid w:val="0017771F"/>
    <w:rsid w:val="00180120"/>
    <w:rsid w:val="00180763"/>
    <w:rsid w:val="00182E90"/>
    <w:rsid w:val="00183B54"/>
    <w:rsid w:val="00184A0B"/>
    <w:rsid w:val="00185DB4"/>
    <w:rsid w:val="00191FA3"/>
    <w:rsid w:val="001927FC"/>
    <w:rsid w:val="00193326"/>
    <w:rsid w:val="00193990"/>
    <w:rsid w:val="00197AA4"/>
    <w:rsid w:val="001A0B9D"/>
    <w:rsid w:val="001A13F2"/>
    <w:rsid w:val="001A34DC"/>
    <w:rsid w:val="001A57B7"/>
    <w:rsid w:val="001A5D49"/>
    <w:rsid w:val="001A5E2A"/>
    <w:rsid w:val="001A7302"/>
    <w:rsid w:val="001A79E4"/>
    <w:rsid w:val="001B0B43"/>
    <w:rsid w:val="001B2781"/>
    <w:rsid w:val="001B3182"/>
    <w:rsid w:val="001B3930"/>
    <w:rsid w:val="001B53E3"/>
    <w:rsid w:val="001C04A4"/>
    <w:rsid w:val="001C09F0"/>
    <w:rsid w:val="001C1114"/>
    <w:rsid w:val="001C12AA"/>
    <w:rsid w:val="001C18AD"/>
    <w:rsid w:val="001C1DA9"/>
    <w:rsid w:val="001C204D"/>
    <w:rsid w:val="001C312E"/>
    <w:rsid w:val="001C313E"/>
    <w:rsid w:val="001C3BEC"/>
    <w:rsid w:val="001C4321"/>
    <w:rsid w:val="001C561D"/>
    <w:rsid w:val="001C6997"/>
    <w:rsid w:val="001D3F56"/>
    <w:rsid w:val="001D528A"/>
    <w:rsid w:val="001E12CE"/>
    <w:rsid w:val="001E19B1"/>
    <w:rsid w:val="001E34FC"/>
    <w:rsid w:val="001E3E3A"/>
    <w:rsid w:val="001E4C7E"/>
    <w:rsid w:val="001E4E16"/>
    <w:rsid w:val="001E6B51"/>
    <w:rsid w:val="001E6D88"/>
    <w:rsid w:val="001E6EFA"/>
    <w:rsid w:val="001E79EB"/>
    <w:rsid w:val="001F0468"/>
    <w:rsid w:val="001F093A"/>
    <w:rsid w:val="001F1A24"/>
    <w:rsid w:val="001F1DCC"/>
    <w:rsid w:val="001F485B"/>
    <w:rsid w:val="001F4E2A"/>
    <w:rsid w:val="001F55BC"/>
    <w:rsid w:val="001F5813"/>
    <w:rsid w:val="001F5D28"/>
    <w:rsid w:val="001F6043"/>
    <w:rsid w:val="001F731D"/>
    <w:rsid w:val="001F7C6E"/>
    <w:rsid w:val="001F7FAB"/>
    <w:rsid w:val="002004E9"/>
    <w:rsid w:val="00203C11"/>
    <w:rsid w:val="0020460B"/>
    <w:rsid w:val="00204AD3"/>
    <w:rsid w:val="00204BCF"/>
    <w:rsid w:val="002069CD"/>
    <w:rsid w:val="00207605"/>
    <w:rsid w:val="00207952"/>
    <w:rsid w:val="00210386"/>
    <w:rsid w:val="002158E6"/>
    <w:rsid w:val="002213E6"/>
    <w:rsid w:val="002215EB"/>
    <w:rsid w:val="0022163C"/>
    <w:rsid w:val="00223DDC"/>
    <w:rsid w:val="0022562D"/>
    <w:rsid w:val="00230BDA"/>
    <w:rsid w:val="00231105"/>
    <w:rsid w:val="0023155C"/>
    <w:rsid w:val="00231BB9"/>
    <w:rsid w:val="00232AE1"/>
    <w:rsid w:val="00233FF7"/>
    <w:rsid w:val="002344EB"/>
    <w:rsid w:val="00234AF5"/>
    <w:rsid w:val="00234BC0"/>
    <w:rsid w:val="00234D2E"/>
    <w:rsid w:val="00235EF0"/>
    <w:rsid w:val="002362C5"/>
    <w:rsid w:val="00236556"/>
    <w:rsid w:val="00240086"/>
    <w:rsid w:val="0024179F"/>
    <w:rsid w:val="00241964"/>
    <w:rsid w:val="002435AC"/>
    <w:rsid w:val="00243A40"/>
    <w:rsid w:val="0024410A"/>
    <w:rsid w:val="002462D8"/>
    <w:rsid w:val="00250B63"/>
    <w:rsid w:val="00254BB3"/>
    <w:rsid w:val="00254FDC"/>
    <w:rsid w:val="00256311"/>
    <w:rsid w:val="0026034A"/>
    <w:rsid w:val="00260B4B"/>
    <w:rsid w:val="00260DA1"/>
    <w:rsid w:val="0026328F"/>
    <w:rsid w:val="00263AD5"/>
    <w:rsid w:val="002640EB"/>
    <w:rsid w:val="0026464D"/>
    <w:rsid w:val="00265252"/>
    <w:rsid w:val="002654DA"/>
    <w:rsid w:val="00265C35"/>
    <w:rsid w:val="00265CAA"/>
    <w:rsid w:val="00266A1D"/>
    <w:rsid w:val="00270D0C"/>
    <w:rsid w:val="00271184"/>
    <w:rsid w:val="00272578"/>
    <w:rsid w:val="00272A2E"/>
    <w:rsid w:val="002732D1"/>
    <w:rsid w:val="002738CA"/>
    <w:rsid w:val="00273A72"/>
    <w:rsid w:val="00274633"/>
    <w:rsid w:val="0027536D"/>
    <w:rsid w:val="0028065C"/>
    <w:rsid w:val="00280B87"/>
    <w:rsid w:val="00281379"/>
    <w:rsid w:val="002826DA"/>
    <w:rsid w:val="002827AD"/>
    <w:rsid w:val="00283CF9"/>
    <w:rsid w:val="00285682"/>
    <w:rsid w:val="002859D1"/>
    <w:rsid w:val="002860C9"/>
    <w:rsid w:val="002866CA"/>
    <w:rsid w:val="00286A37"/>
    <w:rsid w:val="00286E71"/>
    <w:rsid w:val="00287875"/>
    <w:rsid w:val="0029039C"/>
    <w:rsid w:val="002918E3"/>
    <w:rsid w:val="002918E9"/>
    <w:rsid w:val="00291E2F"/>
    <w:rsid w:val="002936BE"/>
    <w:rsid w:val="00293D3B"/>
    <w:rsid w:val="0029431B"/>
    <w:rsid w:val="00294518"/>
    <w:rsid w:val="0029485E"/>
    <w:rsid w:val="00294A49"/>
    <w:rsid w:val="00294D5A"/>
    <w:rsid w:val="002A2F69"/>
    <w:rsid w:val="002A6F20"/>
    <w:rsid w:val="002A7E6F"/>
    <w:rsid w:val="002B1357"/>
    <w:rsid w:val="002B1CCC"/>
    <w:rsid w:val="002B2788"/>
    <w:rsid w:val="002B2B5B"/>
    <w:rsid w:val="002B5859"/>
    <w:rsid w:val="002B6007"/>
    <w:rsid w:val="002B6CFC"/>
    <w:rsid w:val="002B7E3A"/>
    <w:rsid w:val="002C14E2"/>
    <w:rsid w:val="002C16EC"/>
    <w:rsid w:val="002C22C2"/>
    <w:rsid w:val="002C2AE5"/>
    <w:rsid w:val="002C3411"/>
    <w:rsid w:val="002C604D"/>
    <w:rsid w:val="002C6286"/>
    <w:rsid w:val="002D03B4"/>
    <w:rsid w:val="002D176F"/>
    <w:rsid w:val="002D4FF6"/>
    <w:rsid w:val="002D505E"/>
    <w:rsid w:val="002D53B3"/>
    <w:rsid w:val="002D6C5C"/>
    <w:rsid w:val="002D741A"/>
    <w:rsid w:val="002E01A2"/>
    <w:rsid w:val="002E0C3D"/>
    <w:rsid w:val="002E169B"/>
    <w:rsid w:val="002E39A1"/>
    <w:rsid w:val="002E40C4"/>
    <w:rsid w:val="002E4274"/>
    <w:rsid w:val="002E582C"/>
    <w:rsid w:val="002E5B1F"/>
    <w:rsid w:val="002E64F0"/>
    <w:rsid w:val="002E7E60"/>
    <w:rsid w:val="002F08AD"/>
    <w:rsid w:val="002F3915"/>
    <w:rsid w:val="002F46C1"/>
    <w:rsid w:val="002F4977"/>
    <w:rsid w:val="002F58FB"/>
    <w:rsid w:val="002F6FED"/>
    <w:rsid w:val="00303CF1"/>
    <w:rsid w:val="003044D2"/>
    <w:rsid w:val="0030556F"/>
    <w:rsid w:val="00305940"/>
    <w:rsid w:val="00305B64"/>
    <w:rsid w:val="00307D04"/>
    <w:rsid w:val="00312BD1"/>
    <w:rsid w:val="0031523A"/>
    <w:rsid w:val="00315259"/>
    <w:rsid w:val="0031566B"/>
    <w:rsid w:val="00322247"/>
    <w:rsid w:val="00322347"/>
    <w:rsid w:val="00322FCA"/>
    <w:rsid w:val="003240D4"/>
    <w:rsid w:val="00325546"/>
    <w:rsid w:val="0032566F"/>
    <w:rsid w:val="003263E0"/>
    <w:rsid w:val="003268F1"/>
    <w:rsid w:val="0033296E"/>
    <w:rsid w:val="00333C90"/>
    <w:rsid w:val="00334148"/>
    <w:rsid w:val="00335348"/>
    <w:rsid w:val="00340309"/>
    <w:rsid w:val="003421D1"/>
    <w:rsid w:val="003444E3"/>
    <w:rsid w:val="003450E8"/>
    <w:rsid w:val="00346AE2"/>
    <w:rsid w:val="003473DD"/>
    <w:rsid w:val="003475B4"/>
    <w:rsid w:val="00351F6D"/>
    <w:rsid w:val="0035255A"/>
    <w:rsid w:val="003563E6"/>
    <w:rsid w:val="00356A68"/>
    <w:rsid w:val="00360C27"/>
    <w:rsid w:val="003621C8"/>
    <w:rsid w:val="00363CDE"/>
    <w:rsid w:val="0036467C"/>
    <w:rsid w:val="00366E27"/>
    <w:rsid w:val="00367052"/>
    <w:rsid w:val="003718F5"/>
    <w:rsid w:val="003721EF"/>
    <w:rsid w:val="00372D11"/>
    <w:rsid w:val="0037325D"/>
    <w:rsid w:val="00373808"/>
    <w:rsid w:val="003740C4"/>
    <w:rsid w:val="00374C11"/>
    <w:rsid w:val="00375D17"/>
    <w:rsid w:val="003769EB"/>
    <w:rsid w:val="00377722"/>
    <w:rsid w:val="00377B07"/>
    <w:rsid w:val="00380DDD"/>
    <w:rsid w:val="00380E5A"/>
    <w:rsid w:val="00383B3F"/>
    <w:rsid w:val="003876F1"/>
    <w:rsid w:val="00387E89"/>
    <w:rsid w:val="00390258"/>
    <w:rsid w:val="0039085F"/>
    <w:rsid w:val="0039096D"/>
    <w:rsid w:val="00390A8D"/>
    <w:rsid w:val="00390BB8"/>
    <w:rsid w:val="0039162D"/>
    <w:rsid w:val="00392298"/>
    <w:rsid w:val="00392FA8"/>
    <w:rsid w:val="003949D3"/>
    <w:rsid w:val="003959CC"/>
    <w:rsid w:val="00396DA3"/>
    <w:rsid w:val="003A06E7"/>
    <w:rsid w:val="003A0A06"/>
    <w:rsid w:val="003A393E"/>
    <w:rsid w:val="003A6425"/>
    <w:rsid w:val="003A7102"/>
    <w:rsid w:val="003B07AF"/>
    <w:rsid w:val="003B0B29"/>
    <w:rsid w:val="003B15B6"/>
    <w:rsid w:val="003B1E90"/>
    <w:rsid w:val="003B22B6"/>
    <w:rsid w:val="003B2EAD"/>
    <w:rsid w:val="003B3CCA"/>
    <w:rsid w:val="003B450D"/>
    <w:rsid w:val="003B70A4"/>
    <w:rsid w:val="003B7D74"/>
    <w:rsid w:val="003C047F"/>
    <w:rsid w:val="003C1E94"/>
    <w:rsid w:val="003C46EA"/>
    <w:rsid w:val="003C622A"/>
    <w:rsid w:val="003D0944"/>
    <w:rsid w:val="003D0FE0"/>
    <w:rsid w:val="003D1242"/>
    <w:rsid w:val="003D1654"/>
    <w:rsid w:val="003D40EF"/>
    <w:rsid w:val="003D499A"/>
    <w:rsid w:val="003D4C18"/>
    <w:rsid w:val="003D4CDD"/>
    <w:rsid w:val="003D52C9"/>
    <w:rsid w:val="003D5E34"/>
    <w:rsid w:val="003D6ED5"/>
    <w:rsid w:val="003D7A99"/>
    <w:rsid w:val="003E04C9"/>
    <w:rsid w:val="003E1570"/>
    <w:rsid w:val="003E246C"/>
    <w:rsid w:val="003E3FF1"/>
    <w:rsid w:val="003E4C0A"/>
    <w:rsid w:val="003E6DA2"/>
    <w:rsid w:val="003F01D9"/>
    <w:rsid w:val="003F0CEE"/>
    <w:rsid w:val="003F4189"/>
    <w:rsid w:val="003F540E"/>
    <w:rsid w:val="003F552F"/>
    <w:rsid w:val="003F6F2D"/>
    <w:rsid w:val="003F794E"/>
    <w:rsid w:val="00401A19"/>
    <w:rsid w:val="00402F25"/>
    <w:rsid w:val="004031B8"/>
    <w:rsid w:val="004033CE"/>
    <w:rsid w:val="00403647"/>
    <w:rsid w:val="00403E90"/>
    <w:rsid w:val="004076E5"/>
    <w:rsid w:val="00412C3F"/>
    <w:rsid w:val="00414D65"/>
    <w:rsid w:val="004150DA"/>
    <w:rsid w:val="00421AF5"/>
    <w:rsid w:val="00423D05"/>
    <w:rsid w:val="00424947"/>
    <w:rsid w:val="00426782"/>
    <w:rsid w:val="004268E8"/>
    <w:rsid w:val="00427EE8"/>
    <w:rsid w:val="004329F3"/>
    <w:rsid w:val="004340AA"/>
    <w:rsid w:val="00434B00"/>
    <w:rsid w:val="00434C34"/>
    <w:rsid w:val="00435E76"/>
    <w:rsid w:val="0043698C"/>
    <w:rsid w:val="00445173"/>
    <w:rsid w:val="0044684E"/>
    <w:rsid w:val="004469D0"/>
    <w:rsid w:val="00446F35"/>
    <w:rsid w:val="00451A1E"/>
    <w:rsid w:val="00451BDA"/>
    <w:rsid w:val="0045207E"/>
    <w:rsid w:val="004530FB"/>
    <w:rsid w:val="00453EBA"/>
    <w:rsid w:val="00455ABF"/>
    <w:rsid w:val="00457086"/>
    <w:rsid w:val="00461450"/>
    <w:rsid w:val="00461B7C"/>
    <w:rsid w:val="004627D5"/>
    <w:rsid w:val="00462985"/>
    <w:rsid w:val="0046520F"/>
    <w:rsid w:val="00465362"/>
    <w:rsid w:val="00465976"/>
    <w:rsid w:val="00466063"/>
    <w:rsid w:val="00466BB3"/>
    <w:rsid w:val="00466FDA"/>
    <w:rsid w:val="004678E3"/>
    <w:rsid w:val="00472AF3"/>
    <w:rsid w:val="00473070"/>
    <w:rsid w:val="0047421C"/>
    <w:rsid w:val="004771E2"/>
    <w:rsid w:val="00477C69"/>
    <w:rsid w:val="00481780"/>
    <w:rsid w:val="0048254D"/>
    <w:rsid w:val="00483B88"/>
    <w:rsid w:val="004845AD"/>
    <w:rsid w:val="00484BE1"/>
    <w:rsid w:val="00484EE3"/>
    <w:rsid w:val="0048506F"/>
    <w:rsid w:val="00485183"/>
    <w:rsid w:val="00485C1E"/>
    <w:rsid w:val="00486464"/>
    <w:rsid w:val="00490EB4"/>
    <w:rsid w:val="00493859"/>
    <w:rsid w:val="00493B75"/>
    <w:rsid w:val="00496CFF"/>
    <w:rsid w:val="00497B93"/>
    <w:rsid w:val="004A0B17"/>
    <w:rsid w:val="004A4DBF"/>
    <w:rsid w:val="004A5922"/>
    <w:rsid w:val="004A637C"/>
    <w:rsid w:val="004A7488"/>
    <w:rsid w:val="004B1A59"/>
    <w:rsid w:val="004B24B8"/>
    <w:rsid w:val="004B3148"/>
    <w:rsid w:val="004B458C"/>
    <w:rsid w:val="004B4DB9"/>
    <w:rsid w:val="004B5A8A"/>
    <w:rsid w:val="004B5C39"/>
    <w:rsid w:val="004B6F9A"/>
    <w:rsid w:val="004C23E4"/>
    <w:rsid w:val="004C454F"/>
    <w:rsid w:val="004C503D"/>
    <w:rsid w:val="004C55BE"/>
    <w:rsid w:val="004C638C"/>
    <w:rsid w:val="004C7DB2"/>
    <w:rsid w:val="004C7DBE"/>
    <w:rsid w:val="004D0B59"/>
    <w:rsid w:val="004D4AD3"/>
    <w:rsid w:val="004D4EE2"/>
    <w:rsid w:val="004D515C"/>
    <w:rsid w:val="004D62DF"/>
    <w:rsid w:val="004D722E"/>
    <w:rsid w:val="004D7761"/>
    <w:rsid w:val="004D7FD6"/>
    <w:rsid w:val="004E0310"/>
    <w:rsid w:val="004E2DD3"/>
    <w:rsid w:val="004E320C"/>
    <w:rsid w:val="004E6D4F"/>
    <w:rsid w:val="004E6EFE"/>
    <w:rsid w:val="004F0CCA"/>
    <w:rsid w:val="004F0CEC"/>
    <w:rsid w:val="004F157E"/>
    <w:rsid w:val="004F1817"/>
    <w:rsid w:val="004F252C"/>
    <w:rsid w:val="004F290C"/>
    <w:rsid w:val="004F3701"/>
    <w:rsid w:val="004F5C77"/>
    <w:rsid w:val="004F6CCD"/>
    <w:rsid w:val="004F75AD"/>
    <w:rsid w:val="004F771C"/>
    <w:rsid w:val="0050010E"/>
    <w:rsid w:val="00500C3B"/>
    <w:rsid w:val="00500F40"/>
    <w:rsid w:val="00501063"/>
    <w:rsid w:val="0050165E"/>
    <w:rsid w:val="00503EAC"/>
    <w:rsid w:val="0050456C"/>
    <w:rsid w:val="00504768"/>
    <w:rsid w:val="00505B2D"/>
    <w:rsid w:val="00507B22"/>
    <w:rsid w:val="00510F95"/>
    <w:rsid w:val="0051315A"/>
    <w:rsid w:val="005131C1"/>
    <w:rsid w:val="005146C9"/>
    <w:rsid w:val="0051490F"/>
    <w:rsid w:val="005162F0"/>
    <w:rsid w:val="00520E7D"/>
    <w:rsid w:val="00522EF2"/>
    <w:rsid w:val="0052379F"/>
    <w:rsid w:val="00524359"/>
    <w:rsid w:val="00525CCD"/>
    <w:rsid w:val="00531B98"/>
    <w:rsid w:val="00531D47"/>
    <w:rsid w:val="005337F3"/>
    <w:rsid w:val="00533F79"/>
    <w:rsid w:val="0053454D"/>
    <w:rsid w:val="00541E19"/>
    <w:rsid w:val="00542BBF"/>
    <w:rsid w:val="005431FF"/>
    <w:rsid w:val="00543DBC"/>
    <w:rsid w:val="00544117"/>
    <w:rsid w:val="005445E1"/>
    <w:rsid w:val="00546715"/>
    <w:rsid w:val="00546D5E"/>
    <w:rsid w:val="00547CEF"/>
    <w:rsid w:val="00547DF4"/>
    <w:rsid w:val="0055058D"/>
    <w:rsid w:val="00550938"/>
    <w:rsid w:val="00551209"/>
    <w:rsid w:val="0055162B"/>
    <w:rsid w:val="005519F0"/>
    <w:rsid w:val="00551D31"/>
    <w:rsid w:val="00551F94"/>
    <w:rsid w:val="00553530"/>
    <w:rsid w:val="005542E9"/>
    <w:rsid w:val="005544EA"/>
    <w:rsid w:val="00554978"/>
    <w:rsid w:val="00555B81"/>
    <w:rsid w:val="00556E2C"/>
    <w:rsid w:val="00556FEA"/>
    <w:rsid w:val="0055714A"/>
    <w:rsid w:val="00557357"/>
    <w:rsid w:val="00561217"/>
    <w:rsid w:val="0056149C"/>
    <w:rsid w:val="0056152E"/>
    <w:rsid w:val="00561A60"/>
    <w:rsid w:val="00563871"/>
    <w:rsid w:val="00565511"/>
    <w:rsid w:val="0056552F"/>
    <w:rsid w:val="005656C5"/>
    <w:rsid w:val="005672C1"/>
    <w:rsid w:val="00570CCF"/>
    <w:rsid w:val="00571161"/>
    <w:rsid w:val="005723B2"/>
    <w:rsid w:val="00573429"/>
    <w:rsid w:val="00573A99"/>
    <w:rsid w:val="005743A1"/>
    <w:rsid w:val="00574BD4"/>
    <w:rsid w:val="005769BF"/>
    <w:rsid w:val="00577957"/>
    <w:rsid w:val="0058228C"/>
    <w:rsid w:val="0058289B"/>
    <w:rsid w:val="005833BB"/>
    <w:rsid w:val="00583BDF"/>
    <w:rsid w:val="00583D66"/>
    <w:rsid w:val="005847DD"/>
    <w:rsid w:val="00585BB0"/>
    <w:rsid w:val="00587D7A"/>
    <w:rsid w:val="0059060B"/>
    <w:rsid w:val="005911FC"/>
    <w:rsid w:val="00592C98"/>
    <w:rsid w:val="00592D02"/>
    <w:rsid w:val="005952DD"/>
    <w:rsid w:val="0059576D"/>
    <w:rsid w:val="005972A9"/>
    <w:rsid w:val="00597EE3"/>
    <w:rsid w:val="005A033B"/>
    <w:rsid w:val="005A096A"/>
    <w:rsid w:val="005A2011"/>
    <w:rsid w:val="005A4FAE"/>
    <w:rsid w:val="005A5BBC"/>
    <w:rsid w:val="005B07DC"/>
    <w:rsid w:val="005B2066"/>
    <w:rsid w:val="005B3FE8"/>
    <w:rsid w:val="005B5A75"/>
    <w:rsid w:val="005B6D8B"/>
    <w:rsid w:val="005B6FCC"/>
    <w:rsid w:val="005B7971"/>
    <w:rsid w:val="005B79EE"/>
    <w:rsid w:val="005C2BF7"/>
    <w:rsid w:val="005C2D27"/>
    <w:rsid w:val="005C38F9"/>
    <w:rsid w:val="005C6706"/>
    <w:rsid w:val="005C76DE"/>
    <w:rsid w:val="005D0A97"/>
    <w:rsid w:val="005D3CEA"/>
    <w:rsid w:val="005E38C0"/>
    <w:rsid w:val="005E4B65"/>
    <w:rsid w:val="005E6376"/>
    <w:rsid w:val="005E6990"/>
    <w:rsid w:val="005F004C"/>
    <w:rsid w:val="005F209C"/>
    <w:rsid w:val="005F4217"/>
    <w:rsid w:val="005F452A"/>
    <w:rsid w:val="005F6775"/>
    <w:rsid w:val="005F69E8"/>
    <w:rsid w:val="005F757F"/>
    <w:rsid w:val="005F7BB7"/>
    <w:rsid w:val="00600389"/>
    <w:rsid w:val="00600984"/>
    <w:rsid w:val="00601887"/>
    <w:rsid w:val="006043AE"/>
    <w:rsid w:val="00604BE4"/>
    <w:rsid w:val="00606402"/>
    <w:rsid w:val="00606B1B"/>
    <w:rsid w:val="00606B7F"/>
    <w:rsid w:val="00607C63"/>
    <w:rsid w:val="00610F01"/>
    <w:rsid w:val="00612E99"/>
    <w:rsid w:val="0061330A"/>
    <w:rsid w:val="006148B7"/>
    <w:rsid w:val="0061640F"/>
    <w:rsid w:val="00616ED1"/>
    <w:rsid w:val="00617C8D"/>
    <w:rsid w:val="006225F7"/>
    <w:rsid w:val="00622B7B"/>
    <w:rsid w:val="00622D14"/>
    <w:rsid w:val="0062343A"/>
    <w:rsid w:val="00623C34"/>
    <w:rsid w:val="00624394"/>
    <w:rsid w:val="0062451C"/>
    <w:rsid w:val="00624E6C"/>
    <w:rsid w:val="00625B40"/>
    <w:rsid w:val="00625C92"/>
    <w:rsid w:val="006263E1"/>
    <w:rsid w:val="0062705F"/>
    <w:rsid w:val="00630560"/>
    <w:rsid w:val="00631A58"/>
    <w:rsid w:val="006334CD"/>
    <w:rsid w:val="00634BAB"/>
    <w:rsid w:val="0063688C"/>
    <w:rsid w:val="00636F72"/>
    <w:rsid w:val="00640D6E"/>
    <w:rsid w:val="00640F3A"/>
    <w:rsid w:val="00645357"/>
    <w:rsid w:val="00645B38"/>
    <w:rsid w:val="00651983"/>
    <w:rsid w:val="00651C3E"/>
    <w:rsid w:val="00651E62"/>
    <w:rsid w:val="00652A4D"/>
    <w:rsid w:val="00652C18"/>
    <w:rsid w:val="0065405C"/>
    <w:rsid w:val="0065440A"/>
    <w:rsid w:val="006550D6"/>
    <w:rsid w:val="00655785"/>
    <w:rsid w:val="00655C3F"/>
    <w:rsid w:val="00656C6E"/>
    <w:rsid w:val="006579E4"/>
    <w:rsid w:val="00660148"/>
    <w:rsid w:val="006608C9"/>
    <w:rsid w:val="006625D4"/>
    <w:rsid w:val="00662A11"/>
    <w:rsid w:val="00665B86"/>
    <w:rsid w:val="00666E35"/>
    <w:rsid w:val="0066790F"/>
    <w:rsid w:val="00667B2C"/>
    <w:rsid w:val="006702C1"/>
    <w:rsid w:val="0067054D"/>
    <w:rsid w:val="00671986"/>
    <w:rsid w:val="00673B28"/>
    <w:rsid w:val="00676597"/>
    <w:rsid w:val="006772AE"/>
    <w:rsid w:val="00677C39"/>
    <w:rsid w:val="006814A9"/>
    <w:rsid w:val="0068470F"/>
    <w:rsid w:val="006868F4"/>
    <w:rsid w:val="00687F12"/>
    <w:rsid w:val="0069023A"/>
    <w:rsid w:val="00690DD0"/>
    <w:rsid w:val="00691BAA"/>
    <w:rsid w:val="00692633"/>
    <w:rsid w:val="00693067"/>
    <w:rsid w:val="00696CA8"/>
    <w:rsid w:val="006A0119"/>
    <w:rsid w:val="006A0437"/>
    <w:rsid w:val="006A0B1D"/>
    <w:rsid w:val="006A1C0A"/>
    <w:rsid w:val="006A2861"/>
    <w:rsid w:val="006A3C0A"/>
    <w:rsid w:val="006A412D"/>
    <w:rsid w:val="006A420E"/>
    <w:rsid w:val="006A45A4"/>
    <w:rsid w:val="006A7A0D"/>
    <w:rsid w:val="006B29AD"/>
    <w:rsid w:val="006B2C47"/>
    <w:rsid w:val="006B3581"/>
    <w:rsid w:val="006B43E8"/>
    <w:rsid w:val="006B49A3"/>
    <w:rsid w:val="006B4EDA"/>
    <w:rsid w:val="006B77F3"/>
    <w:rsid w:val="006B797A"/>
    <w:rsid w:val="006C152D"/>
    <w:rsid w:val="006C1748"/>
    <w:rsid w:val="006C1D81"/>
    <w:rsid w:val="006C21EE"/>
    <w:rsid w:val="006C26D8"/>
    <w:rsid w:val="006C2D67"/>
    <w:rsid w:val="006C3D40"/>
    <w:rsid w:val="006C63F0"/>
    <w:rsid w:val="006C644A"/>
    <w:rsid w:val="006C6D3E"/>
    <w:rsid w:val="006D00A4"/>
    <w:rsid w:val="006D35F0"/>
    <w:rsid w:val="006D45E9"/>
    <w:rsid w:val="006D685A"/>
    <w:rsid w:val="006D6CC5"/>
    <w:rsid w:val="006D73A2"/>
    <w:rsid w:val="006D7C09"/>
    <w:rsid w:val="006D7E67"/>
    <w:rsid w:val="006E038E"/>
    <w:rsid w:val="006E1580"/>
    <w:rsid w:val="006E36B0"/>
    <w:rsid w:val="006E374B"/>
    <w:rsid w:val="006E3940"/>
    <w:rsid w:val="006E4023"/>
    <w:rsid w:val="006E76B6"/>
    <w:rsid w:val="006F0120"/>
    <w:rsid w:val="006F1FB2"/>
    <w:rsid w:val="006F2B6B"/>
    <w:rsid w:val="006F3285"/>
    <w:rsid w:val="006F349C"/>
    <w:rsid w:val="006F437A"/>
    <w:rsid w:val="006F5862"/>
    <w:rsid w:val="006F5A71"/>
    <w:rsid w:val="006F6718"/>
    <w:rsid w:val="007007B7"/>
    <w:rsid w:val="00701AFB"/>
    <w:rsid w:val="00701DFD"/>
    <w:rsid w:val="00704EFD"/>
    <w:rsid w:val="007056E8"/>
    <w:rsid w:val="00706CB5"/>
    <w:rsid w:val="00706EE2"/>
    <w:rsid w:val="0071061B"/>
    <w:rsid w:val="00710D23"/>
    <w:rsid w:val="007110B6"/>
    <w:rsid w:val="0071180A"/>
    <w:rsid w:val="0071341A"/>
    <w:rsid w:val="0071368C"/>
    <w:rsid w:val="0071386F"/>
    <w:rsid w:val="00713E1E"/>
    <w:rsid w:val="007140AA"/>
    <w:rsid w:val="007159D1"/>
    <w:rsid w:val="00715A10"/>
    <w:rsid w:val="0071635D"/>
    <w:rsid w:val="00720487"/>
    <w:rsid w:val="00720884"/>
    <w:rsid w:val="0072094D"/>
    <w:rsid w:val="00721DD4"/>
    <w:rsid w:val="00722573"/>
    <w:rsid w:val="00722A40"/>
    <w:rsid w:val="00722CD0"/>
    <w:rsid w:val="007235EA"/>
    <w:rsid w:val="0072606E"/>
    <w:rsid w:val="00726639"/>
    <w:rsid w:val="00726996"/>
    <w:rsid w:val="00727A2A"/>
    <w:rsid w:val="00727EEB"/>
    <w:rsid w:val="00731560"/>
    <w:rsid w:val="007323AB"/>
    <w:rsid w:val="007362EC"/>
    <w:rsid w:val="0074331F"/>
    <w:rsid w:val="0074416B"/>
    <w:rsid w:val="00744793"/>
    <w:rsid w:val="00745467"/>
    <w:rsid w:val="007469C2"/>
    <w:rsid w:val="00746F35"/>
    <w:rsid w:val="00750F1A"/>
    <w:rsid w:val="00750FBE"/>
    <w:rsid w:val="007510CF"/>
    <w:rsid w:val="00753226"/>
    <w:rsid w:val="00753A21"/>
    <w:rsid w:val="0075430D"/>
    <w:rsid w:val="00755404"/>
    <w:rsid w:val="00756920"/>
    <w:rsid w:val="007602BD"/>
    <w:rsid w:val="00761C26"/>
    <w:rsid w:val="007647E4"/>
    <w:rsid w:val="00764D5D"/>
    <w:rsid w:val="007652FB"/>
    <w:rsid w:val="00766378"/>
    <w:rsid w:val="00770B8A"/>
    <w:rsid w:val="00773D02"/>
    <w:rsid w:val="007741D0"/>
    <w:rsid w:val="00774F34"/>
    <w:rsid w:val="007801F0"/>
    <w:rsid w:val="00781460"/>
    <w:rsid w:val="00781BA1"/>
    <w:rsid w:val="007826E7"/>
    <w:rsid w:val="0078396C"/>
    <w:rsid w:val="00785654"/>
    <w:rsid w:val="00785C3C"/>
    <w:rsid w:val="0079113F"/>
    <w:rsid w:val="00791A15"/>
    <w:rsid w:val="00791A72"/>
    <w:rsid w:val="00792BD4"/>
    <w:rsid w:val="00793081"/>
    <w:rsid w:val="0079367C"/>
    <w:rsid w:val="00794F4A"/>
    <w:rsid w:val="007A239D"/>
    <w:rsid w:val="007A2F3C"/>
    <w:rsid w:val="007A3A70"/>
    <w:rsid w:val="007A4EBD"/>
    <w:rsid w:val="007A576A"/>
    <w:rsid w:val="007A6553"/>
    <w:rsid w:val="007A6A13"/>
    <w:rsid w:val="007B095A"/>
    <w:rsid w:val="007B0C19"/>
    <w:rsid w:val="007B11CE"/>
    <w:rsid w:val="007B25E0"/>
    <w:rsid w:val="007B4092"/>
    <w:rsid w:val="007B438C"/>
    <w:rsid w:val="007C033D"/>
    <w:rsid w:val="007C05A9"/>
    <w:rsid w:val="007C0FFE"/>
    <w:rsid w:val="007C1B89"/>
    <w:rsid w:val="007C3082"/>
    <w:rsid w:val="007C3615"/>
    <w:rsid w:val="007C45EC"/>
    <w:rsid w:val="007C4AEC"/>
    <w:rsid w:val="007C55CB"/>
    <w:rsid w:val="007C5E9F"/>
    <w:rsid w:val="007C633D"/>
    <w:rsid w:val="007C7A43"/>
    <w:rsid w:val="007D09BA"/>
    <w:rsid w:val="007D0E20"/>
    <w:rsid w:val="007D110C"/>
    <w:rsid w:val="007D1314"/>
    <w:rsid w:val="007D19E6"/>
    <w:rsid w:val="007D297A"/>
    <w:rsid w:val="007D544E"/>
    <w:rsid w:val="007D597D"/>
    <w:rsid w:val="007D6B59"/>
    <w:rsid w:val="007E14B3"/>
    <w:rsid w:val="007E1F93"/>
    <w:rsid w:val="007E3D9B"/>
    <w:rsid w:val="007E47FB"/>
    <w:rsid w:val="007E69CE"/>
    <w:rsid w:val="007E7017"/>
    <w:rsid w:val="007E745B"/>
    <w:rsid w:val="007E7938"/>
    <w:rsid w:val="007F0242"/>
    <w:rsid w:val="007F1C36"/>
    <w:rsid w:val="007F1EA0"/>
    <w:rsid w:val="007F3E7C"/>
    <w:rsid w:val="007F4577"/>
    <w:rsid w:val="007F77A6"/>
    <w:rsid w:val="00801C65"/>
    <w:rsid w:val="008028B2"/>
    <w:rsid w:val="00802D47"/>
    <w:rsid w:val="00804082"/>
    <w:rsid w:val="00805253"/>
    <w:rsid w:val="00806A61"/>
    <w:rsid w:val="008072A0"/>
    <w:rsid w:val="00810172"/>
    <w:rsid w:val="008121BC"/>
    <w:rsid w:val="00812AD8"/>
    <w:rsid w:val="00813DB8"/>
    <w:rsid w:val="00813F54"/>
    <w:rsid w:val="008163AD"/>
    <w:rsid w:val="00817CB6"/>
    <w:rsid w:val="00817E05"/>
    <w:rsid w:val="00822925"/>
    <w:rsid w:val="00822B9B"/>
    <w:rsid w:val="00823DA5"/>
    <w:rsid w:val="008258D9"/>
    <w:rsid w:val="00832517"/>
    <w:rsid w:val="00832558"/>
    <w:rsid w:val="008327F9"/>
    <w:rsid w:val="00833056"/>
    <w:rsid w:val="008342A8"/>
    <w:rsid w:val="008366A2"/>
    <w:rsid w:val="00837135"/>
    <w:rsid w:val="00841008"/>
    <w:rsid w:val="00841E67"/>
    <w:rsid w:val="0084215F"/>
    <w:rsid w:val="00844771"/>
    <w:rsid w:val="00844D1E"/>
    <w:rsid w:val="00845ED4"/>
    <w:rsid w:val="00847EF9"/>
    <w:rsid w:val="008505D7"/>
    <w:rsid w:val="008516F7"/>
    <w:rsid w:val="00852583"/>
    <w:rsid w:val="00852908"/>
    <w:rsid w:val="00852E0C"/>
    <w:rsid w:val="00854166"/>
    <w:rsid w:val="0085437E"/>
    <w:rsid w:val="0085549F"/>
    <w:rsid w:val="00861943"/>
    <w:rsid w:val="008630D1"/>
    <w:rsid w:val="008632C3"/>
    <w:rsid w:val="00864D0C"/>
    <w:rsid w:val="008657A5"/>
    <w:rsid w:val="00866642"/>
    <w:rsid w:val="008702D0"/>
    <w:rsid w:val="00871471"/>
    <w:rsid w:val="00871C67"/>
    <w:rsid w:val="00871EC0"/>
    <w:rsid w:val="008720B9"/>
    <w:rsid w:val="00873677"/>
    <w:rsid w:val="00873D21"/>
    <w:rsid w:val="00874722"/>
    <w:rsid w:val="00875231"/>
    <w:rsid w:val="008752F5"/>
    <w:rsid w:val="00875C1C"/>
    <w:rsid w:val="0087653F"/>
    <w:rsid w:val="0087695A"/>
    <w:rsid w:val="00876AAB"/>
    <w:rsid w:val="00876EB2"/>
    <w:rsid w:val="00880FAF"/>
    <w:rsid w:val="00881CF8"/>
    <w:rsid w:val="008837EE"/>
    <w:rsid w:val="00884B42"/>
    <w:rsid w:val="008851E1"/>
    <w:rsid w:val="00885A16"/>
    <w:rsid w:val="0088668A"/>
    <w:rsid w:val="00887818"/>
    <w:rsid w:val="00887A3F"/>
    <w:rsid w:val="00890A82"/>
    <w:rsid w:val="00890C5B"/>
    <w:rsid w:val="00890C80"/>
    <w:rsid w:val="0089396F"/>
    <w:rsid w:val="00895348"/>
    <w:rsid w:val="00896802"/>
    <w:rsid w:val="00897573"/>
    <w:rsid w:val="00897A98"/>
    <w:rsid w:val="008A037D"/>
    <w:rsid w:val="008A1511"/>
    <w:rsid w:val="008A2957"/>
    <w:rsid w:val="008A4976"/>
    <w:rsid w:val="008A4D2F"/>
    <w:rsid w:val="008A5EF2"/>
    <w:rsid w:val="008A6336"/>
    <w:rsid w:val="008A6E80"/>
    <w:rsid w:val="008A7071"/>
    <w:rsid w:val="008A74EE"/>
    <w:rsid w:val="008B17DF"/>
    <w:rsid w:val="008B3D25"/>
    <w:rsid w:val="008B6257"/>
    <w:rsid w:val="008B66F0"/>
    <w:rsid w:val="008C0B50"/>
    <w:rsid w:val="008C0E8F"/>
    <w:rsid w:val="008C2580"/>
    <w:rsid w:val="008C25C5"/>
    <w:rsid w:val="008C6882"/>
    <w:rsid w:val="008D08C2"/>
    <w:rsid w:val="008D0A60"/>
    <w:rsid w:val="008D11FE"/>
    <w:rsid w:val="008D143C"/>
    <w:rsid w:val="008D235E"/>
    <w:rsid w:val="008D24A5"/>
    <w:rsid w:val="008D36C1"/>
    <w:rsid w:val="008D39A0"/>
    <w:rsid w:val="008D4513"/>
    <w:rsid w:val="008D557B"/>
    <w:rsid w:val="008D6D9B"/>
    <w:rsid w:val="008D7318"/>
    <w:rsid w:val="008D7DE0"/>
    <w:rsid w:val="008E03BA"/>
    <w:rsid w:val="008E14AD"/>
    <w:rsid w:val="008E15ED"/>
    <w:rsid w:val="008E377B"/>
    <w:rsid w:val="008E4C6A"/>
    <w:rsid w:val="008E68E9"/>
    <w:rsid w:val="008E6CF0"/>
    <w:rsid w:val="008E79D8"/>
    <w:rsid w:val="008E7FBD"/>
    <w:rsid w:val="008F0DDD"/>
    <w:rsid w:val="008F19B1"/>
    <w:rsid w:val="008F1E79"/>
    <w:rsid w:val="008F2991"/>
    <w:rsid w:val="008F2B1E"/>
    <w:rsid w:val="008F339E"/>
    <w:rsid w:val="008F41B9"/>
    <w:rsid w:val="008F533B"/>
    <w:rsid w:val="008F5B9F"/>
    <w:rsid w:val="008F5CC2"/>
    <w:rsid w:val="008F6246"/>
    <w:rsid w:val="008F6B0C"/>
    <w:rsid w:val="008F6D8D"/>
    <w:rsid w:val="008F7E71"/>
    <w:rsid w:val="009035FE"/>
    <w:rsid w:val="00904AD8"/>
    <w:rsid w:val="009052C5"/>
    <w:rsid w:val="00907449"/>
    <w:rsid w:val="00907AD4"/>
    <w:rsid w:val="00911B1F"/>
    <w:rsid w:val="00911CC1"/>
    <w:rsid w:val="00914709"/>
    <w:rsid w:val="00914FA9"/>
    <w:rsid w:val="00915909"/>
    <w:rsid w:val="0091686A"/>
    <w:rsid w:val="009170FB"/>
    <w:rsid w:val="009171D4"/>
    <w:rsid w:val="00917A42"/>
    <w:rsid w:val="0092017B"/>
    <w:rsid w:val="009206A9"/>
    <w:rsid w:val="009208D1"/>
    <w:rsid w:val="00920A57"/>
    <w:rsid w:val="00921ADC"/>
    <w:rsid w:val="00921BE2"/>
    <w:rsid w:val="00922435"/>
    <w:rsid w:val="00923379"/>
    <w:rsid w:val="0092337E"/>
    <w:rsid w:val="00923F18"/>
    <w:rsid w:val="00924612"/>
    <w:rsid w:val="00924B0C"/>
    <w:rsid w:val="00924E52"/>
    <w:rsid w:val="00926D54"/>
    <w:rsid w:val="00930AF0"/>
    <w:rsid w:val="00931DE6"/>
    <w:rsid w:val="009329EE"/>
    <w:rsid w:val="009330E8"/>
    <w:rsid w:val="00933347"/>
    <w:rsid w:val="0093403E"/>
    <w:rsid w:val="00935623"/>
    <w:rsid w:val="00935EA3"/>
    <w:rsid w:val="00936FE8"/>
    <w:rsid w:val="00944FE9"/>
    <w:rsid w:val="00945620"/>
    <w:rsid w:val="00946252"/>
    <w:rsid w:val="00946B1B"/>
    <w:rsid w:val="00946FD0"/>
    <w:rsid w:val="009475FD"/>
    <w:rsid w:val="00950059"/>
    <w:rsid w:val="00954117"/>
    <w:rsid w:val="009551F4"/>
    <w:rsid w:val="009558F6"/>
    <w:rsid w:val="0095672D"/>
    <w:rsid w:val="00963DED"/>
    <w:rsid w:val="00964218"/>
    <w:rsid w:val="009649CF"/>
    <w:rsid w:val="009658C1"/>
    <w:rsid w:val="00966406"/>
    <w:rsid w:val="00966454"/>
    <w:rsid w:val="00967548"/>
    <w:rsid w:val="0097082C"/>
    <w:rsid w:val="00972758"/>
    <w:rsid w:val="00974D37"/>
    <w:rsid w:val="00974EFC"/>
    <w:rsid w:val="009774DE"/>
    <w:rsid w:val="009776E0"/>
    <w:rsid w:val="00981C24"/>
    <w:rsid w:val="00982478"/>
    <w:rsid w:val="009829E9"/>
    <w:rsid w:val="00982AAD"/>
    <w:rsid w:val="00985749"/>
    <w:rsid w:val="00985915"/>
    <w:rsid w:val="00987D1F"/>
    <w:rsid w:val="00992F3F"/>
    <w:rsid w:val="0099398B"/>
    <w:rsid w:val="00993C26"/>
    <w:rsid w:val="00995063"/>
    <w:rsid w:val="009958B7"/>
    <w:rsid w:val="00996B38"/>
    <w:rsid w:val="009A0B57"/>
    <w:rsid w:val="009A23E3"/>
    <w:rsid w:val="009A2478"/>
    <w:rsid w:val="009A4243"/>
    <w:rsid w:val="009A4F86"/>
    <w:rsid w:val="009A57C2"/>
    <w:rsid w:val="009A6048"/>
    <w:rsid w:val="009B067A"/>
    <w:rsid w:val="009B0E4C"/>
    <w:rsid w:val="009B11D2"/>
    <w:rsid w:val="009B1269"/>
    <w:rsid w:val="009B62C6"/>
    <w:rsid w:val="009B6B6D"/>
    <w:rsid w:val="009B7524"/>
    <w:rsid w:val="009C0B20"/>
    <w:rsid w:val="009C0C6D"/>
    <w:rsid w:val="009C17CF"/>
    <w:rsid w:val="009C2E94"/>
    <w:rsid w:val="009C3D5F"/>
    <w:rsid w:val="009C3EB3"/>
    <w:rsid w:val="009C4CF6"/>
    <w:rsid w:val="009C4FFF"/>
    <w:rsid w:val="009C792B"/>
    <w:rsid w:val="009D01FE"/>
    <w:rsid w:val="009D2CB8"/>
    <w:rsid w:val="009D4BCE"/>
    <w:rsid w:val="009D5AD9"/>
    <w:rsid w:val="009D7606"/>
    <w:rsid w:val="009D7F52"/>
    <w:rsid w:val="009E0023"/>
    <w:rsid w:val="009E013C"/>
    <w:rsid w:val="009E234C"/>
    <w:rsid w:val="009E3D32"/>
    <w:rsid w:val="009E42CE"/>
    <w:rsid w:val="009F1A9C"/>
    <w:rsid w:val="009F1AFB"/>
    <w:rsid w:val="009F3301"/>
    <w:rsid w:val="009F3FB8"/>
    <w:rsid w:val="009F4915"/>
    <w:rsid w:val="009F5444"/>
    <w:rsid w:val="009F5F60"/>
    <w:rsid w:val="009F6667"/>
    <w:rsid w:val="009F71F7"/>
    <w:rsid w:val="009F7D69"/>
    <w:rsid w:val="00A0127D"/>
    <w:rsid w:val="00A012C5"/>
    <w:rsid w:val="00A027D5"/>
    <w:rsid w:val="00A03355"/>
    <w:rsid w:val="00A0496D"/>
    <w:rsid w:val="00A05EAA"/>
    <w:rsid w:val="00A062E4"/>
    <w:rsid w:val="00A07101"/>
    <w:rsid w:val="00A075A9"/>
    <w:rsid w:val="00A1194C"/>
    <w:rsid w:val="00A129AC"/>
    <w:rsid w:val="00A130F2"/>
    <w:rsid w:val="00A1313E"/>
    <w:rsid w:val="00A133AA"/>
    <w:rsid w:val="00A13AF2"/>
    <w:rsid w:val="00A13CCE"/>
    <w:rsid w:val="00A14A90"/>
    <w:rsid w:val="00A14B71"/>
    <w:rsid w:val="00A14FDA"/>
    <w:rsid w:val="00A15741"/>
    <w:rsid w:val="00A15ACE"/>
    <w:rsid w:val="00A1783B"/>
    <w:rsid w:val="00A2264D"/>
    <w:rsid w:val="00A23FDF"/>
    <w:rsid w:val="00A25C15"/>
    <w:rsid w:val="00A27053"/>
    <w:rsid w:val="00A30B66"/>
    <w:rsid w:val="00A3188A"/>
    <w:rsid w:val="00A326A0"/>
    <w:rsid w:val="00A34BE8"/>
    <w:rsid w:val="00A35187"/>
    <w:rsid w:val="00A354A5"/>
    <w:rsid w:val="00A361B0"/>
    <w:rsid w:val="00A36409"/>
    <w:rsid w:val="00A37D2E"/>
    <w:rsid w:val="00A42378"/>
    <w:rsid w:val="00A428A8"/>
    <w:rsid w:val="00A4359B"/>
    <w:rsid w:val="00A43C60"/>
    <w:rsid w:val="00A43D1C"/>
    <w:rsid w:val="00A44AA0"/>
    <w:rsid w:val="00A464A0"/>
    <w:rsid w:val="00A50E19"/>
    <w:rsid w:val="00A51C72"/>
    <w:rsid w:val="00A52259"/>
    <w:rsid w:val="00A528A7"/>
    <w:rsid w:val="00A539F8"/>
    <w:rsid w:val="00A5445A"/>
    <w:rsid w:val="00A544F4"/>
    <w:rsid w:val="00A54AFC"/>
    <w:rsid w:val="00A55BF4"/>
    <w:rsid w:val="00A55D6B"/>
    <w:rsid w:val="00A6149C"/>
    <w:rsid w:val="00A639B3"/>
    <w:rsid w:val="00A64355"/>
    <w:rsid w:val="00A6543F"/>
    <w:rsid w:val="00A6550E"/>
    <w:rsid w:val="00A65731"/>
    <w:rsid w:val="00A65CF5"/>
    <w:rsid w:val="00A66A5C"/>
    <w:rsid w:val="00A67087"/>
    <w:rsid w:val="00A72C19"/>
    <w:rsid w:val="00A72FCF"/>
    <w:rsid w:val="00A739EC"/>
    <w:rsid w:val="00A75615"/>
    <w:rsid w:val="00A7621C"/>
    <w:rsid w:val="00A80494"/>
    <w:rsid w:val="00A8104B"/>
    <w:rsid w:val="00A82B25"/>
    <w:rsid w:val="00A82CF6"/>
    <w:rsid w:val="00A8383B"/>
    <w:rsid w:val="00A84101"/>
    <w:rsid w:val="00A8414F"/>
    <w:rsid w:val="00A84C4F"/>
    <w:rsid w:val="00A85139"/>
    <w:rsid w:val="00A851B8"/>
    <w:rsid w:val="00A8794D"/>
    <w:rsid w:val="00A87DEB"/>
    <w:rsid w:val="00A90950"/>
    <w:rsid w:val="00A91917"/>
    <w:rsid w:val="00A91D01"/>
    <w:rsid w:val="00A9269D"/>
    <w:rsid w:val="00A9273E"/>
    <w:rsid w:val="00A92BF8"/>
    <w:rsid w:val="00AA0C4A"/>
    <w:rsid w:val="00AA29CC"/>
    <w:rsid w:val="00AA29DF"/>
    <w:rsid w:val="00AA4B4A"/>
    <w:rsid w:val="00AA538C"/>
    <w:rsid w:val="00AA629B"/>
    <w:rsid w:val="00AA6E26"/>
    <w:rsid w:val="00AB110F"/>
    <w:rsid w:val="00AB1272"/>
    <w:rsid w:val="00AB2C4D"/>
    <w:rsid w:val="00AB3213"/>
    <w:rsid w:val="00AB3247"/>
    <w:rsid w:val="00AB3D6F"/>
    <w:rsid w:val="00AB4C0E"/>
    <w:rsid w:val="00AB4C44"/>
    <w:rsid w:val="00AB643A"/>
    <w:rsid w:val="00AB7156"/>
    <w:rsid w:val="00AB7166"/>
    <w:rsid w:val="00AC087A"/>
    <w:rsid w:val="00AC1172"/>
    <w:rsid w:val="00AC1711"/>
    <w:rsid w:val="00AC1B80"/>
    <w:rsid w:val="00AC1E24"/>
    <w:rsid w:val="00AC1EC3"/>
    <w:rsid w:val="00AC2397"/>
    <w:rsid w:val="00AC3549"/>
    <w:rsid w:val="00AC5652"/>
    <w:rsid w:val="00AC6110"/>
    <w:rsid w:val="00AC6776"/>
    <w:rsid w:val="00AC7452"/>
    <w:rsid w:val="00AD20D2"/>
    <w:rsid w:val="00AD4450"/>
    <w:rsid w:val="00AD6A28"/>
    <w:rsid w:val="00AE0588"/>
    <w:rsid w:val="00AE12BE"/>
    <w:rsid w:val="00AE28EF"/>
    <w:rsid w:val="00AE3A14"/>
    <w:rsid w:val="00AE3A19"/>
    <w:rsid w:val="00AE4001"/>
    <w:rsid w:val="00AE45C8"/>
    <w:rsid w:val="00AE4680"/>
    <w:rsid w:val="00AE49C5"/>
    <w:rsid w:val="00AE49F0"/>
    <w:rsid w:val="00AE6EDE"/>
    <w:rsid w:val="00AE7EEF"/>
    <w:rsid w:val="00AF2909"/>
    <w:rsid w:val="00AF2F37"/>
    <w:rsid w:val="00AF371A"/>
    <w:rsid w:val="00AF4419"/>
    <w:rsid w:val="00AF51D0"/>
    <w:rsid w:val="00AF6B74"/>
    <w:rsid w:val="00AF7CF1"/>
    <w:rsid w:val="00AF7D7E"/>
    <w:rsid w:val="00B00F7C"/>
    <w:rsid w:val="00B02746"/>
    <w:rsid w:val="00B04693"/>
    <w:rsid w:val="00B0503A"/>
    <w:rsid w:val="00B051EB"/>
    <w:rsid w:val="00B057EA"/>
    <w:rsid w:val="00B05BFC"/>
    <w:rsid w:val="00B05DBC"/>
    <w:rsid w:val="00B06FFB"/>
    <w:rsid w:val="00B10191"/>
    <w:rsid w:val="00B11C28"/>
    <w:rsid w:val="00B12DFA"/>
    <w:rsid w:val="00B16295"/>
    <w:rsid w:val="00B20A44"/>
    <w:rsid w:val="00B2307E"/>
    <w:rsid w:val="00B23714"/>
    <w:rsid w:val="00B24213"/>
    <w:rsid w:val="00B248E7"/>
    <w:rsid w:val="00B25378"/>
    <w:rsid w:val="00B264F6"/>
    <w:rsid w:val="00B265B2"/>
    <w:rsid w:val="00B2765A"/>
    <w:rsid w:val="00B31AE3"/>
    <w:rsid w:val="00B33A88"/>
    <w:rsid w:val="00B341B9"/>
    <w:rsid w:val="00B34727"/>
    <w:rsid w:val="00B35729"/>
    <w:rsid w:val="00B35C71"/>
    <w:rsid w:val="00B36889"/>
    <w:rsid w:val="00B40112"/>
    <w:rsid w:val="00B40678"/>
    <w:rsid w:val="00B40D14"/>
    <w:rsid w:val="00B42517"/>
    <w:rsid w:val="00B442AA"/>
    <w:rsid w:val="00B45FB8"/>
    <w:rsid w:val="00B4791B"/>
    <w:rsid w:val="00B527F4"/>
    <w:rsid w:val="00B530F9"/>
    <w:rsid w:val="00B536B0"/>
    <w:rsid w:val="00B55A01"/>
    <w:rsid w:val="00B55F78"/>
    <w:rsid w:val="00B57E6E"/>
    <w:rsid w:val="00B60507"/>
    <w:rsid w:val="00B6116D"/>
    <w:rsid w:val="00B61A60"/>
    <w:rsid w:val="00B63527"/>
    <w:rsid w:val="00B64636"/>
    <w:rsid w:val="00B65418"/>
    <w:rsid w:val="00B65E8F"/>
    <w:rsid w:val="00B72AEE"/>
    <w:rsid w:val="00B740FC"/>
    <w:rsid w:val="00B74400"/>
    <w:rsid w:val="00B7461E"/>
    <w:rsid w:val="00B75CF7"/>
    <w:rsid w:val="00B75F15"/>
    <w:rsid w:val="00B825FD"/>
    <w:rsid w:val="00B82A58"/>
    <w:rsid w:val="00B8348E"/>
    <w:rsid w:val="00B838E5"/>
    <w:rsid w:val="00B8391A"/>
    <w:rsid w:val="00B90698"/>
    <w:rsid w:val="00B9155F"/>
    <w:rsid w:val="00B9216D"/>
    <w:rsid w:val="00B93678"/>
    <w:rsid w:val="00B96117"/>
    <w:rsid w:val="00B96454"/>
    <w:rsid w:val="00BA0831"/>
    <w:rsid w:val="00BA101E"/>
    <w:rsid w:val="00BA1DCB"/>
    <w:rsid w:val="00BA1EE6"/>
    <w:rsid w:val="00BA2597"/>
    <w:rsid w:val="00BA40ED"/>
    <w:rsid w:val="00BA4943"/>
    <w:rsid w:val="00BA5C38"/>
    <w:rsid w:val="00BA64E8"/>
    <w:rsid w:val="00BA7F36"/>
    <w:rsid w:val="00BB022F"/>
    <w:rsid w:val="00BB14A0"/>
    <w:rsid w:val="00BB3385"/>
    <w:rsid w:val="00BB3C7D"/>
    <w:rsid w:val="00BB3CE1"/>
    <w:rsid w:val="00BB671A"/>
    <w:rsid w:val="00BC17F2"/>
    <w:rsid w:val="00BC4745"/>
    <w:rsid w:val="00BD07C3"/>
    <w:rsid w:val="00BD2608"/>
    <w:rsid w:val="00BD26E9"/>
    <w:rsid w:val="00BD3388"/>
    <w:rsid w:val="00BD445D"/>
    <w:rsid w:val="00BD501B"/>
    <w:rsid w:val="00BD68D6"/>
    <w:rsid w:val="00BD702D"/>
    <w:rsid w:val="00BE1318"/>
    <w:rsid w:val="00BE3C71"/>
    <w:rsid w:val="00BE42DD"/>
    <w:rsid w:val="00BE4602"/>
    <w:rsid w:val="00BE49CD"/>
    <w:rsid w:val="00BE5642"/>
    <w:rsid w:val="00BE5E49"/>
    <w:rsid w:val="00BE7333"/>
    <w:rsid w:val="00BE77C1"/>
    <w:rsid w:val="00BE7BA1"/>
    <w:rsid w:val="00BF228A"/>
    <w:rsid w:val="00BF3D50"/>
    <w:rsid w:val="00BF4876"/>
    <w:rsid w:val="00BF5208"/>
    <w:rsid w:val="00BF644A"/>
    <w:rsid w:val="00C016A5"/>
    <w:rsid w:val="00C0208E"/>
    <w:rsid w:val="00C029C4"/>
    <w:rsid w:val="00C03E71"/>
    <w:rsid w:val="00C057BC"/>
    <w:rsid w:val="00C06B89"/>
    <w:rsid w:val="00C07A04"/>
    <w:rsid w:val="00C07DF8"/>
    <w:rsid w:val="00C101B1"/>
    <w:rsid w:val="00C103FF"/>
    <w:rsid w:val="00C12EAA"/>
    <w:rsid w:val="00C138AD"/>
    <w:rsid w:val="00C14082"/>
    <w:rsid w:val="00C1425C"/>
    <w:rsid w:val="00C144A2"/>
    <w:rsid w:val="00C16C2D"/>
    <w:rsid w:val="00C17798"/>
    <w:rsid w:val="00C21801"/>
    <w:rsid w:val="00C237A8"/>
    <w:rsid w:val="00C238E0"/>
    <w:rsid w:val="00C2449E"/>
    <w:rsid w:val="00C2558C"/>
    <w:rsid w:val="00C261EA"/>
    <w:rsid w:val="00C30871"/>
    <w:rsid w:val="00C30946"/>
    <w:rsid w:val="00C35413"/>
    <w:rsid w:val="00C378B8"/>
    <w:rsid w:val="00C378BF"/>
    <w:rsid w:val="00C37CA2"/>
    <w:rsid w:val="00C404E5"/>
    <w:rsid w:val="00C43B23"/>
    <w:rsid w:val="00C45433"/>
    <w:rsid w:val="00C47567"/>
    <w:rsid w:val="00C47653"/>
    <w:rsid w:val="00C508E7"/>
    <w:rsid w:val="00C5096D"/>
    <w:rsid w:val="00C50F67"/>
    <w:rsid w:val="00C52AD8"/>
    <w:rsid w:val="00C52B71"/>
    <w:rsid w:val="00C56195"/>
    <w:rsid w:val="00C56D06"/>
    <w:rsid w:val="00C579DF"/>
    <w:rsid w:val="00C57AF1"/>
    <w:rsid w:val="00C62096"/>
    <w:rsid w:val="00C620B5"/>
    <w:rsid w:val="00C718BB"/>
    <w:rsid w:val="00C71EED"/>
    <w:rsid w:val="00C72C44"/>
    <w:rsid w:val="00C745EB"/>
    <w:rsid w:val="00C76517"/>
    <w:rsid w:val="00C802CE"/>
    <w:rsid w:val="00C80E6B"/>
    <w:rsid w:val="00C80ECC"/>
    <w:rsid w:val="00C8306B"/>
    <w:rsid w:val="00C836C0"/>
    <w:rsid w:val="00C83957"/>
    <w:rsid w:val="00C86B34"/>
    <w:rsid w:val="00C87DBD"/>
    <w:rsid w:val="00C919E1"/>
    <w:rsid w:val="00C92A84"/>
    <w:rsid w:val="00C941CB"/>
    <w:rsid w:val="00C96AB4"/>
    <w:rsid w:val="00C9753C"/>
    <w:rsid w:val="00CA1382"/>
    <w:rsid w:val="00CA2DEB"/>
    <w:rsid w:val="00CA60F1"/>
    <w:rsid w:val="00CA660F"/>
    <w:rsid w:val="00CA72D7"/>
    <w:rsid w:val="00CA757D"/>
    <w:rsid w:val="00CB0072"/>
    <w:rsid w:val="00CB0112"/>
    <w:rsid w:val="00CB080C"/>
    <w:rsid w:val="00CB0926"/>
    <w:rsid w:val="00CB6AAB"/>
    <w:rsid w:val="00CB7445"/>
    <w:rsid w:val="00CC03DA"/>
    <w:rsid w:val="00CC1C87"/>
    <w:rsid w:val="00CC28DE"/>
    <w:rsid w:val="00CC3C85"/>
    <w:rsid w:val="00CC4DAE"/>
    <w:rsid w:val="00CC6CD1"/>
    <w:rsid w:val="00CC7002"/>
    <w:rsid w:val="00CC7486"/>
    <w:rsid w:val="00CD19EE"/>
    <w:rsid w:val="00CD2F13"/>
    <w:rsid w:val="00CD4E11"/>
    <w:rsid w:val="00CD5A2E"/>
    <w:rsid w:val="00CD5D16"/>
    <w:rsid w:val="00CE1A7F"/>
    <w:rsid w:val="00CE3713"/>
    <w:rsid w:val="00CE3E36"/>
    <w:rsid w:val="00CE4057"/>
    <w:rsid w:val="00CE49FE"/>
    <w:rsid w:val="00CE5917"/>
    <w:rsid w:val="00CE6AE9"/>
    <w:rsid w:val="00CF0011"/>
    <w:rsid w:val="00CF0109"/>
    <w:rsid w:val="00CF0274"/>
    <w:rsid w:val="00CF47CC"/>
    <w:rsid w:val="00CF6FBA"/>
    <w:rsid w:val="00CF70FC"/>
    <w:rsid w:val="00D002E8"/>
    <w:rsid w:val="00D0057B"/>
    <w:rsid w:val="00D01078"/>
    <w:rsid w:val="00D033D3"/>
    <w:rsid w:val="00D0621D"/>
    <w:rsid w:val="00D10EF4"/>
    <w:rsid w:val="00D10FC6"/>
    <w:rsid w:val="00D1130A"/>
    <w:rsid w:val="00D1139F"/>
    <w:rsid w:val="00D11A85"/>
    <w:rsid w:val="00D15FFA"/>
    <w:rsid w:val="00D161FF"/>
    <w:rsid w:val="00D16A89"/>
    <w:rsid w:val="00D1772B"/>
    <w:rsid w:val="00D17D33"/>
    <w:rsid w:val="00D2046D"/>
    <w:rsid w:val="00D217FE"/>
    <w:rsid w:val="00D21CE6"/>
    <w:rsid w:val="00D21D12"/>
    <w:rsid w:val="00D240BD"/>
    <w:rsid w:val="00D24CB5"/>
    <w:rsid w:val="00D24E7F"/>
    <w:rsid w:val="00D24FCD"/>
    <w:rsid w:val="00D26F9A"/>
    <w:rsid w:val="00D27203"/>
    <w:rsid w:val="00D3073C"/>
    <w:rsid w:val="00D31E44"/>
    <w:rsid w:val="00D3383C"/>
    <w:rsid w:val="00D345B6"/>
    <w:rsid w:val="00D34D5B"/>
    <w:rsid w:val="00D36273"/>
    <w:rsid w:val="00D3766E"/>
    <w:rsid w:val="00D4164D"/>
    <w:rsid w:val="00D4293A"/>
    <w:rsid w:val="00D431A8"/>
    <w:rsid w:val="00D45EA8"/>
    <w:rsid w:val="00D46007"/>
    <w:rsid w:val="00D46178"/>
    <w:rsid w:val="00D46F51"/>
    <w:rsid w:val="00D510D4"/>
    <w:rsid w:val="00D52123"/>
    <w:rsid w:val="00D52A7B"/>
    <w:rsid w:val="00D5364B"/>
    <w:rsid w:val="00D5388F"/>
    <w:rsid w:val="00D5489B"/>
    <w:rsid w:val="00D56B44"/>
    <w:rsid w:val="00D57871"/>
    <w:rsid w:val="00D57CAA"/>
    <w:rsid w:val="00D612B3"/>
    <w:rsid w:val="00D61424"/>
    <w:rsid w:val="00D63242"/>
    <w:rsid w:val="00D636B3"/>
    <w:rsid w:val="00D63F55"/>
    <w:rsid w:val="00D63F7C"/>
    <w:rsid w:val="00D658E3"/>
    <w:rsid w:val="00D70429"/>
    <w:rsid w:val="00D70966"/>
    <w:rsid w:val="00D71EB9"/>
    <w:rsid w:val="00D760C1"/>
    <w:rsid w:val="00D77F89"/>
    <w:rsid w:val="00D803AC"/>
    <w:rsid w:val="00D8203B"/>
    <w:rsid w:val="00D82C07"/>
    <w:rsid w:val="00D82C4C"/>
    <w:rsid w:val="00D83F86"/>
    <w:rsid w:val="00D849DA"/>
    <w:rsid w:val="00D85BD3"/>
    <w:rsid w:val="00D90A20"/>
    <w:rsid w:val="00D90A6D"/>
    <w:rsid w:val="00D91D87"/>
    <w:rsid w:val="00D921AD"/>
    <w:rsid w:val="00D93964"/>
    <w:rsid w:val="00D945EB"/>
    <w:rsid w:val="00D9491A"/>
    <w:rsid w:val="00D96653"/>
    <w:rsid w:val="00DA1181"/>
    <w:rsid w:val="00DA358C"/>
    <w:rsid w:val="00DA48B2"/>
    <w:rsid w:val="00DA49F5"/>
    <w:rsid w:val="00DA5976"/>
    <w:rsid w:val="00DB06C7"/>
    <w:rsid w:val="00DB0E45"/>
    <w:rsid w:val="00DB1107"/>
    <w:rsid w:val="00DB2F53"/>
    <w:rsid w:val="00DB482C"/>
    <w:rsid w:val="00DB5C45"/>
    <w:rsid w:val="00DB7FFB"/>
    <w:rsid w:val="00DC0A57"/>
    <w:rsid w:val="00DC3379"/>
    <w:rsid w:val="00DC730F"/>
    <w:rsid w:val="00DD0166"/>
    <w:rsid w:val="00DD2492"/>
    <w:rsid w:val="00DD32FE"/>
    <w:rsid w:val="00DD3A71"/>
    <w:rsid w:val="00DD5038"/>
    <w:rsid w:val="00DD533E"/>
    <w:rsid w:val="00DE2B49"/>
    <w:rsid w:val="00DE4396"/>
    <w:rsid w:val="00DE57E5"/>
    <w:rsid w:val="00DE6BDE"/>
    <w:rsid w:val="00DF0F86"/>
    <w:rsid w:val="00DF2471"/>
    <w:rsid w:val="00DF26B8"/>
    <w:rsid w:val="00DF33F4"/>
    <w:rsid w:val="00DF3B9F"/>
    <w:rsid w:val="00DF3E54"/>
    <w:rsid w:val="00DF3EC7"/>
    <w:rsid w:val="00DF4877"/>
    <w:rsid w:val="00DF4B34"/>
    <w:rsid w:val="00DF4C1D"/>
    <w:rsid w:val="00DF4E52"/>
    <w:rsid w:val="00DF7539"/>
    <w:rsid w:val="00DF7BB4"/>
    <w:rsid w:val="00DF7D47"/>
    <w:rsid w:val="00E001A7"/>
    <w:rsid w:val="00E012D9"/>
    <w:rsid w:val="00E0358E"/>
    <w:rsid w:val="00E038E7"/>
    <w:rsid w:val="00E05BAB"/>
    <w:rsid w:val="00E06724"/>
    <w:rsid w:val="00E06E23"/>
    <w:rsid w:val="00E10017"/>
    <w:rsid w:val="00E10625"/>
    <w:rsid w:val="00E10EBE"/>
    <w:rsid w:val="00E13CFB"/>
    <w:rsid w:val="00E13FED"/>
    <w:rsid w:val="00E144CD"/>
    <w:rsid w:val="00E1624D"/>
    <w:rsid w:val="00E16CA3"/>
    <w:rsid w:val="00E16ECA"/>
    <w:rsid w:val="00E17091"/>
    <w:rsid w:val="00E1718D"/>
    <w:rsid w:val="00E208E1"/>
    <w:rsid w:val="00E20CA1"/>
    <w:rsid w:val="00E21331"/>
    <w:rsid w:val="00E214F8"/>
    <w:rsid w:val="00E239B9"/>
    <w:rsid w:val="00E23C7C"/>
    <w:rsid w:val="00E23DAF"/>
    <w:rsid w:val="00E241AB"/>
    <w:rsid w:val="00E25464"/>
    <w:rsid w:val="00E33375"/>
    <w:rsid w:val="00E33E03"/>
    <w:rsid w:val="00E34B10"/>
    <w:rsid w:val="00E35A6D"/>
    <w:rsid w:val="00E35C3E"/>
    <w:rsid w:val="00E3767E"/>
    <w:rsid w:val="00E376C1"/>
    <w:rsid w:val="00E379A6"/>
    <w:rsid w:val="00E432FA"/>
    <w:rsid w:val="00E54310"/>
    <w:rsid w:val="00E55058"/>
    <w:rsid w:val="00E5578D"/>
    <w:rsid w:val="00E61146"/>
    <w:rsid w:val="00E62552"/>
    <w:rsid w:val="00E6656B"/>
    <w:rsid w:val="00E66620"/>
    <w:rsid w:val="00E70242"/>
    <w:rsid w:val="00E70595"/>
    <w:rsid w:val="00E70CF2"/>
    <w:rsid w:val="00E71795"/>
    <w:rsid w:val="00E7283D"/>
    <w:rsid w:val="00E72D46"/>
    <w:rsid w:val="00E74BE2"/>
    <w:rsid w:val="00E75FC5"/>
    <w:rsid w:val="00E776BD"/>
    <w:rsid w:val="00E81263"/>
    <w:rsid w:val="00E81744"/>
    <w:rsid w:val="00E825FC"/>
    <w:rsid w:val="00E8614F"/>
    <w:rsid w:val="00E87289"/>
    <w:rsid w:val="00E91A99"/>
    <w:rsid w:val="00E91AFB"/>
    <w:rsid w:val="00E91D89"/>
    <w:rsid w:val="00E91E24"/>
    <w:rsid w:val="00E92066"/>
    <w:rsid w:val="00E92691"/>
    <w:rsid w:val="00E92CEE"/>
    <w:rsid w:val="00E92DA4"/>
    <w:rsid w:val="00E938C2"/>
    <w:rsid w:val="00E93A7C"/>
    <w:rsid w:val="00E93C75"/>
    <w:rsid w:val="00E94354"/>
    <w:rsid w:val="00E949BB"/>
    <w:rsid w:val="00E96158"/>
    <w:rsid w:val="00E9774B"/>
    <w:rsid w:val="00EA07E8"/>
    <w:rsid w:val="00EA10EB"/>
    <w:rsid w:val="00EA159D"/>
    <w:rsid w:val="00EA2D18"/>
    <w:rsid w:val="00EA3085"/>
    <w:rsid w:val="00EA3C36"/>
    <w:rsid w:val="00EA409B"/>
    <w:rsid w:val="00EA5277"/>
    <w:rsid w:val="00EA62F9"/>
    <w:rsid w:val="00EA7109"/>
    <w:rsid w:val="00EA7D11"/>
    <w:rsid w:val="00EB202A"/>
    <w:rsid w:val="00EB254C"/>
    <w:rsid w:val="00EB27D5"/>
    <w:rsid w:val="00EB2D69"/>
    <w:rsid w:val="00EB3045"/>
    <w:rsid w:val="00EB3BDE"/>
    <w:rsid w:val="00EB513F"/>
    <w:rsid w:val="00EB58E2"/>
    <w:rsid w:val="00EC0139"/>
    <w:rsid w:val="00EC07C9"/>
    <w:rsid w:val="00EC1436"/>
    <w:rsid w:val="00EC16DA"/>
    <w:rsid w:val="00EC18AA"/>
    <w:rsid w:val="00EC3284"/>
    <w:rsid w:val="00EC3E42"/>
    <w:rsid w:val="00EC50AF"/>
    <w:rsid w:val="00EC5110"/>
    <w:rsid w:val="00EC588C"/>
    <w:rsid w:val="00EC60A5"/>
    <w:rsid w:val="00EC7231"/>
    <w:rsid w:val="00EC7992"/>
    <w:rsid w:val="00ED00A6"/>
    <w:rsid w:val="00ED2622"/>
    <w:rsid w:val="00ED287F"/>
    <w:rsid w:val="00ED31E7"/>
    <w:rsid w:val="00ED340E"/>
    <w:rsid w:val="00ED4468"/>
    <w:rsid w:val="00ED67F2"/>
    <w:rsid w:val="00ED6D3F"/>
    <w:rsid w:val="00EE05F3"/>
    <w:rsid w:val="00EE0849"/>
    <w:rsid w:val="00EE183B"/>
    <w:rsid w:val="00EE211D"/>
    <w:rsid w:val="00EE2DC0"/>
    <w:rsid w:val="00EE4536"/>
    <w:rsid w:val="00EE483E"/>
    <w:rsid w:val="00EE4AEF"/>
    <w:rsid w:val="00EE7BA1"/>
    <w:rsid w:val="00EE7D56"/>
    <w:rsid w:val="00EF059B"/>
    <w:rsid w:val="00EF1169"/>
    <w:rsid w:val="00EF2E6B"/>
    <w:rsid w:val="00EF4943"/>
    <w:rsid w:val="00EF5B92"/>
    <w:rsid w:val="00EF6451"/>
    <w:rsid w:val="00EF69A9"/>
    <w:rsid w:val="00EF7C8F"/>
    <w:rsid w:val="00F0195A"/>
    <w:rsid w:val="00F04BB0"/>
    <w:rsid w:val="00F0507A"/>
    <w:rsid w:val="00F069A3"/>
    <w:rsid w:val="00F07454"/>
    <w:rsid w:val="00F07CB2"/>
    <w:rsid w:val="00F1185A"/>
    <w:rsid w:val="00F11EC8"/>
    <w:rsid w:val="00F128C8"/>
    <w:rsid w:val="00F1485E"/>
    <w:rsid w:val="00F171FD"/>
    <w:rsid w:val="00F172ED"/>
    <w:rsid w:val="00F17866"/>
    <w:rsid w:val="00F20912"/>
    <w:rsid w:val="00F20928"/>
    <w:rsid w:val="00F21005"/>
    <w:rsid w:val="00F21B4B"/>
    <w:rsid w:val="00F22410"/>
    <w:rsid w:val="00F22BB0"/>
    <w:rsid w:val="00F23E4C"/>
    <w:rsid w:val="00F25394"/>
    <w:rsid w:val="00F25571"/>
    <w:rsid w:val="00F25D22"/>
    <w:rsid w:val="00F316E7"/>
    <w:rsid w:val="00F327DD"/>
    <w:rsid w:val="00F328A3"/>
    <w:rsid w:val="00F32B72"/>
    <w:rsid w:val="00F336DE"/>
    <w:rsid w:val="00F3585A"/>
    <w:rsid w:val="00F35977"/>
    <w:rsid w:val="00F368C4"/>
    <w:rsid w:val="00F36BAD"/>
    <w:rsid w:val="00F45FEB"/>
    <w:rsid w:val="00F46D0A"/>
    <w:rsid w:val="00F479C0"/>
    <w:rsid w:val="00F47BBC"/>
    <w:rsid w:val="00F508EC"/>
    <w:rsid w:val="00F51071"/>
    <w:rsid w:val="00F539D7"/>
    <w:rsid w:val="00F546BF"/>
    <w:rsid w:val="00F5477A"/>
    <w:rsid w:val="00F55E73"/>
    <w:rsid w:val="00F57645"/>
    <w:rsid w:val="00F6045F"/>
    <w:rsid w:val="00F62427"/>
    <w:rsid w:val="00F62828"/>
    <w:rsid w:val="00F62FDA"/>
    <w:rsid w:val="00F64B16"/>
    <w:rsid w:val="00F6769F"/>
    <w:rsid w:val="00F7016C"/>
    <w:rsid w:val="00F72F64"/>
    <w:rsid w:val="00F738BC"/>
    <w:rsid w:val="00F74CC4"/>
    <w:rsid w:val="00F75609"/>
    <w:rsid w:val="00F76939"/>
    <w:rsid w:val="00F76DEF"/>
    <w:rsid w:val="00F76E15"/>
    <w:rsid w:val="00F819CF"/>
    <w:rsid w:val="00F820F9"/>
    <w:rsid w:val="00F85352"/>
    <w:rsid w:val="00F85CEF"/>
    <w:rsid w:val="00F860D0"/>
    <w:rsid w:val="00F90497"/>
    <w:rsid w:val="00F90C87"/>
    <w:rsid w:val="00F91B7C"/>
    <w:rsid w:val="00F925A7"/>
    <w:rsid w:val="00F927BC"/>
    <w:rsid w:val="00F92A00"/>
    <w:rsid w:val="00F95193"/>
    <w:rsid w:val="00F957E7"/>
    <w:rsid w:val="00F95D99"/>
    <w:rsid w:val="00F965B7"/>
    <w:rsid w:val="00F968F7"/>
    <w:rsid w:val="00F970E0"/>
    <w:rsid w:val="00F976C6"/>
    <w:rsid w:val="00FA0BE5"/>
    <w:rsid w:val="00FA309D"/>
    <w:rsid w:val="00FA41FD"/>
    <w:rsid w:val="00FA43E7"/>
    <w:rsid w:val="00FA4F2E"/>
    <w:rsid w:val="00FA5117"/>
    <w:rsid w:val="00FA5A94"/>
    <w:rsid w:val="00FA6662"/>
    <w:rsid w:val="00FA7BD4"/>
    <w:rsid w:val="00FB0389"/>
    <w:rsid w:val="00FB0B2B"/>
    <w:rsid w:val="00FB0BEC"/>
    <w:rsid w:val="00FB0DAC"/>
    <w:rsid w:val="00FB10C9"/>
    <w:rsid w:val="00FB1527"/>
    <w:rsid w:val="00FB1DB4"/>
    <w:rsid w:val="00FB421A"/>
    <w:rsid w:val="00FB50CC"/>
    <w:rsid w:val="00FB69CA"/>
    <w:rsid w:val="00FC003C"/>
    <w:rsid w:val="00FC06DE"/>
    <w:rsid w:val="00FC0FEA"/>
    <w:rsid w:val="00FC23C9"/>
    <w:rsid w:val="00FC4511"/>
    <w:rsid w:val="00FC4B8E"/>
    <w:rsid w:val="00FC5BDC"/>
    <w:rsid w:val="00FC68D6"/>
    <w:rsid w:val="00FC6EF4"/>
    <w:rsid w:val="00FD0252"/>
    <w:rsid w:val="00FD270E"/>
    <w:rsid w:val="00FD3F21"/>
    <w:rsid w:val="00FD3F60"/>
    <w:rsid w:val="00FD4115"/>
    <w:rsid w:val="00FD4625"/>
    <w:rsid w:val="00FD48D6"/>
    <w:rsid w:val="00FD5294"/>
    <w:rsid w:val="00FD6D4F"/>
    <w:rsid w:val="00FD7253"/>
    <w:rsid w:val="00FD7A4D"/>
    <w:rsid w:val="00FD7EE0"/>
    <w:rsid w:val="00FE0101"/>
    <w:rsid w:val="00FE05AD"/>
    <w:rsid w:val="00FE05BD"/>
    <w:rsid w:val="00FE27DF"/>
    <w:rsid w:val="00FE4130"/>
    <w:rsid w:val="00FE572F"/>
    <w:rsid w:val="00FF1DBB"/>
    <w:rsid w:val="00FF251D"/>
    <w:rsid w:val="00FF63F7"/>
    <w:rsid w:val="00FF73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DC3808"/>
  <w15:docId w15:val="{6988BB68-9ADC-42D5-916B-70014D254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1EED"/>
    <w:pPr>
      <w:widowControl w:val="0"/>
      <w:autoSpaceDE w:val="0"/>
      <w:autoSpaceDN w:val="0"/>
      <w:adjustRightInd w:val="0"/>
      <w:spacing w:after="0" w:line="240" w:lineRule="auto"/>
    </w:pPr>
    <w:rPr>
      <w:rFonts w:ascii="Tahoma" w:eastAsia="Times New Roman" w:hAnsi="Tahoma" w:cs="Tahoma"/>
      <w:sz w:val="20"/>
      <w:szCs w:val="20"/>
    </w:rPr>
  </w:style>
  <w:style w:type="paragraph" w:styleId="Heading1">
    <w:name w:val="heading 1"/>
    <w:basedOn w:val="Normal"/>
    <w:next w:val="Normal"/>
    <w:link w:val="Heading1Char"/>
    <w:qFormat/>
    <w:rsid w:val="00D240BD"/>
    <w:pPr>
      <w:keepNext/>
      <w:widowControl/>
      <w:ind w:left="720" w:hanging="360"/>
      <w:outlineLvl w:val="0"/>
    </w:pPr>
    <w:rPr>
      <w:rFonts w:ascii="Arial" w:hAnsi="Arial" w:cs="Arial"/>
      <w:b/>
      <w:sz w:val="22"/>
      <w:szCs w:val="22"/>
    </w:rPr>
  </w:style>
  <w:style w:type="paragraph" w:styleId="Heading2">
    <w:name w:val="heading 2"/>
    <w:basedOn w:val="Normal"/>
    <w:next w:val="Normal"/>
    <w:link w:val="Heading2Char"/>
    <w:qFormat/>
    <w:rsid w:val="00AE49C5"/>
    <w:pPr>
      <w:keepNext/>
      <w:widowControl/>
      <w:outlineLvl w:val="1"/>
    </w:pPr>
    <w:rPr>
      <w:rFonts w:ascii="Arial" w:hAnsi="Arial" w:cs="Times New Roman"/>
      <w:b/>
      <w:color w:val="000000"/>
      <w:sz w:val="22"/>
      <w:szCs w:val="22"/>
    </w:rPr>
  </w:style>
  <w:style w:type="paragraph" w:styleId="Heading3">
    <w:name w:val="heading 3"/>
    <w:basedOn w:val="Normal"/>
    <w:next w:val="Normal"/>
    <w:link w:val="Heading3Char"/>
    <w:uiPriority w:val="9"/>
    <w:unhideWhenUsed/>
    <w:qFormat/>
    <w:rsid w:val="005F7BB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4DB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40BD"/>
    <w:rPr>
      <w:rFonts w:ascii="Arial" w:eastAsia="Times New Roman" w:hAnsi="Arial" w:cs="Arial"/>
      <w:b/>
    </w:rPr>
  </w:style>
  <w:style w:type="character" w:customStyle="1" w:styleId="Heading2Char">
    <w:name w:val="Heading 2 Char"/>
    <w:basedOn w:val="DefaultParagraphFont"/>
    <w:link w:val="Heading2"/>
    <w:uiPriority w:val="9"/>
    <w:rsid w:val="00AE49C5"/>
    <w:rPr>
      <w:rFonts w:ascii="Arial" w:eastAsia="Times New Roman" w:hAnsi="Arial" w:cs="Times New Roman"/>
      <w:b/>
      <w:color w:val="000000"/>
    </w:rPr>
  </w:style>
  <w:style w:type="character" w:customStyle="1" w:styleId="Heading3Char">
    <w:name w:val="Heading 3 Char"/>
    <w:basedOn w:val="DefaultParagraphFont"/>
    <w:link w:val="Heading3"/>
    <w:uiPriority w:val="9"/>
    <w:rsid w:val="005F7BB7"/>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semiHidden/>
    <w:rsid w:val="004A4DBF"/>
    <w:rPr>
      <w:rFonts w:asciiTheme="majorHAnsi" w:eastAsiaTheme="majorEastAsia" w:hAnsiTheme="majorHAnsi" w:cstheme="majorBidi"/>
      <w:b/>
      <w:bCs/>
      <w:i/>
      <w:iCs/>
      <w:color w:val="4F81BD" w:themeColor="accent1"/>
      <w:sz w:val="20"/>
      <w:szCs w:val="20"/>
    </w:rPr>
  </w:style>
  <w:style w:type="paragraph" w:customStyle="1" w:styleId="Question">
    <w:name w:val="Question"/>
    <w:basedOn w:val="Normal"/>
    <w:uiPriority w:val="99"/>
    <w:rsid w:val="00AE49C5"/>
    <w:pPr>
      <w:keepNext/>
      <w:keepLines/>
      <w:tabs>
        <w:tab w:val="left" w:pos="0"/>
      </w:tabs>
      <w:spacing w:before="60" w:after="60"/>
      <w:ind w:left="990" w:hanging="990"/>
    </w:pPr>
  </w:style>
  <w:style w:type="paragraph" w:customStyle="1" w:styleId="Variable">
    <w:name w:val="Variable"/>
    <w:basedOn w:val="Normal"/>
    <w:uiPriority w:val="99"/>
    <w:rsid w:val="00AE49C5"/>
    <w:pPr>
      <w:keepNext/>
      <w:keepLines/>
      <w:tabs>
        <w:tab w:val="left" w:pos="0"/>
      </w:tabs>
      <w:spacing w:before="60" w:after="60"/>
      <w:ind w:left="2343" w:hanging="1353"/>
    </w:pPr>
  </w:style>
  <w:style w:type="paragraph" w:customStyle="1" w:styleId="Values">
    <w:name w:val="Values"/>
    <w:basedOn w:val="Normal"/>
    <w:rsid w:val="00AE49C5"/>
    <w:pPr>
      <w:keepNext/>
      <w:keepLines/>
      <w:tabs>
        <w:tab w:val="left" w:pos="0"/>
      </w:tabs>
      <w:spacing w:before="20"/>
      <w:ind w:left="5040" w:hanging="5040"/>
    </w:pPr>
  </w:style>
  <w:style w:type="paragraph" w:styleId="Header">
    <w:name w:val="header"/>
    <w:basedOn w:val="Normal"/>
    <w:link w:val="HeaderChar"/>
    <w:unhideWhenUsed/>
    <w:rsid w:val="00AE49C5"/>
    <w:pPr>
      <w:tabs>
        <w:tab w:val="center" w:pos="4680"/>
        <w:tab w:val="right" w:pos="9360"/>
      </w:tabs>
    </w:pPr>
  </w:style>
  <w:style w:type="character" w:customStyle="1" w:styleId="HeaderChar">
    <w:name w:val="Header Char"/>
    <w:basedOn w:val="DefaultParagraphFont"/>
    <w:link w:val="Header"/>
    <w:uiPriority w:val="99"/>
    <w:rsid w:val="00AE49C5"/>
    <w:rPr>
      <w:rFonts w:ascii="Tahoma" w:eastAsia="Times New Roman" w:hAnsi="Tahoma" w:cs="Tahoma"/>
      <w:sz w:val="20"/>
      <w:szCs w:val="20"/>
    </w:rPr>
  </w:style>
  <w:style w:type="paragraph" w:styleId="Footer">
    <w:name w:val="footer"/>
    <w:basedOn w:val="Normal"/>
    <w:link w:val="FooterChar"/>
    <w:uiPriority w:val="99"/>
    <w:unhideWhenUsed/>
    <w:rsid w:val="00AE49C5"/>
    <w:pPr>
      <w:tabs>
        <w:tab w:val="center" w:pos="4680"/>
        <w:tab w:val="right" w:pos="9360"/>
      </w:tabs>
    </w:pPr>
  </w:style>
  <w:style w:type="character" w:customStyle="1" w:styleId="FooterChar">
    <w:name w:val="Footer Char"/>
    <w:basedOn w:val="DefaultParagraphFont"/>
    <w:link w:val="Footer"/>
    <w:uiPriority w:val="99"/>
    <w:rsid w:val="00AE49C5"/>
    <w:rPr>
      <w:rFonts w:ascii="Tahoma" w:eastAsia="Times New Roman" w:hAnsi="Tahoma" w:cs="Tahoma"/>
      <w:sz w:val="20"/>
      <w:szCs w:val="20"/>
    </w:rPr>
  </w:style>
  <w:style w:type="character" w:styleId="Hyperlink">
    <w:name w:val="Hyperlink"/>
    <w:basedOn w:val="DefaultParagraphFont"/>
    <w:uiPriority w:val="99"/>
    <w:rsid w:val="00AE49C5"/>
    <w:rPr>
      <w:rFonts w:cs="Times New Roman"/>
      <w:color w:val="0000FF"/>
      <w:u w:val="single"/>
    </w:rPr>
  </w:style>
  <w:style w:type="paragraph" w:styleId="ListParagraph">
    <w:name w:val="List Paragraph"/>
    <w:basedOn w:val="Normal"/>
    <w:uiPriority w:val="34"/>
    <w:qFormat/>
    <w:rsid w:val="00AE49C5"/>
    <w:pPr>
      <w:ind w:left="720"/>
    </w:pPr>
  </w:style>
  <w:style w:type="paragraph" w:customStyle="1" w:styleId="DataField11pt-Single">
    <w:name w:val="Data Field 11pt-Single"/>
    <w:basedOn w:val="Normal"/>
    <w:rsid w:val="00AE49C5"/>
    <w:pPr>
      <w:widowControl/>
      <w:adjustRightInd/>
    </w:pPr>
    <w:rPr>
      <w:rFonts w:ascii="Arial" w:hAnsi="Arial" w:cs="Arial"/>
      <w:sz w:val="22"/>
    </w:rPr>
  </w:style>
  <w:style w:type="character" w:styleId="CommentReference">
    <w:name w:val="annotation reference"/>
    <w:basedOn w:val="DefaultParagraphFont"/>
    <w:semiHidden/>
    <w:unhideWhenUsed/>
    <w:rsid w:val="00AE49C5"/>
    <w:rPr>
      <w:rFonts w:cs="Times New Roman"/>
      <w:sz w:val="16"/>
      <w:szCs w:val="16"/>
    </w:rPr>
  </w:style>
  <w:style w:type="paragraph" w:styleId="CommentText">
    <w:name w:val="annotation text"/>
    <w:basedOn w:val="Normal"/>
    <w:link w:val="CommentTextChar"/>
    <w:unhideWhenUsed/>
    <w:rsid w:val="00AE49C5"/>
  </w:style>
  <w:style w:type="character" w:customStyle="1" w:styleId="CommentTextChar">
    <w:name w:val="Comment Text Char"/>
    <w:basedOn w:val="DefaultParagraphFont"/>
    <w:link w:val="CommentText"/>
    <w:uiPriority w:val="99"/>
    <w:rsid w:val="00AE49C5"/>
    <w:rPr>
      <w:rFonts w:ascii="Tahoma" w:eastAsia="Times New Roman" w:hAnsi="Tahoma" w:cs="Tahoma"/>
      <w:sz w:val="20"/>
      <w:szCs w:val="20"/>
    </w:rPr>
  </w:style>
  <w:style w:type="paragraph" w:styleId="CommentSubject">
    <w:name w:val="annotation subject"/>
    <w:basedOn w:val="CommentText"/>
    <w:next w:val="CommentText"/>
    <w:link w:val="CommentSubjectChar"/>
    <w:semiHidden/>
    <w:unhideWhenUsed/>
    <w:rsid w:val="00AE49C5"/>
    <w:rPr>
      <w:b/>
      <w:bCs/>
    </w:rPr>
  </w:style>
  <w:style w:type="character" w:customStyle="1" w:styleId="CommentSubjectChar">
    <w:name w:val="Comment Subject Char"/>
    <w:basedOn w:val="CommentTextChar"/>
    <w:link w:val="CommentSubject"/>
    <w:uiPriority w:val="99"/>
    <w:semiHidden/>
    <w:rsid w:val="00AE49C5"/>
    <w:rPr>
      <w:rFonts w:ascii="Tahoma" w:eastAsia="Times New Roman" w:hAnsi="Tahoma" w:cs="Tahoma"/>
      <w:b/>
      <w:bCs/>
      <w:sz w:val="20"/>
      <w:szCs w:val="20"/>
    </w:rPr>
  </w:style>
  <w:style w:type="paragraph" w:styleId="BalloonText">
    <w:name w:val="Balloon Text"/>
    <w:basedOn w:val="Normal"/>
    <w:link w:val="BalloonTextChar"/>
    <w:unhideWhenUsed/>
    <w:rsid w:val="00AE49C5"/>
    <w:rPr>
      <w:sz w:val="16"/>
      <w:szCs w:val="16"/>
    </w:rPr>
  </w:style>
  <w:style w:type="character" w:customStyle="1" w:styleId="BalloonTextChar">
    <w:name w:val="Balloon Text Char"/>
    <w:basedOn w:val="DefaultParagraphFont"/>
    <w:link w:val="BalloonText"/>
    <w:uiPriority w:val="99"/>
    <w:rsid w:val="00AE49C5"/>
    <w:rPr>
      <w:rFonts w:ascii="Tahoma" w:eastAsia="Times New Roman" w:hAnsi="Tahoma" w:cs="Tahoma"/>
      <w:sz w:val="16"/>
      <w:szCs w:val="16"/>
    </w:rPr>
  </w:style>
  <w:style w:type="paragraph" w:styleId="NoSpacing">
    <w:name w:val="No Spacing"/>
    <w:uiPriority w:val="1"/>
    <w:qFormat/>
    <w:rsid w:val="00AE49C5"/>
    <w:pPr>
      <w:widowControl w:val="0"/>
      <w:autoSpaceDE w:val="0"/>
      <w:autoSpaceDN w:val="0"/>
      <w:adjustRightInd w:val="0"/>
      <w:spacing w:after="0" w:line="240" w:lineRule="auto"/>
    </w:pPr>
    <w:rPr>
      <w:rFonts w:ascii="Tahoma" w:eastAsia="Times New Roman" w:hAnsi="Tahoma" w:cs="Tahoma"/>
      <w:sz w:val="20"/>
      <w:szCs w:val="20"/>
    </w:rPr>
  </w:style>
  <w:style w:type="table" w:styleId="TableGrid">
    <w:name w:val="Table Grid"/>
    <w:basedOn w:val="TableNormal"/>
    <w:uiPriority w:val="59"/>
    <w:rsid w:val="00AE49C5"/>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AE49C5"/>
    <w:pPr>
      <w:widowControl/>
      <w:autoSpaceDE/>
      <w:autoSpaceDN/>
      <w:adjustRightInd/>
      <w:spacing w:after="120"/>
    </w:pPr>
    <w:rPr>
      <w:rFonts w:ascii="Times New Roman" w:hAnsi="Times New Roman" w:cs="Times New Roman"/>
    </w:rPr>
  </w:style>
  <w:style w:type="character" w:customStyle="1" w:styleId="BodyTextChar">
    <w:name w:val="Body Text Char"/>
    <w:basedOn w:val="DefaultParagraphFont"/>
    <w:link w:val="BodyText"/>
    <w:rsid w:val="00AE49C5"/>
    <w:rPr>
      <w:rFonts w:ascii="Times New Roman" w:eastAsia="Times New Roman" w:hAnsi="Times New Roman" w:cs="Times New Roman"/>
      <w:sz w:val="20"/>
      <w:szCs w:val="20"/>
    </w:rPr>
  </w:style>
  <w:style w:type="paragraph" w:styleId="TOCHeading">
    <w:name w:val="TOC Heading"/>
    <w:basedOn w:val="Heading1"/>
    <w:next w:val="Normal"/>
    <w:uiPriority w:val="39"/>
    <w:semiHidden/>
    <w:unhideWhenUsed/>
    <w:qFormat/>
    <w:rsid w:val="00AE49C5"/>
    <w:pPr>
      <w:keepLines/>
      <w:autoSpaceDE/>
      <w:autoSpaceDN/>
      <w:adjustRightInd/>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qFormat/>
    <w:rsid w:val="00D71EB9"/>
    <w:pPr>
      <w:tabs>
        <w:tab w:val="left" w:pos="90"/>
        <w:tab w:val="left" w:pos="630"/>
        <w:tab w:val="right" w:leader="dot" w:pos="10070"/>
      </w:tabs>
      <w:spacing w:after="100"/>
      <w:ind w:left="90"/>
    </w:pPr>
    <w:rPr>
      <w:rFonts w:ascii="Arial" w:hAnsi="Arial" w:cs="Arial"/>
      <w:bCs/>
      <w:i/>
      <w:noProof/>
      <w:sz w:val="22"/>
      <w:szCs w:val="22"/>
    </w:rPr>
  </w:style>
  <w:style w:type="paragraph" w:styleId="TOC2">
    <w:name w:val="toc 2"/>
    <w:basedOn w:val="Normal"/>
    <w:next w:val="Normal"/>
    <w:autoRedefine/>
    <w:uiPriority w:val="39"/>
    <w:unhideWhenUsed/>
    <w:qFormat/>
    <w:rsid w:val="00D71EB9"/>
    <w:pPr>
      <w:tabs>
        <w:tab w:val="right" w:leader="dot" w:pos="10070"/>
      </w:tabs>
      <w:spacing w:after="100"/>
      <w:ind w:left="200"/>
    </w:pPr>
    <w:rPr>
      <w:rFonts w:ascii="Arial" w:eastAsiaTheme="minorHAnsi" w:hAnsi="Arial"/>
      <w:b/>
      <w:i/>
      <w:noProof/>
    </w:rPr>
  </w:style>
  <w:style w:type="paragraph" w:styleId="NormalWeb">
    <w:name w:val="Normal (Web)"/>
    <w:basedOn w:val="Normal"/>
    <w:unhideWhenUsed/>
    <w:rsid w:val="002B1357"/>
    <w:pPr>
      <w:widowControl/>
      <w:autoSpaceDE/>
      <w:autoSpaceDN/>
      <w:adjustRightInd/>
    </w:pPr>
    <w:rPr>
      <w:rFonts w:ascii="Times New Roman" w:hAnsi="Times New Roman" w:cs="Times New Roman"/>
      <w:sz w:val="24"/>
      <w:szCs w:val="24"/>
    </w:rPr>
  </w:style>
  <w:style w:type="paragraph" w:styleId="BodyText3">
    <w:name w:val="Body Text 3"/>
    <w:basedOn w:val="Normal"/>
    <w:link w:val="BodyText3Char"/>
    <w:unhideWhenUsed/>
    <w:rsid w:val="0079367C"/>
    <w:pPr>
      <w:spacing w:after="120"/>
    </w:pPr>
    <w:rPr>
      <w:sz w:val="16"/>
      <w:szCs w:val="16"/>
    </w:rPr>
  </w:style>
  <w:style w:type="character" w:customStyle="1" w:styleId="BodyText3Char">
    <w:name w:val="Body Text 3 Char"/>
    <w:basedOn w:val="DefaultParagraphFont"/>
    <w:link w:val="BodyText3"/>
    <w:rsid w:val="0079367C"/>
    <w:rPr>
      <w:rFonts w:ascii="Tahoma" w:eastAsia="Times New Roman" w:hAnsi="Tahoma" w:cs="Tahoma"/>
      <w:sz w:val="16"/>
      <w:szCs w:val="16"/>
    </w:rPr>
  </w:style>
  <w:style w:type="paragraph" w:styleId="BodyTextIndent">
    <w:name w:val="Body Text Indent"/>
    <w:basedOn w:val="Normal"/>
    <w:link w:val="BodyTextIndentChar"/>
    <w:unhideWhenUsed/>
    <w:rsid w:val="0079367C"/>
    <w:pPr>
      <w:spacing w:after="120"/>
      <w:ind w:left="360"/>
    </w:pPr>
  </w:style>
  <w:style w:type="character" w:customStyle="1" w:styleId="BodyTextIndentChar">
    <w:name w:val="Body Text Indent Char"/>
    <w:basedOn w:val="DefaultParagraphFont"/>
    <w:link w:val="BodyTextIndent"/>
    <w:uiPriority w:val="99"/>
    <w:semiHidden/>
    <w:rsid w:val="0079367C"/>
    <w:rPr>
      <w:rFonts w:ascii="Tahoma" w:eastAsia="Times New Roman" w:hAnsi="Tahoma" w:cs="Tahoma"/>
      <w:sz w:val="20"/>
      <w:szCs w:val="20"/>
    </w:rPr>
  </w:style>
  <w:style w:type="paragraph" w:styleId="Title">
    <w:name w:val="Title"/>
    <w:basedOn w:val="Normal"/>
    <w:link w:val="TitleChar1"/>
    <w:qFormat/>
    <w:rsid w:val="004A4DBF"/>
    <w:pPr>
      <w:widowControl/>
      <w:autoSpaceDE/>
      <w:autoSpaceDN/>
      <w:adjustRightInd/>
      <w:jc w:val="center"/>
    </w:pPr>
    <w:rPr>
      <w:rFonts w:ascii="Times New Roman" w:hAnsi="Times New Roman" w:cs="Times New Roman"/>
      <w:b/>
    </w:rPr>
  </w:style>
  <w:style w:type="character" w:customStyle="1" w:styleId="TitleChar1">
    <w:name w:val="Title Char1"/>
    <w:basedOn w:val="DefaultParagraphFont"/>
    <w:link w:val="Title"/>
    <w:locked/>
    <w:rsid w:val="004A4DBF"/>
    <w:rPr>
      <w:rFonts w:ascii="Times New Roman" w:eastAsia="Times New Roman" w:hAnsi="Times New Roman" w:cs="Times New Roman"/>
      <w:b/>
      <w:sz w:val="20"/>
      <w:szCs w:val="20"/>
    </w:rPr>
  </w:style>
  <w:style w:type="character" w:customStyle="1" w:styleId="TitleChar">
    <w:name w:val="Title Char"/>
    <w:basedOn w:val="DefaultParagraphFont"/>
    <w:rsid w:val="004A4DBF"/>
    <w:rPr>
      <w:rFonts w:asciiTheme="majorHAnsi" w:eastAsiaTheme="majorEastAsia" w:hAnsiTheme="majorHAnsi" w:cstheme="majorBidi"/>
      <w:color w:val="17365D" w:themeColor="text2" w:themeShade="BF"/>
      <w:spacing w:val="5"/>
      <w:kern w:val="28"/>
      <w:sz w:val="52"/>
      <w:szCs w:val="52"/>
    </w:rPr>
  </w:style>
  <w:style w:type="paragraph" w:customStyle="1" w:styleId="msolistparagraph0">
    <w:name w:val="msolistparagraph"/>
    <w:basedOn w:val="Normal"/>
    <w:rsid w:val="004A4DBF"/>
    <w:pPr>
      <w:widowControl/>
      <w:autoSpaceDE/>
      <w:autoSpaceDN/>
      <w:adjustRightInd/>
      <w:ind w:left="720"/>
    </w:pPr>
    <w:rPr>
      <w:rFonts w:ascii="Calibri" w:hAnsi="Calibri" w:cs="Times New Roman"/>
      <w:sz w:val="22"/>
      <w:szCs w:val="22"/>
    </w:rPr>
  </w:style>
  <w:style w:type="paragraph" w:styleId="BodyTextIndent3">
    <w:name w:val="Body Text Indent 3"/>
    <w:basedOn w:val="Normal"/>
    <w:link w:val="BodyTextIndent3Char"/>
    <w:unhideWhenUsed/>
    <w:rsid w:val="009D7606"/>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D7606"/>
    <w:rPr>
      <w:rFonts w:ascii="Tahoma" w:eastAsia="Times New Roman" w:hAnsi="Tahoma" w:cs="Tahoma"/>
      <w:sz w:val="16"/>
      <w:szCs w:val="16"/>
    </w:rPr>
  </w:style>
  <w:style w:type="paragraph" w:styleId="BodyText2">
    <w:name w:val="Body Text 2"/>
    <w:basedOn w:val="Normal"/>
    <w:link w:val="BodyText2Char"/>
    <w:rsid w:val="009D7606"/>
    <w:pPr>
      <w:widowControl/>
      <w:autoSpaceDE/>
      <w:autoSpaceDN/>
      <w:adjustRightInd/>
      <w:jc w:val="right"/>
    </w:pPr>
    <w:rPr>
      <w:rFonts w:ascii="Times New Roman" w:hAnsi="Times New Roman" w:cs="Times New Roman"/>
    </w:rPr>
  </w:style>
  <w:style w:type="character" w:customStyle="1" w:styleId="BodyText2Char">
    <w:name w:val="Body Text 2 Char"/>
    <w:basedOn w:val="DefaultParagraphFont"/>
    <w:link w:val="BodyText2"/>
    <w:rsid w:val="009D7606"/>
    <w:rPr>
      <w:rFonts w:ascii="Times New Roman" w:eastAsia="Times New Roman" w:hAnsi="Times New Roman" w:cs="Times New Roman"/>
      <w:sz w:val="20"/>
      <w:szCs w:val="20"/>
    </w:rPr>
  </w:style>
  <w:style w:type="character" w:styleId="PageNumber">
    <w:name w:val="page number"/>
    <w:basedOn w:val="DefaultParagraphFont"/>
    <w:rsid w:val="009D7606"/>
  </w:style>
  <w:style w:type="paragraph" w:styleId="BodyTextIndent2">
    <w:name w:val="Body Text Indent 2"/>
    <w:basedOn w:val="Normal"/>
    <w:link w:val="BodyTextIndent2Char"/>
    <w:rsid w:val="009D7606"/>
    <w:pPr>
      <w:widowControl/>
      <w:autoSpaceDE/>
      <w:autoSpaceDN/>
      <w:adjustRightInd/>
      <w:spacing w:after="120" w:line="480" w:lineRule="auto"/>
      <w:ind w:left="360"/>
    </w:pPr>
    <w:rPr>
      <w:rFonts w:ascii="Times New Roman" w:hAnsi="Times New Roman" w:cs="Times New Roman"/>
      <w:sz w:val="24"/>
    </w:rPr>
  </w:style>
  <w:style w:type="character" w:customStyle="1" w:styleId="BodyTextIndent2Char">
    <w:name w:val="Body Text Indent 2 Char"/>
    <w:basedOn w:val="DefaultParagraphFont"/>
    <w:link w:val="BodyTextIndent2"/>
    <w:rsid w:val="009D7606"/>
    <w:rPr>
      <w:rFonts w:ascii="Times New Roman" w:eastAsia="Times New Roman" w:hAnsi="Times New Roman" w:cs="Times New Roman"/>
      <w:sz w:val="24"/>
      <w:szCs w:val="20"/>
    </w:rPr>
  </w:style>
  <w:style w:type="character" w:customStyle="1" w:styleId="PlainTextChar">
    <w:name w:val="Plain Text Char"/>
    <w:basedOn w:val="DefaultParagraphFont"/>
    <w:link w:val="PlainText"/>
    <w:semiHidden/>
    <w:locked/>
    <w:rsid w:val="009D7606"/>
    <w:rPr>
      <w:rFonts w:ascii="Consolas" w:hAnsi="Consolas"/>
      <w:color w:val="282A55"/>
      <w:sz w:val="21"/>
      <w:szCs w:val="21"/>
    </w:rPr>
  </w:style>
  <w:style w:type="paragraph" w:styleId="PlainText">
    <w:name w:val="Plain Text"/>
    <w:basedOn w:val="Normal"/>
    <w:link w:val="PlainTextChar"/>
    <w:semiHidden/>
    <w:rsid w:val="009D7606"/>
    <w:pPr>
      <w:widowControl/>
      <w:autoSpaceDE/>
      <w:autoSpaceDN/>
      <w:adjustRightInd/>
    </w:pPr>
    <w:rPr>
      <w:rFonts w:ascii="Consolas" w:eastAsiaTheme="minorHAnsi" w:hAnsi="Consolas" w:cstheme="minorBidi"/>
      <w:color w:val="282A55"/>
      <w:sz w:val="21"/>
      <w:szCs w:val="21"/>
    </w:rPr>
  </w:style>
  <w:style w:type="character" w:customStyle="1" w:styleId="PlainTextChar1">
    <w:name w:val="Plain Text Char1"/>
    <w:basedOn w:val="DefaultParagraphFont"/>
    <w:uiPriority w:val="99"/>
    <w:semiHidden/>
    <w:rsid w:val="009D7606"/>
    <w:rPr>
      <w:rFonts w:ascii="Consolas" w:eastAsia="Times New Roman" w:hAnsi="Consolas" w:cs="Tahoma"/>
      <w:sz w:val="21"/>
      <w:szCs w:val="21"/>
    </w:rPr>
  </w:style>
  <w:style w:type="character" w:customStyle="1" w:styleId="CharChar1">
    <w:name w:val="Char Char1"/>
    <w:basedOn w:val="DefaultParagraphFont"/>
    <w:locked/>
    <w:rsid w:val="009D7606"/>
    <w:rPr>
      <w:b/>
      <w:lang w:val="en-US" w:eastAsia="en-US" w:bidi="ar-SA"/>
    </w:rPr>
  </w:style>
  <w:style w:type="paragraph" w:customStyle="1" w:styleId="Default">
    <w:name w:val="Default"/>
    <w:rsid w:val="009D7606"/>
    <w:pPr>
      <w:widowControl w:val="0"/>
      <w:autoSpaceDE w:val="0"/>
      <w:autoSpaceDN w:val="0"/>
      <w:adjustRightInd w:val="0"/>
      <w:spacing w:after="0" w:line="240" w:lineRule="auto"/>
    </w:pPr>
    <w:rPr>
      <w:rFonts w:ascii="Arial" w:eastAsia="Times New Roman" w:hAnsi="Arial" w:cs="Arial"/>
      <w:color w:val="000000"/>
      <w:sz w:val="24"/>
      <w:szCs w:val="24"/>
    </w:rPr>
  </w:style>
  <w:style w:type="paragraph" w:styleId="TOC3">
    <w:name w:val="toc 3"/>
    <w:basedOn w:val="Normal"/>
    <w:next w:val="Normal"/>
    <w:autoRedefine/>
    <w:uiPriority w:val="39"/>
    <w:unhideWhenUsed/>
    <w:qFormat/>
    <w:rsid w:val="000819DC"/>
    <w:pPr>
      <w:tabs>
        <w:tab w:val="right" w:leader="dot" w:pos="10070"/>
      </w:tabs>
      <w:spacing w:after="100"/>
      <w:ind w:left="400"/>
    </w:pPr>
    <w:rPr>
      <w:noProof/>
    </w:rPr>
  </w:style>
  <w:style w:type="character" w:styleId="FollowedHyperlink">
    <w:name w:val="FollowedHyperlink"/>
    <w:basedOn w:val="DefaultParagraphFont"/>
    <w:uiPriority w:val="99"/>
    <w:semiHidden/>
    <w:unhideWhenUsed/>
    <w:rsid w:val="006C644A"/>
    <w:rPr>
      <w:color w:val="800080" w:themeColor="followedHyperlink"/>
      <w:u w:val="single"/>
    </w:rPr>
  </w:style>
  <w:style w:type="paragraph" w:styleId="Revision">
    <w:name w:val="Revision"/>
    <w:hidden/>
    <w:uiPriority w:val="99"/>
    <w:semiHidden/>
    <w:rsid w:val="00F22BB0"/>
    <w:pPr>
      <w:spacing w:after="0" w:line="240" w:lineRule="auto"/>
    </w:pPr>
    <w:rPr>
      <w:rFonts w:ascii="Tahoma" w:eastAsia="Times New Roman" w:hAnsi="Tahoma" w:cs="Tahoma"/>
      <w:sz w:val="20"/>
      <w:szCs w:val="20"/>
    </w:rPr>
  </w:style>
  <w:style w:type="character" w:customStyle="1" w:styleId="apple-converted-space">
    <w:name w:val="apple-converted-space"/>
    <w:basedOn w:val="DefaultParagraphFont"/>
    <w:rsid w:val="00C52B71"/>
  </w:style>
  <w:style w:type="character" w:styleId="Strong">
    <w:name w:val="Strong"/>
    <w:basedOn w:val="DefaultParagraphFont"/>
    <w:qFormat/>
    <w:rsid w:val="00DF4C1D"/>
    <w:rPr>
      <w:rFonts w:cs="Times New Roman"/>
      <w:b/>
    </w:rPr>
  </w:style>
  <w:style w:type="paragraph" w:customStyle="1" w:styleId="EndNoteBibliographyTitle">
    <w:name w:val="EndNote Bibliography Title"/>
    <w:basedOn w:val="Normal"/>
    <w:rsid w:val="002213E6"/>
    <w:pPr>
      <w:jc w:val="center"/>
    </w:pPr>
    <w:rPr>
      <w:rFonts w:ascii="Arial" w:hAnsi="Arial" w:cs="Arial"/>
      <w:sz w:val="22"/>
    </w:rPr>
  </w:style>
  <w:style w:type="paragraph" w:customStyle="1" w:styleId="EndNoteBibliography">
    <w:name w:val="EndNote Bibliography"/>
    <w:basedOn w:val="Normal"/>
    <w:link w:val="EndNoteBibliographyChar"/>
    <w:rsid w:val="002213E6"/>
    <w:rPr>
      <w:rFonts w:ascii="Arial" w:hAnsi="Arial" w:cs="Arial"/>
      <w:sz w:val="22"/>
    </w:rPr>
  </w:style>
  <w:style w:type="paragraph" w:customStyle="1" w:styleId="EndNoteCategoryHeading">
    <w:name w:val="EndNote Category Heading"/>
    <w:basedOn w:val="Normal"/>
    <w:rsid w:val="00F23E4C"/>
    <w:pPr>
      <w:spacing w:before="120" w:after="120"/>
    </w:pPr>
  </w:style>
  <w:style w:type="paragraph" w:customStyle="1" w:styleId="EndNoteCategoryTitle">
    <w:name w:val="EndNote Category Title"/>
    <w:basedOn w:val="Normal"/>
    <w:rsid w:val="00F23E4C"/>
    <w:pPr>
      <w:spacing w:before="120" w:after="120"/>
      <w:jc w:val="center"/>
    </w:pPr>
  </w:style>
  <w:style w:type="character" w:customStyle="1" w:styleId="EndNoteBibliographyChar">
    <w:name w:val="EndNote Bibliography Char"/>
    <w:basedOn w:val="DefaultParagraphFont"/>
    <w:link w:val="EndNoteBibliography"/>
    <w:rsid w:val="006F3285"/>
    <w:rPr>
      <w:rFonts w:ascii="Arial" w:eastAsia="Times New Roman" w:hAnsi="Arial" w:cs="Arial"/>
      <w:szCs w:val="20"/>
    </w:rPr>
  </w:style>
  <w:style w:type="paragraph" w:customStyle="1" w:styleId="xxmsolistparagraph">
    <w:name w:val="x_x_msolistparagraph"/>
    <w:basedOn w:val="Normal"/>
    <w:rsid w:val="004D0B59"/>
    <w:pPr>
      <w:widowControl/>
      <w:autoSpaceDE/>
      <w:autoSpaceDN/>
      <w:adjustRightInd/>
      <w:spacing w:after="160" w:line="252" w:lineRule="auto"/>
      <w:ind w:left="720"/>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35401">
      <w:bodyDiv w:val="1"/>
      <w:marLeft w:val="0"/>
      <w:marRight w:val="0"/>
      <w:marTop w:val="0"/>
      <w:marBottom w:val="0"/>
      <w:divBdr>
        <w:top w:val="none" w:sz="0" w:space="0" w:color="auto"/>
        <w:left w:val="none" w:sz="0" w:space="0" w:color="auto"/>
        <w:bottom w:val="none" w:sz="0" w:space="0" w:color="auto"/>
        <w:right w:val="none" w:sz="0" w:space="0" w:color="auto"/>
      </w:divBdr>
    </w:div>
    <w:div w:id="176120691">
      <w:bodyDiv w:val="1"/>
      <w:marLeft w:val="0"/>
      <w:marRight w:val="0"/>
      <w:marTop w:val="0"/>
      <w:marBottom w:val="0"/>
      <w:divBdr>
        <w:top w:val="none" w:sz="0" w:space="0" w:color="auto"/>
        <w:left w:val="none" w:sz="0" w:space="0" w:color="auto"/>
        <w:bottom w:val="none" w:sz="0" w:space="0" w:color="auto"/>
        <w:right w:val="none" w:sz="0" w:space="0" w:color="auto"/>
      </w:divBdr>
    </w:div>
    <w:div w:id="205023689">
      <w:bodyDiv w:val="1"/>
      <w:marLeft w:val="0"/>
      <w:marRight w:val="0"/>
      <w:marTop w:val="0"/>
      <w:marBottom w:val="0"/>
      <w:divBdr>
        <w:top w:val="none" w:sz="0" w:space="0" w:color="auto"/>
        <w:left w:val="none" w:sz="0" w:space="0" w:color="auto"/>
        <w:bottom w:val="none" w:sz="0" w:space="0" w:color="auto"/>
        <w:right w:val="none" w:sz="0" w:space="0" w:color="auto"/>
      </w:divBdr>
    </w:div>
    <w:div w:id="341705633">
      <w:bodyDiv w:val="1"/>
      <w:marLeft w:val="0"/>
      <w:marRight w:val="0"/>
      <w:marTop w:val="0"/>
      <w:marBottom w:val="0"/>
      <w:divBdr>
        <w:top w:val="none" w:sz="0" w:space="0" w:color="auto"/>
        <w:left w:val="none" w:sz="0" w:space="0" w:color="auto"/>
        <w:bottom w:val="none" w:sz="0" w:space="0" w:color="auto"/>
        <w:right w:val="none" w:sz="0" w:space="0" w:color="auto"/>
      </w:divBdr>
    </w:div>
    <w:div w:id="462188692">
      <w:bodyDiv w:val="1"/>
      <w:marLeft w:val="0"/>
      <w:marRight w:val="0"/>
      <w:marTop w:val="0"/>
      <w:marBottom w:val="0"/>
      <w:divBdr>
        <w:top w:val="none" w:sz="0" w:space="0" w:color="auto"/>
        <w:left w:val="none" w:sz="0" w:space="0" w:color="auto"/>
        <w:bottom w:val="none" w:sz="0" w:space="0" w:color="auto"/>
        <w:right w:val="none" w:sz="0" w:space="0" w:color="auto"/>
      </w:divBdr>
    </w:div>
    <w:div w:id="513614445">
      <w:bodyDiv w:val="1"/>
      <w:marLeft w:val="0"/>
      <w:marRight w:val="0"/>
      <w:marTop w:val="0"/>
      <w:marBottom w:val="0"/>
      <w:divBdr>
        <w:top w:val="none" w:sz="0" w:space="0" w:color="auto"/>
        <w:left w:val="none" w:sz="0" w:space="0" w:color="auto"/>
        <w:bottom w:val="none" w:sz="0" w:space="0" w:color="auto"/>
        <w:right w:val="none" w:sz="0" w:space="0" w:color="auto"/>
      </w:divBdr>
    </w:div>
    <w:div w:id="557976146">
      <w:bodyDiv w:val="1"/>
      <w:marLeft w:val="0"/>
      <w:marRight w:val="0"/>
      <w:marTop w:val="0"/>
      <w:marBottom w:val="0"/>
      <w:divBdr>
        <w:top w:val="none" w:sz="0" w:space="0" w:color="auto"/>
        <w:left w:val="none" w:sz="0" w:space="0" w:color="auto"/>
        <w:bottom w:val="none" w:sz="0" w:space="0" w:color="auto"/>
        <w:right w:val="none" w:sz="0" w:space="0" w:color="auto"/>
      </w:divBdr>
    </w:div>
    <w:div w:id="583146676">
      <w:bodyDiv w:val="1"/>
      <w:marLeft w:val="0"/>
      <w:marRight w:val="0"/>
      <w:marTop w:val="0"/>
      <w:marBottom w:val="0"/>
      <w:divBdr>
        <w:top w:val="none" w:sz="0" w:space="0" w:color="auto"/>
        <w:left w:val="none" w:sz="0" w:space="0" w:color="auto"/>
        <w:bottom w:val="none" w:sz="0" w:space="0" w:color="auto"/>
        <w:right w:val="none" w:sz="0" w:space="0" w:color="auto"/>
      </w:divBdr>
    </w:div>
    <w:div w:id="668869232">
      <w:bodyDiv w:val="1"/>
      <w:marLeft w:val="0"/>
      <w:marRight w:val="0"/>
      <w:marTop w:val="0"/>
      <w:marBottom w:val="0"/>
      <w:divBdr>
        <w:top w:val="none" w:sz="0" w:space="0" w:color="auto"/>
        <w:left w:val="none" w:sz="0" w:space="0" w:color="auto"/>
        <w:bottom w:val="none" w:sz="0" w:space="0" w:color="auto"/>
        <w:right w:val="none" w:sz="0" w:space="0" w:color="auto"/>
      </w:divBdr>
    </w:div>
    <w:div w:id="673537405">
      <w:bodyDiv w:val="1"/>
      <w:marLeft w:val="0"/>
      <w:marRight w:val="0"/>
      <w:marTop w:val="0"/>
      <w:marBottom w:val="0"/>
      <w:divBdr>
        <w:top w:val="none" w:sz="0" w:space="0" w:color="auto"/>
        <w:left w:val="none" w:sz="0" w:space="0" w:color="auto"/>
        <w:bottom w:val="none" w:sz="0" w:space="0" w:color="auto"/>
        <w:right w:val="none" w:sz="0" w:space="0" w:color="auto"/>
      </w:divBdr>
    </w:div>
    <w:div w:id="682781157">
      <w:bodyDiv w:val="1"/>
      <w:marLeft w:val="0"/>
      <w:marRight w:val="0"/>
      <w:marTop w:val="0"/>
      <w:marBottom w:val="0"/>
      <w:divBdr>
        <w:top w:val="none" w:sz="0" w:space="0" w:color="auto"/>
        <w:left w:val="none" w:sz="0" w:space="0" w:color="auto"/>
        <w:bottom w:val="none" w:sz="0" w:space="0" w:color="auto"/>
        <w:right w:val="none" w:sz="0" w:space="0" w:color="auto"/>
      </w:divBdr>
    </w:div>
    <w:div w:id="687415633">
      <w:bodyDiv w:val="1"/>
      <w:marLeft w:val="0"/>
      <w:marRight w:val="0"/>
      <w:marTop w:val="0"/>
      <w:marBottom w:val="0"/>
      <w:divBdr>
        <w:top w:val="none" w:sz="0" w:space="0" w:color="auto"/>
        <w:left w:val="none" w:sz="0" w:space="0" w:color="auto"/>
        <w:bottom w:val="none" w:sz="0" w:space="0" w:color="auto"/>
        <w:right w:val="none" w:sz="0" w:space="0" w:color="auto"/>
      </w:divBdr>
    </w:div>
    <w:div w:id="721102602">
      <w:bodyDiv w:val="1"/>
      <w:marLeft w:val="0"/>
      <w:marRight w:val="0"/>
      <w:marTop w:val="0"/>
      <w:marBottom w:val="0"/>
      <w:divBdr>
        <w:top w:val="none" w:sz="0" w:space="0" w:color="auto"/>
        <w:left w:val="none" w:sz="0" w:space="0" w:color="auto"/>
        <w:bottom w:val="none" w:sz="0" w:space="0" w:color="auto"/>
        <w:right w:val="none" w:sz="0" w:space="0" w:color="auto"/>
      </w:divBdr>
    </w:div>
    <w:div w:id="759640227">
      <w:bodyDiv w:val="1"/>
      <w:marLeft w:val="0"/>
      <w:marRight w:val="0"/>
      <w:marTop w:val="0"/>
      <w:marBottom w:val="0"/>
      <w:divBdr>
        <w:top w:val="none" w:sz="0" w:space="0" w:color="auto"/>
        <w:left w:val="none" w:sz="0" w:space="0" w:color="auto"/>
        <w:bottom w:val="none" w:sz="0" w:space="0" w:color="auto"/>
        <w:right w:val="none" w:sz="0" w:space="0" w:color="auto"/>
      </w:divBdr>
    </w:div>
    <w:div w:id="762921880">
      <w:bodyDiv w:val="1"/>
      <w:marLeft w:val="0"/>
      <w:marRight w:val="0"/>
      <w:marTop w:val="0"/>
      <w:marBottom w:val="0"/>
      <w:divBdr>
        <w:top w:val="none" w:sz="0" w:space="0" w:color="auto"/>
        <w:left w:val="none" w:sz="0" w:space="0" w:color="auto"/>
        <w:bottom w:val="none" w:sz="0" w:space="0" w:color="auto"/>
        <w:right w:val="none" w:sz="0" w:space="0" w:color="auto"/>
      </w:divBdr>
    </w:div>
    <w:div w:id="884415188">
      <w:bodyDiv w:val="1"/>
      <w:marLeft w:val="0"/>
      <w:marRight w:val="0"/>
      <w:marTop w:val="0"/>
      <w:marBottom w:val="0"/>
      <w:divBdr>
        <w:top w:val="none" w:sz="0" w:space="0" w:color="auto"/>
        <w:left w:val="none" w:sz="0" w:space="0" w:color="auto"/>
        <w:bottom w:val="none" w:sz="0" w:space="0" w:color="auto"/>
        <w:right w:val="none" w:sz="0" w:space="0" w:color="auto"/>
      </w:divBdr>
      <w:divsChild>
        <w:div w:id="838161225">
          <w:marLeft w:val="0"/>
          <w:marRight w:val="0"/>
          <w:marTop w:val="0"/>
          <w:marBottom w:val="0"/>
          <w:divBdr>
            <w:top w:val="none" w:sz="0" w:space="0" w:color="auto"/>
            <w:left w:val="none" w:sz="0" w:space="0" w:color="auto"/>
            <w:bottom w:val="none" w:sz="0" w:space="0" w:color="auto"/>
            <w:right w:val="none" w:sz="0" w:space="0" w:color="auto"/>
          </w:divBdr>
        </w:div>
      </w:divsChild>
    </w:div>
    <w:div w:id="902567328">
      <w:bodyDiv w:val="1"/>
      <w:marLeft w:val="0"/>
      <w:marRight w:val="0"/>
      <w:marTop w:val="0"/>
      <w:marBottom w:val="0"/>
      <w:divBdr>
        <w:top w:val="none" w:sz="0" w:space="0" w:color="auto"/>
        <w:left w:val="none" w:sz="0" w:space="0" w:color="auto"/>
        <w:bottom w:val="none" w:sz="0" w:space="0" w:color="auto"/>
        <w:right w:val="none" w:sz="0" w:space="0" w:color="auto"/>
      </w:divBdr>
    </w:div>
    <w:div w:id="984121212">
      <w:bodyDiv w:val="1"/>
      <w:marLeft w:val="0"/>
      <w:marRight w:val="0"/>
      <w:marTop w:val="0"/>
      <w:marBottom w:val="0"/>
      <w:divBdr>
        <w:top w:val="none" w:sz="0" w:space="0" w:color="auto"/>
        <w:left w:val="none" w:sz="0" w:space="0" w:color="auto"/>
        <w:bottom w:val="none" w:sz="0" w:space="0" w:color="auto"/>
        <w:right w:val="none" w:sz="0" w:space="0" w:color="auto"/>
      </w:divBdr>
    </w:div>
    <w:div w:id="1328826607">
      <w:bodyDiv w:val="1"/>
      <w:marLeft w:val="0"/>
      <w:marRight w:val="0"/>
      <w:marTop w:val="0"/>
      <w:marBottom w:val="0"/>
      <w:divBdr>
        <w:top w:val="none" w:sz="0" w:space="0" w:color="auto"/>
        <w:left w:val="none" w:sz="0" w:space="0" w:color="auto"/>
        <w:bottom w:val="none" w:sz="0" w:space="0" w:color="auto"/>
        <w:right w:val="none" w:sz="0" w:space="0" w:color="auto"/>
      </w:divBdr>
    </w:div>
    <w:div w:id="1356272723">
      <w:bodyDiv w:val="1"/>
      <w:marLeft w:val="0"/>
      <w:marRight w:val="0"/>
      <w:marTop w:val="0"/>
      <w:marBottom w:val="0"/>
      <w:divBdr>
        <w:top w:val="none" w:sz="0" w:space="0" w:color="auto"/>
        <w:left w:val="none" w:sz="0" w:space="0" w:color="auto"/>
        <w:bottom w:val="none" w:sz="0" w:space="0" w:color="auto"/>
        <w:right w:val="none" w:sz="0" w:space="0" w:color="auto"/>
      </w:divBdr>
    </w:div>
    <w:div w:id="1376346765">
      <w:bodyDiv w:val="1"/>
      <w:marLeft w:val="0"/>
      <w:marRight w:val="0"/>
      <w:marTop w:val="0"/>
      <w:marBottom w:val="0"/>
      <w:divBdr>
        <w:top w:val="none" w:sz="0" w:space="0" w:color="auto"/>
        <w:left w:val="none" w:sz="0" w:space="0" w:color="auto"/>
        <w:bottom w:val="none" w:sz="0" w:space="0" w:color="auto"/>
        <w:right w:val="none" w:sz="0" w:space="0" w:color="auto"/>
      </w:divBdr>
    </w:div>
    <w:div w:id="1386101306">
      <w:bodyDiv w:val="1"/>
      <w:marLeft w:val="0"/>
      <w:marRight w:val="0"/>
      <w:marTop w:val="0"/>
      <w:marBottom w:val="0"/>
      <w:divBdr>
        <w:top w:val="none" w:sz="0" w:space="0" w:color="auto"/>
        <w:left w:val="none" w:sz="0" w:space="0" w:color="auto"/>
        <w:bottom w:val="none" w:sz="0" w:space="0" w:color="auto"/>
        <w:right w:val="none" w:sz="0" w:space="0" w:color="auto"/>
      </w:divBdr>
    </w:div>
    <w:div w:id="1469200730">
      <w:bodyDiv w:val="1"/>
      <w:marLeft w:val="0"/>
      <w:marRight w:val="0"/>
      <w:marTop w:val="0"/>
      <w:marBottom w:val="0"/>
      <w:divBdr>
        <w:top w:val="none" w:sz="0" w:space="0" w:color="auto"/>
        <w:left w:val="none" w:sz="0" w:space="0" w:color="auto"/>
        <w:bottom w:val="none" w:sz="0" w:space="0" w:color="auto"/>
        <w:right w:val="none" w:sz="0" w:space="0" w:color="auto"/>
      </w:divBdr>
    </w:div>
    <w:div w:id="1510561037">
      <w:bodyDiv w:val="1"/>
      <w:marLeft w:val="0"/>
      <w:marRight w:val="0"/>
      <w:marTop w:val="0"/>
      <w:marBottom w:val="0"/>
      <w:divBdr>
        <w:top w:val="none" w:sz="0" w:space="0" w:color="auto"/>
        <w:left w:val="none" w:sz="0" w:space="0" w:color="auto"/>
        <w:bottom w:val="none" w:sz="0" w:space="0" w:color="auto"/>
        <w:right w:val="none" w:sz="0" w:space="0" w:color="auto"/>
      </w:divBdr>
    </w:div>
    <w:div w:id="1578905399">
      <w:bodyDiv w:val="1"/>
      <w:marLeft w:val="0"/>
      <w:marRight w:val="0"/>
      <w:marTop w:val="0"/>
      <w:marBottom w:val="0"/>
      <w:divBdr>
        <w:top w:val="none" w:sz="0" w:space="0" w:color="auto"/>
        <w:left w:val="none" w:sz="0" w:space="0" w:color="auto"/>
        <w:bottom w:val="none" w:sz="0" w:space="0" w:color="auto"/>
        <w:right w:val="none" w:sz="0" w:space="0" w:color="auto"/>
      </w:divBdr>
    </w:div>
    <w:div w:id="1631669278">
      <w:bodyDiv w:val="1"/>
      <w:marLeft w:val="0"/>
      <w:marRight w:val="0"/>
      <w:marTop w:val="0"/>
      <w:marBottom w:val="0"/>
      <w:divBdr>
        <w:top w:val="none" w:sz="0" w:space="0" w:color="auto"/>
        <w:left w:val="none" w:sz="0" w:space="0" w:color="auto"/>
        <w:bottom w:val="none" w:sz="0" w:space="0" w:color="auto"/>
        <w:right w:val="none" w:sz="0" w:space="0" w:color="auto"/>
      </w:divBdr>
    </w:div>
    <w:div w:id="1648241956">
      <w:bodyDiv w:val="1"/>
      <w:marLeft w:val="0"/>
      <w:marRight w:val="0"/>
      <w:marTop w:val="0"/>
      <w:marBottom w:val="0"/>
      <w:divBdr>
        <w:top w:val="none" w:sz="0" w:space="0" w:color="auto"/>
        <w:left w:val="none" w:sz="0" w:space="0" w:color="auto"/>
        <w:bottom w:val="none" w:sz="0" w:space="0" w:color="auto"/>
        <w:right w:val="none" w:sz="0" w:space="0" w:color="auto"/>
      </w:divBdr>
    </w:div>
    <w:div w:id="1682506830">
      <w:bodyDiv w:val="1"/>
      <w:marLeft w:val="0"/>
      <w:marRight w:val="0"/>
      <w:marTop w:val="0"/>
      <w:marBottom w:val="0"/>
      <w:divBdr>
        <w:top w:val="none" w:sz="0" w:space="0" w:color="auto"/>
        <w:left w:val="none" w:sz="0" w:space="0" w:color="auto"/>
        <w:bottom w:val="none" w:sz="0" w:space="0" w:color="auto"/>
        <w:right w:val="none" w:sz="0" w:space="0" w:color="auto"/>
      </w:divBdr>
    </w:div>
    <w:div w:id="1922637121">
      <w:bodyDiv w:val="1"/>
      <w:marLeft w:val="0"/>
      <w:marRight w:val="0"/>
      <w:marTop w:val="0"/>
      <w:marBottom w:val="0"/>
      <w:divBdr>
        <w:top w:val="none" w:sz="0" w:space="0" w:color="auto"/>
        <w:left w:val="none" w:sz="0" w:space="0" w:color="auto"/>
        <w:bottom w:val="none" w:sz="0" w:space="0" w:color="auto"/>
        <w:right w:val="none" w:sz="0" w:space="0" w:color="auto"/>
      </w:divBdr>
    </w:div>
    <w:div w:id="1997493922">
      <w:bodyDiv w:val="1"/>
      <w:marLeft w:val="0"/>
      <w:marRight w:val="0"/>
      <w:marTop w:val="0"/>
      <w:marBottom w:val="0"/>
      <w:divBdr>
        <w:top w:val="none" w:sz="0" w:space="0" w:color="auto"/>
        <w:left w:val="none" w:sz="0" w:space="0" w:color="auto"/>
        <w:bottom w:val="none" w:sz="0" w:space="0" w:color="auto"/>
        <w:right w:val="none" w:sz="0" w:space="0" w:color="auto"/>
      </w:divBdr>
    </w:div>
    <w:div w:id="207080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6.jpeg"/><Relationship Id="rId26" Type="http://schemas.openxmlformats.org/officeDocument/2006/relationships/hyperlink" Target="http://www.macses.ucsf.edu/Research/Psychosocial/subjective.php" TargetMode="External"/><Relationship Id="rId3" Type="http://schemas.openxmlformats.org/officeDocument/2006/relationships/styles" Target="styles.xml"/><Relationship Id="rId21" Type="http://schemas.openxmlformats.org/officeDocument/2006/relationships/hyperlink" Target="http://www.macses.ucsf.edu/research/psychosocial/midmac.php"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cid:image006.jpg@01D193E7.FB5A42A0"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ers.usda.gov/topics/food-nutrition-assistance/food-security-in-the-us/survey-tools.aspx"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commentsExtended" Target="commentsExtended.xml"/><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cid:image005.jpg@01D193E7.FB5A42A0" TargetMode="External"/><Relationship Id="rId23" Type="http://schemas.openxmlformats.org/officeDocument/2006/relationships/comments" Target="comments.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hyperlink" Target="http://scholar" TargetMode="External"/><Relationship Id="rId27" Type="http://schemas.openxmlformats.org/officeDocument/2006/relationships/hyperlink" Target="http://www.macses.ucsf.edu/research/psychosocial/detroit.php"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2561353110FEA42BAAF301666702FCF" ma:contentTypeVersion="13" ma:contentTypeDescription="Create a new document." ma:contentTypeScope="" ma:versionID="1971c52690794fce746f6f05770e5404">
  <xsd:schema xmlns:xsd="http://www.w3.org/2001/XMLSchema" xmlns:xs="http://www.w3.org/2001/XMLSchema" xmlns:p="http://schemas.microsoft.com/office/2006/metadata/properties" xmlns:ns2="0aa39948-3de8-40e0-98e7-bf846ca05556" xmlns:ns3="abb1820a-26b6-44f2-b938-9861746a7b9a" targetNamespace="http://schemas.microsoft.com/office/2006/metadata/properties" ma:root="true" ma:fieldsID="2a7e4d74a27da4d52af6b51af46d5402" ns2:_="" ns3:_="">
    <xsd:import namespace="0aa39948-3de8-40e0-98e7-bf846ca05556"/>
    <xsd:import namespace="abb1820a-26b6-44f2-b938-9861746a7b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a39948-3de8-40e0-98e7-bf846ca055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d802298-ac7f-4dc9-a73d-133dd7ac0fd3"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b1820a-26b6-44f2-b938-9861746a7b9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d007225-e316-4aa6-b526-431e5738c9a1}" ma:internalName="TaxCatchAll" ma:showField="CatchAllData" ma:web="abb1820a-26b6-44f2-b938-9861746a7b9a">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BBCA52-CE55-3248-A187-4E93D401A4F9}">
  <ds:schemaRefs>
    <ds:schemaRef ds:uri="http://schemas.openxmlformats.org/officeDocument/2006/bibliography"/>
  </ds:schemaRefs>
</ds:datastoreItem>
</file>

<file path=customXml/itemProps2.xml><?xml version="1.0" encoding="utf-8"?>
<ds:datastoreItem xmlns:ds="http://schemas.openxmlformats.org/officeDocument/2006/customXml" ds:itemID="{93C6AA4F-258E-4487-8D81-0A1462F3B793}"/>
</file>

<file path=customXml/itemProps3.xml><?xml version="1.0" encoding="utf-8"?>
<ds:datastoreItem xmlns:ds="http://schemas.openxmlformats.org/officeDocument/2006/customXml" ds:itemID="{89F1986D-C82E-427B-8E16-32465124ED3C}"/>
</file>

<file path=docProps/app.xml><?xml version="1.0" encoding="utf-8"?>
<Properties xmlns="http://schemas.openxmlformats.org/officeDocument/2006/extended-properties" xmlns:vt="http://schemas.openxmlformats.org/officeDocument/2006/docPropsVTypes">
  <Template>Normal.dotm</Template>
  <TotalTime>68</TotalTime>
  <Pages>72</Pages>
  <Words>25494</Words>
  <Characters>145316</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17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37</cp:revision>
  <cp:lastPrinted>2017-11-27T21:25:00Z</cp:lastPrinted>
  <dcterms:created xsi:type="dcterms:W3CDTF">2020-08-27T16:17:00Z</dcterms:created>
  <dcterms:modified xsi:type="dcterms:W3CDTF">2020-09-16T16:42:00Z</dcterms:modified>
</cp:coreProperties>
</file>